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19.xml" ContentType="application/vnd.openxmlformats-officedocument.wordprocessingml.footer+xml"/>
  <Override PartName="/word/header9.xml" ContentType="application/vnd.openxmlformats-officedocument.wordprocessingml.header+xml"/>
  <Override PartName="/word/footer20.xml" ContentType="application/vnd.openxmlformats-officedocument.wordprocessingml.footer+xml"/>
  <Override PartName="/word/header10.xml" ContentType="application/vnd.openxmlformats-officedocument.wordprocessingml.header+xml"/>
  <Override PartName="/word/footer21.xml" ContentType="application/vnd.openxmlformats-officedocument.wordprocessingml.footer+xml"/>
  <Override PartName="/word/header11.xml" ContentType="application/vnd.openxmlformats-officedocument.wordprocessingml.header+xml"/>
  <Override PartName="/word/footer2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05434" w:rsidRPr="00AC363E" w:rsidRDefault="007B48E6" w:rsidP="00B62153">
      <w:pPr>
        <w:spacing w:line="240" w:lineRule="auto"/>
        <w:jc w:val="center"/>
        <w:rPr>
          <w:rFonts w:ascii="Times New Roman" w:hAnsi="Times New Roman" w:cs="Times New Roman"/>
          <w:b/>
          <w:bCs/>
          <w:sz w:val="32"/>
          <w:szCs w:val="32"/>
        </w:rPr>
      </w:pPr>
      <w:bookmarkStart w:id="0" w:name="_Hlk153539812"/>
      <w:bookmarkStart w:id="1" w:name="_Hlk146882660"/>
      <w:r>
        <w:rPr>
          <w:rFonts w:ascii="Times New Roman" w:hAnsi="Times New Roman" w:cs="Times New Roman"/>
          <w:b/>
          <w:bCs/>
          <w:sz w:val="32"/>
          <w:szCs w:val="32"/>
          <w:lang w:val="en-US"/>
        </w:rPr>
        <w:t xml:space="preserve"> </w:t>
      </w:r>
      <w:r w:rsidR="00845063" w:rsidRPr="00AC363E">
        <w:rPr>
          <w:rFonts w:ascii="Times New Roman" w:hAnsi="Times New Roman" w:cs="Times New Roman"/>
          <w:b/>
          <w:bCs/>
          <w:sz w:val="32"/>
          <w:szCs w:val="32"/>
        </w:rPr>
        <w:t xml:space="preserve">PENERAPAN METODE </w:t>
      </w:r>
      <w:r w:rsidR="00845063" w:rsidRPr="00AC363E">
        <w:rPr>
          <w:rFonts w:ascii="Times New Roman" w:hAnsi="Times New Roman" w:cs="Times New Roman"/>
          <w:b/>
          <w:bCs/>
          <w:i/>
          <w:iCs/>
          <w:sz w:val="32"/>
          <w:szCs w:val="32"/>
        </w:rPr>
        <w:t>NAIVE BAYES</w:t>
      </w:r>
      <w:r w:rsidR="00845063" w:rsidRPr="00AC363E">
        <w:rPr>
          <w:rFonts w:ascii="Times New Roman" w:hAnsi="Times New Roman" w:cs="Times New Roman"/>
          <w:b/>
          <w:bCs/>
          <w:sz w:val="32"/>
          <w:szCs w:val="32"/>
        </w:rPr>
        <w:t xml:space="preserve"> PADA SISTEM </w:t>
      </w:r>
      <w:r w:rsidR="00845063" w:rsidRPr="00AC363E">
        <w:rPr>
          <w:rFonts w:ascii="Times New Roman" w:hAnsi="Times New Roman" w:cs="Times New Roman"/>
          <w:b/>
          <w:bCs/>
          <w:sz w:val="32"/>
          <w:szCs w:val="32"/>
          <w:lang w:val="id-ID"/>
        </w:rPr>
        <w:t>PENDUKUNG</w:t>
      </w:r>
      <w:r w:rsidR="00845063" w:rsidRPr="00AC363E">
        <w:rPr>
          <w:rFonts w:ascii="Times New Roman" w:hAnsi="Times New Roman" w:cs="Times New Roman"/>
          <w:b/>
          <w:bCs/>
          <w:sz w:val="32"/>
          <w:szCs w:val="32"/>
        </w:rPr>
        <w:t xml:space="preserve"> KEPUTUSAN AKHIR PERCERAIAN</w:t>
      </w:r>
    </w:p>
    <w:p w:rsidR="00405434" w:rsidRPr="00AC363E" w:rsidRDefault="00405434" w:rsidP="00B62153">
      <w:pPr>
        <w:spacing w:line="240" w:lineRule="auto"/>
        <w:jc w:val="center"/>
        <w:rPr>
          <w:rFonts w:ascii="Times New Roman" w:hAnsi="Times New Roman" w:cs="Times New Roman"/>
          <w:b/>
          <w:bCs/>
          <w:sz w:val="28"/>
          <w:szCs w:val="28"/>
        </w:rPr>
      </w:pPr>
    </w:p>
    <w:p w:rsidR="00405434" w:rsidRPr="00AC363E" w:rsidRDefault="00845063" w:rsidP="00B62153">
      <w:pPr>
        <w:spacing w:line="360" w:lineRule="auto"/>
        <w:jc w:val="center"/>
        <w:rPr>
          <w:rFonts w:ascii="Times New Roman" w:hAnsi="Times New Roman" w:cs="Times New Roman"/>
          <w:b/>
          <w:bCs/>
          <w:sz w:val="28"/>
          <w:szCs w:val="28"/>
        </w:rPr>
      </w:pPr>
      <w:r w:rsidRPr="00AC363E">
        <w:rPr>
          <w:rFonts w:ascii="Times New Roman" w:hAnsi="Times New Roman" w:cs="Times New Roman"/>
          <w:b/>
          <w:bCs/>
          <w:sz w:val="28"/>
          <w:szCs w:val="28"/>
        </w:rPr>
        <w:t>Oleh</w:t>
      </w:r>
    </w:p>
    <w:p w:rsidR="00405434" w:rsidRPr="00AC363E" w:rsidRDefault="00845063" w:rsidP="00B62153">
      <w:pPr>
        <w:spacing w:line="360" w:lineRule="auto"/>
        <w:jc w:val="center"/>
        <w:rPr>
          <w:rFonts w:ascii="Times New Roman" w:hAnsi="Times New Roman" w:cs="Times New Roman"/>
          <w:b/>
          <w:bCs/>
          <w:sz w:val="28"/>
          <w:szCs w:val="28"/>
        </w:rPr>
      </w:pPr>
      <w:r w:rsidRPr="00AC363E">
        <w:rPr>
          <w:rFonts w:ascii="Times New Roman" w:hAnsi="Times New Roman" w:cs="Times New Roman"/>
          <w:b/>
          <w:bCs/>
          <w:sz w:val="28"/>
          <w:szCs w:val="28"/>
        </w:rPr>
        <w:t>SALMAN KATILI</w:t>
      </w:r>
    </w:p>
    <w:p w:rsidR="00405434" w:rsidRPr="00AC363E" w:rsidRDefault="00845063" w:rsidP="00B62153">
      <w:pPr>
        <w:spacing w:line="360" w:lineRule="auto"/>
        <w:jc w:val="center"/>
        <w:rPr>
          <w:rFonts w:ascii="Times New Roman" w:hAnsi="Times New Roman" w:cs="Times New Roman"/>
          <w:b/>
          <w:bCs/>
          <w:sz w:val="28"/>
          <w:szCs w:val="28"/>
        </w:rPr>
      </w:pPr>
      <w:r w:rsidRPr="00AC363E">
        <w:rPr>
          <w:rFonts w:ascii="Times New Roman" w:hAnsi="Times New Roman" w:cs="Times New Roman"/>
          <w:b/>
          <w:bCs/>
          <w:sz w:val="28"/>
          <w:szCs w:val="28"/>
        </w:rPr>
        <w:t>T3119105</w:t>
      </w:r>
    </w:p>
    <w:p w:rsidR="00405434" w:rsidRPr="00AC363E" w:rsidRDefault="00405434" w:rsidP="00B62153">
      <w:pPr>
        <w:spacing w:line="240" w:lineRule="auto"/>
        <w:jc w:val="center"/>
        <w:rPr>
          <w:rFonts w:ascii="Times New Roman" w:hAnsi="Times New Roman" w:cs="Times New Roman"/>
          <w:b/>
          <w:bCs/>
          <w:sz w:val="28"/>
          <w:szCs w:val="28"/>
        </w:rPr>
      </w:pPr>
    </w:p>
    <w:p w:rsidR="00405434" w:rsidRPr="00AC363E" w:rsidRDefault="00845063" w:rsidP="00B62153">
      <w:pPr>
        <w:spacing w:line="240" w:lineRule="auto"/>
        <w:jc w:val="center"/>
        <w:rPr>
          <w:rFonts w:ascii="Times New Roman" w:hAnsi="Times New Roman" w:cs="Times New Roman"/>
          <w:b/>
          <w:bCs/>
          <w:sz w:val="28"/>
          <w:szCs w:val="28"/>
        </w:rPr>
      </w:pPr>
      <w:r w:rsidRPr="00AC363E">
        <w:rPr>
          <w:rFonts w:ascii="Times New Roman" w:hAnsi="Times New Roman" w:cs="Times New Roman"/>
          <w:b/>
          <w:bCs/>
          <w:sz w:val="28"/>
          <w:szCs w:val="28"/>
        </w:rPr>
        <w:t>SKRIPSI</w:t>
      </w:r>
    </w:p>
    <w:p w:rsidR="00405434" w:rsidRPr="00AC363E" w:rsidRDefault="00405434" w:rsidP="00B62153">
      <w:pPr>
        <w:tabs>
          <w:tab w:val="left" w:pos="4845"/>
        </w:tabs>
        <w:spacing w:line="240" w:lineRule="auto"/>
        <w:jc w:val="center"/>
        <w:rPr>
          <w:rFonts w:ascii="Times New Roman" w:hAnsi="Times New Roman" w:cs="Times New Roman"/>
          <w:b/>
          <w:bCs/>
          <w:sz w:val="8"/>
          <w:szCs w:val="24"/>
        </w:rPr>
      </w:pPr>
    </w:p>
    <w:p w:rsidR="00405434" w:rsidRPr="00794925" w:rsidRDefault="00405434" w:rsidP="00B62153">
      <w:pPr>
        <w:spacing w:line="240" w:lineRule="auto"/>
        <w:jc w:val="center"/>
        <w:rPr>
          <w:rFonts w:ascii="Times New Roman" w:hAnsi="Times New Roman" w:cs="Times New Roman"/>
          <w:b/>
          <w:bCs/>
          <w:sz w:val="24"/>
          <w:szCs w:val="24"/>
        </w:rPr>
      </w:pPr>
    </w:p>
    <w:p w:rsidR="00405434" w:rsidRPr="00794925" w:rsidRDefault="00845063" w:rsidP="00B62153">
      <w:pPr>
        <w:spacing w:before="1"/>
        <w:ind w:left="2113" w:right="1927"/>
        <w:jc w:val="center"/>
        <w:rPr>
          <w:rFonts w:ascii="Times New Roman" w:hAnsi="Times New Roman" w:cs="Times New Roman"/>
          <w:b/>
          <w:sz w:val="24"/>
          <w:szCs w:val="24"/>
        </w:rPr>
      </w:pPr>
      <w:r w:rsidRPr="00794925">
        <w:rPr>
          <w:rFonts w:ascii="Times New Roman" w:hAnsi="Times New Roman" w:cs="Times New Roman"/>
          <w:b/>
          <w:sz w:val="24"/>
          <w:szCs w:val="24"/>
        </w:rPr>
        <w:t>Untuk memenuhi salah satu syarat ujian guna memperoleh gelar sarjana</w:t>
      </w:r>
    </w:p>
    <w:p w:rsidR="00405434" w:rsidRPr="00AC363E" w:rsidRDefault="00405434" w:rsidP="00B62153">
      <w:pPr>
        <w:spacing w:line="240" w:lineRule="auto"/>
        <w:jc w:val="center"/>
        <w:rPr>
          <w:rFonts w:ascii="Times New Roman" w:hAnsi="Times New Roman" w:cs="Times New Roman"/>
          <w:b/>
          <w:bCs/>
          <w:sz w:val="24"/>
          <w:szCs w:val="24"/>
        </w:rPr>
      </w:pPr>
    </w:p>
    <w:p w:rsidR="00405434" w:rsidRPr="00AC363E" w:rsidRDefault="00405434" w:rsidP="00B62153">
      <w:pPr>
        <w:spacing w:line="240" w:lineRule="auto"/>
        <w:jc w:val="center"/>
        <w:rPr>
          <w:rFonts w:ascii="Times New Roman" w:hAnsi="Times New Roman" w:cs="Times New Roman"/>
          <w:b/>
          <w:bCs/>
          <w:sz w:val="2"/>
          <w:szCs w:val="24"/>
        </w:rPr>
      </w:pPr>
    </w:p>
    <w:p w:rsidR="00405434" w:rsidRPr="00AC363E" w:rsidRDefault="00845063" w:rsidP="00B62153">
      <w:pPr>
        <w:spacing w:line="240" w:lineRule="auto"/>
        <w:jc w:val="center"/>
        <w:rPr>
          <w:rFonts w:ascii="Times New Roman" w:hAnsi="Times New Roman" w:cs="Times New Roman"/>
          <w:b/>
          <w:bCs/>
          <w:sz w:val="24"/>
          <w:szCs w:val="24"/>
        </w:rPr>
      </w:pPr>
      <w:r w:rsidRPr="00AC363E">
        <w:rPr>
          <w:rFonts w:ascii="Times New Roman" w:hAnsi="Times New Roman" w:cs="Times New Roman"/>
          <w:b/>
          <w:bCs/>
          <w:noProof/>
          <w:sz w:val="28"/>
          <w:szCs w:val="28"/>
          <w:lang w:val="en-US"/>
        </w:rPr>
        <w:drawing>
          <wp:inline distT="0" distB="0" distL="0" distR="0" wp14:anchorId="75099DED" wp14:editId="0CFC8C67">
            <wp:extent cx="1992630" cy="1762125"/>
            <wp:effectExtent l="19050" t="0" r="7044" b="0"/>
            <wp:docPr id="3" name="Picture 2" descr="logo uni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o unisan.png"/>
                    <pic:cNvPicPr>
                      <a:picLocks noChangeAspect="1"/>
                    </pic:cNvPicPr>
                  </pic:nvPicPr>
                  <pic:blipFill>
                    <a:blip r:embed="rId9"/>
                    <a:stretch>
                      <a:fillRect/>
                    </a:stretch>
                  </pic:blipFill>
                  <pic:spPr>
                    <a:xfrm>
                      <a:off x="0" y="0"/>
                      <a:ext cx="1991961" cy="1761344"/>
                    </a:xfrm>
                    <a:prstGeom prst="rect">
                      <a:avLst/>
                    </a:prstGeom>
                  </pic:spPr>
                </pic:pic>
              </a:graphicData>
            </a:graphic>
          </wp:inline>
        </w:drawing>
      </w:r>
    </w:p>
    <w:p w:rsidR="00405434" w:rsidRDefault="00405434" w:rsidP="00B62153">
      <w:pPr>
        <w:spacing w:line="240" w:lineRule="auto"/>
        <w:jc w:val="center"/>
        <w:rPr>
          <w:rFonts w:ascii="Times New Roman" w:hAnsi="Times New Roman" w:cs="Times New Roman"/>
          <w:b/>
          <w:bCs/>
          <w:sz w:val="24"/>
          <w:szCs w:val="24"/>
          <w:lang w:val="en-US"/>
        </w:rPr>
      </w:pPr>
    </w:p>
    <w:p w:rsidR="00B62153" w:rsidRDefault="00B62153" w:rsidP="00AA0635">
      <w:pPr>
        <w:spacing w:line="240" w:lineRule="auto"/>
        <w:rPr>
          <w:rFonts w:ascii="Times New Roman" w:hAnsi="Times New Roman" w:cs="Times New Roman"/>
          <w:b/>
          <w:bCs/>
          <w:sz w:val="24"/>
          <w:szCs w:val="24"/>
          <w:lang w:val="en-US"/>
        </w:rPr>
      </w:pPr>
    </w:p>
    <w:p w:rsidR="003F6FF3" w:rsidRPr="00B62153" w:rsidRDefault="003F6FF3" w:rsidP="00AA0635">
      <w:pPr>
        <w:spacing w:line="240" w:lineRule="auto"/>
        <w:rPr>
          <w:rFonts w:ascii="Times New Roman" w:hAnsi="Times New Roman" w:cs="Times New Roman"/>
          <w:b/>
          <w:bCs/>
          <w:sz w:val="24"/>
          <w:szCs w:val="24"/>
          <w:lang w:val="en-US"/>
        </w:rPr>
      </w:pPr>
    </w:p>
    <w:p w:rsidR="00405434" w:rsidRPr="00AC363E" w:rsidRDefault="00845063" w:rsidP="003F6FF3">
      <w:pPr>
        <w:spacing w:after="0" w:line="276" w:lineRule="auto"/>
        <w:jc w:val="center"/>
        <w:rPr>
          <w:rFonts w:ascii="Times New Roman" w:hAnsi="Times New Roman" w:cs="Times New Roman"/>
          <w:b/>
          <w:bCs/>
          <w:sz w:val="28"/>
          <w:szCs w:val="28"/>
        </w:rPr>
      </w:pPr>
      <w:r w:rsidRPr="00AC363E">
        <w:rPr>
          <w:rFonts w:ascii="Times New Roman" w:hAnsi="Times New Roman" w:cs="Times New Roman"/>
          <w:b/>
          <w:bCs/>
          <w:sz w:val="28"/>
          <w:szCs w:val="28"/>
        </w:rPr>
        <w:t>PROGRAM SARJANA</w:t>
      </w:r>
    </w:p>
    <w:p w:rsidR="00405434" w:rsidRPr="00AC363E" w:rsidRDefault="00845063" w:rsidP="003F6FF3">
      <w:pPr>
        <w:spacing w:after="0" w:line="276" w:lineRule="auto"/>
        <w:jc w:val="center"/>
        <w:rPr>
          <w:rFonts w:ascii="Times New Roman" w:hAnsi="Times New Roman" w:cs="Times New Roman"/>
          <w:b/>
          <w:bCs/>
          <w:sz w:val="28"/>
          <w:szCs w:val="28"/>
          <w:lang w:val="id-ID"/>
        </w:rPr>
      </w:pPr>
      <w:r w:rsidRPr="00AC363E">
        <w:rPr>
          <w:rFonts w:ascii="Times New Roman" w:hAnsi="Times New Roman" w:cs="Times New Roman"/>
          <w:b/>
          <w:bCs/>
          <w:sz w:val="28"/>
          <w:szCs w:val="28"/>
          <w:lang w:val="id-ID"/>
        </w:rPr>
        <w:t>TEKNIK INFORMATIKA</w:t>
      </w:r>
    </w:p>
    <w:p w:rsidR="00405434" w:rsidRPr="00B62153" w:rsidRDefault="00845063" w:rsidP="003F6FF3">
      <w:pPr>
        <w:spacing w:after="0" w:line="276" w:lineRule="auto"/>
        <w:jc w:val="center"/>
        <w:rPr>
          <w:rFonts w:ascii="Times New Roman" w:hAnsi="Times New Roman" w:cs="Times New Roman"/>
          <w:b/>
          <w:bCs/>
          <w:sz w:val="28"/>
          <w:szCs w:val="28"/>
          <w:lang w:val="en-US"/>
        </w:rPr>
      </w:pPr>
      <w:r w:rsidRPr="00AC363E">
        <w:rPr>
          <w:rFonts w:ascii="Times New Roman" w:hAnsi="Times New Roman" w:cs="Times New Roman"/>
          <w:b/>
          <w:bCs/>
          <w:sz w:val="28"/>
          <w:szCs w:val="28"/>
        </w:rPr>
        <w:t>UNIVERSITAS ICHSAN GORONTALO</w:t>
      </w:r>
    </w:p>
    <w:p w:rsidR="00405434" w:rsidRPr="00260590" w:rsidRDefault="00ED7183" w:rsidP="003F6FF3">
      <w:pPr>
        <w:tabs>
          <w:tab w:val="left" w:pos="3215"/>
          <w:tab w:val="center" w:pos="3968"/>
        </w:tabs>
        <w:spacing w:line="276" w:lineRule="auto"/>
        <w:jc w:val="center"/>
        <w:rPr>
          <w:rFonts w:ascii="Times New Roman" w:hAnsi="Times New Roman" w:cs="Times New Roman"/>
          <w:b/>
          <w:bCs/>
          <w:sz w:val="28"/>
          <w:szCs w:val="28"/>
          <w:lang w:val="en-US"/>
        </w:rPr>
        <w:sectPr w:rsidR="00405434" w:rsidRPr="00260590">
          <w:headerReference w:type="default" r:id="rId10"/>
          <w:footerReference w:type="default" r:id="rId11"/>
          <w:headerReference w:type="first" r:id="rId12"/>
          <w:footerReference w:type="first" r:id="rId13"/>
          <w:pgSz w:w="11906" w:h="16838"/>
          <w:pgMar w:top="2268" w:right="1701" w:bottom="1701" w:left="2268" w:header="709" w:footer="709" w:gutter="0"/>
          <w:pgNumType w:fmt="lowerRoman"/>
          <w:cols w:space="708"/>
          <w:docGrid w:linePitch="360"/>
        </w:sectPr>
      </w:pPr>
      <w:r>
        <w:rPr>
          <w:rFonts w:ascii="Times New Roman" w:hAnsi="Times New Roman" w:cs="Times New Roman"/>
          <w:b/>
          <w:bCs/>
          <w:sz w:val="28"/>
          <w:szCs w:val="28"/>
          <w:lang w:val="en-US"/>
        </w:rPr>
        <w:t xml:space="preserve">TAHUN </w:t>
      </w:r>
      <w:bookmarkStart w:id="2" w:name="_Toc146820769"/>
      <w:bookmarkStart w:id="3" w:name="_Toc146820773"/>
      <w:r w:rsidR="00260590">
        <w:rPr>
          <w:rFonts w:ascii="Times New Roman" w:hAnsi="Times New Roman" w:cs="Times New Roman"/>
          <w:b/>
          <w:bCs/>
          <w:sz w:val="28"/>
          <w:szCs w:val="28"/>
        </w:rPr>
        <w:t>202</w:t>
      </w:r>
      <w:r w:rsidR="00260590">
        <w:rPr>
          <w:rFonts w:ascii="Times New Roman" w:hAnsi="Times New Roman" w:cs="Times New Roman"/>
          <w:b/>
          <w:bCs/>
          <w:sz w:val="28"/>
          <w:szCs w:val="28"/>
          <w:lang w:val="en-US"/>
        </w:rPr>
        <w:t>3</w:t>
      </w:r>
    </w:p>
    <w:bookmarkEnd w:id="2"/>
    <w:p w:rsidR="00405434" w:rsidRPr="00EB334A" w:rsidRDefault="00EB334A">
      <w:pPr>
        <w:spacing w:line="360" w:lineRule="auto"/>
        <w:rPr>
          <w:rFonts w:ascii="Times New Roman" w:hAnsi="Times New Roman" w:cs="Times New Roman"/>
          <w:b/>
          <w:lang w:val="en-US"/>
        </w:rPr>
        <w:sectPr w:rsidR="00405434" w:rsidRPr="00EB334A">
          <w:footerReference w:type="default" r:id="rId14"/>
          <w:headerReference w:type="first" r:id="rId15"/>
          <w:footerReference w:type="first" r:id="rId16"/>
          <w:pgSz w:w="11906" w:h="16838"/>
          <w:pgMar w:top="2268" w:right="1701" w:bottom="1701" w:left="2268" w:header="709" w:footer="709" w:gutter="0"/>
          <w:pgNumType w:fmt="lowerRoman"/>
          <w:cols w:space="708"/>
          <w:titlePg/>
          <w:docGrid w:linePitch="360"/>
        </w:sectPr>
      </w:pPr>
      <w:r>
        <w:rPr>
          <w:rFonts w:ascii="Times New Roman"/>
          <w:noProof/>
          <w:sz w:val="20"/>
        </w:rPr>
        <w:lastRenderedPageBreak/>
        <w:drawing>
          <wp:inline distT="0" distB="0" distL="0" distR="0" wp14:anchorId="4FA31645" wp14:editId="3E9A4084">
            <wp:extent cx="5038881" cy="8038214"/>
            <wp:effectExtent l="0" t="0" r="0" b="1270"/>
            <wp:docPr id="78"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7" cstate="print"/>
                    <a:stretch>
                      <a:fillRect/>
                    </a:stretch>
                  </pic:blipFill>
                  <pic:spPr>
                    <a:xfrm>
                      <a:off x="0" y="0"/>
                      <a:ext cx="5039995" cy="8039992"/>
                    </a:xfrm>
                    <a:prstGeom prst="rect">
                      <a:avLst/>
                    </a:prstGeom>
                  </pic:spPr>
                </pic:pic>
              </a:graphicData>
            </a:graphic>
          </wp:inline>
        </w:drawing>
      </w:r>
    </w:p>
    <w:p w:rsidR="00405434" w:rsidRPr="00AC363E" w:rsidRDefault="00EB334A" w:rsidP="00EB334A">
      <w:pPr>
        <w:rPr>
          <w:rFonts w:ascii="Times New Roman" w:hAnsi="Times New Roman" w:cs="Times New Roman"/>
          <w:lang w:val="en-US"/>
        </w:rPr>
        <w:sectPr w:rsidR="00405434" w:rsidRPr="00AC363E">
          <w:footerReference w:type="default" r:id="rId18"/>
          <w:pgSz w:w="11906" w:h="16838"/>
          <w:pgMar w:top="2268" w:right="1701" w:bottom="1701" w:left="2268" w:header="709" w:footer="709" w:gutter="0"/>
          <w:pgNumType w:fmt="lowerRoman"/>
          <w:cols w:space="708"/>
          <w:docGrid w:linePitch="360"/>
        </w:sectPr>
      </w:pPr>
      <w:r>
        <w:rPr>
          <w:noProof/>
        </w:rPr>
        <w:lastRenderedPageBreak/>
        <w:drawing>
          <wp:anchor distT="0" distB="0" distL="0" distR="0" simplePos="0" relativeHeight="251703296" behindDoc="1" locked="0" layoutInCell="1" allowOverlap="1" wp14:anchorId="3EA9CD90" wp14:editId="133FDD57">
            <wp:simplePos x="0" y="0"/>
            <wp:positionH relativeFrom="page">
              <wp:posOffset>510363</wp:posOffset>
            </wp:positionH>
            <wp:positionV relativeFrom="page">
              <wp:posOffset>-202019</wp:posOffset>
            </wp:positionV>
            <wp:extent cx="6411432" cy="9654363"/>
            <wp:effectExtent l="0" t="0" r="8890" b="4445"/>
            <wp:wrapNone/>
            <wp:docPr id="8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9" cstate="print"/>
                    <a:stretch>
                      <a:fillRect/>
                    </a:stretch>
                  </pic:blipFill>
                  <pic:spPr>
                    <a:xfrm>
                      <a:off x="0" y="0"/>
                      <a:ext cx="6411433" cy="9654365"/>
                    </a:xfrm>
                    <a:prstGeom prst="rect">
                      <a:avLst/>
                    </a:prstGeom>
                  </pic:spPr>
                </pic:pic>
              </a:graphicData>
            </a:graphic>
            <wp14:sizeRelH relativeFrom="margin">
              <wp14:pctWidth>0</wp14:pctWidth>
            </wp14:sizeRelH>
            <wp14:sizeRelV relativeFrom="margin">
              <wp14:pctHeight>0</wp14:pctHeight>
            </wp14:sizeRelV>
          </wp:anchor>
        </w:drawing>
      </w:r>
    </w:p>
    <w:p w:rsidR="00405434" w:rsidRPr="00AC363E" w:rsidRDefault="00845063">
      <w:pPr>
        <w:pStyle w:val="Heading1"/>
        <w:rPr>
          <w:lang w:val="en-US"/>
        </w:rPr>
      </w:pPr>
      <w:bookmarkStart w:id="4" w:name="_Toc153498381"/>
      <w:bookmarkStart w:id="5" w:name="_Toc153393169"/>
      <w:r w:rsidRPr="00AC363E">
        <w:rPr>
          <w:lang w:val="en-US"/>
        </w:rPr>
        <w:lastRenderedPageBreak/>
        <w:t>PERNYATAAN SKRIPSI</w:t>
      </w:r>
      <w:bookmarkEnd w:id="4"/>
      <w:bookmarkEnd w:id="5"/>
    </w:p>
    <w:p w:rsidR="00405434" w:rsidRPr="00AC363E" w:rsidRDefault="00405434">
      <w:pPr>
        <w:rPr>
          <w:rFonts w:ascii="Times New Roman" w:hAnsi="Times New Roman" w:cs="Times New Roman"/>
          <w:b/>
          <w:sz w:val="24"/>
          <w:szCs w:val="24"/>
          <w:lang w:val="en-US"/>
        </w:rPr>
      </w:pPr>
    </w:p>
    <w:p w:rsidR="00405434" w:rsidRPr="00AC363E" w:rsidRDefault="00845063">
      <w:pPr>
        <w:rPr>
          <w:rFonts w:ascii="Times New Roman" w:hAnsi="Times New Roman" w:cs="Times New Roman"/>
          <w:bCs/>
          <w:sz w:val="24"/>
          <w:szCs w:val="24"/>
          <w:lang w:val="en-US"/>
        </w:rPr>
      </w:pPr>
      <w:r w:rsidRPr="00AC363E">
        <w:rPr>
          <w:rFonts w:ascii="Times New Roman" w:hAnsi="Times New Roman" w:cs="Times New Roman"/>
          <w:bCs/>
          <w:sz w:val="24"/>
          <w:szCs w:val="24"/>
          <w:lang w:val="en-US"/>
        </w:rPr>
        <w:t>Dengan ini saya menyatakan bahwa :</w:t>
      </w:r>
    </w:p>
    <w:p w:rsidR="00405434" w:rsidRPr="00AC363E" w:rsidRDefault="00845063">
      <w:pPr>
        <w:pStyle w:val="ListParagraph"/>
        <w:numPr>
          <w:ilvl w:val="0"/>
          <w:numId w:val="3"/>
        </w:numPr>
        <w:spacing w:line="360" w:lineRule="auto"/>
        <w:ind w:left="426" w:hanging="426"/>
        <w:jc w:val="both"/>
        <w:rPr>
          <w:rFonts w:ascii="Times New Roman" w:eastAsiaTheme="majorEastAsia" w:hAnsi="Times New Roman" w:cs="Times New Roman"/>
          <w:bCs/>
          <w:sz w:val="24"/>
          <w:szCs w:val="24"/>
          <w:lang w:val="en-US"/>
        </w:rPr>
      </w:pPr>
      <w:r w:rsidRPr="00AC363E">
        <w:rPr>
          <w:rFonts w:ascii="Times New Roman" w:hAnsi="Times New Roman" w:cs="Times New Roman"/>
          <w:bCs/>
          <w:sz w:val="24"/>
          <w:szCs w:val="24"/>
          <w:lang w:val="en-US"/>
        </w:rPr>
        <w:t>Karya tulis (Skripsi) saya ini adalah asli dan belum pernah diajukan untuk mendapatkan gelar akademik (Sarjana) baik di Universitas Ichsan Gorontalo maupun di perguruan tinggi lainnya.</w:t>
      </w:r>
    </w:p>
    <w:p w:rsidR="00405434" w:rsidRPr="00AC363E" w:rsidRDefault="00845063">
      <w:pPr>
        <w:pStyle w:val="ListParagraph"/>
        <w:numPr>
          <w:ilvl w:val="0"/>
          <w:numId w:val="3"/>
        </w:numPr>
        <w:spacing w:line="360" w:lineRule="auto"/>
        <w:ind w:left="426" w:hanging="426"/>
        <w:jc w:val="both"/>
        <w:rPr>
          <w:rFonts w:ascii="Times New Roman" w:eastAsiaTheme="majorEastAsia" w:hAnsi="Times New Roman" w:cs="Times New Roman"/>
          <w:bCs/>
          <w:sz w:val="24"/>
          <w:szCs w:val="24"/>
          <w:lang w:val="en-US"/>
        </w:rPr>
      </w:pPr>
      <w:r w:rsidRPr="00AC363E">
        <w:rPr>
          <w:rFonts w:ascii="Times New Roman" w:hAnsi="Times New Roman" w:cs="Times New Roman"/>
          <w:bCs/>
          <w:sz w:val="24"/>
          <w:szCs w:val="24"/>
          <w:lang w:val="en-US"/>
        </w:rPr>
        <w:t>Karya tulis (Skripsi) saya ini adalah murni gagasan, rumusan dan penelitian saya sendiri, tanpa bantuan pihak lain, kecuali arahan dari tim pembimbing.</w:t>
      </w:r>
    </w:p>
    <w:p w:rsidR="00405434" w:rsidRPr="00AC363E" w:rsidRDefault="00845063">
      <w:pPr>
        <w:pStyle w:val="ListParagraph"/>
        <w:numPr>
          <w:ilvl w:val="0"/>
          <w:numId w:val="3"/>
        </w:numPr>
        <w:spacing w:line="360" w:lineRule="auto"/>
        <w:ind w:left="426" w:hanging="426"/>
        <w:jc w:val="both"/>
        <w:rPr>
          <w:rFonts w:ascii="Times New Roman" w:eastAsiaTheme="majorEastAsia" w:hAnsi="Times New Roman" w:cs="Times New Roman"/>
          <w:bCs/>
          <w:sz w:val="24"/>
          <w:szCs w:val="24"/>
          <w:lang w:val="en-US"/>
        </w:rPr>
      </w:pPr>
      <w:r w:rsidRPr="00AC363E">
        <w:rPr>
          <w:rFonts w:ascii="Times New Roman" w:hAnsi="Times New Roman" w:cs="Times New Roman"/>
          <w:bCs/>
          <w:sz w:val="24"/>
          <w:szCs w:val="24"/>
          <w:lang w:val="en-US"/>
        </w:rPr>
        <w:t>Dalam karya tulis (Skripsi) saya ini tidak terdapat karya atau pendapat yang telah dipublikasikan orang lain, kecuali secara tertulis di cantumkan pula dalam dafta pustaka.</w:t>
      </w:r>
    </w:p>
    <w:p w:rsidR="00405434" w:rsidRPr="00AC363E" w:rsidRDefault="00845063">
      <w:pPr>
        <w:pStyle w:val="ListParagraph"/>
        <w:numPr>
          <w:ilvl w:val="0"/>
          <w:numId w:val="3"/>
        </w:numPr>
        <w:spacing w:line="360" w:lineRule="auto"/>
        <w:ind w:left="426" w:hanging="426"/>
        <w:jc w:val="both"/>
        <w:rPr>
          <w:rFonts w:ascii="Times New Roman" w:eastAsiaTheme="majorEastAsia" w:hAnsi="Times New Roman" w:cs="Times New Roman"/>
          <w:bCs/>
          <w:sz w:val="24"/>
          <w:szCs w:val="24"/>
          <w:lang w:val="en-US"/>
        </w:rPr>
      </w:pPr>
      <w:r w:rsidRPr="00AC363E">
        <w:rPr>
          <w:rFonts w:ascii="Times New Roman" w:hAnsi="Times New Roman" w:cs="Times New Roman"/>
          <w:bCs/>
          <w:sz w:val="24"/>
          <w:szCs w:val="24"/>
          <w:lang w:val="en-US"/>
        </w:rPr>
        <w:t>Pernyataan ini saya buat dengan sesungguhnya dan apabila dikemudian hari terdapat penyimpangan dan ketidakbenaran dalam pernyataan ini, maka saya bersedia menerima sanksi akademik berupa pencabutan gelar yang telah diperoleh karena karya tulis ini, serta sanksi lainnya sesuai dengan norma-norma yang berlaku di Universitas Ichsan Gorontalo.</w:t>
      </w:r>
    </w:p>
    <w:p w:rsidR="00405434" w:rsidRPr="00AC363E" w:rsidRDefault="00405434">
      <w:pPr>
        <w:rPr>
          <w:rFonts w:ascii="Times New Roman" w:hAnsi="Times New Roman" w:cs="Times New Roman"/>
          <w:b/>
          <w:sz w:val="24"/>
          <w:szCs w:val="24"/>
          <w:lang w:val="en-US"/>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3"/>
      </w:tblGrid>
      <w:tr w:rsidR="00405434" w:rsidRPr="00AC363E">
        <w:trPr>
          <w:trHeight w:val="1361"/>
          <w:jc w:val="right"/>
        </w:trPr>
        <w:tc>
          <w:tcPr>
            <w:tcW w:w="3333" w:type="dxa"/>
          </w:tcPr>
          <w:p w:rsidR="00405434" w:rsidRPr="00AC363E" w:rsidRDefault="007B48E6">
            <w:pPr>
              <w:spacing w:line="240" w:lineRule="auto"/>
              <w:jc w:val="center"/>
              <w:rPr>
                <w:rFonts w:ascii="Times New Roman" w:hAnsi="Times New Roman" w:cs="Times New Roman"/>
                <w:b/>
                <w:bCs/>
                <w:sz w:val="24"/>
                <w:szCs w:val="24"/>
                <w:lang w:val="en-US"/>
              </w:rPr>
            </w:pPr>
            <w:r>
              <w:rPr>
                <w:noProof/>
              </w:rPr>
              <w:drawing>
                <wp:anchor distT="0" distB="0" distL="0" distR="0" simplePos="0" relativeHeight="251709440" behindDoc="1" locked="0" layoutInCell="1" allowOverlap="1" wp14:anchorId="22267CE4" wp14:editId="3991FA44">
                  <wp:simplePos x="0" y="0"/>
                  <wp:positionH relativeFrom="page">
                    <wp:posOffset>380365</wp:posOffset>
                  </wp:positionH>
                  <wp:positionV relativeFrom="page">
                    <wp:posOffset>-603885</wp:posOffset>
                  </wp:positionV>
                  <wp:extent cx="1303655" cy="1907540"/>
                  <wp:effectExtent l="2858" t="0" r="0" b="0"/>
                  <wp:wrapThrough wrapText="bothSides">
                    <wp:wrapPolygon edited="0">
                      <wp:start x="21553" y="-32"/>
                      <wp:lineTo x="405" y="-32"/>
                      <wp:lineTo x="405" y="21323"/>
                      <wp:lineTo x="21553" y="21323"/>
                      <wp:lineTo x="21553" y="-32"/>
                    </wp:wrapPolygon>
                  </wp:wrapThrough>
                  <wp:docPr id="7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20" cstate="print"/>
                          <a:stretch>
                            <a:fillRect/>
                          </a:stretch>
                        </pic:blipFill>
                        <pic:spPr>
                          <a:xfrm rot="16200000">
                            <a:off x="0" y="0"/>
                            <a:ext cx="1303655" cy="1907540"/>
                          </a:xfrm>
                          <a:prstGeom prst="rect">
                            <a:avLst/>
                          </a:prstGeom>
                        </pic:spPr>
                      </pic:pic>
                    </a:graphicData>
                  </a:graphic>
                  <wp14:sizeRelH relativeFrom="margin">
                    <wp14:pctWidth>0</wp14:pctWidth>
                  </wp14:sizeRelH>
                  <wp14:sizeRelV relativeFrom="margin">
                    <wp14:pctHeight>0</wp14:pctHeight>
                  </wp14:sizeRelV>
                </wp:anchor>
              </w:drawing>
            </w:r>
          </w:p>
        </w:tc>
        <w:bookmarkStart w:id="6" w:name="_GoBack"/>
        <w:bookmarkEnd w:id="6"/>
      </w:tr>
      <w:tr w:rsidR="00405434" w:rsidRPr="00AC363E">
        <w:trPr>
          <w:trHeight w:val="1361"/>
          <w:jc w:val="right"/>
        </w:trPr>
        <w:tc>
          <w:tcPr>
            <w:tcW w:w="3333" w:type="dxa"/>
          </w:tcPr>
          <w:p w:rsidR="00405434" w:rsidRPr="00AC363E" w:rsidRDefault="00405434">
            <w:pPr>
              <w:spacing w:after="0" w:line="240" w:lineRule="auto"/>
              <w:jc w:val="center"/>
              <w:rPr>
                <w:rFonts w:ascii="Times New Roman" w:hAnsi="Times New Roman" w:cs="Times New Roman"/>
                <w:b/>
                <w:sz w:val="24"/>
                <w:szCs w:val="24"/>
                <w:lang w:val="en-US"/>
              </w:rPr>
            </w:pPr>
          </w:p>
          <w:p w:rsidR="00405434" w:rsidRPr="00AC363E" w:rsidRDefault="00405434">
            <w:pPr>
              <w:spacing w:after="0" w:line="240" w:lineRule="auto"/>
              <w:rPr>
                <w:rFonts w:ascii="Times New Roman" w:hAnsi="Times New Roman" w:cs="Times New Roman"/>
                <w:b/>
                <w:sz w:val="24"/>
                <w:szCs w:val="24"/>
                <w:lang w:val="en-US"/>
              </w:rPr>
            </w:pPr>
          </w:p>
          <w:p w:rsidR="00405434" w:rsidRPr="00AC363E" w:rsidRDefault="00405434">
            <w:pPr>
              <w:spacing w:after="0" w:line="240" w:lineRule="auto"/>
              <w:rPr>
                <w:rFonts w:ascii="Times New Roman" w:hAnsi="Times New Roman" w:cs="Times New Roman"/>
                <w:b/>
                <w:sz w:val="24"/>
                <w:szCs w:val="24"/>
                <w:lang w:val="en-US"/>
              </w:rPr>
            </w:pPr>
          </w:p>
        </w:tc>
      </w:tr>
    </w:tbl>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pStyle w:val="Heading1"/>
        <w:rPr>
          <w:i/>
          <w:iCs/>
          <w:lang w:val="en-US"/>
        </w:rPr>
        <w:sectPr w:rsidR="00405434" w:rsidRPr="00AC363E">
          <w:footerReference w:type="default" r:id="rId21"/>
          <w:footerReference w:type="first" r:id="rId22"/>
          <w:pgSz w:w="11906" w:h="16838"/>
          <w:pgMar w:top="2268" w:right="1701" w:bottom="1701" w:left="2268" w:header="709" w:footer="709" w:gutter="0"/>
          <w:pgNumType w:fmt="lowerRoman" w:start="3"/>
          <w:cols w:space="708"/>
          <w:titlePg/>
          <w:docGrid w:linePitch="360"/>
        </w:sectPr>
      </w:pPr>
      <w:bookmarkStart w:id="7" w:name="_Toc153498382"/>
    </w:p>
    <w:bookmarkEnd w:id="7"/>
    <w:p w:rsidR="00260590" w:rsidRPr="00260590" w:rsidRDefault="00260590" w:rsidP="00260590">
      <w:pPr>
        <w:pStyle w:val="Default"/>
        <w:jc w:val="center"/>
      </w:pPr>
    </w:p>
    <w:p w:rsidR="00260590" w:rsidRPr="00260590" w:rsidRDefault="00260590" w:rsidP="00260590">
      <w:pPr>
        <w:pStyle w:val="Default"/>
        <w:jc w:val="center"/>
        <w:rPr>
          <w:b/>
          <w:i/>
        </w:rPr>
      </w:pPr>
      <w:r w:rsidRPr="00260590">
        <w:rPr>
          <w:b/>
          <w:i/>
          <w:spacing w:val="-2"/>
        </w:rPr>
        <w:t>ABSTRACT</w:t>
      </w:r>
    </w:p>
    <w:p w:rsidR="00260590" w:rsidRPr="00260590" w:rsidRDefault="00260590" w:rsidP="00260590">
      <w:pPr>
        <w:pStyle w:val="Default"/>
        <w:jc w:val="both"/>
        <w:rPr>
          <w:b/>
          <w:i/>
        </w:rPr>
      </w:pPr>
    </w:p>
    <w:p w:rsidR="00260590" w:rsidRPr="00260590" w:rsidRDefault="00260590" w:rsidP="00260590">
      <w:pPr>
        <w:pStyle w:val="Default"/>
        <w:jc w:val="both"/>
        <w:rPr>
          <w:b/>
          <w:i/>
        </w:rPr>
      </w:pPr>
    </w:p>
    <w:p w:rsidR="00260590" w:rsidRPr="00260590" w:rsidRDefault="00260590" w:rsidP="00260590">
      <w:pPr>
        <w:pStyle w:val="Default"/>
        <w:jc w:val="both"/>
        <w:rPr>
          <w:b/>
          <w:i/>
        </w:rPr>
      </w:pPr>
      <w:r w:rsidRPr="00260590">
        <w:rPr>
          <w:b/>
          <w:i/>
        </w:rPr>
        <w:t>SALMAN</w:t>
      </w:r>
      <w:r w:rsidRPr="00260590">
        <w:rPr>
          <w:b/>
          <w:i/>
          <w:spacing w:val="-15"/>
        </w:rPr>
        <w:t xml:space="preserve"> </w:t>
      </w:r>
      <w:r w:rsidRPr="00260590">
        <w:rPr>
          <w:b/>
          <w:i/>
        </w:rPr>
        <w:t>KATILI.</w:t>
      </w:r>
      <w:r w:rsidRPr="00260590">
        <w:rPr>
          <w:b/>
          <w:i/>
          <w:spacing w:val="80"/>
        </w:rPr>
        <w:t xml:space="preserve"> </w:t>
      </w:r>
      <w:r w:rsidRPr="00260590">
        <w:rPr>
          <w:b/>
          <w:i/>
        </w:rPr>
        <w:t>T3119105.</w:t>
      </w:r>
      <w:r w:rsidRPr="00260590">
        <w:rPr>
          <w:b/>
          <w:i/>
          <w:spacing w:val="80"/>
        </w:rPr>
        <w:t xml:space="preserve"> </w:t>
      </w:r>
      <w:r w:rsidRPr="00260590">
        <w:rPr>
          <w:b/>
          <w:i/>
        </w:rPr>
        <w:t>THE</w:t>
      </w:r>
      <w:r w:rsidRPr="00260590">
        <w:rPr>
          <w:b/>
          <w:i/>
          <w:spacing w:val="-15"/>
        </w:rPr>
        <w:t xml:space="preserve"> </w:t>
      </w:r>
      <w:r w:rsidRPr="00260590">
        <w:rPr>
          <w:b/>
          <w:i/>
        </w:rPr>
        <w:t>APPLICATION</w:t>
      </w:r>
      <w:r w:rsidRPr="00260590">
        <w:rPr>
          <w:b/>
          <w:i/>
          <w:spacing w:val="-15"/>
        </w:rPr>
        <w:t xml:space="preserve"> </w:t>
      </w:r>
      <w:r w:rsidRPr="00260590">
        <w:rPr>
          <w:b/>
          <w:i/>
        </w:rPr>
        <w:t>OF</w:t>
      </w:r>
      <w:r w:rsidRPr="00260590">
        <w:rPr>
          <w:b/>
          <w:i/>
          <w:spacing w:val="-15"/>
        </w:rPr>
        <w:t xml:space="preserve"> </w:t>
      </w:r>
      <w:r w:rsidRPr="00260590">
        <w:rPr>
          <w:b/>
          <w:i/>
        </w:rPr>
        <w:t>THE</w:t>
      </w:r>
      <w:r w:rsidRPr="00260590">
        <w:rPr>
          <w:b/>
          <w:i/>
          <w:spacing w:val="-15"/>
        </w:rPr>
        <w:t xml:space="preserve"> </w:t>
      </w:r>
      <w:r w:rsidRPr="00260590">
        <w:rPr>
          <w:b/>
          <w:i/>
        </w:rPr>
        <w:t>NAÏVE</w:t>
      </w:r>
      <w:r w:rsidRPr="00260590">
        <w:rPr>
          <w:b/>
          <w:i/>
          <w:spacing w:val="-15"/>
        </w:rPr>
        <w:t xml:space="preserve"> </w:t>
      </w:r>
      <w:r w:rsidRPr="00260590">
        <w:rPr>
          <w:b/>
          <w:i/>
        </w:rPr>
        <w:t>BAYES METHOD IN THE DECISION SUPPORT SYSTEM FOR FINAL DIVORCE</w:t>
      </w:r>
    </w:p>
    <w:p w:rsidR="00260590" w:rsidRPr="00260590" w:rsidRDefault="00260590" w:rsidP="00260590">
      <w:pPr>
        <w:pStyle w:val="Default"/>
        <w:jc w:val="both"/>
        <w:rPr>
          <w:b/>
          <w:i/>
        </w:rPr>
      </w:pPr>
    </w:p>
    <w:p w:rsidR="00260590" w:rsidRPr="00260590" w:rsidRDefault="00260590" w:rsidP="00260590">
      <w:pPr>
        <w:pStyle w:val="Default"/>
        <w:jc w:val="both"/>
        <w:rPr>
          <w:i/>
        </w:rPr>
      </w:pPr>
      <w:r w:rsidRPr="00260590">
        <w:rPr>
          <w:noProof/>
          <w:lang w:val="en-US"/>
        </w:rPr>
        <w:drawing>
          <wp:anchor distT="0" distB="0" distL="0" distR="0" simplePos="0" relativeHeight="251705344" behindDoc="1" locked="0" layoutInCell="1" allowOverlap="1" wp14:anchorId="7332A295" wp14:editId="789416CD">
            <wp:simplePos x="0" y="0"/>
            <wp:positionH relativeFrom="page">
              <wp:posOffset>5904865</wp:posOffset>
            </wp:positionH>
            <wp:positionV relativeFrom="paragraph">
              <wp:posOffset>906145</wp:posOffset>
            </wp:positionV>
            <wp:extent cx="1040130" cy="1045845"/>
            <wp:effectExtent l="0" t="0" r="7620" b="1905"/>
            <wp:wrapNone/>
            <wp:docPr id="8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40130" cy="1045845"/>
                    </a:xfrm>
                    <a:prstGeom prst="rect">
                      <a:avLst/>
                    </a:prstGeom>
                    <a:noFill/>
                  </pic:spPr>
                </pic:pic>
              </a:graphicData>
            </a:graphic>
            <wp14:sizeRelH relativeFrom="page">
              <wp14:pctWidth>0</wp14:pctWidth>
            </wp14:sizeRelH>
            <wp14:sizeRelV relativeFrom="page">
              <wp14:pctHeight>0</wp14:pctHeight>
            </wp14:sizeRelV>
          </wp:anchor>
        </w:drawing>
      </w:r>
      <w:r w:rsidRPr="00260590">
        <w:rPr>
          <w:i/>
        </w:rPr>
        <w:t xml:space="preserve">This decision support system for divorce can help potential divorcees find out the </w:t>
      </w:r>
      <w:r w:rsidRPr="00260590">
        <w:rPr>
          <w:i/>
          <w:spacing w:val="-2"/>
        </w:rPr>
        <w:t>results</w:t>
      </w:r>
      <w:r w:rsidRPr="00260590">
        <w:rPr>
          <w:i/>
          <w:spacing w:val="-8"/>
        </w:rPr>
        <w:t xml:space="preserve"> </w:t>
      </w:r>
      <w:r w:rsidRPr="00260590">
        <w:rPr>
          <w:i/>
          <w:spacing w:val="-2"/>
        </w:rPr>
        <w:t>of</w:t>
      </w:r>
      <w:r w:rsidRPr="00260590">
        <w:rPr>
          <w:i/>
          <w:spacing w:val="-5"/>
        </w:rPr>
        <w:t xml:space="preserve"> </w:t>
      </w:r>
      <w:r w:rsidRPr="00260590">
        <w:rPr>
          <w:i/>
          <w:spacing w:val="-2"/>
        </w:rPr>
        <w:t>divorce</w:t>
      </w:r>
      <w:r w:rsidRPr="00260590">
        <w:rPr>
          <w:i/>
          <w:spacing w:val="-4"/>
        </w:rPr>
        <w:t xml:space="preserve"> </w:t>
      </w:r>
      <w:r w:rsidRPr="00260590">
        <w:rPr>
          <w:i/>
          <w:spacing w:val="-2"/>
        </w:rPr>
        <w:t>simulations</w:t>
      </w:r>
      <w:r w:rsidRPr="00260590">
        <w:rPr>
          <w:i/>
          <w:spacing w:val="-8"/>
        </w:rPr>
        <w:t xml:space="preserve"> </w:t>
      </w:r>
      <w:r w:rsidRPr="00260590">
        <w:rPr>
          <w:i/>
          <w:spacing w:val="-2"/>
        </w:rPr>
        <w:t>and</w:t>
      </w:r>
      <w:r w:rsidRPr="00260590">
        <w:rPr>
          <w:i/>
          <w:spacing w:val="-7"/>
        </w:rPr>
        <w:t xml:space="preserve"> </w:t>
      </w:r>
      <w:r w:rsidRPr="00260590">
        <w:rPr>
          <w:i/>
          <w:spacing w:val="-2"/>
        </w:rPr>
        <w:t>get</w:t>
      </w:r>
      <w:r w:rsidRPr="00260590">
        <w:rPr>
          <w:i/>
          <w:spacing w:val="-5"/>
        </w:rPr>
        <w:t xml:space="preserve"> </w:t>
      </w:r>
      <w:r w:rsidRPr="00260590">
        <w:rPr>
          <w:i/>
          <w:spacing w:val="-2"/>
        </w:rPr>
        <w:t>solutions</w:t>
      </w:r>
      <w:r w:rsidRPr="00260590">
        <w:rPr>
          <w:i/>
          <w:spacing w:val="-8"/>
        </w:rPr>
        <w:t xml:space="preserve"> </w:t>
      </w:r>
      <w:r w:rsidRPr="00260590">
        <w:rPr>
          <w:i/>
          <w:spacing w:val="-2"/>
        </w:rPr>
        <w:t>or</w:t>
      </w:r>
      <w:r w:rsidRPr="00260590">
        <w:rPr>
          <w:i/>
          <w:spacing w:val="-3"/>
        </w:rPr>
        <w:t xml:space="preserve"> </w:t>
      </w:r>
      <w:r w:rsidRPr="00260590">
        <w:rPr>
          <w:i/>
          <w:spacing w:val="-2"/>
        </w:rPr>
        <w:t>suggestions</w:t>
      </w:r>
      <w:r w:rsidRPr="00260590">
        <w:rPr>
          <w:i/>
          <w:spacing w:val="-8"/>
        </w:rPr>
        <w:t xml:space="preserve"> </w:t>
      </w:r>
      <w:r w:rsidRPr="00260590">
        <w:rPr>
          <w:i/>
          <w:spacing w:val="-2"/>
        </w:rPr>
        <w:t>for</w:t>
      </w:r>
      <w:r w:rsidRPr="00260590">
        <w:rPr>
          <w:i/>
          <w:spacing w:val="-8"/>
        </w:rPr>
        <w:t xml:space="preserve"> </w:t>
      </w:r>
      <w:r w:rsidRPr="00260590">
        <w:rPr>
          <w:i/>
          <w:spacing w:val="-2"/>
        </w:rPr>
        <w:t>divorce</w:t>
      </w:r>
      <w:r w:rsidRPr="00260590">
        <w:rPr>
          <w:i/>
          <w:spacing w:val="-4"/>
        </w:rPr>
        <w:t xml:space="preserve"> </w:t>
      </w:r>
      <w:r w:rsidRPr="00260590">
        <w:rPr>
          <w:i/>
          <w:spacing w:val="-2"/>
        </w:rPr>
        <w:t xml:space="preserve">decisions. </w:t>
      </w:r>
      <w:r w:rsidRPr="00260590">
        <w:rPr>
          <w:i/>
        </w:rPr>
        <w:t>Two</w:t>
      </w:r>
      <w:r w:rsidRPr="00260590">
        <w:rPr>
          <w:i/>
          <w:spacing w:val="-15"/>
        </w:rPr>
        <w:t xml:space="preserve"> </w:t>
      </w:r>
      <w:r w:rsidRPr="00260590">
        <w:rPr>
          <w:i/>
        </w:rPr>
        <w:t>criteria</w:t>
      </w:r>
      <w:r w:rsidRPr="00260590">
        <w:rPr>
          <w:i/>
          <w:spacing w:val="-15"/>
        </w:rPr>
        <w:t xml:space="preserve"> </w:t>
      </w:r>
      <w:r w:rsidRPr="00260590">
        <w:rPr>
          <w:i/>
        </w:rPr>
        <w:t>in</w:t>
      </w:r>
      <w:r w:rsidRPr="00260590">
        <w:rPr>
          <w:i/>
          <w:spacing w:val="-15"/>
        </w:rPr>
        <w:t xml:space="preserve"> </w:t>
      </w:r>
      <w:r w:rsidRPr="00260590">
        <w:rPr>
          <w:i/>
        </w:rPr>
        <w:t>the</w:t>
      </w:r>
      <w:r w:rsidRPr="00260590">
        <w:rPr>
          <w:i/>
          <w:spacing w:val="-15"/>
        </w:rPr>
        <w:t xml:space="preserve"> </w:t>
      </w:r>
      <w:r w:rsidRPr="00260590">
        <w:rPr>
          <w:i/>
        </w:rPr>
        <w:t>divorce</w:t>
      </w:r>
      <w:r w:rsidRPr="00260590">
        <w:rPr>
          <w:i/>
          <w:spacing w:val="-15"/>
        </w:rPr>
        <w:t xml:space="preserve"> </w:t>
      </w:r>
      <w:r w:rsidRPr="00260590">
        <w:rPr>
          <w:i/>
        </w:rPr>
        <w:t>decision</w:t>
      </w:r>
      <w:r w:rsidRPr="00260590">
        <w:rPr>
          <w:i/>
          <w:spacing w:val="-12"/>
        </w:rPr>
        <w:t xml:space="preserve"> </w:t>
      </w:r>
      <w:r w:rsidRPr="00260590">
        <w:rPr>
          <w:i/>
        </w:rPr>
        <w:t>system</w:t>
      </w:r>
      <w:r w:rsidRPr="00260590">
        <w:rPr>
          <w:i/>
          <w:spacing w:val="-15"/>
        </w:rPr>
        <w:t xml:space="preserve"> </w:t>
      </w:r>
      <w:r w:rsidRPr="00260590">
        <w:rPr>
          <w:i/>
        </w:rPr>
        <w:t>are</w:t>
      </w:r>
      <w:r w:rsidRPr="00260590">
        <w:rPr>
          <w:i/>
          <w:spacing w:val="-13"/>
        </w:rPr>
        <w:t xml:space="preserve"> </w:t>
      </w:r>
      <w:r w:rsidRPr="00260590">
        <w:rPr>
          <w:i/>
        </w:rPr>
        <w:t>following</w:t>
      </w:r>
      <w:r w:rsidRPr="00260590">
        <w:rPr>
          <w:i/>
          <w:spacing w:val="-13"/>
        </w:rPr>
        <w:t xml:space="preserve"> </w:t>
      </w:r>
      <w:r w:rsidRPr="00260590">
        <w:rPr>
          <w:i/>
        </w:rPr>
        <w:t>the</w:t>
      </w:r>
      <w:r w:rsidRPr="00260590">
        <w:rPr>
          <w:i/>
          <w:spacing w:val="-13"/>
        </w:rPr>
        <w:t xml:space="preserve"> </w:t>
      </w:r>
      <w:r w:rsidRPr="00260590">
        <w:rPr>
          <w:i/>
        </w:rPr>
        <w:t>religious</w:t>
      </w:r>
      <w:r w:rsidRPr="00260590">
        <w:rPr>
          <w:i/>
          <w:spacing w:val="-15"/>
        </w:rPr>
        <w:t xml:space="preserve"> </w:t>
      </w:r>
      <w:r w:rsidRPr="00260590">
        <w:rPr>
          <w:i/>
        </w:rPr>
        <w:t>court</w:t>
      </w:r>
      <w:r w:rsidRPr="00260590">
        <w:rPr>
          <w:i/>
          <w:spacing w:val="-13"/>
        </w:rPr>
        <w:t xml:space="preserve"> </w:t>
      </w:r>
      <w:r w:rsidRPr="00260590">
        <w:rPr>
          <w:i/>
        </w:rPr>
        <w:t>and</w:t>
      </w:r>
      <w:r w:rsidRPr="00260590">
        <w:rPr>
          <w:i/>
          <w:spacing w:val="-13"/>
        </w:rPr>
        <w:t xml:space="preserve"> </w:t>
      </w:r>
      <w:r w:rsidRPr="00260590">
        <w:rPr>
          <w:i/>
        </w:rPr>
        <w:t>the compilation of Islamic law. The method used in conducting this research is the development method using the Waterfall method.</w:t>
      </w:r>
      <w:r w:rsidRPr="00260590">
        <w:rPr>
          <w:i/>
          <w:spacing w:val="40"/>
        </w:rPr>
        <w:t xml:space="preserve"> </w:t>
      </w:r>
      <w:r w:rsidRPr="00260590">
        <w:rPr>
          <w:i/>
        </w:rPr>
        <w:t>The research method employs descriptive</w:t>
      </w:r>
      <w:r w:rsidRPr="00260590">
        <w:rPr>
          <w:i/>
          <w:spacing w:val="-9"/>
        </w:rPr>
        <w:t xml:space="preserve"> </w:t>
      </w:r>
      <w:r w:rsidRPr="00260590">
        <w:rPr>
          <w:i/>
        </w:rPr>
        <w:t>methods</w:t>
      </w:r>
      <w:r w:rsidRPr="00260590">
        <w:rPr>
          <w:i/>
          <w:spacing w:val="-12"/>
        </w:rPr>
        <w:t xml:space="preserve"> </w:t>
      </w:r>
      <w:r w:rsidRPr="00260590">
        <w:rPr>
          <w:i/>
        </w:rPr>
        <w:t>with</w:t>
      </w:r>
      <w:r w:rsidRPr="00260590">
        <w:rPr>
          <w:i/>
          <w:spacing w:val="-10"/>
        </w:rPr>
        <w:t xml:space="preserve"> </w:t>
      </w:r>
      <w:r w:rsidRPr="00260590">
        <w:rPr>
          <w:i/>
        </w:rPr>
        <w:t>the</w:t>
      </w:r>
      <w:r w:rsidRPr="00260590">
        <w:rPr>
          <w:i/>
          <w:spacing w:val="-9"/>
        </w:rPr>
        <w:t xml:space="preserve"> </w:t>
      </w:r>
      <w:r w:rsidRPr="00260590">
        <w:rPr>
          <w:i/>
        </w:rPr>
        <w:t>calculation</w:t>
      </w:r>
      <w:r w:rsidRPr="00260590">
        <w:rPr>
          <w:i/>
          <w:spacing w:val="-10"/>
        </w:rPr>
        <w:t xml:space="preserve"> </w:t>
      </w:r>
      <w:r w:rsidRPr="00260590">
        <w:rPr>
          <w:i/>
        </w:rPr>
        <w:t>using</w:t>
      </w:r>
      <w:r w:rsidRPr="00260590">
        <w:rPr>
          <w:i/>
          <w:spacing w:val="-10"/>
        </w:rPr>
        <w:t xml:space="preserve"> </w:t>
      </w:r>
      <w:r w:rsidRPr="00260590">
        <w:rPr>
          <w:i/>
        </w:rPr>
        <w:t>the</w:t>
      </w:r>
      <w:r w:rsidRPr="00260590">
        <w:rPr>
          <w:i/>
          <w:spacing w:val="-9"/>
        </w:rPr>
        <w:t xml:space="preserve"> </w:t>
      </w:r>
      <w:r w:rsidRPr="00260590">
        <w:rPr>
          <w:i/>
        </w:rPr>
        <w:t>Naive</w:t>
      </w:r>
      <w:r w:rsidRPr="00260590">
        <w:rPr>
          <w:i/>
          <w:spacing w:val="-9"/>
        </w:rPr>
        <w:t xml:space="preserve"> </w:t>
      </w:r>
      <w:r w:rsidRPr="00260590">
        <w:rPr>
          <w:i/>
        </w:rPr>
        <w:t>Bayes</w:t>
      </w:r>
      <w:r w:rsidRPr="00260590">
        <w:rPr>
          <w:i/>
          <w:spacing w:val="-12"/>
        </w:rPr>
        <w:t xml:space="preserve"> </w:t>
      </w:r>
      <w:r w:rsidRPr="00260590">
        <w:rPr>
          <w:i/>
        </w:rPr>
        <w:t>method.</w:t>
      </w:r>
      <w:r w:rsidRPr="00260590">
        <w:rPr>
          <w:i/>
          <w:spacing w:val="-10"/>
        </w:rPr>
        <w:t xml:space="preserve"> </w:t>
      </w:r>
      <w:r w:rsidRPr="00260590">
        <w:rPr>
          <w:i/>
        </w:rPr>
        <w:t>The</w:t>
      </w:r>
      <w:r w:rsidRPr="00260590">
        <w:rPr>
          <w:i/>
          <w:spacing w:val="-9"/>
        </w:rPr>
        <w:t xml:space="preserve"> </w:t>
      </w:r>
      <w:r w:rsidRPr="00260590">
        <w:rPr>
          <w:i/>
        </w:rPr>
        <w:t>results obtained in this system can help potential divorcees find out the results of divorce simulations and get solutions or suggestions from divorce decisions.</w:t>
      </w:r>
      <w:r w:rsidRPr="00260590">
        <w:rPr>
          <w:i/>
          <w:spacing w:val="40"/>
        </w:rPr>
        <w:t xml:space="preserve"> </w:t>
      </w:r>
      <w:r w:rsidRPr="00260590">
        <w:rPr>
          <w:i/>
        </w:rPr>
        <w:t>It can help potential</w:t>
      </w:r>
      <w:r w:rsidRPr="00260590">
        <w:rPr>
          <w:i/>
          <w:spacing w:val="-15"/>
        </w:rPr>
        <w:t xml:space="preserve"> </w:t>
      </w:r>
      <w:r w:rsidRPr="00260590">
        <w:rPr>
          <w:i/>
        </w:rPr>
        <w:t>divorcees</w:t>
      </w:r>
      <w:r w:rsidRPr="00260590">
        <w:rPr>
          <w:i/>
          <w:spacing w:val="-15"/>
        </w:rPr>
        <w:t xml:space="preserve"> </w:t>
      </w:r>
      <w:r w:rsidRPr="00260590">
        <w:rPr>
          <w:i/>
        </w:rPr>
        <w:t>reconsider</w:t>
      </w:r>
      <w:r w:rsidRPr="00260590">
        <w:rPr>
          <w:i/>
          <w:spacing w:val="-15"/>
        </w:rPr>
        <w:t xml:space="preserve"> </w:t>
      </w:r>
      <w:r w:rsidRPr="00260590">
        <w:rPr>
          <w:i/>
        </w:rPr>
        <w:t>whether</w:t>
      </w:r>
      <w:r w:rsidRPr="00260590">
        <w:rPr>
          <w:i/>
          <w:spacing w:val="-15"/>
        </w:rPr>
        <w:t xml:space="preserve"> </w:t>
      </w:r>
      <w:r w:rsidRPr="00260590">
        <w:rPr>
          <w:i/>
        </w:rPr>
        <w:t>to</w:t>
      </w:r>
      <w:r w:rsidRPr="00260590">
        <w:rPr>
          <w:i/>
          <w:spacing w:val="-15"/>
        </w:rPr>
        <w:t xml:space="preserve"> </w:t>
      </w:r>
      <w:r w:rsidRPr="00260590">
        <w:rPr>
          <w:i/>
        </w:rPr>
        <w:t>keep</w:t>
      </w:r>
      <w:r w:rsidRPr="00260590">
        <w:rPr>
          <w:i/>
          <w:spacing w:val="-15"/>
        </w:rPr>
        <w:t xml:space="preserve"> </w:t>
      </w:r>
      <w:r w:rsidRPr="00260590">
        <w:rPr>
          <w:i/>
        </w:rPr>
        <w:t>doing</w:t>
      </w:r>
      <w:r w:rsidRPr="00260590">
        <w:rPr>
          <w:i/>
          <w:spacing w:val="-15"/>
        </w:rPr>
        <w:t xml:space="preserve"> </w:t>
      </w:r>
      <w:r w:rsidRPr="00260590">
        <w:rPr>
          <w:i/>
        </w:rPr>
        <w:t>divorce</w:t>
      </w:r>
      <w:r w:rsidRPr="00260590">
        <w:rPr>
          <w:i/>
          <w:spacing w:val="-15"/>
        </w:rPr>
        <w:t xml:space="preserve"> </w:t>
      </w:r>
      <w:r w:rsidRPr="00260590">
        <w:rPr>
          <w:i/>
        </w:rPr>
        <w:t>or</w:t>
      </w:r>
      <w:r w:rsidRPr="00260590">
        <w:rPr>
          <w:i/>
          <w:spacing w:val="-15"/>
        </w:rPr>
        <w:t xml:space="preserve"> </w:t>
      </w:r>
      <w:r w:rsidRPr="00260590">
        <w:rPr>
          <w:i/>
        </w:rPr>
        <w:t>not</w:t>
      </w:r>
      <w:r w:rsidRPr="00260590">
        <w:rPr>
          <w:i/>
          <w:spacing w:val="-15"/>
        </w:rPr>
        <w:t xml:space="preserve"> </w:t>
      </w:r>
      <w:r w:rsidRPr="00260590">
        <w:rPr>
          <w:i/>
        </w:rPr>
        <w:t>and</w:t>
      </w:r>
      <w:r w:rsidRPr="00260590">
        <w:rPr>
          <w:i/>
          <w:spacing w:val="-15"/>
        </w:rPr>
        <w:t xml:space="preserve"> </w:t>
      </w:r>
      <w:r w:rsidRPr="00260590">
        <w:rPr>
          <w:i/>
        </w:rPr>
        <w:t>help</w:t>
      </w:r>
      <w:r w:rsidRPr="00260590">
        <w:rPr>
          <w:i/>
          <w:spacing w:val="-15"/>
        </w:rPr>
        <w:t xml:space="preserve"> </w:t>
      </w:r>
      <w:r w:rsidRPr="00260590">
        <w:rPr>
          <w:i/>
        </w:rPr>
        <w:t>judges decide on divorce faster.</w:t>
      </w:r>
    </w:p>
    <w:p w:rsidR="00260590" w:rsidRPr="00260590" w:rsidRDefault="00260590" w:rsidP="00260590">
      <w:pPr>
        <w:pStyle w:val="Default"/>
        <w:jc w:val="both"/>
        <w:rPr>
          <w:i/>
        </w:rPr>
      </w:pPr>
    </w:p>
    <w:p w:rsidR="00260590" w:rsidRPr="00260590" w:rsidRDefault="00260590" w:rsidP="00260590">
      <w:pPr>
        <w:pStyle w:val="Default"/>
        <w:jc w:val="both"/>
        <w:rPr>
          <w:i/>
        </w:rPr>
      </w:pPr>
      <w:r w:rsidRPr="00260590">
        <w:rPr>
          <w:i/>
        </w:rPr>
        <w:t>Keywords:</w:t>
      </w:r>
      <w:r w:rsidRPr="00260590">
        <w:rPr>
          <w:i/>
          <w:spacing w:val="-7"/>
        </w:rPr>
        <w:t xml:space="preserve"> </w:t>
      </w:r>
      <w:r w:rsidRPr="00260590">
        <w:rPr>
          <w:i/>
        </w:rPr>
        <w:t>decision</w:t>
      </w:r>
      <w:r w:rsidRPr="00260590">
        <w:rPr>
          <w:i/>
          <w:spacing w:val="-6"/>
        </w:rPr>
        <w:t xml:space="preserve"> </w:t>
      </w:r>
      <w:r w:rsidRPr="00260590">
        <w:rPr>
          <w:i/>
        </w:rPr>
        <w:t>support</w:t>
      </w:r>
      <w:r w:rsidRPr="00260590">
        <w:rPr>
          <w:i/>
          <w:spacing w:val="-6"/>
        </w:rPr>
        <w:t xml:space="preserve"> </w:t>
      </w:r>
      <w:r w:rsidRPr="00260590">
        <w:rPr>
          <w:i/>
        </w:rPr>
        <w:t>system,</w:t>
      </w:r>
      <w:r w:rsidRPr="00260590">
        <w:rPr>
          <w:i/>
          <w:spacing w:val="-6"/>
        </w:rPr>
        <w:t xml:space="preserve"> </w:t>
      </w:r>
      <w:r w:rsidRPr="00260590">
        <w:rPr>
          <w:i/>
        </w:rPr>
        <w:t>divorce,</w:t>
      </w:r>
      <w:r w:rsidRPr="00260590">
        <w:rPr>
          <w:i/>
          <w:spacing w:val="-7"/>
        </w:rPr>
        <w:t xml:space="preserve"> </w:t>
      </w:r>
      <w:r w:rsidRPr="00260590">
        <w:rPr>
          <w:i/>
        </w:rPr>
        <w:t>Naive</w:t>
      </w:r>
      <w:r w:rsidRPr="00260590">
        <w:rPr>
          <w:i/>
          <w:spacing w:val="-5"/>
        </w:rPr>
        <w:t xml:space="preserve"> </w:t>
      </w:r>
      <w:r w:rsidRPr="00260590">
        <w:rPr>
          <w:i/>
          <w:spacing w:val="-2"/>
        </w:rPr>
        <w:t>Bayes</w:t>
      </w: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AC363E" w:rsidRDefault="00405434">
      <w:pPr>
        <w:rPr>
          <w:rFonts w:ascii="Times New Roman" w:hAnsi="Times New Roman" w:cs="Times New Roman"/>
          <w:b/>
          <w:lang w:val="en-US"/>
        </w:rPr>
      </w:pPr>
    </w:p>
    <w:p w:rsidR="00405434" w:rsidRPr="00260590" w:rsidRDefault="00405434" w:rsidP="00260590">
      <w:pPr>
        <w:jc w:val="both"/>
        <w:rPr>
          <w:rFonts w:ascii="Times New Roman" w:eastAsiaTheme="majorEastAsia" w:hAnsi="Times New Roman" w:cs="Times New Roman"/>
          <w:b/>
          <w:bCs/>
          <w:sz w:val="28"/>
          <w:szCs w:val="28"/>
          <w:lang w:val="en-US"/>
        </w:rPr>
        <w:sectPr w:rsidR="00405434" w:rsidRPr="00260590">
          <w:footerReference w:type="first" r:id="rId24"/>
          <w:pgSz w:w="11906" w:h="16838"/>
          <w:pgMar w:top="2268" w:right="1701" w:bottom="1701" w:left="2268" w:header="709" w:footer="709" w:gutter="0"/>
          <w:pgNumType w:fmt="lowerRoman" w:start="3"/>
          <w:cols w:space="708"/>
          <w:titlePg/>
          <w:docGrid w:linePitch="360"/>
        </w:sectPr>
      </w:pPr>
    </w:p>
    <w:p w:rsidR="00260590" w:rsidRPr="00260590" w:rsidRDefault="00260590" w:rsidP="00260590">
      <w:pPr>
        <w:pStyle w:val="BodyText"/>
        <w:spacing w:before="56"/>
        <w:jc w:val="both"/>
        <w:rPr>
          <w:i/>
        </w:rPr>
      </w:pPr>
    </w:p>
    <w:p w:rsidR="00260590" w:rsidRPr="00260590" w:rsidRDefault="00260590" w:rsidP="00260590">
      <w:pPr>
        <w:ind w:right="275"/>
        <w:jc w:val="center"/>
        <w:rPr>
          <w:rFonts w:ascii="Times New Roman" w:hAnsi="Times New Roman" w:cs="Times New Roman"/>
          <w:b/>
          <w:sz w:val="24"/>
        </w:rPr>
      </w:pPr>
      <w:r w:rsidRPr="00260590">
        <w:rPr>
          <w:rFonts w:ascii="Times New Roman" w:hAnsi="Times New Roman" w:cs="Times New Roman"/>
          <w:b/>
          <w:spacing w:val="-2"/>
          <w:sz w:val="24"/>
        </w:rPr>
        <w:t>ABSTRAK</w:t>
      </w:r>
    </w:p>
    <w:p w:rsidR="00260590" w:rsidRPr="00260590" w:rsidRDefault="00260590" w:rsidP="00260590">
      <w:pPr>
        <w:pStyle w:val="BodyText"/>
        <w:jc w:val="both"/>
        <w:rPr>
          <w:b/>
        </w:rPr>
      </w:pPr>
    </w:p>
    <w:p w:rsidR="00260590" w:rsidRPr="00260590" w:rsidRDefault="00260590" w:rsidP="00260590">
      <w:pPr>
        <w:pStyle w:val="BodyText"/>
        <w:spacing w:before="1"/>
        <w:jc w:val="both"/>
        <w:rPr>
          <w:b/>
        </w:rPr>
      </w:pPr>
    </w:p>
    <w:p w:rsidR="00260590" w:rsidRPr="00260590" w:rsidRDefault="00260590" w:rsidP="00260590">
      <w:pPr>
        <w:pStyle w:val="Default"/>
        <w:jc w:val="both"/>
        <w:rPr>
          <w:b/>
        </w:rPr>
      </w:pPr>
      <w:r w:rsidRPr="00260590">
        <w:rPr>
          <w:b/>
        </w:rPr>
        <w:t>SALMAN KATILI.</w:t>
      </w:r>
      <w:r w:rsidRPr="00260590">
        <w:rPr>
          <w:b/>
          <w:spacing w:val="40"/>
        </w:rPr>
        <w:t xml:space="preserve"> </w:t>
      </w:r>
      <w:r w:rsidRPr="00260590">
        <w:rPr>
          <w:b/>
        </w:rPr>
        <w:t>T3119105.</w:t>
      </w:r>
      <w:r w:rsidRPr="00260590">
        <w:rPr>
          <w:b/>
          <w:spacing w:val="40"/>
        </w:rPr>
        <w:t xml:space="preserve"> </w:t>
      </w:r>
      <w:r w:rsidRPr="00260590">
        <w:rPr>
          <w:b/>
        </w:rPr>
        <w:t>PENEREPAN METODE NAÏVE BAYES PADA SISTEM PENDUKUNG KEPUTUSAN AKHIR PERCERAIAN</w:t>
      </w:r>
    </w:p>
    <w:p w:rsidR="00260590" w:rsidRPr="00260590" w:rsidRDefault="00260590" w:rsidP="00260590">
      <w:pPr>
        <w:pStyle w:val="Default"/>
        <w:jc w:val="both"/>
      </w:pPr>
    </w:p>
    <w:p w:rsidR="00260590" w:rsidRPr="00260590" w:rsidRDefault="00260590" w:rsidP="00260590">
      <w:pPr>
        <w:pStyle w:val="Default"/>
        <w:jc w:val="both"/>
      </w:pPr>
      <w:r w:rsidRPr="00260590">
        <w:rPr>
          <w:noProof/>
          <w:lang w:val="en-US"/>
        </w:rPr>
        <w:drawing>
          <wp:anchor distT="0" distB="0" distL="0" distR="0" simplePos="0" relativeHeight="251707392" behindDoc="1" locked="0" layoutInCell="1" allowOverlap="1" wp14:anchorId="2B501FA2" wp14:editId="3BDA4BF0">
            <wp:simplePos x="0" y="0"/>
            <wp:positionH relativeFrom="page">
              <wp:posOffset>5679440</wp:posOffset>
            </wp:positionH>
            <wp:positionV relativeFrom="paragraph">
              <wp:posOffset>1101326</wp:posOffset>
            </wp:positionV>
            <wp:extent cx="1054100" cy="1062355"/>
            <wp:effectExtent l="0" t="0" r="0" b="4445"/>
            <wp:wrapNone/>
            <wp:docPr id="85" name="Pictur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54100" cy="1062355"/>
                    </a:xfrm>
                    <a:prstGeom prst="rect">
                      <a:avLst/>
                    </a:prstGeom>
                    <a:noFill/>
                  </pic:spPr>
                </pic:pic>
              </a:graphicData>
            </a:graphic>
            <wp14:sizeRelH relativeFrom="page">
              <wp14:pctWidth>0</wp14:pctWidth>
            </wp14:sizeRelH>
            <wp14:sizeRelV relativeFrom="page">
              <wp14:pctHeight>0</wp14:pctHeight>
            </wp14:sizeRelV>
          </wp:anchor>
        </w:drawing>
      </w:r>
      <w:r w:rsidRPr="00260590">
        <w:t>Sistem pendukung keputusan perceraian yang dibangun ini dapat membantu calon cerai</w:t>
      </w:r>
      <w:r w:rsidRPr="00260590">
        <w:rPr>
          <w:spacing w:val="-3"/>
        </w:rPr>
        <w:t xml:space="preserve"> </w:t>
      </w:r>
      <w:r w:rsidRPr="00260590">
        <w:t>mengetahui hasil simulasi perceraian</w:t>
      </w:r>
      <w:r w:rsidRPr="00260590">
        <w:rPr>
          <w:spacing w:val="-5"/>
        </w:rPr>
        <w:t xml:space="preserve"> </w:t>
      </w:r>
      <w:r w:rsidRPr="00260590">
        <w:t>dan mendapatkan</w:t>
      </w:r>
      <w:r w:rsidRPr="00260590">
        <w:rPr>
          <w:spacing w:val="-1"/>
        </w:rPr>
        <w:t xml:space="preserve"> </w:t>
      </w:r>
      <w:r w:rsidRPr="00260590">
        <w:t>solusi atau</w:t>
      </w:r>
      <w:r w:rsidRPr="00260590">
        <w:rPr>
          <w:spacing w:val="-1"/>
        </w:rPr>
        <w:t xml:space="preserve"> </w:t>
      </w:r>
      <w:r w:rsidRPr="00260590">
        <w:t>saran</w:t>
      </w:r>
      <w:r w:rsidRPr="00260590">
        <w:rPr>
          <w:spacing w:val="-1"/>
        </w:rPr>
        <w:t xml:space="preserve"> </w:t>
      </w:r>
      <w:r w:rsidRPr="00260590">
        <w:t xml:space="preserve">dari keputusan cerai atau tidak. Terdapat 2 kriteria dalam sistem keputusan perceraian yaitu menurut pengadilan agama dan kompilasi hukum Islam. Metode yang digunakan dalam membuat penelitian ini yaitu metode pengembangan </w:t>
      </w:r>
      <w:r w:rsidRPr="00260590">
        <w:rPr>
          <w:spacing w:val="-2"/>
        </w:rPr>
        <w:t>menggunakan</w:t>
      </w:r>
      <w:r w:rsidRPr="00260590">
        <w:rPr>
          <w:spacing w:val="-5"/>
        </w:rPr>
        <w:t xml:space="preserve"> </w:t>
      </w:r>
      <w:r w:rsidRPr="00260590">
        <w:rPr>
          <w:spacing w:val="-2"/>
        </w:rPr>
        <w:t>metode Waterfall,</w:t>
      </w:r>
      <w:r w:rsidRPr="00260590">
        <w:rPr>
          <w:spacing w:val="-5"/>
        </w:rPr>
        <w:t xml:space="preserve"> </w:t>
      </w:r>
      <w:r w:rsidRPr="00260590">
        <w:rPr>
          <w:spacing w:val="-2"/>
        </w:rPr>
        <w:t>metode penelitian</w:t>
      </w:r>
      <w:r w:rsidRPr="00260590">
        <w:rPr>
          <w:spacing w:val="-5"/>
        </w:rPr>
        <w:t xml:space="preserve"> </w:t>
      </w:r>
      <w:r w:rsidRPr="00260590">
        <w:rPr>
          <w:spacing w:val="-2"/>
        </w:rPr>
        <w:t>menggunakan</w:t>
      </w:r>
      <w:r w:rsidRPr="00260590">
        <w:rPr>
          <w:spacing w:val="-5"/>
        </w:rPr>
        <w:t xml:space="preserve"> </w:t>
      </w:r>
      <w:r w:rsidRPr="00260590">
        <w:rPr>
          <w:spacing w:val="-2"/>
        </w:rPr>
        <w:t xml:space="preserve">metode deskriptif </w:t>
      </w:r>
      <w:r w:rsidRPr="00260590">
        <w:t>dan dalam perhitungannya menggunakan metode Naive Bayes. Hasil yang akan didapatkan</w:t>
      </w:r>
      <w:r w:rsidRPr="00260590">
        <w:rPr>
          <w:spacing w:val="-12"/>
        </w:rPr>
        <w:t xml:space="preserve"> </w:t>
      </w:r>
      <w:r w:rsidRPr="00260590">
        <w:t>dalam</w:t>
      </w:r>
      <w:r w:rsidRPr="00260590">
        <w:rPr>
          <w:spacing w:val="-15"/>
        </w:rPr>
        <w:t xml:space="preserve"> </w:t>
      </w:r>
      <w:r w:rsidRPr="00260590">
        <w:t>sistem</w:t>
      </w:r>
      <w:r w:rsidRPr="00260590">
        <w:rPr>
          <w:spacing w:val="-15"/>
        </w:rPr>
        <w:t xml:space="preserve"> </w:t>
      </w:r>
      <w:r w:rsidRPr="00260590">
        <w:t>ini</w:t>
      </w:r>
      <w:r w:rsidRPr="00260590">
        <w:rPr>
          <w:spacing w:val="-11"/>
        </w:rPr>
        <w:t xml:space="preserve"> </w:t>
      </w:r>
      <w:r w:rsidRPr="00260590">
        <w:t>untuk</w:t>
      </w:r>
      <w:r w:rsidRPr="00260590">
        <w:rPr>
          <w:spacing w:val="-12"/>
        </w:rPr>
        <w:t xml:space="preserve"> </w:t>
      </w:r>
      <w:r w:rsidRPr="00260590">
        <w:t>membantu</w:t>
      </w:r>
      <w:r w:rsidRPr="00260590">
        <w:rPr>
          <w:spacing w:val="-12"/>
        </w:rPr>
        <w:t xml:space="preserve"> </w:t>
      </w:r>
      <w:r w:rsidRPr="00260590">
        <w:t>calon</w:t>
      </w:r>
      <w:r w:rsidRPr="00260590">
        <w:rPr>
          <w:spacing w:val="-12"/>
        </w:rPr>
        <w:t xml:space="preserve"> </w:t>
      </w:r>
      <w:r w:rsidRPr="00260590">
        <w:t>cerai</w:t>
      </w:r>
      <w:r w:rsidRPr="00260590">
        <w:rPr>
          <w:spacing w:val="-15"/>
        </w:rPr>
        <w:t xml:space="preserve"> </w:t>
      </w:r>
      <w:r w:rsidRPr="00260590">
        <w:t>mengetahui</w:t>
      </w:r>
      <w:r w:rsidRPr="00260590">
        <w:rPr>
          <w:spacing w:val="-11"/>
        </w:rPr>
        <w:t xml:space="preserve"> </w:t>
      </w:r>
      <w:r w:rsidRPr="00260590">
        <w:t>hasil</w:t>
      </w:r>
      <w:r w:rsidRPr="00260590">
        <w:rPr>
          <w:spacing w:val="-15"/>
        </w:rPr>
        <w:t xml:space="preserve"> </w:t>
      </w:r>
      <w:r w:rsidRPr="00260590">
        <w:t xml:space="preserve">simulasi perceraian dan mendapatkan solusi atau saran dari keputusan cerai atau tidak dan dapat membantu calon cerai mempertimbangkan lagi apakah masih akan tetap melakukan perceraian atau tidak dan membantu hakim lebih cepat memutuskan </w:t>
      </w:r>
      <w:r w:rsidRPr="00260590">
        <w:rPr>
          <w:spacing w:val="-2"/>
        </w:rPr>
        <w:t>perceraian.</w:t>
      </w:r>
    </w:p>
    <w:p w:rsidR="00260590" w:rsidRPr="00260590" w:rsidRDefault="00260590" w:rsidP="00260590">
      <w:pPr>
        <w:pStyle w:val="Default"/>
        <w:jc w:val="both"/>
      </w:pPr>
    </w:p>
    <w:p w:rsidR="00260590" w:rsidRPr="00260590" w:rsidRDefault="00260590" w:rsidP="00260590">
      <w:pPr>
        <w:pStyle w:val="Default"/>
        <w:jc w:val="both"/>
      </w:pPr>
      <w:r w:rsidRPr="00260590">
        <w:t>Kata</w:t>
      </w:r>
      <w:r w:rsidRPr="00260590">
        <w:rPr>
          <w:spacing w:val="-2"/>
        </w:rPr>
        <w:t xml:space="preserve"> </w:t>
      </w:r>
      <w:r w:rsidRPr="00260590">
        <w:t>kunci: sistem pendukung</w:t>
      </w:r>
      <w:r w:rsidRPr="00260590">
        <w:rPr>
          <w:spacing w:val="-1"/>
        </w:rPr>
        <w:t xml:space="preserve"> </w:t>
      </w:r>
      <w:r w:rsidRPr="00260590">
        <w:t>keputusan,</w:t>
      </w:r>
      <w:r w:rsidRPr="00260590">
        <w:rPr>
          <w:spacing w:val="-6"/>
        </w:rPr>
        <w:t xml:space="preserve"> </w:t>
      </w:r>
      <w:r w:rsidRPr="00260590">
        <w:t>perceraian,</w:t>
      </w:r>
      <w:r w:rsidRPr="00260590">
        <w:rPr>
          <w:spacing w:val="-1"/>
        </w:rPr>
        <w:t xml:space="preserve"> </w:t>
      </w:r>
      <w:r w:rsidRPr="00260590">
        <w:t xml:space="preserve">Naive </w:t>
      </w:r>
      <w:r w:rsidRPr="00260590">
        <w:rPr>
          <w:spacing w:val="-2"/>
        </w:rPr>
        <w:t>Bayes</w:t>
      </w:r>
    </w:p>
    <w:p w:rsidR="00405434" w:rsidRPr="00AC363E" w:rsidRDefault="00405434" w:rsidP="00260590">
      <w:pPr>
        <w:spacing w:line="360" w:lineRule="auto"/>
        <w:jc w:val="both"/>
        <w:rPr>
          <w:rFonts w:ascii="Times New Roman" w:hAnsi="Times New Roman" w:cs="Times New Roman"/>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jc w:val="center"/>
        <w:rPr>
          <w:rFonts w:ascii="Times New Roman" w:hAnsi="Times New Roman" w:cs="Times New Roman"/>
          <w:b/>
          <w:sz w:val="24"/>
          <w:szCs w:val="24"/>
        </w:rPr>
      </w:pPr>
    </w:p>
    <w:p w:rsidR="00405434" w:rsidRPr="00AC363E" w:rsidRDefault="00405434">
      <w:pPr>
        <w:tabs>
          <w:tab w:val="left" w:pos="3294"/>
        </w:tabs>
        <w:rPr>
          <w:rFonts w:ascii="Times New Roman" w:hAnsi="Times New Roman" w:cs="Times New Roman"/>
          <w:b/>
          <w:sz w:val="24"/>
          <w:szCs w:val="24"/>
        </w:rPr>
      </w:pPr>
    </w:p>
    <w:p w:rsidR="00405434" w:rsidRPr="00AC363E" w:rsidRDefault="00405434">
      <w:pPr>
        <w:tabs>
          <w:tab w:val="left" w:pos="3294"/>
        </w:tabs>
        <w:rPr>
          <w:rFonts w:ascii="Times New Roman" w:eastAsiaTheme="majorEastAsia" w:hAnsi="Times New Roman" w:cs="Times New Roman"/>
          <w:b/>
          <w:bCs/>
          <w:sz w:val="24"/>
          <w:szCs w:val="24"/>
          <w:lang w:val="id-ID"/>
        </w:rPr>
      </w:pPr>
    </w:p>
    <w:p w:rsidR="00405434" w:rsidRPr="00AC363E" w:rsidRDefault="00405434">
      <w:pPr>
        <w:pStyle w:val="Heading1"/>
        <w:sectPr w:rsidR="00405434" w:rsidRPr="00AC363E">
          <w:footerReference w:type="first" r:id="rId26"/>
          <w:pgSz w:w="11906" w:h="16838"/>
          <w:pgMar w:top="2268" w:right="1701" w:bottom="1701" w:left="2268" w:header="709" w:footer="709" w:gutter="0"/>
          <w:pgNumType w:fmt="lowerRoman" w:start="3"/>
          <w:cols w:space="708"/>
          <w:titlePg/>
          <w:docGrid w:linePitch="360"/>
        </w:sectPr>
      </w:pPr>
      <w:bookmarkStart w:id="8" w:name="_Toc153498383"/>
    </w:p>
    <w:p w:rsidR="00405434" w:rsidRPr="00AC363E" w:rsidRDefault="00845063">
      <w:pPr>
        <w:pStyle w:val="Heading1"/>
      </w:pPr>
      <w:r w:rsidRPr="00AC363E">
        <w:lastRenderedPageBreak/>
        <w:t>KATA PENGANTAR</w:t>
      </w:r>
      <w:bookmarkEnd w:id="8"/>
    </w:p>
    <w:p w:rsidR="00405434" w:rsidRPr="00AC363E" w:rsidRDefault="00405434">
      <w:pPr>
        <w:spacing w:line="360" w:lineRule="auto"/>
        <w:ind w:firstLine="720"/>
        <w:jc w:val="both"/>
        <w:rPr>
          <w:rFonts w:ascii="Times New Roman" w:hAnsi="Times New Roman" w:cs="Times New Roman"/>
          <w:b/>
          <w:sz w:val="24"/>
          <w:szCs w:val="24"/>
          <w:lang w:val="en-US"/>
        </w:rPr>
      </w:pPr>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lang w:val="id-ID"/>
        </w:rPr>
        <w:t>Alhamduli</w:t>
      </w:r>
      <w:r w:rsidRPr="00AC363E">
        <w:rPr>
          <w:rFonts w:ascii="Times New Roman" w:hAnsi="Times New Roman" w:cs="Times New Roman"/>
          <w:bCs/>
          <w:sz w:val="24"/>
          <w:szCs w:val="24"/>
          <w:lang w:val="en-US"/>
        </w:rPr>
        <w:t>ll</w:t>
      </w:r>
      <w:r w:rsidRPr="00AC363E">
        <w:rPr>
          <w:rFonts w:ascii="Times New Roman" w:hAnsi="Times New Roman" w:cs="Times New Roman"/>
          <w:bCs/>
          <w:sz w:val="24"/>
          <w:szCs w:val="24"/>
          <w:lang w:val="id-ID"/>
        </w:rPr>
        <w:t>ah, segala puji bagi Allah SWT atas rahmat, dan Hidayah-nya sehin</w:t>
      </w:r>
      <w:r w:rsidR="00B75462">
        <w:rPr>
          <w:rFonts w:ascii="Times New Roman" w:hAnsi="Times New Roman" w:cs="Times New Roman"/>
          <w:bCs/>
          <w:sz w:val="24"/>
          <w:szCs w:val="24"/>
          <w:lang w:val="id-ID"/>
        </w:rPr>
        <w:t>gga penulis dapat menyelesaikan</w:t>
      </w:r>
      <w:r w:rsidR="00B75462">
        <w:rPr>
          <w:rFonts w:ascii="Times New Roman" w:hAnsi="Times New Roman" w:cs="Times New Roman"/>
          <w:bCs/>
          <w:sz w:val="24"/>
          <w:szCs w:val="24"/>
          <w:lang w:val="en-US"/>
        </w:rPr>
        <w:t xml:space="preserve"> skripsi </w:t>
      </w:r>
      <w:r w:rsidRPr="00AC363E">
        <w:rPr>
          <w:rFonts w:ascii="Times New Roman" w:hAnsi="Times New Roman" w:cs="Times New Roman"/>
          <w:bCs/>
          <w:sz w:val="24"/>
          <w:szCs w:val="24"/>
          <w:lang w:val="id-ID"/>
        </w:rPr>
        <w:t>ini yang berjudul ”</w:t>
      </w:r>
      <w:r w:rsidRPr="00AC363E">
        <w:rPr>
          <w:rFonts w:ascii="Times New Roman" w:hAnsi="Times New Roman" w:cs="Times New Roman"/>
          <w:bCs/>
          <w:sz w:val="24"/>
          <w:szCs w:val="24"/>
          <w:lang w:val="en-US"/>
        </w:rPr>
        <w:t xml:space="preserve">Penerapan Metode </w:t>
      </w:r>
      <w:r w:rsidRPr="00AC363E">
        <w:rPr>
          <w:rFonts w:ascii="Times New Roman" w:hAnsi="Times New Roman" w:cs="Times New Roman"/>
          <w:bCs/>
          <w:i/>
          <w:iCs/>
          <w:sz w:val="24"/>
          <w:szCs w:val="24"/>
          <w:lang w:val="en-US"/>
        </w:rPr>
        <w:t>Naïve Bayes</w:t>
      </w:r>
      <w:r w:rsidRPr="00AC363E">
        <w:rPr>
          <w:rFonts w:ascii="Times New Roman" w:hAnsi="Times New Roman" w:cs="Times New Roman"/>
          <w:bCs/>
          <w:sz w:val="24"/>
          <w:szCs w:val="24"/>
          <w:lang w:val="en-US"/>
        </w:rPr>
        <w:t xml:space="preserve"> Pada Sistem Pendukung Keputusan Akhir Perceraian</w:t>
      </w:r>
      <w:r w:rsidRPr="00AC363E">
        <w:rPr>
          <w:rFonts w:ascii="Times New Roman" w:hAnsi="Times New Roman" w:cs="Times New Roman"/>
          <w:bCs/>
          <w:sz w:val="24"/>
          <w:szCs w:val="24"/>
          <w:lang w:val="id-ID"/>
        </w:rPr>
        <w:t>”</w:t>
      </w:r>
      <w:r w:rsidRPr="00AC363E">
        <w:rPr>
          <w:rFonts w:ascii="Times New Roman" w:hAnsi="Times New Roman" w:cs="Times New Roman"/>
          <w:bCs/>
          <w:sz w:val="24"/>
          <w:szCs w:val="24"/>
          <w:lang w:val="en-US"/>
        </w:rPr>
        <w:t xml:space="preserve"> ( Studi Kasus : Pengadilan Agama Kota Gorontalo),</w:t>
      </w:r>
      <w:r w:rsidRPr="00AC363E">
        <w:rPr>
          <w:rFonts w:ascii="Times New Roman" w:hAnsi="Times New Roman" w:cs="Times New Roman"/>
          <w:bCs/>
          <w:sz w:val="24"/>
          <w:szCs w:val="24"/>
          <w:lang w:val="id-ID"/>
        </w:rPr>
        <w:t xml:space="preserve"> </w:t>
      </w:r>
      <w:r w:rsidRPr="00AC363E">
        <w:rPr>
          <w:rFonts w:ascii="Times New Roman" w:hAnsi="Times New Roman" w:cs="Times New Roman"/>
          <w:bCs/>
          <w:sz w:val="24"/>
          <w:szCs w:val="24"/>
        </w:rPr>
        <w:t>sebagai salah satu syarat Ujian Akhir guna memperoleh gelar Sarjana Komputer pada Program Studi Teknik Informatika Fakultas ilmu Komputer Universitas Ichsan Gorontalo.</w:t>
      </w:r>
    </w:p>
    <w:p w:rsidR="00405434" w:rsidRPr="00AC363E" w:rsidRDefault="00845063">
      <w:pPr>
        <w:spacing w:after="0"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Penulis menyadari sepenuhnya bahwa skripsi ini tidak mungkin terwujud tanpa bantuan dan dorongan dari berbagai pihak, baik bantuan moril maupun materil. Untuk itu, dengan segala keihlasan dan kerendahan hati, penulis mengucapkan banyak terima kasih dan penghargaan yang setinggi-tingginya kepada :</w:t>
      </w:r>
    </w:p>
    <w:p w:rsidR="00405434" w:rsidRPr="00AC363E" w:rsidRDefault="00845063">
      <w:pPr>
        <w:pStyle w:val="ListParagraph"/>
        <w:numPr>
          <w:ilvl w:val="0"/>
          <w:numId w:val="4"/>
        </w:numPr>
        <w:spacing w:after="0"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Ibu Dr. Drs Juriko Abdusamad, M.Si, selaku Ketua Yayasan Pengembangan Ilmu Pengetahuan Dan Teknologi (YPIPT) Universitas Ichsan Gorontalo</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Dr. Abdul Gaffar La Tjokke, M.Si, selaku Rektor Universitas Ichsan Gorontalo;</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Irvan Abraham Salihi, S.Kom, M.Kom, selaku Dekan Fakultas Ilmu Komputer Universitas Ichsan Gorontalo</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Sudirman Melangi, M.Kom, selaku Wakil Dekan I Bidang Akademik dan Bidang Kemahasiswaan Fakultas Ilmu Komputer Universitas Ichsan Gorontalo</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Irma Surya Kumala Idris, M.Kom, selaku Wakil Dekan II Bidang Administrasi Umum dan Keuangan Fakultas Ilmu Komputer Universitas Ichsan Gorontalo</w:t>
      </w:r>
    </w:p>
    <w:p w:rsidR="00405434" w:rsidRPr="00AC363E" w:rsidRDefault="00405434">
      <w:pPr>
        <w:pStyle w:val="ListParagraph"/>
        <w:numPr>
          <w:ilvl w:val="0"/>
          <w:numId w:val="4"/>
        </w:numPr>
        <w:spacing w:after="200" w:line="360" w:lineRule="auto"/>
        <w:jc w:val="both"/>
        <w:rPr>
          <w:rFonts w:ascii="Times New Roman" w:hAnsi="Times New Roman" w:cs="Times New Roman"/>
          <w:bCs/>
          <w:sz w:val="24"/>
          <w:szCs w:val="24"/>
          <w:lang w:val="id-ID"/>
        </w:rPr>
        <w:sectPr w:rsidR="00405434" w:rsidRPr="00AC363E">
          <w:footerReference w:type="first" r:id="rId27"/>
          <w:pgSz w:w="11906" w:h="16838"/>
          <w:pgMar w:top="2268" w:right="1701" w:bottom="1701" w:left="2268" w:header="709" w:footer="709" w:gutter="0"/>
          <w:pgNumType w:fmt="lowerRoman" w:start="3"/>
          <w:cols w:space="708"/>
          <w:titlePg/>
          <w:docGrid w:linePitch="360"/>
        </w:sectPr>
      </w:pP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lastRenderedPageBreak/>
        <w:t>Sudirman S. Panna, S.Kom, M.Kom, selaku Ketua Jurusan Teknik Informatika Fakultas Ilmu Komputer Universitas Ichsan Gorontalo</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Husdi, M.Kom, selaku Sekeretaris Jurusan Teknik Informatika Fakultas Ilmu Komputer Universitas Ichsan Gorontalo</w:t>
      </w:r>
      <w:r w:rsidR="0071565A">
        <w:rPr>
          <w:rFonts w:ascii="Times New Roman" w:hAnsi="Times New Roman" w:cs="Times New Roman"/>
          <w:bCs/>
          <w:sz w:val="24"/>
          <w:szCs w:val="24"/>
          <w:lang w:val="en-US"/>
        </w:rPr>
        <w:t>,Sekaligus sebagai pembimbing utama</w:t>
      </w:r>
    </w:p>
    <w:p w:rsidR="00405434" w:rsidRPr="00AC363E" w:rsidRDefault="00845063">
      <w:pPr>
        <w:pStyle w:val="ListParagraph"/>
        <w:numPr>
          <w:ilvl w:val="0"/>
          <w:numId w:val="4"/>
        </w:numPr>
        <w:spacing w:line="360" w:lineRule="auto"/>
        <w:jc w:val="both"/>
        <w:rPr>
          <w:rFonts w:ascii="Times New Roman" w:hAnsi="Times New Roman" w:cs="Times New Roman"/>
          <w:bCs/>
          <w:sz w:val="24"/>
          <w:szCs w:val="24"/>
          <w:lang w:val="en-US"/>
        </w:rPr>
      </w:pPr>
      <w:r w:rsidRPr="00AC363E">
        <w:rPr>
          <w:rFonts w:ascii="Times New Roman" w:hAnsi="Times New Roman" w:cs="Times New Roman"/>
          <w:bCs/>
          <w:sz w:val="24"/>
          <w:szCs w:val="24"/>
          <w:lang w:val="en-US"/>
        </w:rPr>
        <w:t xml:space="preserve">Citra Yustistia Gobel, S,SI, M.Kom </w:t>
      </w:r>
      <w:r w:rsidRPr="00AC363E">
        <w:rPr>
          <w:rFonts w:ascii="Times New Roman" w:hAnsi="Times New Roman" w:cs="Times New Roman"/>
          <w:bCs/>
          <w:sz w:val="24"/>
          <w:szCs w:val="24"/>
          <w:lang w:val="id-ID"/>
        </w:rPr>
        <w:t>selaku Pembimbing II, yang selalu</w:t>
      </w:r>
      <w:r w:rsidRPr="00AC363E">
        <w:rPr>
          <w:rFonts w:ascii="Times New Roman" w:hAnsi="Times New Roman" w:cs="Times New Roman"/>
          <w:bCs/>
          <w:sz w:val="24"/>
          <w:szCs w:val="24"/>
          <w:lang w:val="en-US"/>
        </w:rPr>
        <w:t xml:space="preserve"> </w:t>
      </w:r>
      <w:r w:rsidRPr="00AC363E">
        <w:rPr>
          <w:rFonts w:ascii="Times New Roman" w:hAnsi="Times New Roman" w:cs="Times New Roman"/>
          <w:bCs/>
          <w:sz w:val="24"/>
          <w:szCs w:val="24"/>
          <w:lang w:val="id-ID"/>
        </w:rPr>
        <w:t>membantu dan membimbing p</w:t>
      </w:r>
      <w:r w:rsidR="00B75462">
        <w:rPr>
          <w:rFonts w:ascii="Times New Roman" w:hAnsi="Times New Roman" w:cs="Times New Roman"/>
          <w:bCs/>
          <w:sz w:val="24"/>
          <w:szCs w:val="24"/>
          <w:lang w:val="id-ID"/>
        </w:rPr>
        <w:t xml:space="preserve">enulis untuk menyelesaikan </w:t>
      </w:r>
      <w:r w:rsidR="00B75462">
        <w:rPr>
          <w:rFonts w:ascii="Times New Roman" w:hAnsi="Times New Roman" w:cs="Times New Roman"/>
          <w:bCs/>
          <w:sz w:val="24"/>
          <w:szCs w:val="24"/>
          <w:lang w:val="en-US"/>
        </w:rPr>
        <w:t>skripsi</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Bapak dan Ibu Dosen Universitas Ichsan Gorontalo yang telah mendidik dan mengajarkan berbagai disiplin ilmu kepada penulis</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Kepada Kedua Orang Tua, dan Saudara-Saudara tercinta yang selalu memberikan dorongan moral maupun materi yang sangat besar kepada saya</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Teman-teman seperjuangan yang telah banyak memberikan bantuan dan dukungan yang sangat besar kepada saya</w:t>
      </w:r>
    </w:p>
    <w:p w:rsidR="00405434" w:rsidRPr="00AC363E" w:rsidRDefault="00845063">
      <w:pPr>
        <w:pStyle w:val="ListParagraph"/>
        <w:numPr>
          <w:ilvl w:val="0"/>
          <w:numId w:val="4"/>
        </w:numPr>
        <w:spacing w:after="200" w:line="360" w:lineRule="auto"/>
        <w:jc w:val="both"/>
        <w:rPr>
          <w:rFonts w:ascii="Times New Roman" w:hAnsi="Times New Roman" w:cs="Times New Roman"/>
          <w:bCs/>
          <w:sz w:val="24"/>
          <w:szCs w:val="24"/>
          <w:lang w:val="id-ID"/>
        </w:rPr>
      </w:pPr>
      <w:r w:rsidRPr="00AC363E">
        <w:rPr>
          <w:rFonts w:ascii="Times New Roman" w:hAnsi="Times New Roman" w:cs="Times New Roman"/>
          <w:bCs/>
          <w:sz w:val="24"/>
          <w:szCs w:val="24"/>
          <w:lang w:val="id-ID"/>
        </w:rPr>
        <w:t xml:space="preserve">Kepada semua pihak yang ikut membantu dalam </w:t>
      </w:r>
      <w:r w:rsidR="00B75462">
        <w:rPr>
          <w:rFonts w:ascii="Times New Roman" w:hAnsi="Times New Roman" w:cs="Times New Roman"/>
          <w:bCs/>
          <w:sz w:val="24"/>
          <w:szCs w:val="24"/>
          <w:lang w:val="id-ID"/>
        </w:rPr>
        <w:t xml:space="preserve">menyelesaikan </w:t>
      </w:r>
      <w:r w:rsidR="00B75462">
        <w:rPr>
          <w:rFonts w:ascii="Times New Roman" w:hAnsi="Times New Roman" w:cs="Times New Roman"/>
          <w:bCs/>
          <w:sz w:val="24"/>
          <w:szCs w:val="24"/>
          <w:lang w:val="en-US"/>
        </w:rPr>
        <w:t xml:space="preserve">skripsi </w:t>
      </w:r>
      <w:r w:rsidRPr="00AC363E">
        <w:rPr>
          <w:rFonts w:ascii="Times New Roman" w:hAnsi="Times New Roman" w:cs="Times New Roman"/>
          <w:bCs/>
          <w:sz w:val="24"/>
          <w:szCs w:val="24"/>
          <w:lang w:val="id-ID"/>
        </w:rPr>
        <w:t>ini yang tak sempat disebutkan satu-persatu</w:t>
      </w:r>
    </w:p>
    <w:p w:rsidR="00405434" w:rsidRPr="00AC363E" w:rsidRDefault="00845063">
      <w:pPr>
        <w:spacing w:after="200" w:line="360" w:lineRule="auto"/>
        <w:ind w:firstLine="710"/>
        <w:jc w:val="both"/>
        <w:rPr>
          <w:rFonts w:ascii="Times New Roman" w:hAnsi="Times New Roman" w:cs="Times New Roman"/>
          <w:bCs/>
          <w:sz w:val="24"/>
          <w:szCs w:val="24"/>
          <w:lang w:val="en-US"/>
        </w:rPr>
      </w:pPr>
      <w:r w:rsidRPr="00AC363E">
        <w:rPr>
          <w:rFonts w:ascii="Times New Roman" w:hAnsi="Times New Roman" w:cs="Times New Roman"/>
          <w:bCs/>
          <w:sz w:val="24"/>
          <w:szCs w:val="24"/>
          <w:lang w:val="en-US"/>
        </w:rPr>
        <w:t>Semoga Allah, SWT melimpahkan balasan atas jasa-jasa mereka kepada kami. Penulis menyadari sepenuhnya bahwa apa yang telah dicapai ini masih jauh dari kesempurnaan dan masih banyak kekurangan. Oleh karena itu, penulis sangat menngharapkan adanya kritik dan saran yang konstruktif. Akhirnya penulis berharap semoga hasil yang telah dicapai ini dapat bermanfaat bagi kita semua, Amiin.</w:t>
      </w:r>
    </w:p>
    <w:p w:rsidR="00405434" w:rsidRPr="00AC363E" w:rsidRDefault="00405434">
      <w:pPr>
        <w:spacing w:after="0" w:line="360" w:lineRule="auto"/>
        <w:jc w:val="right"/>
        <w:rPr>
          <w:rFonts w:ascii="Times New Roman" w:hAnsi="Times New Roman" w:cs="Times New Roman"/>
          <w:b/>
          <w:bCs/>
          <w:sz w:val="24"/>
          <w:szCs w:val="24"/>
          <w:lang w:val="en-US"/>
        </w:rPr>
      </w:pPr>
    </w:p>
    <w:p w:rsidR="00405434" w:rsidRPr="00AC363E" w:rsidRDefault="00845063">
      <w:pPr>
        <w:spacing w:after="0" w:line="360" w:lineRule="auto"/>
        <w:jc w:val="right"/>
        <w:rPr>
          <w:rFonts w:ascii="Times New Roman" w:hAnsi="Times New Roman" w:cs="Times New Roman"/>
          <w:b/>
          <w:bCs/>
          <w:sz w:val="24"/>
          <w:szCs w:val="24"/>
          <w:lang w:val="id-ID"/>
        </w:rPr>
      </w:pPr>
      <w:r w:rsidRPr="00AC363E">
        <w:rPr>
          <w:rFonts w:ascii="Times New Roman" w:hAnsi="Times New Roman" w:cs="Times New Roman"/>
          <w:b/>
          <w:bCs/>
          <w:sz w:val="24"/>
          <w:szCs w:val="24"/>
          <w:lang w:val="id-ID"/>
        </w:rPr>
        <w:t>Gorontalo,</w:t>
      </w:r>
      <w:r w:rsidR="0071565A">
        <w:rPr>
          <w:rFonts w:ascii="Times New Roman" w:hAnsi="Times New Roman" w:cs="Times New Roman"/>
          <w:b/>
          <w:bCs/>
          <w:sz w:val="24"/>
          <w:szCs w:val="24"/>
        </w:rPr>
        <w:t xml:space="preserve"> </w:t>
      </w:r>
      <w:r w:rsidR="0071565A">
        <w:rPr>
          <w:rFonts w:ascii="Times New Roman" w:hAnsi="Times New Roman" w:cs="Times New Roman"/>
          <w:b/>
          <w:bCs/>
          <w:sz w:val="24"/>
          <w:szCs w:val="24"/>
        </w:rPr>
        <w:tab/>
      </w:r>
      <w:r w:rsidR="0071565A">
        <w:rPr>
          <w:rFonts w:ascii="Times New Roman" w:hAnsi="Times New Roman" w:cs="Times New Roman"/>
          <w:b/>
          <w:bCs/>
          <w:sz w:val="24"/>
          <w:szCs w:val="24"/>
          <w:lang w:val="en-US"/>
        </w:rPr>
        <w:t xml:space="preserve">Desember </w:t>
      </w:r>
      <w:r w:rsidRPr="00AC363E">
        <w:rPr>
          <w:rFonts w:ascii="Times New Roman" w:hAnsi="Times New Roman" w:cs="Times New Roman"/>
          <w:b/>
          <w:bCs/>
          <w:sz w:val="24"/>
          <w:szCs w:val="24"/>
          <w:lang w:val="id-ID"/>
        </w:rPr>
        <w:t>2023</w:t>
      </w:r>
    </w:p>
    <w:p w:rsidR="00405434" w:rsidRPr="00AC363E" w:rsidRDefault="00405434">
      <w:pPr>
        <w:spacing w:after="0" w:line="360" w:lineRule="auto"/>
        <w:jc w:val="right"/>
        <w:rPr>
          <w:rFonts w:ascii="Times New Roman" w:hAnsi="Times New Roman" w:cs="Times New Roman"/>
          <w:b/>
          <w:bCs/>
          <w:sz w:val="24"/>
          <w:szCs w:val="24"/>
          <w:lang w:val="id-ID"/>
        </w:rPr>
      </w:pPr>
    </w:p>
    <w:p w:rsidR="00405434" w:rsidRPr="00AC363E" w:rsidRDefault="00405434">
      <w:pPr>
        <w:spacing w:after="0" w:line="360" w:lineRule="auto"/>
        <w:jc w:val="right"/>
        <w:rPr>
          <w:rFonts w:ascii="Times New Roman" w:hAnsi="Times New Roman" w:cs="Times New Roman"/>
          <w:b/>
          <w:bCs/>
          <w:sz w:val="24"/>
          <w:szCs w:val="24"/>
          <w:lang w:val="id-ID"/>
        </w:rPr>
      </w:pPr>
    </w:p>
    <w:p w:rsidR="00405434" w:rsidRPr="00AC363E" w:rsidRDefault="00845063">
      <w:pPr>
        <w:spacing w:after="0" w:line="360" w:lineRule="auto"/>
        <w:jc w:val="right"/>
        <w:rPr>
          <w:rFonts w:ascii="Times New Roman" w:hAnsi="Times New Roman" w:cs="Times New Roman"/>
          <w:b/>
          <w:bCs/>
          <w:sz w:val="24"/>
          <w:szCs w:val="24"/>
          <w:lang w:val="en-US"/>
        </w:rPr>
        <w:sectPr w:rsidR="00405434" w:rsidRPr="00AC363E">
          <w:footerReference w:type="default" r:id="rId28"/>
          <w:pgSz w:w="11906" w:h="16838"/>
          <w:pgMar w:top="2268" w:right="1701" w:bottom="1701" w:left="2268" w:header="709" w:footer="709" w:gutter="0"/>
          <w:pgNumType w:fmt="lowerRoman"/>
          <w:cols w:space="708"/>
          <w:docGrid w:linePitch="360"/>
        </w:sectPr>
      </w:pPr>
      <w:r w:rsidRPr="00AC363E">
        <w:rPr>
          <w:rFonts w:ascii="Times New Roman" w:hAnsi="Times New Roman" w:cs="Times New Roman"/>
          <w:b/>
          <w:bCs/>
          <w:sz w:val="24"/>
          <w:szCs w:val="24"/>
          <w:lang w:val="en-US"/>
        </w:rPr>
        <w:t>Salman Katili</w:t>
      </w:r>
    </w:p>
    <w:p w:rsidR="00405434" w:rsidRPr="00AC363E" w:rsidRDefault="00845063">
      <w:pPr>
        <w:pStyle w:val="Heading1"/>
        <w:rPr>
          <w:sz w:val="24"/>
          <w:szCs w:val="24"/>
          <w:lang w:val="en-US"/>
        </w:rPr>
      </w:pPr>
      <w:bookmarkStart w:id="9" w:name="_Toc153498384"/>
      <w:r w:rsidRPr="00AC363E">
        <w:lastRenderedPageBreak/>
        <w:t>DAFTAR ISI</w:t>
      </w:r>
      <w:bookmarkEnd w:id="9"/>
    </w:p>
    <w:sdt>
      <w:sdtPr>
        <w:rPr>
          <w:rFonts w:asciiTheme="minorHAnsi" w:eastAsiaTheme="minorHAnsi" w:hAnsiTheme="minorHAnsi" w:cstheme="minorBidi"/>
          <w:b w:val="0"/>
          <w:bCs w:val="0"/>
          <w:kern w:val="2"/>
          <w:sz w:val="24"/>
          <w:szCs w:val="24"/>
          <w:lang w:val="zh-CN"/>
          <w14:ligatures w14:val="standardContextual"/>
        </w:rPr>
        <w:id w:val="1173529783"/>
        <w:docPartObj>
          <w:docPartGallery w:val="Table of Contents"/>
          <w:docPartUnique/>
        </w:docPartObj>
      </w:sdtPr>
      <w:sdtEndPr>
        <w:rPr>
          <w:rFonts w:ascii="Times New Roman" w:hAnsi="Times New Roman" w:cs="Times New Roman"/>
        </w:rPr>
      </w:sdtEndPr>
      <w:sdtContent>
        <w:p w:rsidR="00405434" w:rsidRPr="00AC363E" w:rsidRDefault="00405434">
          <w:pPr>
            <w:pStyle w:val="TOCHeading1"/>
            <w:rPr>
              <w:sz w:val="24"/>
              <w:szCs w:val="24"/>
            </w:rPr>
          </w:pPr>
        </w:p>
        <w:p w:rsidR="00405434" w:rsidRPr="00983802" w:rsidRDefault="00845063">
          <w:pPr>
            <w:pStyle w:val="TOC1"/>
            <w:rPr>
              <w:rFonts w:eastAsiaTheme="minorEastAsia"/>
              <w:kern w:val="0"/>
              <w:lang w:val="zh-CN" w:eastAsia="zh-CN"/>
              <w14:ligatures w14:val="none"/>
            </w:rPr>
          </w:pPr>
          <w:r w:rsidRPr="00983802">
            <w:fldChar w:fldCharType="begin"/>
          </w:r>
          <w:r w:rsidRPr="00983802">
            <w:instrText xml:space="preserve"> TOC \o "1-3" \h \z \u </w:instrText>
          </w:r>
          <w:r w:rsidRPr="00983802">
            <w:fldChar w:fldCharType="separate"/>
          </w:r>
          <w:hyperlink w:anchor="_Toc153498379" w:history="1">
            <w:r w:rsidRPr="00983802">
              <w:rPr>
                <w:rStyle w:val="Hyperlink"/>
              </w:rPr>
              <w:t>PERSETUJUAN SKRIPSI</w:t>
            </w:r>
            <w:r w:rsidRPr="00983802">
              <w:tab/>
              <w:t xml:space="preserve"> </w:t>
            </w:r>
            <w:r w:rsidRPr="00983802">
              <w:fldChar w:fldCharType="begin"/>
            </w:r>
            <w:r w:rsidRPr="00983802">
              <w:instrText xml:space="preserve"> PAGEREF _Toc153498379 \h </w:instrText>
            </w:r>
            <w:r w:rsidRPr="00983802">
              <w:fldChar w:fldCharType="separate"/>
            </w:r>
            <w:r w:rsidR="00865339">
              <w:rPr>
                <w:noProof/>
              </w:rPr>
              <w:t>ii</w:t>
            </w:r>
            <w:r w:rsidRPr="00983802">
              <w:fldChar w:fldCharType="end"/>
            </w:r>
          </w:hyperlink>
        </w:p>
        <w:p w:rsidR="00405434" w:rsidRPr="00983802" w:rsidRDefault="00DB1A4C">
          <w:pPr>
            <w:pStyle w:val="TOC1"/>
            <w:rPr>
              <w:rFonts w:eastAsiaTheme="minorEastAsia"/>
              <w:kern w:val="0"/>
              <w:lang w:val="zh-CN" w:eastAsia="zh-CN"/>
              <w14:ligatures w14:val="none"/>
            </w:rPr>
          </w:pPr>
          <w:hyperlink w:anchor="_Toc153498380" w:history="1">
            <w:r w:rsidR="00845063" w:rsidRPr="00983802">
              <w:rPr>
                <w:rStyle w:val="Hyperlink"/>
              </w:rPr>
              <w:t>PENGESAHAN SKRIPSI</w:t>
            </w:r>
            <w:r w:rsidR="00845063" w:rsidRPr="00983802">
              <w:tab/>
            </w:r>
            <w:r w:rsidR="00845063" w:rsidRPr="00983802">
              <w:fldChar w:fldCharType="begin"/>
            </w:r>
            <w:r w:rsidR="00845063" w:rsidRPr="00983802">
              <w:instrText xml:space="preserve"> PAGEREF _Toc153498380 \h </w:instrText>
            </w:r>
            <w:r w:rsidR="00845063" w:rsidRPr="00983802">
              <w:fldChar w:fldCharType="separate"/>
            </w:r>
            <w:r w:rsidR="00865339">
              <w:rPr>
                <w:noProof/>
              </w:rPr>
              <w:t>iii</w:t>
            </w:r>
            <w:r w:rsidR="00845063" w:rsidRPr="00983802">
              <w:fldChar w:fldCharType="end"/>
            </w:r>
          </w:hyperlink>
        </w:p>
        <w:p w:rsidR="00405434" w:rsidRPr="00983802" w:rsidRDefault="00DB1A4C">
          <w:pPr>
            <w:pStyle w:val="TOC1"/>
            <w:rPr>
              <w:rFonts w:eastAsiaTheme="minorEastAsia"/>
              <w:kern w:val="0"/>
              <w:lang w:val="zh-CN" w:eastAsia="zh-CN"/>
              <w14:ligatures w14:val="none"/>
            </w:rPr>
          </w:pPr>
          <w:hyperlink w:anchor="_Toc153498381" w:history="1">
            <w:r w:rsidR="00845063" w:rsidRPr="00983802">
              <w:rPr>
                <w:rStyle w:val="Hyperlink"/>
              </w:rPr>
              <w:t>PERNYATAAN SKRIPSI</w:t>
            </w:r>
            <w:r w:rsidR="00845063" w:rsidRPr="00983802">
              <w:tab/>
            </w:r>
            <w:r w:rsidR="00845063" w:rsidRPr="00983802">
              <w:fldChar w:fldCharType="begin"/>
            </w:r>
            <w:r w:rsidR="00845063" w:rsidRPr="00983802">
              <w:instrText xml:space="preserve"> PAGEREF _Toc153498381 \h </w:instrText>
            </w:r>
            <w:r w:rsidR="00845063" w:rsidRPr="00983802">
              <w:fldChar w:fldCharType="separate"/>
            </w:r>
            <w:r w:rsidR="00865339">
              <w:rPr>
                <w:noProof/>
              </w:rPr>
              <w:t>iii</w:t>
            </w:r>
            <w:r w:rsidR="00845063" w:rsidRPr="00983802">
              <w:fldChar w:fldCharType="end"/>
            </w:r>
          </w:hyperlink>
        </w:p>
        <w:p w:rsidR="00405434" w:rsidRPr="00983802" w:rsidRDefault="00DB1A4C">
          <w:pPr>
            <w:pStyle w:val="TOC1"/>
            <w:rPr>
              <w:rFonts w:eastAsiaTheme="minorEastAsia"/>
              <w:kern w:val="0"/>
              <w:lang w:val="zh-CN" w:eastAsia="zh-CN"/>
              <w14:ligatures w14:val="none"/>
            </w:rPr>
          </w:pPr>
          <w:hyperlink w:anchor="_Toc153498382" w:history="1">
            <w:r w:rsidR="00845063" w:rsidRPr="00983802">
              <w:rPr>
                <w:rStyle w:val="Hyperlink"/>
                <w:i/>
                <w:iCs/>
              </w:rPr>
              <w:t>ABSTRACT</w:t>
            </w:r>
            <w:r w:rsidR="00845063" w:rsidRPr="00983802">
              <w:tab/>
            </w:r>
            <w:r w:rsidR="00845063" w:rsidRPr="00983802">
              <w:fldChar w:fldCharType="begin"/>
            </w:r>
            <w:r w:rsidR="00845063" w:rsidRPr="00983802">
              <w:instrText xml:space="preserve"> PAGEREF _Toc153498382 \h </w:instrText>
            </w:r>
            <w:r w:rsidR="00845063" w:rsidRPr="00983802">
              <w:fldChar w:fldCharType="separate"/>
            </w:r>
            <w:r w:rsidR="00865339">
              <w:rPr>
                <w:noProof/>
              </w:rPr>
              <w:t>iii</w:t>
            </w:r>
            <w:r w:rsidR="00845063" w:rsidRPr="00983802">
              <w:fldChar w:fldCharType="end"/>
            </w:r>
          </w:hyperlink>
        </w:p>
        <w:p w:rsidR="00405434" w:rsidRPr="00983802" w:rsidRDefault="00DB1A4C">
          <w:pPr>
            <w:pStyle w:val="TOC1"/>
            <w:rPr>
              <w:rFonts w:eastAsiaTheme="minorEastAsia"/>
              <w:kern w:val="0"/>
              <w:lang w:val="zh-CN" w:eastAsia="zh-CN"/>
              <w14:ligatures w14:val="none"/>
            </w:rPr>
          </w:pPr>
          <w:hyperlink w:anchor="_Toc153498383" w:history="1">
            <w:r w:rsidR="00845063" w:rsidRPr="00983802">
              <w:rPr>
                <w:rStyle w:val="Hyperlink"/>
              </w:rPr>
              <w:t>KATA PENGANTAR</w:t>
            </w:r>
            <w:r w:rsidR="00845063" w:rsidRPr="00983802">
              <w:tab/>
            </w:r>
            <w:r w:rsidR="00670B60" w:rsidRPr="00983802">
              <w:t>vii</w:t>
            </w:r>
          </w:hyperlink>
        </w:p>
        <w:p w:rsidR="00405434" w:rsidRPr="00983802" w:rsidRDefault="00DB1A4C">
          <w:pPr>
            <w:pStyle w:val="TOC1"/>
            <w:rPr>
              <w:rFonts w:eastAsiaTheme="minorEastAsia"/>
              <w:kern w:val="0"/>
              <w:lang w:val="zh-CN" w:eastAsia="zh-CN"/>
              <w14:ligatures w14:val="none"/>
            </w:rPr>
          </w:pPr>
          <w:hyperlink w:anchor="_Toc153498384" w:history="1">
            <w:r w:rsidR="00845063" w:rsidRPr="00983802">
              <w:rPr>
                <w:rStyle w:val="Hyperlink"/>
              </w:rPr>
              <w:t>DAFTAR ISI</w:t>
            </w:r>
            <w:r w:rsidR="00845063" w:rsidRPr="00983802">
              <w:tab/>
              <w:t>ix</w:t>
            </w:r>
          </w:hyperlink>
        </w:p>
        <w:p w:rsidR="00405434" w:rsidRPr="00983802" w:rsidRDefault="00DB1A4C">
          <w:pPr>
            <w:pStyle w:val="TOC1"/>
            <w:rPr>
              <w:rFonts w:eastAsiaTheme="minorEastAsia"/>
              <w:kern w:val="0"/>
              <w:lang w:val="zh-CN" w:eastAsia="zh-CN"/>
              <w14:ligatures w14:val="none"/>
            </w:rPr>
          </w:pPr>
          <w:hyperlink w:anchor="_Toc153498385" w:history="1">
            <w:r w:rsidR="00845063" w:rsidRPr="00983802">
              <w:rPr>
                <w:rStyle w:val="Hyperlink"/>
              </w:rPr>
              <w:t>DAFTAR GAMBAR</w:t>
            </w:r>
            <w:r w:rsidR="00845063" w:rsidRPr="00983802">
              <w:tab/>
              <w:t>xiii</w:t>
            </w:r>
          </w:hyperlink>
        </w:p>
        <w:p w:rsidR="00405434" w:rsidRPr="00983802" w:rsidRDefault="00DB1A4C">
          <w:pPr>
            <w:pStyle w:val="TOC1"/>
            <w:rPr>
              <w:rFonts w:eastAsiaTheme="minorEastAsia"/>
              <w:kern w:val="0"/>
              <w:lang w:val="zh-CN" w:eastAsia="zh-CN"/>
              <w14:ligatures w14:val="none"/>
            </w:rPr>
          </w:pPr>
          <w:hyperlink w:anchor="_Toc153498386" w:history="1">
            <w:r w:rsidR="00845063" w:rsidRPr="00983802">
              <w:rPr>
                <w:rStyle w:val="Hyperlink"/>
              </w:rPr>
              <w:t>DAFTAR TABEL</w:t>
            </w:r>
            <w:r w:rsidR="00845063" w:rsidRPr="00983802">
              <w:tab/>
              <w:t>xiv</w:t>
            </w:r>
          </w:hyperlink>
        </w:p>
        <w:p w:rsidR="00405434" w:rsidRPr="00983802" w:rsidRDefault="00DB1A4C">
          <w:pPr>
            <w:pStyle w:val="TOC1"/>
            <w:rPr>
              <w:rFonts w:eastAsiaTheme="minorEastAsia"/>
              <w:kern w:val="0"/>
              <w:lang w:val="zh-CN" w:eastAsia="zh-CN"/>
              <w14:ligatures w14:val="none"/>
            </w:rPr>
          </w:pPr>
          <w:hyperlink w:anchor="_Toc153498387" w:history="1">
            <w:r w:rsidR="00845063" w:rsidRPr="00983802">
              <w:rPr>
                <w:rStyle w:val="Hyperlink"/>
              </w:rPr>
              <w:t>BAB I PENDAHULUAN</w:t>
            </w:r>
            <w:r w:rsidR="00845063" w:rsidRPr="00983802">
              <w:tab/>
              <w:t>1</w:t>
            </w:r>
          </w:hyperlink>
        </w:p>
        <w:p w:rsidR="00405434" w:rsidRPr="00983802" w:rsidRDefault="00DB1A4C" w:rsidP="007E6CCE">
          <w:pPr>
            <w:pStyle w:val="TOC2"/>
            <w:ind w:left="0" w:firstLine="567"/>
            <w:rPr>
              <w:rFonts w:eastAsiaTheme="minorEastAsia"/>
              <w:b w:val="0"/>
              <w:bCs w:val="0"/>
              <w:kern w:val="0"/>
              <w:lang w:eastAsia="zh-CN"/>
              <w14:ligatures w14:val="none"/>
            </w:rPr>
          </w:pPr>
          <w:hyperlink w:anchor="_Toc153498388" w:history="1">
            <w:r w:rsidR="00845063" w:rsidRPr="00983802">
              <w:rPr>
                <w:rStyle w:val="Hyperlink"/>
                <w:b w:val="0"/>
                <w:bCs w:val="0"/>
              </w:rPr>
              <w:t>1.1</w:t>
            </w:r>
            <w:r w:rsidR="007E6CCE" w:rsidRPr="00983802">
              <w:rPr>
                <w:rFonts w:eastAsiaTheme="minorEastAsia"/>
                <w:b w:val="0"/>
                <w:bCs w:val="0"/>
                <w:kern w:val="0"/>
                <w:lang w:val="en-US" w:eastAsia="zh-CN"/>
                <w14:ligatures w14:val="none"/>
              </w:rPr>
              <w:t xml:space="preserve">    </w:t>
            </w:r>
            <w:r w:rsidR="00845063" w:rsidRPr="00983802">
              <w:rPr>
                <w:rStyle w:val="Hyperlink"/>
                <w:b w:val="0"/>
                <w:bCs w:val="0"/>
              </w:rPr>
              <w:t>Latar Belakang</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88 \h </w:instrText>
            </w:r>
            <w:r w:rsidR="00845063" w:rsidRPr="00983802">
              <w:rPr>
                <w:b w:val="0"/>
                <w:bCs w:val="0"/>
              </w:rPr>
            </w:r>
            <w:r w:rsidR="00845063" w:rsidRPr="00983802">
              <w:rPr>
                <w:b w:val="0"/>
                <w:bCs w:val="0"/>
              </w:rPr>
              <w:fldChar w:fldCharType="separate"/>
            </w:r>
            <w:r w:rsidR="00865339">
              <w:rPr>
                <w:b w:val="0"/>
                <w:bCs w:val="0"/>
                <w:noProof/>
              </w:rPr>
              <w:t>3</w:t>
            </w:r>
            <w:r w:rsidR="00845063" w:rsidRPr="00983802">
              <w:rPr>
                <w:b w:val="0"/>
                <w:bCs w:val="0"/>
              </w:rPr>
              <w:fldChar w:fldCharType="end"/>
            </w:r>
          </w:hyperlink>
        </w:p>
        <w:p w:rsidR="00405434" w:rsidRPr="00983802" w:rsidRDefault="00DB1A4C" w:rsidP="007E6CCE">
          <w:pPr>
            <w:pStyle w:val="TOC2"/>
            <w:ind w:left="0" w:firstLine="567"/>
            <w:rPr>
              <w:rFonts w:eastAsiaTheme="minorEastAsia"/>
              <w:b w:val="0"/>
              <w:bCs w:val="0"/>
              <w:kern w:val="0"/>
              <w:lang w:eastAsia="zh-CN"/>
              <w14:ligatures w14:val="none"/>
            </w:rPr>
          </w:pPr>
          <w:hyperlink w:anchor="_Toc153498389" w:history="1">
            <w:r w:rsidR="00845063" w:rsidRPr="00983802">
              <w:rPr>
                <w:rStyle w:val="Hyperlink"/>
                <w:b w:val="0"/>
                <w:bCs w:val="0"/>
              </w:rPr>
              <w:t>1.2</w:t>
            </w:r>
            <w:r w:rsidR="007E6CCE" w:rsidRPr="00983802">
              <w:rPr>
                <w:rStyle w:val="Hyperlink"/>
                <w:b w:val="0"/>
                <w:bCs w:val="0"/>
                <w:lang w:val="en-US"/>
              </w:rPr>
              <w:t xml:space="preserve">    </w:t>
            </w:r>
            <w:r w:rsidR="00845063" w:rsidRPr="00983802">
              <w:rPr>
                <w:rStyle w:val="Hyperlink"/>
                <w:b w:val="0"/>
                <w:bCs w:val="0"/>
              </w:rPr>
              <w:t>Identifikasi Masalah</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89 \h </w:instrText>
            </w:r>
            <w:r w:rsidR="00845063" w:rsidRPr="00983802">
              <w:rPr>
                <w:b w:val="0"/>
                <w:bCs w:val="0"/>
              </w:rPr>
            </w:r>
            <w:r w:rsidR="00845063" w:rsidRPr="00983802">
              <w:rPr>
                <w:b w:val="0"/>
                <w:bCs w:val="0"/>
              </w:rPr>
              <w:fldChar w:fldCharType="separate"/>
            </w:r>
            <w:r w:rsidR="00865339">
              <w:rPr>
                <w:b w:val="0"/>
                <w:bCs w:val="0"/>
                <w:noProof/>
              </w:rPr>
              <w:t>5</w:t>
            </w:r>
            <w:r w:rsidR="00845063" w:rsidRPr="00983802">
              <w:rPr>
                <w:b w:val="0"/>
                <w:bCs w:val="0"/>
              </w:rPr>
              <w:fldChar w:fldCharType="end"/>
            </w:r>
          </w:hyperlink>
        </w:p>
        <w:p w:rsidR="00405434" w:rsidRPr="00983802" w:rsidRDefault="00DB1A4C" w:rsidP="007E6CCE">
          <w:pPr>
            <w:pStyle w:val="TOC2"/>
            <w:ind w:left="426" w:firstLine="141"/>
            <w:rPr>
              <w:rFonts w:eastAsiaTheme="minorEastAsia"/>
              <w:b w:val="0"/>
              <w:bCs w:val="0"/>
              <w:kern w:val="0"/>
              <w:lang w:eastAsia="zh-CN"/>
              <w14:ligatures w14:val="none"/>
            </w:rPr>
          </w:pPr>
          <w:hyperlink w:anchor="_Toc153498390" w:history="1">
            <w:r w:rsidR="00845063" w:rsidRPr="00983802">
              <w:rPr>
                <w:rStyle w:val="Hyperlink"/>
                <w:b w:val="0"/>
                <w:bCs w:val="0"/>
              </w:rPr>
              <w:t>1.3</w:t>
            </w:r>
            <w:r w:rsidR="007E6CCE" w:rsidRPr="00983802">
              <w:rPr>
                <w:rStyle w:val="Hyperlink"/>
                <w:b w:val="0"/>
                <w:bCs w:val="0"/>
                <w:lang w:val="en-US"/>
              </w:rPr>
              <w:t xml:space="preserve">    </w:t>
            </w:r>
            <w:r w:rsidR="00845063" w:rsidRPr="00983802">
              <w:rPr>
                <w:rStyle w:val="Hyperlink"/>
                <w:b w:val="0"/>
                <w:bCs w:val="0"/>
              </w:rPr>
              <w:t>Batasan Masalah</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90 \h </w:instrText>
            </w:r>
            <w:r w:rsidR="00845063" w:rsidRPr="00983802">
              <w:rPr>
                <w:b w:val="0"/>
                <w:bCs w:val="0"/>
              </w:rPr>
            </w:r>
            <w:r w:rsidR="00845063" w:rsidRPr="00983802">
              <w:rPr>
                <w:b w:val="0"/>
                <w:bCs w:val="0"/>
              </w:rPr>
              <w:fldChar w:fldCharType="separate"/>
            </w:r>
            <w:r w:rsidR="00865339">
              <w:rPr>
                <w:b w:val="0"/>
                <w:bCs w:val="0"/>
                <w:noProof/>
              </w:rPr>
              <w:t>6</w:t>
            </w:r>
            <w:r w:rsidR="00845063" w:rsidRPr="00983802">
              <w:rPr>
                <w:b w:val="0"/>
                <w:bCs w:val="0"/>
              </w:rPr>
              <w:fldChar w:fldCharType="end"/>
            </w:r>
          </w:hyperlink>
        </w:p>
        <w:p w:rsidR="00405434" w:rsidRPr="00983802" w:rsidRDefault="00DB1A4C" w:rsidP="007E6CCE">
          <w:pPr>
            <w:pStyle w:val="TOC2"/>
            <w:ind w:left="0" w:firstLine="567"/>
            <w:rPr>
              <w:rFonts w:eastAsiaTheme="minorEastAsia"/>
              <w:b w:val="0"/>
              <w:bCs w:val="0"/>
              <w:kern w:val="0"/>
              <w:lang w:val="en-US" w:eastAsia="zh-CN"/>
              <w14:ligatures w14:val="none"/>
            </w:rPr>
          </w:pPr>
          <w:hyperlink w:anchor="_Toc153498391" w:history="1">
            <w:r w:rsidR="00845063" w:rsidRPr="00983802">
              <w:rPr>
                <w:rStyle w:val="Hyperlink"/>
                <w:b w:val="0"/>
                <w:bCs w:val="0"/>
              </w:rPr>
              <w:t>1.4</w:t>
            </w:r>
            <w:r w:rsidR="007E6CCE" w:rsidRPr="00983802">
              <w:rPr>
                <w:rStyle w:val="Hyperlink"/>
                <w:b w:val="0"/>
                <w:bCs w:val="0"/>
                <w:lang w:val="en-US"/>
              </w:rPr>
              <w:t xml:space="preserve">    </w:t>
            </w:r>
            <w:r w:rsidR="00845063" w:rsidRPr="00983802">
              <w:rPr>
                <w:rStyle w:val="Hyperlink"/>
                <w:b w:val="0"/>
                <w:bCs w:val="0"/>
              </w:rPr>
              <w:t>Rumusan Masalah</w:t>
            </w:r>
            <w:r w:rsidR="00845063" w:rsidRPr="00983802">
              <w:rPr>
                <w:b w:val="0"/>
                <w:bCs w:val="0"/>
              </w:rPr>
              <w:tab/>
            </w:r>
          </w:hyperlink>
          <w:r w:rsidR="00AD62D8" w:rsidRPr="00983802">
            <w:rPr>
              <w:b w:val="0"/>
              <w:bCs w:val="0"/>
              <w:lang w:val="en-US"/>
            </w:rPr>
            <w:t>6</w:t>
          </w:r>
        </w:p>
        <w:p w:rsidR="00405434" w:rsidRPr="00983802" w:rsidRDefault="00DB1A4C" w:rsidP="007E6CCE">
          <w:pPr>
            <w:pStyle w:val="TOC2"/>
            <w:ind w:left="0" w:firstLine="567"/>
            <w:rPr>
              <w:rFonts w:eastAsiaTheme="minorEastAsia"/>
              <w:b w:val="0"/>
              <w:bCs w:val="0"/>
              <w:kern w:val="0"/>
              <w:lang w:eastAsia="zh-CN"/>
              <w14:ligatures w14:val="none"/>
            </w:rPr>
          </w:pPr>
          <w:hyperlink w:anchor="_Toc153498392" w:history="1">
            <w:r w:rsidR="00845063" w:rsidRPr="00983802">
              <w:rPr>
                <w:rStyle w:val="Hyperlink"/>
                <w:b w:val="0"/>
                <w:bCs w:val="0"/>
              </w:rPr>
              <w:t>1.5</w:t>
            </w:r>
            <w:r w:rsidR="007E6CCE" w:rsidRPr="00983802">
              <w:rPr>
                <w:rStyle w:val="Hyperlink"/>
                <w:b w:val="0"/>
                <w:bCs w:val="0"/>
                <w:lang w:val="en-US"/>
              </w:rPr>
              <w:t xml:space="preserve">    </w:t>
            </w:r>
            <w:r w:rsidR="00845063" w:rsidRPr="00983802">
              <w:rPr>
                <w:rStyle w:val="Hyperlink"/>
                <w:b w:val="0"/>
                <w:bCs w:val="0"/>
              </w:rPr>
              <w:t>Tujuan Penelit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92 \h </w:instrText>
            </w:r>
            <w:r w:rsidR="00845063" w:rsidRPr="00983802">
              <w:rPr>
                <w:b w:val="0"/>
                <w:bCs w:val="0"/>
              </w:rPr>
            </w:r>
            <w:r w:rsidR="00845063" w:rsidRPr="00983802">
              <w:rPr>
                <w:b w:val="0"/>
                <w:bCs w:val="0"/>
              </w:rPr>
              <w:fldChar w:fldCharType="separate"/>
            </w:r>
            <w:r w:rsidR="00865339">
              <w:rPr>
                <w:b w:val="0"/>
                <w:bCs w:val="0"/>
                <w:noProof/>
              </w:rPr>
              <w:t>6</w:t>
            </w:r>
            <w:r w:rsidR="00845063" w:rsidRPr="00983802">
              <w:rPr>
                <w:b w:val="0"/>
                <w:bCs w:val="0"/>
              </w:rPr>
              <w:fldChar w:fldCharType="end"/>
            </w:r>
          </w:hyperlink>
        </w:p>
        <w:p w:rsidR="00405434" w:rsidRPr="00983802" w:rsidRDefault="00DB1A4C" w:rsidP="007E6CCE">
          <w:pPr>
            <w:pStyle w:val="TOC2"/>
            <w:ind w:left="567" w:firstLine="0"/>
            <w:rPr>
              <w:rFonts w:eastAsiaTheme="minorEastAsia"/>
              <w:b w:val="0"/>
              <w:bCs w:val="0"/>
              <w:kern w:val="0"/>
              <w:lang w:eastAsia="zh-CN"/>
              <w14:ligatures w14:val="none"/>
            </w:rPr>
          </w:pPr>
          <w:hyperlink w:anchor="_Toc153498393" w:history="1">
            <w:r w:rsidR="00845063" w:rsidRPr="00983802">
              <w:rPr>
                <w:rStyle w:val="Hyperlink"/>
                <w:b w:val="0"/>
                <w:bCs w:val="0"/>
              </w:rPr>
              <w:t>1.6</w:t>
            </w:r>
            <w:r w:rsidR="007E6CCE" w:rsidRPr="00983802">
              <w:rPr>
                <w:rStyle w:val="Hyperlink"/>
                <w:b w:val="0"/>
                <w:bCs w:val="0"/>
                <w:lang w:val="en-US"/>
              </w:rPr>
              <w:t xml:space="preserve">    </w:t>
            </w:r>
            <w:r w:rsidR="00845063" w:rsidRPr="00983802">
              <w:rPr>
                <w:rStyle w:val="Hyperlink"/>
                <w:b w:val="0"/>
                <w:bCs w:val="0"/>
              </w:rPr>
              <w:t>Manfaat Penelit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93 \h </w:instrText>
            </w:r>
            <w:r w:rsidR="00845063" w:rsidRPr="00983802">
              <w:rPr>
                <w:b w:val="0"/>
                <w:bCs w:val="0"/>
              </w:rPr>
            </w:r>
            <w:r w:rsidR="00845063" w:rsidRPr="00983802">
              <w:rPr>
                <w:b w:val="0"/>
                <w:bCs w:val="0"/>
              </w:rPr>
              <w:fldChar w:fldCharType="separate"/>
            </w:r>
            <w:r w:rsidR="00865339">
              <w:rPr>
                <w:b w:val="0"/>
                <w:bCs w:val="0"/>
                <w:noProof/>
              </w:rPr>
              <w:t>6</w:t>
            </w:r>
            <w:r w:rsidR="00845063" w:rsidRPr="00983802">
              <w:rPr>
                <w:b w:val="0"/>
                <w:bCs w:val="0"/>
              </w:rPr>
              <w:fldChar w:fldCharType="end"/>
            </w:r>
          </w:hyperlink>
        </w:p>
        <w:p w:rsidR="00405434" w:rsidRPr="00983802" w:rsidRDefault="00DB1A4C">
          <w:pPr>
            <w:pStyle w:val="TOC1"/>
            <w:rPr>
              <w:rFonts w:eastAsiaTheme="minorEastAsia"/>
              <w:bCs w:val="0"/>
              <w:kern w:val="0"/>
              <w:lang w:val="zh-CN" w:eastAsia="zh-CN"/>
              <w14:ligatures w14:val="none"/>
            </w:rPr>
          </w:pPr>
          <w:hyperlink w:anchor="_Toc153498394" w:history="1">
            <w:r w:rsidR="00845063" w:rsidRPr="00983802">
              <w:rPr>
                <w:rStyle w:val="Hyperlink"/>
                <w:bCs w:val="0"/>
              </w:rPr>
              <w:t>BAB II LANDASAN TEORI</w:t>
            </w:r>
            <w:r w:rsidR="00845063" w:rsidRPr="00983802">
              <w:rPr>
                <w:bCs w:val="0"/>
              </w:rPr>
              <w:tab/>
            </w:r>
            <w:r w:rsidR="00845063" w:rsidRPr="00983802">
              <w:rPr>
                <w:bCs w:val="0"/>
              </w:rPr>
              <w:fldChar w:fldCharType="begin"/>
            </w:r>
            <w:r w:rsidR="00845063" w:rsidRPr="00983802">
              <w:rPr>
                <w:bCs w:val="0"/>
              </w:rPr>
              <w:instrText xml:space="preserve"> PAGEREF _Toc153498394 \h </w:instrText>
            </w:r>
            <w:r w:rsidR="00845063" w:rsidRPr="00983802">
              <w:rPr>
                <w:bCs w:val="0"/>
              </w:rPr>
            </w:r>
            <w:r w:rsidR="00845063" w:rsidRPr="00983802">
              <w:rPr>
                <w:bCs w:val="0"/>
              </w:rPr>
              <w:fldChar w:fldCharType="separate"/>
            </w:r>
            <w:r w:rsidR="00865339">
              <w:rPr>
                <w:bCs w:val="0"/>
                <w:noProof/>
              </w:rPr>
              <w:t>8</w:t>
            </w:r>
            <w:r w:rsidR="00845063" w:rsidRPr="00983802">
              <w:rPr>
                <w:bCs w:val="0"/>
              </w:rPr>
              <w:fldChar w:fldCharType="end"/>
            </w:r>
          </w:hyperlink>
        </w:p>
        <w:p w:rsidR="00405434" w:rsidRPr="00983802" w:rsidRDefault="00DB1A4C" w:rsidP="007E6CCE">
          <w:pPr>
            <w:pStyle w:val="TOC2"/>
            <w:ind w:left="1134"/>
            <w:rPr>
              <w:rFonts w:eastAsiaTheme="minorEastAsia"/>
              <w:b w:val="0"/>
              <w:bCs w:val="0"/>
              <w:kern w:val="0"/>
              <w:lang w:eastAsia="zh-CN"/>
              <w14:ligatures w14:val="none"/>
            </w:rPr>
          </w:pPr>
          <w:hyperlink w:anchor="_Toc153498395" w:history="1">
            <w:r w:rsidR="00845063" w:rsidRPr="00983802">
              <w:rPr>
                <w:rStyle w:val="Hyperlink"/>
                <w:b w:val="0"/>
                <w:bCs w:val="0"/>
              </w:rPr>
              <w:t>2.1</w:t>
            </w:r>
            <w:r w:rsidR="007E6CCE" w:rsidRPr="00983802">
              <w:rPr>
                <w:rFonts w:eastAsiaTheme="minorEastAsia"/>
                <w:b w:val="0"/>
                <w:bCs w:val="0"/>
                <w:kern w:val="0"/>
                <w:lang w:val="en-US" w:eastAsia="zh-CN"/>
                <w14:ligatures w14:val="none"/>
              </w:rPr>
              <w:t xml:space="preserve">    </w:t>
            </w:r>
            <w:r w:rsidR="00845063" w:rsidRPr="00983802">
              <w:rPr>
                <w:rStyle w:val="Hyperlink"/>
                <w:b w:val="0"/>
                <w:bCs w:val="0"/>
              </w:rPr>
              <w:t>Tinjauan Studi</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95 \h </w:instrText>
            </w:r>
            <w:r w:rsidR="00845063" w:rsidRPr="00983802">
              <w:rPr>
                <w:b w:val="0"/>
                <w:bCs w:val="0"/>
              </w:rPr>
            </w:r>
            <w:r w:rsidR="00845063" w:rsidRPr="00983802">
              <w:rPr>
                <w:b w:val="0"/>
                <w:bCs w:val="0"/>
              </w:rPr>
              <w:fldChar w:fldCharType="separate"/>
            </w:r>
            <w:r w:rsidR="00865339">
              <w:rPr>
                <w:b w:val="0"/>
                <w:bCs w:val="0"/>
                <w:noProof/>
              </w:rPr>
              <w:t>8</w:t>
            </w:r>
            <w:r w:rsidR="00845063" w:rsidRPr="00983802">
              <w:rPr>
                <w:b w:val="0"/>
                <w:bCs w:val="0"/>
              </w:rPr>
              <w:fldChar w:fldCharType="end"/>
            </w:r>
          </w:hyperlink>
        </w:p>
        <w:p w:rsidR="00405434" w:rsidRPr="00983802" w:rsidRDefault="00DB1A4C" w:rsidP="007E6CCE">
          <w:pPr>
            <w:pStyle w:val="TOC2"/>
            <w:tabs>
              <w:tab w:val="left" w:pos="1134"/>
            </w:tabs>
            <w:ind w:left="1134"/>
            <w:rPr>
              <w:rFonts w:eastAsiaTheme="minorEastAsia"/>
              <w:b w:val="0"/>
              <w:bCs w:val="0"/>
              <w:kern w:val="0"/>
              <w:lang w:eastAsia="zh-CN"/>
              <w14:ligatures w14:val="none"/>
            </w:rPr>
          </w:pPr>
          <w:hyperlink w:anchor="_Toc153498396" w:history="1">
            <w:r w:rsidR="00845063" w:rsidRPr="00983802">
              <w:rPr>
                <w:rStyle w:val="Hyperlink"/>
                <w:b w:val="0"/>
                <w:bCs w:val="0"/>
              </w:rPr>
              <w:t>2.2</w:t>
            </w:r>
            <w:r w:rsidR="007E6CCE" w:rsidRPr="00983802">
              <w:rPr>
                <w:rFonts w:eastAsiaTheme="minorEastAsia"/>
                <w:b w:val="0"/>
                <w:bCs w:val="0"/>
                <w:kern w:val="0"/>
                <w:lang w:val="en-US" w:eastAsia="zh-CN"/>
                <w14:ligatures w14:val="none"/>
              </w:rPr>
              <w:t xml:space="preserve">    </w:t>
            </w:r>
            <w:r w:rsidR="00845063" w:rsidRPr="00983802">
              <w:rPr>
                <w:rStyle w:val="Hyperlink"/>
                <w:b w:val="0"/>
                <w:bCs w:val="0"/>
              </w:rPr>
              <w:t>Tinjauan Pustaka</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96 \h </w:instrText>
            </w:r>
            <w:r w:rsidR="00845063" w:rsidRPr="00983802">
              <w:rPr>
                <w:b w:val="0"/>
                <w:bCs w:val="0"/>
              </w:rPr>
            </w:r>
            <w:r w:rsidR="00845063" w:rsidRPr="00983802">
              <w:rPr>
                <w:b w:val="0"/>
                <w:bCs w:val="0"/>
              </w:rPr>
              <w:fldChar w:fldCharType="separate"/>
            </w:r>
            <w:r w:rsidR="00865339">
              <w:rPr>
                <w:b w:val="0"/>
                <w:bCs w:val="0"/>
                <w:noProof/>
              </w:rPr>
              <w:t>10</w:t>
            </w:r>
            <w:r w:rsidR="00845063" w:rsidRPr="00983802">
              <w:rPr>
                <w:b w:val="0"/>
                <w:bCs w:val="0"/>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397" w:history="1">
            <w:r w:rsidR="00845063" w:rsidRPr="00983802">
              <w:rPr>
                <w:rStyle w:val="Hyperlink"/>
                <w:b w:val="0"/>
                <w:sz w:val="24"/>
                <w:szCs w:val="24"/>
              </w:rPr>
              <w:t>2.2.1</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Pengadilan Agama</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397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10</w:t>
            </w:r>
            <w:r w:rsidR="00845063" w:rsidRPr="00983802">
              <w:rPr>
                <w:b w:val="0"/>
                <w:sz w:val="24"/>
                <w:szCs w:val="24"/>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398" w:history="1">
            <w:r w:rsidR="00845063" w:rsidRPr="00983802">
              <w:rPr>
                <w:rStyle w:val="Hyperlink"/>
                <w:b w:val="0"/>
                <w:sz w:val="24"/>
                <w:szCs w:val="24"/>
              </w:rPr>
              <w:t>2.2.2</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Sistem Pendukung Keputusan</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398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11</w:t>
            </w:r>
            <w:r w:rsidR="00845063" w:rsidRPr="00983802">
              <w:rPr>
                <w:b w:val="0"/>
                <w:sz w:val="24"/>
                <w:szCs w:val="24"/>
              </w:rPr>
              <w:fldChar w:fldCharType="end"/>
            </w:r>
          </w:hyperlink>
        </w:p>
        <w:p w:rsidR="00405434" w:rsidRPr="00983802" w:rsidRDefault="00DB1A4C" w:rsidP="007E6CCE">
          <w:pPr>
            <w:pStyle w:val="TOC2"/>
            <w:ind w:left="1134" w:firstLine="0"/>
            <w:rPr>
              <w:rFonts w:eastAsiaTheme="minorEastAsia"/>
              <w:b w:val="0"/>
              <w:bCs w:val="0"/>
              <w:kern w:val="0"/>
              <w:lang w:eastAsia="zh-CN"/>
              <w14:ligatures w14:val="none"/>
            </w:rPr>
          </w:pPr>
          <w:hyperlink w:anchor="_Toc153498399" w:history="1">
            <w:r w:rsidR="00845063" w:rsidRPr="00983802">
              <w:rPr>
                <w:rStyle w:val="Hyperlink"/>
                <w:b w:val="0"/>
                <w:bCs w:val="0"/>
                <w:shd w:val="clear" w:color="auto" w:fill="FFFFFF"/>
              </w:rPr>
              <w:t>2.2.3</w:t>
            </w:r>
            <w:r w:rsidR="00845063" w:rsidRPr="00983802">
              <w:rPr>
                <w:rFonts w:eastAsiaTheme="minorEastAsia"/>
                <w:b w:val="0"/>
                <w:bCs w:val="0"/>
                <w:kern w:val="0"/>
                <w:lang w:eastAsia="zh-CN"/>
                <w14:ligatures w14:val="none"/>
              </w:rPr>
              <w:t xml:space="preserve"> </w:t>
            </w:r>
            <w:r w:rsidR="007E6CCE" w:rsidRPr="00983802">
              <w:rPr>
                <w:rFonts w:eastAsiaTheme="minorEastAsia"/>
                <w:b w:val="0"/>
                <w:bCs w:val="0"/>
                <w:kern w:val="0"/>
                <w:lang w:val="en-US" w:eastAsia="zh-CN"/>
                <w14:ligatures w14:val="none"/>
              </w:rPr>
              <w:t xml:space="preserve">     </w:t>
            </w:r>
            <w:r w:rsidR="00845063" w:rsidRPr="00983802">
              <w:rPr>
                <w:rStyle w:val="Hyperlink"/>
                <w:b w:val="0"/>
                <w:bCs w:val="0"/>
                <w:shd w:val="clear" w:color="auto" w:fill="FFFFFF"/>
              </w:rPr>
              <w:t>Sistem Pendukung  Keputusan Bayes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399 \h </w:instrText>
            </w:r>
            <w:r w:rsidR="00845063" w:rsidRPr="00983802">
              <w:rPr>
                <w:b w:val="0"/>
                <w:bCs w:val="0"/>
              </w:rPr>
            </w:r>
            <w:r w:rsidR="00845063" w:rsidRPr="00983802">
              <w:rPr>
                <w:b w:val="0"/>
                <w:bCs w:val="0"/>
              </w:rPr>
              <w:fldChar w:fldCharType="separate"/>
            </w:r>
            <w:r w:rsidR="00865339">
              <w:rPr>
                <w:b w:val="0"/>
                <w:bCs w:val="0"/>
                <w:noProof/>
              </w:rPr>
              <w:t>12</w:t>
            </w:r>
            <w:r w:rsidR="00845063" w:rsidRPr="00983802">
              <w:rPr>
                <w:b w:val="0"/>
                <w:bCs w:val="0"/>
              </w:rPr>
              <w:fldChar w:fldCharType="end"/>
            </w:r>
          </w:hyperlink>
        </w:p>
        <w:p w:rsidR="00405434" w:rsidRPr="00983802" w:rsidRDefault="00DB1A4C" w:rsidP="007E6CCE">
          <w:pPr>
            <w:pStyle w:val="TOC2"/>
            <w:ind w:left="1985" w:hanging="851"/>
            <w:rPr>
              <w:rFonts w:eastAsiaTheme="minorEastAsia"/>
              <w:b w:val="0"/>
              <w:bCs w:val="0"/>
              <w:kern w:val="0"/>
              <w:lang w:eastAsia="zh-CN"/>
              <w14:ligatures w14:val="none"/>
            </w:rPr>
          </w:pPr>
          <w:hyperlink w:anchor="_Toc153498400" w:history="1">
            <w:r w:rsidR="00845063" w:rsidRPr="00983802">
              <w:rPr>
                <w:rStyle w:val="Hyperlink"/>
                <w:b w:val="0"/>
                <w:bCs w:val="0"/>
                <w:shd w:val="clear" w:color="auto" w:fill="FFFFFF"/>
              </w:rPr>
              <w:t>2.2.4</w:t>
            </w:r>
            <w:r w:rsidR="00845063" w:rsidRPr="00983802">
              <w:rPr>
                <w:rFonts w:eastAsiaTheme="minorEastAsia"/>
                <w:b w:val="0"/>
                <w:bCs w:val="0"/>
                <w:kern w:val="0"/>
                <w:lang w:eastAsia="zh-CN"/>
                <w14:ligatures w14:val="none"/>
              </w:rPr>
              <w:t xml:space="preserve"> </w:t>
            </w:r>
            <w:r w:rsidR="007E6CCE" w:rsidRPr="00983802">
              <w:rPr>
                <w:rFonts w:eastAsiaTheme="minorEastAsia"/>
                <w:b w:val="0"/>
                <w:bCs w:val="0"/>
                <w:kern w:val="0"/>
                <w:lang w:val="en-US" w:eastAsia="zh-CN"/>
                <w14:ligatures w14:val="none"/>
              </w:rPr>
              <w:t xml:space="preserve">     </w:t>
            </w:r>
            <w:r w:rsidR="00845063" w:rsidRPr="00983802">
              <w:rPr>
                <w:rStyle w:val="Hyperlink"/>
                <w:b w:val="0"/>
                <w:bCs w:val="0"/>
                <w:shd w:val="clear" w:color="auto" w:fill="FFFFFF"/>
              </w:rPr>
              <w:t>Kriteria Sistem Pendukung Keputus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00 \h </w:instrText>
            </w:r>
            <w:r w:rsidR="00845063" w:rsidRPr="00983802">
              <w:rPr>
                <w:b w:val="0"/>
                <w:bCs w:val="0"/>
              </w:rPr>
            </w:r>
            <w:r w:rsidR="00845063" w:rsidRPr="00983802">
              <w:rPr>
                <w:b w:val="0"/>
                <w:bCs w:val="0"/>
              </w:rPr>
              <w:fldChar w:fldCharType="separate"/>
            </w:r>
            <w:r w:rsidR="00865339">
              <w:rPr>
                <w:b w:val="0"/>
                <w:bCs w:val="0"/>
                <w:noProof/>
              </w:rPr>
              <w:t>15</w:t>
            </w:r>
            <w:r w:rsidR="00845063" w:rsidRPr="00983802">
              <w:rPr>
                <w:b w:val="0"/>
                <w:bCs w:val="0"/>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401" w:history="1">
            <w:r w:rsidR="00845063" w:rsidRPr="00983802">
              <w:rPr>
                <w:rStyle w:val="Hyperlink"/>
                <w:b w:val="0"/>
                <w:iCs/>
                <w:sz w:val="24"/>
                <w:szCs w:val="24"/>
              </w:rPr>
              <w:t>2.2.5</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 xml:space="preserve">Algoritma </w:t>
            </w:r>
            <w:r w:rsidR="00845063" w:rsidRPr="00983802">
              <w:rPr>
                <w:rStyle w:val="Hyperlink"/>
                <w:b w:val="0"/>
                <w:i/>
                <w:iCs/>
                <w:sz w:val="24"/>
                <w:szCs w:val="24"/>
              </w:rPr>
              <w:t>Naive Bayes</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401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15</w:t>
            </w:r>
            <w:r w:rsidR="00845063" w:rsidRPr="00983802">
              <w:rPr>
                <w:b w:val="0"/>
                <w:sz w:val="24"/>
                <w:szCs w:val="24"/>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402" w:history="1">
            <w:r w:rsidR="00845063" w:rsidRPr="00983802">
              <w:rPr>
                <w:rStyle w:val="Hyperlink"/>
                <w:b w:val="0"/>
                <w:sz w:val="24"/>
                <w:szCs w:val="24"/>
              </w:rPr>
              <w:t>2.2.6</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 xml:space="preserve"> Siklus Hidup Pengembangan Sistem</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402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17</w:t>
            </w:r>
            <w:r w:rsidR="00845063" w:rsidRPr="00983802">
              <w:rPr>
                <w:b w:val="0"/>
                <w:sz w:val="24"/>
                <w:szCs w:val="24"/>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403" w:history="1">
            <w:r w:rsidR="00845063" w:rsidRPr="00983802">
              <w:rPr>
                <w:rStyle w:val="Hyperlink"/>
                <w:b w:val="0"/>
                <w:sz w:val="24"/>
                <w:szCs w:val="24"/>
                <w:lang w:val="sv-SE"/>
              </w:rPr>
              <w:t>2.2.7</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Perencanaan Sistem</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403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18</w:t>
            </w:r>
            <w:r w:rsidR="00845063" w:rsidRPr="00983802">
              <w:rPr>
                <w:b w:val="0"/>
                <w:sz w:val="24"/>
                <w:szCs w:val="24"/>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404" w:history="1">
            <w:r w:rsidR="00845063" w:rsidRPr="00983802">
              <w:rPr>
                <w:rStyle w:val="Hyperlink"/>
                <w:b w:val="0"/>
                <w:sz w:val="24"/>
                <w:szCs w:val="24"/>
                <w:lang w:val="en-US"/>
              </w:rPr>
              <w:t>2.2.8</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Analis</w:t>
            </w:r>
            <w:r w:rsidR="00845063" w:rsidRPr="00983802">
              <w:rPr>
                <w:rStyle w:val="Hyperlink"/>
                <w:b w:val="0"/>
                <w:sz w:val="24"/>
                <w:szCs w:val="24"/>
                <w:lang w:val="en-US"/>
              </w:rPr>
              <w:t>a Sistem</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404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19</w:t>
            </w:r>
            <w:r w:rsidR="00845063" w:rsidRPr="00983802">
              <w:rPr>
                <w:b w:val="0"/>
                <w:sz w:val="24"/>
                <w:szCs w:val="24"/>
              </w:rPr>
              <w:fldChar w:fldCharType="end"/>
            </w:r>
          </w:hyperlink>
        </w:p>
        <w:p w:rsidR="00405434" w:rsidRPr="00983802" w:rsidRDefault="00DB1A4C" w:rsidP="007E6CCE">
          <w:pPr>
            <w:pStyle w:val="TOC3"/>
            <w:ind w:left="1985" w:hanging="851"/>
            <w:rPr>
              <w:rFonts w:eastAsiaTheme="minorEastAsia"/>
              <w:b w:val="0"/>
              <w:kern w:val="0"/>
              <w:sz w:val="24"/>
              <w:szCs w:val="24"/>
              <w:lang w:eastAsia="zh-CN"/>
              <w14:ligatures w14:val="none"/>
            </w:rPr>
          </w:pPr>
          <w:hyperlink w:anchor="_Toc153498405" w:history="1">
            <w:r w:rsidR="00845063" w:rsidRPr="00983802">
              <w:rPr>
                <w:rStyle w:val="Hyperlink"/>
                <w:b w:val="0"/>
                <w:sz w:val="24"/>
                <w:szCs w:val="24"/>
              </w:rPr>
              <w:t>2.2.9</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Desain Sistem</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405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22</w:t>
            </w:r>
            <w:r w:rsidR="00845063" w:rsidRPr="00983802">
              <w:rPr>
                <w:b w:val="0"/>
                <w:sz w:val="24"/>
                <w:szCs w:val="24"/>
              </w:rPr>
              <w:fldChar w:fldCharType="end"/>
            </w:r>
          </w:hyperlink>
        </w:p>
        <w:p w:rsidR="00405434" w:rsidRPr="00983802" w:rsidRDefault="00DB1A4C" w:rsidP="007E6CCE">
          <w:pPr>
            <w:pStyle w:val="TOC2"/>
            <w:ind w:left="1985" w:hanging="851"/>
            <w:rPr>
              <w:rFonts w:eastAsiaTheme="minorEastAsia"/>
              <w:b w:val="0"/>
              <w:bCs w:val="0"/>
              <w:kern w:val="0"/>
              <w:lang w:eastAsia="zh-CN"/>
              <w14:ligatures w14:val="none"/>
            </w:rPr>
          </w:pPr>
          <w:hyperlink w:anchor="_Toc153498406" w:history="1">
            <w:r w:rsidR="00845063" w:rsidRPr="00983802">
              <w:rPr>
                <w:rStyle w:val="Hyperlink"/>
                <w:b w:val="0"/>
                <w:bCs w:val="0"/>
                <w:lang w:val="en-US"/>
              </w:rPr>
              <w:t>2.2.10</w:t>
            </w:r>
            <w:r w:rsidR="00845063" w:rsidRPr="00983802">
              <w:rPr>
                <w:rFonts w:eastAsiaTheme="minorEastAsia"/>
                <w:b w:val="0"/>
                <w:bCs w:val="0"/>
                <w:kern w:val="0"/>
                <w:lang w:eastAsia="zh-CN"/>
                <w14:ligatures w14:val="none"/>
              </w:rPr>
              <w:t xml:space="preserve"> </w:t>
            </w:r>
            <w:r w:rsidR="007E6CCE" w:rsidRPr="00983802">
              <w:rPr>
                <w:rFonts w:eastAsiaTheme="minorEastAsia"/>
                <w:b w:val="0"/>
                <w:bCs w:val="0"/>
                <w:kern w:val="0"/>
                <w:lang w:val="en-US" w:eastAsia="zh-CN"/>
                <w14:ligatures w14:val="none"/>
              </w:rPr>
              <w:t xml:space="preserve">   </w:t>
            </w:r>
            <w:r w:rsidR="00845063" w:rsidRPr="00983802">
              <w:rPr>
                <w:rStyle w:val="Hyperlink"/>
                <w:b w:val="0"/>
                <w:bCs w:val="0"/>
                <w:shd w:val="clear" w:color="auto" w:fill="FFFFFF"/>
                <w:lang w:val="en-US"/>
              </w:rPr>
              <w:t>Kerangka Pikir</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06 \h </w:instrText>
            </w:r>
            <w:r w:rsidR="00845063" w:rsidRPr="00983802">
              <w:rPr>
                <w:b w:val="0"/>
                <w:bCs w:val="0"/>
              </w:rPr>
            </w:r>
            <w:r w:rsidR="00845063" w:rsidRPr="00983802">
              <w:rPr>
                <w:b w:val="0"/>
                <w:bCs w:val="0"/>
              </w:rPr>
              <w:fldChar w:fldCharType="separate"/>
            </w:r>
            <w:r w:rsidR="00865339">
              <w:rPr>
                <w:b w:val="0"/>
                <w:bCs w:val="0"/>
                <w:noProof/>
              </w:rPr>
              <w:t>26</w:t>
            </w:r>
            <w:r w:rsidR="00845063" w:rsidRPr="00983802">
              <w:rPr>
                <w:b w:val="0"/>
                <w:bCs w:val="0"/>
              </w:rPr>
              <w:fldChar w:fldCharType="end"/>
            </w:r>
          </w:hyperlink>
        </w:p>
        <w:p w:rsidR="00405434" w:rsidRPr="00983802" w:rsidRDefault="00DB1A4C">
          <w:pPr>
            <w:pStyle w:val="TOC1"/>
            <w:rPr>
              <w:rFonts w:eastAsiaTheme="minorEastAsia"/>
              <w:bCs w:val="0"/>
              <w:kern w:val="0"/>
              <w:lang w:val="zh-CN" w:eastAsia="zh-CN"/>
              <w14:ligatures w14:val="none"/>
            </w:rPr>
          </w:pPr>
          <w:hyperlink w:anchor="_Toc153498407" w:history="1">
            <w:r w:rsidR="00845063" w:rsidRPr="00983802">
              <w:rPr>
                <w:rStyle w:val="Hyperlink"/>
                <w:bCs w:val="0"/>
              </w:rPr>
              <w:t>BAB III METODE PENELITIAN</w:t>
            </w:r>
            <w:r w:rsidR="00845063" w:rsidRPr="00983802">
              <w:rPr>
                <w:bCs w:val="0"/>
              </w:rPr>
              <w:tab/>
            </w:r>
            <w:r w:rsidR="00845063" w:rsidRPr="00983802">
              <w:rPr>
                <w:bCs w:val="0"/>
              </w:rPr>
              <w:fldChar w:fldCharType="begin"/>
            </w:r>
            <w:r w:rsidR="00845063" w:rsidRPr="00983802">
              <w:rPr>
                <w:bCs w:val="0"/>
              </w:rPr>
              <w:instrText xml:space="preserve"> PAGEREF _Toc153498407 \h </w:instrText>
            </w:r>
            <w:r w:rsidR="00845063" w:rsidRPr="00983802">
              <w:rPr>
                <w:bCs w:val="0"/>
              </w:rPr>
            </w:r>
            <w:r w:rsidR="00845063" w:rsidRPr="00983802">
              <w:rPr>
                <w:bCs w:val="0"/>
              </w:rPr>
              <w:fldChar w:fldCharType="separate"/>
            </w:r>
            <w:r w:rsidR="00865339">
              <w:rPr>
                <w:bCs w:val="0"/>
                <w:noProof/>
              </w:rPr>
              <w:t>25</w:t>
            </w:r>
            <w:r w:rsidR="00845063" w:rsidRPr="00983802">
              <w:rPr>
                <w:bCs w:val="0"/>
              </w:rPr>
              <w:fldChar w:fldCharType="end"/>
            </w:r>
          </w:hyperlink>
        </w:p>
        <w:p w:rsidR="00405434" w:rsidRPr="00983802" w:rsidRDefault="00DB1A4C" w:rsidP="007E6CCE">
          <w:pPr>
            <w:pStyle w:val="TOC2"/>
            <w:ind w:left="1134" w:hanging="566"/>
            <w:rPr>
              <w:rFonts w:eastAsiaTheme="minorEastAsia"/>
              <w:b w:val="0"/>
              <w:bCs w:val="0"/>
              <w:kern w:val="0"/>
              <w:lang w:eastAsia="zh-CN"/>
              <w14:ligatures w14:val="none"/>
            </w:rPr>
          </w:pPr>
          <w:hyperlink w:anchor="_Toc153498408" w:history="1">
            <w:r w:rsidR="00845063" w:rsidRPr="00983802">
              <w:rPr>
                <w:rStyle w:val="Hyperlink"/>
                <w:b w:val="0"/>
                <w:bCs w:val="0"/>
              </w:rPr>
              <w:t>3.1</w:t>
            </w:r>
            <w:r w:rsidR="00845063" w:rsidRPr="00983802">
              <w:rPr>
                <w:rFonts w:eastAsiaTheme="minorEastAsia"/>
                <w:b w:val="0"/>
                <w:bCs w:val="0"/>
                <w:kern w:val="0"/>
                <w:lang w:eastAsia="zh-CN"/>
                <w14:ligatures w14:val="none"/>
              </w:rPr>
              <w:tab/>
            </w:r>
            <w:r w:rsidR="00845063" w:rsidRPr="00983802">
              <w:rPr>
                <w:rStyle w:val="Hyperlink"/>
                <w:b w:val="0"/>
                <w:bCs w:val="0"/>
              </w:rPr>
              <w:t>Objek Penelit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08 \h </w:instrText>
            </w:r>
            <w:r w:rsidR="00845063" w:rsidRPr="00983802">
              <w:rPr>
                <w:b w:val="0"/>
                <w:bCs w:val="0"/>
              </w:rPr>
            </w:r>
            <w:r w:rsidR="00845063" w:rsidRPr="00983802">
              <w:rPr>
                <w:b w:val="0"/>
                <w:bCs w:val="0"/>
              </w:rPr>
              <w:fldChar w:fldCharType="separate"/>
            </w:r>
            <w:r w:rsidR="00865339">
              <w:rPr>
                <w:b w:val="0"/>
                <w:bCs w:val="0"/>
                <w:noProof/>
              </w:rPr>
              <w:t>25</w:t>
            </w:r>
            <w:r w:rsidR="00845063" w:rsidRPr="00983802">
              <w:rPr>
                <w:b w:val="0"/>
                <w:bCs w:val="0"/>
              </w:rPr>
              <w:fldChar w:fldCharType="end"/>
            </w:r>
          </w:hyperlink>
        </w:p>
        <w:p w:rsidR="00405434" w:rsidRPr="00983802" w:rsidRDefault="00DB1A4C" w:rsidP="007E6CCE">
          <w:pPr>
            <w:pStyle w:val="TOC2"/>
            <w:ind w:left="1134"/>
            <w:rPr>
              <w:rFonts w:eastAsiaTheme="minorEastAsia"/>
              <w:b w:val="0"/>
              <w:bCs w:val="0"/>
              <w:kern w:val="0"/>
              <w:lang w:eastAsia="zh-CN"/>
              <w14:ligatures w14:val="none"/>
            </w:rPr>
          </w:pPr>
          <w:hyperlink w:anchor="_Toc153498409" w:history="1">
            <w:r w:rsidR="00845063" w:rsidRPr="00983802">
              <w:rPr>
                <w:rStyle w:val="Hyperlink"/>
                <w:b w:val="0"/>
                <w:bCs w:val="0"/>
              </w:rPr>
              <w:t>3.2</w:t>
            </w:r>
            <w:r w:rsidR="00845063" w:rsidRPr="00983802">
              <w:rPr>
                <w:rFonts w:eastAsiaTheme="minorEastAsia"/>
                <w:b w:val="0"/>
                <w:bCs w:val="0"/>
                <w:kern w:val="0"/>
                <w:lang w:eastAsia="zh-CN"/>
                <w14:ligatures w14:val="none"/>
              </w:rPr>
              <w:tab/>
            </w:r>
            <w:r w:rsidR="00845063" w:rsidRPr="00983802">
              <w:rPr>
                <w:rStyle w:val="Hyperlink"/>
                <w:b w:val="0"/>
                <w:bCs w:val="0"/>
              </w:rPr>
              <w:t>Bahan Peneilit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09 \h </w:instrText>
            </w:r>
            <w:r w:rsidR="00845063" w:rsidRPr="00983802">
              <w:rPr>
                <w:b w:val="0"/>
                <w:bCs w:val="0"/>
              </w:rPr>
            </w:r>
            <w:r w:rsidR="00845063" w:rsidRPr="00983802">
              <w:rPr>
                <w:b w:val="0"/>
                <w:bCs w:val="0"/>
              </w:rPr>
              <w:fldChar w:fldCharType="separate"/>
            </w:r>
            <w:r w:rsidR="00865339">
              <w:rPr>
                <w:b w:val="0"/>
                <w:bCs w:val="0"/>
                <w:noProof/>
              </w:rPr>
              <w:t>25</w:t>
            </w:r>
            <w:r w:rsidR="00845063" w:rsidRPr="00983802">
              <w:rPr>
                <w:b w:val="0"/>
                <w:bCs w:val="0"/>
              </w:rPr>
              <w:fldChar w:fldCharType="end"/>
            </w:r>
          </w:hyperlink>
        </w:p>
        <w:p w:rsidR="00405434" w:rsidRPr="00983802" w:rsidRDefault="00DB1A4C" w:rsidP="007E6CCE">
          <w:pPr>
            <w:pStyle w:val="TOC2"/>
            <w:ind w:left="1134"/>
            <w:rPr>
              <w:rFonts w:eastAsiaTheme="minorEastAsia"/>
              <w:b w:val="0"/>
              <w:bCs w:val="0"/>
              <w:kern w:val="0"/>
              <w:lang w:eastAsia="zh-CN"/>
              <w14:ligatures w14:val="none"/>
            </w:rPr>
          </w:pPr>
          <w:hyperlink w:anchor="_Toc153498410" w:history="1">
            <w:r w:rsidR="00845063" w:rsidRPr="00983802">
              <w:rPr>
                <w:rStyle w:val="Hyperlink"/>
                <w:b w:val="0"/>
                <w:bCs w:val="0"/>
              </w:rPr>
              <w:t>3.3</w:t>
            </w:r>
            <w:r w:rsidR="00845063" w:rsidRPr="00983802">
              <w:rPr>
                <w:rFonts w:eastAsiaTheme="minorEastAsia"/>
                <w:b w:val="0"/>
                <w:bCs w:val="0"/>
                <w:kern w:val="0"/>
                <w:lang w:eastAsia="zh-CN"/>
                <w14:ligatures w14:val="none"/>
              </w:rPr>
              <w:tab/>
            </w:r>
            <w:r w:rsidR="00845063" w:rsidRPr="00983802">
              <w:rPr>
                <w:rStyle w:val="Hyperlink"/>
                <w:b w:val="0"/>
                <w:bCs w:val="0"/>
              </w:rPr>
              <w:t>Metode Penelit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10 \h </w:instrText>
            </w:r>
            <w:r w:rsidR="00845063" w:rsidRPr="00983802">
              <w:rPr>
                <w:b w:val="0"/>
                <w:bCs w:val="0"/>
              </w:rPr>
            </w:r>
            <w:r w:rsidR="00845063" w:rsidRPr="00983802">
              <w:rPr>
                <w:b w:val="0"/>
                <w:bCs w:val="0"/>
              </w:rPr>
              <w:fldChar w:fldCharType="separate"/>
            </w:r>
            <w:r w:rsidR="00865339">
              <w:rPr>
                <w:b w:val="0"/>
                <w:bCs w:val="0"/>
                <w:noProof/>
              </w:rPr>
              <w:t>25</w:t>
            </w:r>
            <w:r w:rsidR="00845063" w:rsidRPr="00983802">
              <w:rPr>
                <w:b w:val="0"/>
                <w:bCs w:val="0"/>
              </w:rPr>
              <w:fldChar w:fldCharType="end"/>
            </w:r>
          </w:hyperlink>
        </w:p>
        <w:p w:rsidR="00405434" w:rsidRPr="00983802" w:rsidRDefault="00DB1A4C" w:rsidP="007E6CCE">
          <w:pPr>
            <w:pStyle w:val="TOC2"/>
            <w:ind w:left="1134"/>
            <w:rPr>
              <w:rFonts w:eastAsiaTheme="minorEastAsia"/>
              <w:b w:val="0"/>
              <w:bCs w:val="0"/>
              <w:kern w:val="0"/>
              <w:lang w:eastAsia="zh-CN"/>
              <w14:ligatures w14:val="none"/>
            </w:rPr>
          </w:pPr>
          <w:hyperlink w:anchor="_Toc153498411" w:history="1">
            <w:r w:rsidR="00845063" w:rsidRPr="00983802">
              <w:rPr>
                <w:rStyle w:val="Hyperlink"/>
                <w:b w:val="0"/>
                <w:bCs w:val="0"/>
              </w:rPr>
              <w:t>3.4</w:t>
            </w:r>
            <w:r w:rsidR="00845063" w:rsidRPr="00983802">
              <w:rPr>
                <w:rFonts w:eastAsiaTheme="minorEastAsia"/>
                <w:b w:val="0"/>
                <w:bCs w:val="0"/>
                <w:kern w:val="0"/>
                <w:lang w:eastAsia="zh-CN"/>
                <w14:ligatures w14:val="none"/>
              </w:rPr>
              <w:tab/>
            </w:r>
            <w:r w:rsidR="00845063" w:rsidRPr="00983802">
              <w:rPr>
                <w:rStyle w:val="Hyperlink"/>
                <w:b w:val="0"/>
                <w:bCs w:val="0"/>
              </w:rPr>
              <w:t>Sumber Data</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11 \h </w:instrText>
            </w:r>
            <w:r w:rsidR="00845063" w:rsidRPr="00983802">
              <w:rPr>
                <w:b w:val="0"/>
                <w:bCs w:val="0"/>
              </w:rPr>
            </w:r>
            <w:r w:rsidR="00845063" w:rsidRPr="00983802">
              <w:rPr>
                <w:b w:val="0"/>
                <w:bCs w:val="0"/>
              </w:rPr>
              <w:fldChar w:fldCharType="separate"/>
            </w:r>
            <w:r w:rsidR="00865339">
              <w:rPr>
                <w:b w:val="0"/>
                <w:bCs w:val="0"/>
                <w:noProof/>
              </w:rPr>
              <w:t>25</w:t>
            </w:r>
            <w:r w:rsidR="00845063" w:rsidRPr="00983802">
              <w:rPr>
                <w:b w:val="0"/>
                <w:bCs w:val="0"/>
              </w:rPr>
              <w:fldChar w:fldCharType="end"/>
            </w:r>
          </w:hyperlink>
        </w:p>
        <w:p w:rsidR="00983802" w:rsidRPr="00983802" w:rsidRDefault="00DB1A4C" w:rsidP="00983802">
          <w:pPr>
            <w:pStyle w:val="TOC3"/>
            <w:ind w:left="1843"/>
            <w:rPr>
              <w:b w:val="0"/>
              <w:sz w:val="24"/>
              <w:szCs w:val="24"/>
              <w:lang w:val="en-US"/>
            </w:rPr>
          </w:pPr>
          <w:hyperlink w:anchor="_Toc153498412" w:history="1">
            <w:r w:rsidR="00845063" w:rsidRPr="00983802">
              <w:rPr>
                <w:rStyle w:val="Hyperlink"/>
                <w:b w:val="0"/>
                <w:sz w:val="24"/>
                <w:szCs w:val="24"/>
              </w:rPr>
              <w:t>3.3.1.</w:t>
            </w:r>
            <w:r w:rsidR="00845063" w:rsidRPr="00983802">
              <w:rPr>
                <w:rFonts w:eastAsiaTheme="minorEastAsia"/>
                <w:b w:val="0"/>
                <w:kern w:val="0"/>
                <w:sz w:val="24"/>
                <w:szCs w:val="24"/>
                <w:lang w:eastAsia="zh-CN"/>
                <w14:ligatures w14:val="none"/>
              </w:rPr>
              <w:tab/>
            </w:r>
            <w:r w:rsidR="00845063" w:rsidRPr="00983802">
              <w:rPr>
                <w:rStyle w:val="Hyperlink"/>
                <w:b w:val="0"/>
                <w:sz w:val="24"/>
                <w:szCs w:val="24"/>
              </w:rPr>
              <w:t>Data Primer</w:t>
            </w:r>
            <w:r w:rsidR="00845063" w:rsidRPr="00983802">
              <w:rPr>
                <w:b w:val="0"/>
                <w:sz w:val="24"/>
                <w:szCs w:val="24"/>
              </w:rPr>
              <w:tab/>
            </w:r>
            <w:r w:rsidR="00845063" w:rsidRPr="00983802">
              <w:rPr>
                <w:b w:val="0"/>
                <w:sz w:val="24"/>
                <w:szCs w:val="24"/>
              </w:rPr>
              <w:fldChar w:fldCharType="begin"/>
            </w:r>
            <w:r w:rsidR="00845063" w:rsidRPr="00983802">
              <w:rPr>
                <w:b w:val="0"/>
                <w:sz w:val="24"/>
                <w:szCs w:val="24"/>
              </w:rPr>
              <w:instrText xml:space="preserve"> PAGEREF _Toc153498412 \h </w:instrText>
            </w:r>
            <w:r w:rsidR="00845063" w:rsidRPr="00983802">
              <w:rPr>
                <w:b w:val="0"/>
                <w:sz w:val="24"/>
                <w:szCs w:val="24"/>
              </w:rPr>
            </w:r>
            <w:r w:rsidR="00845063" w:rsidRPr="00983802">
              <w:rPr>
                <w:b w:val="0"/>
                <w:sz w:val="24"/>
                <w:szCs w:val="24"/>
              </w:rPr>
              <w:fldChar w:fldCharType="separate"/>
            </w:r>
            <w:r w:rsidR="00865339">
              <w:rPr>
                <w:b w:val="0"/>
                <w:noProof/>
                <w:sz w:val="24"/>
                <w:szCs w:val="24"/>
              </w:rPr>
              <w:t>25</w:t>
            </w:r>
            <w:r w:rsidR="00845063" w:rsidRPr="00983802">
              <w:rPr>
                <w:b w:val="0"/>
                <w:sz w:val="24"/>
                <w:szCs w:val="24"/>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13" w:history="1">
            <w:r w:rsidR="00845063" w:rsidRPr="00983802">
              <w:rPr>
                <w:rStyle w:val="Hyperlink"/>
                <w:b w:val="0"/>
                <w:bCs w:val="0"/>
              </w:rPr>
              <w:t>3.</w:t>
            </w:r>
            <w:r w:rsidR="00AD62D8" w:rsidRPr="00983802">
              <w:rPr>
                <w:rStyle w:val="Hyperlink"/>
                <w:b w:val="0"/>
                <w:bCs w:val="0"/>
                <w:lang w:val="en-US"/>
              </w:rPr>
              <w:t>5</w:t>
            </w:r>
            <w:r w:rsidR="00845063" w:rsidRPr="00983802">
              <w:rPr>
                <w:rFonts w:eastAsiaTheme="minorEastAsia"/>
                <w:b w:val="0"/>
                <w:bCs w:val="0"/>
                <w:kern w:val="0"/>
                <w:lang w:eastAsia="zh-CN"/>
                <w14:ligatures w14:val="none"/>
              </w:rPr>
              <w:tab/>
            </w:r>
            <w:r w:rsidR="00845063" w:rsidRPr="00983802">
              <w:rPr>
                <w:rStyle w:val="Hyperlink"/>
                <w:b w:val="0"/>
                <w:bCs w:val="0"/>
              </w:rPr>
              <w:t>Cara Pengumpulan Data</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13 \h </w:instrText>
            </w:r>
            <w:r w:rsidR="00845063" w:rsidRPr="00983802">
              <w:rPr>
                <w:b w:val="0"/>
                <w:bCs w:val="0"/>
              </w:rPr>
            </w:r>
            <w:r w:rsidR="00845063" w:rsidRPr="00983802">
              <w:rPr>
                <w:b w:val="0"/>
                <w:bCs w:val="0"/>
              </w:rPr>
              <w:fldChar w:fldCharType="separate"/>
            </w:r>
            <w:r w:rsidR="00865339">
              <w:rPr>
                <w:b w:val="0"/>
                <w:bCs w:val="0"/>
                <w:noProof/>
              </w:rPr>
              <w:t>26</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14" w:history="1">
            <w:r w:rsidR="00845063" w:rsidRPr="00983802">
              <w:rPr>
                <w:rStyle w:val="Hyperlink"/>
                <w:b w:val="0"/>
                <w:bCs w:val="0"/>
              </w:rPr>
              <w:t>3.</w:t>
            </w:r>
            <w:r w:rsidR="008C76F6" w:rsidRPr="00983802">
              <w:rPr>
                <w:rStyle w:val="Hyperlink"/>
                <w:b w:val="0"/>
                <w:bCs w:val="0"/>
                <w:lang w:val="en-US"/>
              </w:rPr>
              <w:t>6</w:t>
            </w:r>
            <w:r w:rsidR="00845063" w:rsidRPr="00983802">
              <w:rPr>
                <w:rFonts w:eastAsiaTheme="minorEastAsia"/>
                <w:b w:val="0"/>
                <w:bCs w:val="0"/>
                <w:kern w:val="0"/>
                <w:lang w:eastAsia="zh-CN"/>
                <w14:ligatures w14:val="none"/>
              </w:rPr>
              <w:tab/>
            </w:r>
            <w:r w:rsidR="00845063" w:rsidRPr="00983802">
              <w:rPr>
                <w:rStyle w:val="Hyperlink"/>
                <w:b w:val="0"/>
                <w:bCs w:val="0"/>
              </w:rPr>
              <w:t>Simulasi Perhitung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14 \h </w:instrText>
            </w:r>
            <w:r w:rsidR="00845063" w:rsidRPr="00983802">
              <w:rPr>
                <w:b w:val="0"/>
                <w:bCs w:val="0"/>
              </w:rPr>
            </w:r>
            <w:r w:rsidR="00845063" w:rsidRPr="00983802">
              <w:rPr>
                <w:b w:val="0"/>
                <w:bCs w:val="0"/>
              </w:rPr>
              <w:fldChar w:fldCharType="separate"/>
            </w:r>
            <w:r w:rsidR="00865339">
              <w:rPr>
                <w:b w:val="0"/>
                <w:bCs w:val="0"/>
                <w:noProof/>
              </w:rPr>
              <w:t>27</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19" w:history="1">
            <w:r w:rsidR="00845063" w:rsidRPr="00983802">
              <w:rPr>
                <w:rStyle w:val="Hyperlink"/>
                <w:b w:val="0"/>
                <w:bCs w:val="0"/>
              </w:rPr>
              <w:t>3.</w:t>
            </w:r>
            <w:r w:rsidR="00AD62D8" w:rsidRPr="00983802">
              <w:rPr>
                <w:rStyle w:val="Hyperlink"/>
                <w:b w:val="0"/>
                <w:bCs w:val="0"/>
                <w:lang w:val="en-US"/>
              </w:rPr>
              <w:t>7</w:t>
            </w:r>
            <w:r w:rsidR="00845063" w:rsidRPr="00983802">
              <w:rPr>
                <w:rFonts w:eastAsiaTheme="minorEastAsia"/>
                <w:b w:val="0"/>
                <w:bCs w:val="0"/>
                <w:kern w:val="0"/>
                <w:lang w:eastAsia="zh-CN"/>
                <w14:ligatures w14:val="none"/>
              </w:rPr>
              <w:tab/>
            </w:r>
            <w:r w:rsidR="00845063" w:rsidRPr="00983802">
              <w:rPr>
                <w:rStyle w:val="Hyperlink"/>
                <w:b w:val="0"/>
                <w:bCs w:val="0"/>
              </w:rPr>
              <w:t>Tahap Analisis</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19 \h </w:instrText>
            </w:r>
            <w:r w:rsidR="00845063" w:rsidRPr="00983802">
              <w:rPr>
                <w:b w:val="0"/>
                <w:bCs w:val="0"/>
              </w:rPr>
            </w:r>
            <w:r w:rsidR="00845063" w:rsidRPr="00983802">
              <w:rPr>
                <w:b w:val="0"/>
                <w:bCs w:val="0"/>
              </w:rPr>
              <w:fldChar w:fldCharType="separate"/>
            </w:r>
            <w:r w:rsidR="00865339">
              <w:rPr>
                <w:b w:val="0"/>
                <w:bCs w:val="0"/>
                <w:noProof/>
              </w:rPr>
              <w:t>32</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20" w:history="1">
            <w:r w:rsidR="00845063" w:rsidRPr="00983802">
              <w:rPr>
                <w:rStyle w:val="Hyperlink"/>
                <w:b w:val="0"/>
                <w:bCs w:val="0"/>
              </w:rPr>
              <w:t>3.</w:t>
            </w:r>
            <w:r w:rsidR="00AD62D8" w:rsidRPr="00983802">
              <w:rPr>
                <w:rStyle w:val="Hyperlink"/>
                <w:b w:val="0"/>
                <w:bCs w:val="0"/>
                <w:lang w:val="en-US"/>
              </w:rPr>
              <w:t>8</w:t>
            </w:r>
            <w:r w:rsidR="00845063" w:rsidRPr="00983802">
              <w:rPr>
                <w:rFonts w:eastAsiaTheme="minorEastAsia"/>
                <w:b w:val="0"/>
                <w:bCs w:val="0"/>
                <w:kern w:val="0"/>
                <w:lang w:eastAsia="zh-CN"/>
                <w14:ligatures w14:val="none"/>
              </w:rPr>
              <w:tab/>
            </w:r>
            <w:r w:rsidR="00845063" w:rsidRPr="00983802">
              <w:rPr>
                <w:rStyle w:val="Hyperlink"/>
                <w:b w:val="0"/>
                <w:bCs w:val="0"/>
              </w:rPr>
              <w:t>Tahap Desai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0 \h </w:instrText>
            </w:r>
            <w:r w:rsidR="00845063" w:rsidRPr="00983802">
              <w:rPr>
                <w:b w:val="0"/>
                <w:bCs w:val="0"/>
              </w:rPr>
            </w:r>
            <w:r w:rsidR="00845063" w:rsidRPr="00983802">
              <w:rPr>
                <w:b w:val="0"/>
                <w:bCs w:val="0"/>
              </w:rPr>
              <w:fldChar w:fldCharType="separate"/>
            </w:r>
            <w:r w:rsidR="00865339">
              <w:rPr>
                <w:b w:val="0"/>
                <w:bCs w:val="0"/>
                <w:noProof/>
              </w:rPr>
              <w:t>32</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21" w:history="1">
            <w:r w:rsidR="00845063" w:rsidRPr="00983802">
              <w:rPr>
                <w:rStyle w:val="Hyperlink"/>
                <w:b w:val="0"/>
                <w:bCs w:val="0"/>
              </w:rPr>
              <w:t>3.</w:t>
            </w:r>
            <w:r w:rsidR="00AD62D8" w:rsidRPr="00983802">
              <w:rPr>
                <w:rStyle w:val="Hyperlink"/>
                <w:b w:val="0"/>
                <w:bCs w:val="0"/>
                <w:lang w:val="en-US"/>
              </w:rPr>
              <w:t>9</w:t>
            </w:r>
            <w:r w:rsidR="00845063" w:rsidRPr="00983802">
              <w:rPr>
                <w:rFonts w:eastAsiaTheme="minorEastAsia"/>
                <w:b w:val="0"/>
                <w:bCs w:val="0"/>
                <w:kern w:val="0"/>
                <w:lang w:eastAsia="zh-CN"/>
                <w14:ligatures w14:val="none"/>
              </w:rPr>
              <w:tab/>
            </w:r>
            <w:r w:rsidR="00845063" w:rsidRPr="00983802">
              <w:rPr>
                <w:rStyle w:val="Hyperlink"/>
                <w:b w:val="0"/>
                <w:bCs w:val="0"/>
              </w:rPr>
              <w:t>Tahap Pembuat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1 \h </w:instrText>
            </w:r>
            <w:r w:rsidR="00845063" w:rsidRPr="00983802">
              <w:rPr>
                <w:b w:val="0"/>
                <w:bCs w:val="0"/>
              </w:rPr>
            </w:r>
            <w:r w:rsidR="00845063" w:rsidRPr="00983802">
              <w:rPr>
                <w:b w:val="0"/>
                <w:bCs w:val="0"/>
              </w:rPr>
              <w:fldChar w:fldCharType="separate"/>
            </w:r>
            <w:r w:rsidR="00865339">
              <w:rPr>
                <w:b w:val="0"/>
                <w:bCs w:val="0"/>
                <w:noProof/>
              </w:rPr>
              <w:t>33</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22" w:history="1">
            <w:r w:rsidR="00845063" w:rsidRPr="00983802">
              <w:rPr>
                <w:rStyle w:val="Hyperlink"/>
                <w:b w:val="0"/>
                <w:bCs w:val="0"/>
              </w:rPr>
              <w:t>3.</w:t>
            </w:r>
            <w:r w:rsidR="00AD62D8" w:rsidRPr="00983802">
              <w:rPr>
                <w:rStyle w:val="Hyperlink"/>
                <w:b w:val="0"/>
                <w:bCs w:val="0"/>
                <w:lang w:val="en-US"/>
              </w:rPr>
              <w:t>10</w:t>
            </w:r>
            <w:r w:rsidR="00845063" w:rsidRPr="00983802">
              <w:rPr>
                <w:rFonts w:eastAsiaTheme="minorEastAsia"/>
                <w:b w:val="0"/>
                <w:bCs w:val="0"/>
                <w:kern w:val="0"/>
                <w:lang w:eastAsia="zh-CN"/>
                <w14:ligatures w14:val="none"/>
              </w:rPr>
              <w:tab/>
            </w:r>
            <w:r w:rsidR="00845063" w:rsidRPr="00983802">
              <w:rPr>
                <w:rStyle w:val="Hyperlink"/>
                <w:b w:val="0"/>
                <w:bCs w:val="0"/>
              </w:rPr>
              <w:t>Tahap Penguji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2 \h </w:instrText>
            </w:r>
            <w:r w:rsidR="00845063" w:rsidRPr="00983802">
              <w:rPr>
                <w:b w:val="0"/>
                <w:bCs w:val="0"/>
              </w:rPr>
            </w:r>
            <w:r w:rsidR="00845063" w:rsidRPr="00983802">
              <w:rPr>
                <w:b w:val="0"/>
                <w:bCs w:val="0"/>
              </w:rPr>
              <w:fldChar w:fldCharType="separate"/>
            </w:r>
            <w:r w:rsidR="00865339">
              <w:rPr>
                <w:b w:val="0"/>
                <w:bCs w:val="0"/>
                <w:noProof/>
              </w:rPr>
              <w:t>33</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23" w:history="1">
            <w:r w:rsidR="00845063" w:rsidRPr="00983802">
              <w:rPr>
                <w:rStyle w:val="Hyperlink"/>
                <w:b w:val="0"/>
                <w:bCs w:val="0"/>
              </w:rPr>
              <w:t>3.1</w:t>
            </w:r>
            <w:r w:rsidR="00AD62D8" w:rsidRPr="00983802">
              <w:rPr>
                <w:rStyle w:val="Hyperlink"/>
                <w:b w:val="0"/>
                <w:bCs w:val="0"/>
                <w:lang w:val="en-US"/>
              </w:rPr>
              <w:t>1</w:t>
            </w:r>
            <w:r w:rsidR="00845063" w:rsidRPr="00983802">
              <w:rPr>
                <w:rFonts w:eastAsiaTheme="minorEastAsia"/>
                <w:b w:val="0"/>
                <w:bCs w:val="0"/>
                <w:kern w:val="0"/>
                <w:lang w:eastAsia="zh-CN"/>
                <w14:ligatures w14:val="none"/>
              </w:rPr>
              <w:tab/>
            </w:r>
            <w:r w:rsidR="00845063" w:rsidRPr="00983802">
              <w:rPr>
                <w:rStyle w:val="Hyperlink"/>
                <w:b w:val="0"/>
                <w:bCs w:val="0"/>
              </w:rPr>
              <w:t>Tahap Impelementasi</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3 \h </w:instrText>
            </w:r>
            <w:r w:rsidR="00845063" w:rsidRPr="00983802">
              <w:rPr>
                <w:b w:val="0"/>
                <w:bCs w:val="0"/>
              </w:rPr>
            </w:r>
            <w:r w:rsidR="00845063" w:rsidRPr="00983802">
              <w:rPr>
                <w:b w:val="0"/>
                <w:bCs w:val="0"/>
              </w:rPr>
              <w:fldChar w:fldCharType="separate"/>
            </w:r>
            <w:r w:rsidR="00865339">
              <w:rPr>
                <w:b w:val="0"/>
                <w:bCs w:val="0"/>
                <w:noProof/>
              </w:rPr>
              <w:t>34</w:t>
            </w:r>
            <w:r w:rsidR="00845063" w:rsidRPr="00983802">
              <w:rPr>
                <w:b w:val="0"/>
                <w:bCs w:val="0"/>
              </w:rPr>
              <w:fldChar w:fldCharType="end"/>
            </w:r>
          </w:hyperlink>
        </w:p>
        <w:p w:rsidR="00405434" w:rsidRPr="00983802" w:rsidRDefault="00DB1A4C" w:rsidP="00983802">
          <w:pPr>
            <w:pStyle w:val="TOC2"/>
            <w:ind w:left="0" w:firstLine="0"/>
            <w:rPr>
              <w:rFonts w:eastAsiaTheme="minorEastAsia"/>
              <w:bCs w:val="0"/>
              <w:kern w:val="0"/>
              <w:lang w:eastAsia="zh-CN"/>
              <w14:ligatures w14:val="none"/>
            </w:rPr>
          </w:pPr>
          <w:hyperlink w:anchor="_Toc153498424" w:history="1">
            <w:r w:rsidR="00845063" w:rsidRPr="00983802">
              <w:rPr>
                <w:rStyle w:val="Hyperlink"/>
                <w:bCs w:val="0"/>
              </w:rPr>
              <w:t>BAB IV</w:t>
            </w:r>
            <w:r w:rsidR="00845063" w:rsidRPr="00983802">
              <w:rPr>
                <w:bCs w:val="0"/>
              </w:rPr>
              <w:tab/>
            </w:r>
            <w:r w:rsidR="00845063" w:rsidRPr="00983802">
              <w:rPr>
                <w:bCs w:val="0"/>
              </w:rPr>
              <w:fldChar w:fldCharType="begin"/>
            </w:r>
            <w:r w:rsidR="00845063" w:rsidRPr="00983802">
              <w:rPr>
                <w:bCs w:val="0"/>
              </w:rPr>
              <w:instrText xml:space="preserve"> PAGEREF _Toc153498424 \h </w:instrText>
            </w:r>
            <w:r w:rsidR="00845063" w:rsidRPr="00983802">
              <w:rPr>
                <w:bCs w:val="0"/>
              </w:rPr>
            </w:r>
            <w:r w:rsidR="00845063" w:rsidRPr="00983802">
              <w:rPr>
                <w:bCs w:val="0"/>
              </w:rPr>
              <w:fldChar w:fldCharType="separate"/>
            </w:r>
            <w:r w:rsidR="00865339">
              <w:rPr>
                <w:bCs w:val="0"/>
                <w:noProof/>
              </w:rPr>
              <w:t>35</w:t>
            </w:r>
            <w:r w:rsidR="00845063" w:rsidRPr="00983802">
              <w:rPr>
                <w:bCs w:val="0"/>
              </w:rPr>
              <w:fldChar w:fldCharType="end"/>
            </w:r>
          </w:hyperlink>
        </w:p>
        <w:p w:rsidR="00405434" w:rsidRPr="00983802" w:rsidRDefault="00405434">
          <w:pPr>
            <w:pStyle w:val="TOC2"/>
            <w:rPr>
              <w:rStyle w:val="Hyperlink"/>
              <w:b w:val="0"/>
              <w:bCs w:val="0"/>
            </w:rPr>
            <w:sectPr w:rsidR="00405434" w:rsidRPr="00983802">
              <w:headerReference w:type="default" r:id="rId29"/>
              <w:footerReference w:type="default" r:id="rId30"/>
              <w:footerReference w:type="first" r:id="rId31"/>
              <w:pgSz w:w="11906" w:h="16838"/>
              <w:pgMar w:top="2268" w:right="1701" w:bottom="1701" w:left="2268" w:header="709" w:footer="709" w:gutter="0"/>
              <w:pgNumType w:start="1"/>
              <w:cols w:space="708"/>
              <w:titlePg/>
              <w:docGrid w:linePitch="360"/>
            </w:sectPr>
          </w:pPr>
        </w:p>
        <w:p w:rsidR="00405434" w:rsidRPr="00983802" w:rsidRDefault="00DB1A4C" w:rsidP="00983802">
          <w:pPr>
            <w:pStyle w:val="TOC2"/>
            <w:ind w:left="0" w:firstLine="0"/>
            <w:rPr>
              <w:rFonts w:eastAsiaTheme="minorEastAsia"/>
              <w:bCs w:val="0"/>
              <w:kern w:val="0"/>
              <w:lang w:eastAsia="zh-CN"/>
              <w14:ligatures w14:val="none"/>
            </w:rPr>
          </w:pPr>
          <w:hyperlink w:anchor="_Toc153498425" w:history="1">
            <w:r w:rsidR="00845063" w:rsidRPr="00983802">
              <w:rPr>
                <w:rStyle w:val="Hyperlink"/>
                <w:bCs w:val="0"/>
              </w:rPr>
              <w:t>HASIL PENELITIAN</w:t>
            </w:r>
            <w:r w:rsidR="00845063" w:rsidRPr="00983802">
              <w:rPr>
                <w:bCs w:val="0"/>
              </w:rPr>
              <w:tab/>
            </w:r>
            <w:r w:rsidR="00845063" w:rsidRPr="00983802">
              <w:rPr>
                <w:bCs w:val="0"/>
              </w:rPr>
              <w:fldChar w:fldCharType="begin"/>
            </w:r>
            <w:r w:rsidR="00845063" w:rsidRPr="00983802">
              <w:rPr>
                <w:bCs w:val="0"/>
              </w:rPr>
              <w:instrText xml:space="preserve"> PAGEREF _Toc153498425 \h </w:instrText>
            </w:r>
            <w:r w:rsidR="00845063" w:rsidRPr="00983802">
              <w:rPr>
                <w:bCs w:val="0"/>
              </w:rPr>
            </w:r>
            <w:r w:rsidR="00845063" w:rsidRPr="00983802">
              <w:rPr>
                <w:bCs w:val="0"/>
              </w:rPr>
              <w:fldChar w:fldCharType="separate"/>
            </w:r>
            <w:r w:rsidR="00865339">
              <w:rPr>
                <w:bCs w:val="0"/>
                <w:noProof/>
              </w:rPr>
              <w:t>35</w:t>
            </w:r>
            <w:r w:rsidR="00845063" w:rsidRPr="00983802">
              <w:rPr>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26" w:history="1">
            <w:r w:rsidR="00845063" w:rsidRPr="00983802">
              <w:rPr>
                <w:rStyle w:val="Hyperlink"/>
                <w:rFonts w:eastAsia="Times New Roman"/>
                <w:b w:val="0"/>
                <w:bCs w:val="0"/>
                <w:spacing w:val="-4"/>
                <w:w w:val="99"/>
                <w:lang w:val="id" w:eastAsia="id" w:bidi="id"/>
              </w:rPr>
              <w:t>4.2</w:t>
            </w:r>
            <w:r w:rsidR="00845063" w:rsidRPr="00983802">
              <w:rPr>
                <w:rFonts w:eastAsiaTheme="minorEastAsia"/>
                <w:b w:val="0"/>
                <w:bCs w:val="0"/>
                <w:kern w:val="0"/>
                <w:lang w:eastAsia="zh-CN"/>
                <w14:ligatures w14:val="none"/>
              </w:rPr>
              <w:tab/>
            </w:r>
            <w:r w:rsidR="00845063" w:rsidRPr="00983802">
              <w:rPr>
                <w:rStyle w:val="Hyperlink"/>
                <w:b w:val="0"/>
                <w:bCs w:val="0"/>
              </w:rPr>
              <w:t>Hasil</w:t>
            </w:r>
            <w:r w:rsidR="00845063" w:rsidRPr="00983802">
              <w:rPr>
                <w:rStyle w:val="Hyperlink"/>
                <w:b w:val="0"/>
                <w:bCs w:val="0"/>
                <w:spacing w:val="-1"/>
              </w:rPr>
              <w:t xml:space="preserve"> </w:t>
            </w:r>
            <w:r w:rsidR="00845063" w:rsidRPr="00983802">
              <w:rPr>
                <w:rStyle w:val="Hyperlink"/>
                <w:b w:val="0"/>
                <w:bCs w:val="0"/>
              </w:rPr>
              <w:t>Permodel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6 \h </w:instrText>
            </w:r>
            <w:r w:rsidR="00845063" w:rsidRPr="00983802">
              <w:rPr>
                <w:b w:val="0"/>
                <w:bCs w:val="0"/>
              </w:rPr>
            </w:r>
            <w:r w:rsidR="00845063" w:rsidRPr="00983802">
              <w:rPr>
                <w:b w:val="0"/>
                <w:bCs w:val="0"/>
              </w:rPr>
              <w:fldChar w:fldCharType="separate"/>
            </w:r>
            <w:r w:rsidR="00865339">
              <w:rPr>
                <w:b w:val="0"/>
                <w:bCs w:val="0"/>
                <w:noProof/>
              </w:rPr>
              <w:t>37</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27" w:history="1">
            <w:r w:rsidR="00845063" w:rsidRPr="00983802">
              <w:rPr>
                <w:rStyle w:val="Hyperlink"/>
                <w:rFonts w:eastAsia="Times New Roman"/>
                <w:b w:val="0"/>
                <w:bCs w:val="0"/>
                <w:spacing w:val="-4"/>
                <w:w w:val="99"/>
                <w:lang w:val="id" w:eastAsia="id" w:bidi="id"/>
              </w:rPr>
              <w:t>4.3</w:t>
            </w:r>
            <w:r w:rsidR="00983802">
              <w:rPr>
                <w:rStyle w:val="Hyperlink"/>
                <w:rFonts w:eastAsia="Times New Roman"/>
                <w:b w:val="0"/>
                <w:bCs w:val="0"/>
                <w:spacing w:val="-4"/>
                <w:w w:val="99"/>
                <w:lang w:val="id" w:eastAsia="id" w:bidi="id"/>
              </w:rPr>
              <w:t xml:space="preserve">     </w:t>
            </w:r>
            <w:r w:rsidR="00845063" w:rsidRPr="00983802">
              <w:rPr>
                <w:rStyle w:val="Hyperlink"/>
                <w:b w:val="0"/>
                <w:bCs w:val="0"/>
              </w:rPr>
              <w:t>Hasil Pengembangan</w:t>
            </w:r>
            <w:r w:rsidR="00845063" w:rsidRPr="00983802">
              <w:rPr>
                <w:rStyle w:val="Hyperlink"/>
                <w:b w:val="0"/>
                <w:bCs w:val="0"/>
                <w:spacing w:val="-3"/>
              </w:rPr>
              <w:t xml:space="preserve"> </w:t>
            </w:r>
            <w:r w:rsidR="00845063" w:rsidRPr="00983802">
              <w:rPr>
                <w:rStyle w:val="Hyperlink"/>
                <w:b w:val="0"/>
                <w:bCs w:val="0"/>
              </w:rPr>
              <w:t>Sistem</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7 \h </w:instrText>
            </w:r>
            <w:r w:rsidR="00845063" w:rsidRPr="00983802">
              <w:rPr>
                <w:b w:val="0"/>
                <w:bCs w:val="0"/>
              </w:rPr>
            </w:r>
            <w:r w:rsidR="00845063" w:rsidRPr="00983802">
              <w:rPr>
                <w:b w:val="0"/>
                <w:bCs w:val="0"/>
              </w:rPr>
              <w:fldChar w:fldCharType="separate"/>
            </w:r>
            <w:r w:rsidR="00865339">
              <w:rPr>
                <w:b w:val="0"/>
                <w:bCs w:val="0"/>
                <w:noProof/>
              </w:rPr>
              <w:t>38</w:t>
            </w:r>
            <w:r w:rsidR="00845063" w:rsidRPr="00983802">
              <w:rPr>
                <w:b w:val="0"/>
                <w:bCs w:val="0"/>
              </w:rPr>
              <w:fldChar w:fldCharType="end"/>
            </w:r>
          </w:hyperlink>
        </w:p>
        <w:p w:rsidR="00405434" w:rsidRPr="00983802" w:rsidRDefault="00DB1A4C" w:rsidP="00983802">
          <w:pPr>
            <w:pStyle w:val="TOC2"/>
            <w:ind w:left="851" w:firstLine="283"/>
            <w:rPr>
              <w:rFonts w:eastAsiaTheme="minorEastAsia"/>
              <w:b w:val="0"/>
              <w:bCs w:val="0"/>
              <w:kern w:val="0"/>
              <w:lang w:eastAsia="zh-CN"/>
              <w14:ligatures w14:val="none"/>
            </w:rPr>
          </w:pPr>
          <w:hyperlink w:anchor="_Toc153498428" w:history="1">
            <w:r w:rsidR="00845063" w:rsidRPr="00983802">
              <w:rPr>
                <w:rStyle w:val="Hyperlink"/>
                <w:rFonts w:eastAsia="Times New Roman"/>
                <w:b w:val="0"/>
                <w:bCs w:val="0"/>
                <w:spacing w:val="-8"/>
                <w:w w:val="99"/>
                <w:lang w:val="id" w:eastAsia="id" w:bidi="id"/>
              </w:rPr>
              <w:t>4.3.1.2</w:t>
            </w:r>
            <w:r w:rsidR="00845063" w:rsidRPr="00983802">
              <w:rPr>
                <w:rFonts w:eastAsiaTheme="minorEastAsia"/>
                <w:b w:val="0"/>
                <w:bCs w:val="0"/>
                <w:kern w:val="0"/>
                <w:lang w:eastAsia="zh-CN"/>
                <w14:ligatures w14:val="none"/>
              </w:rPr>
              <w:t xml:space="preserve"> </w:t>
            </w:r>
            <w:r w:rsidR="00845063" w:rsidRPr="00983802">
              <w:rPr>
                <w:rStyle w:val="Hyperlink"/>
                <w:b w:val="0"/>
                <w:bCs w:val="0"/>
              </w:rPr>
              <w:t>Diagram</w:t>
            </w:r>
            <w:r w:rsidR="00845063" w:rsidRPr="00983802">
              <w:rPr>
                <w:rStyle w:val="Hyperlink"/>
                <w:b w:val="0"/>
                <w:bCs w:val="0"/>
                <w:spacing w:val="-8"/>
              </w:rPr>
              <w:t xml:space="preserve"> </w:t>
            </w:r>
            <w:r w:rsidR="00845063" w:rsidRPr="00983802">
              <w:rPr>
                <w:rStyle w:val="Hyperlink"/>
                <w:b w:val="0"/>
                <w:bCs w:val="0"/>
              </w:rPr>
              <w:t>Berjenjang</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8 \h </w:instrText>
            </w:r>
            <w:r w:rsidR="00845063" w:rsidRPr="00983802">
              <w:rPr>
                <w:b w:val="0"/>
                <w:bCs w:val="0"/>
              </w:rPr>
            </w:r>
            <w:r w:rsidR="00845063" w:rsidRPr="00983802">
              <w:rPr>
                <w:b w:val="0"/>
                <w:bCs w:val="0"/>
              </w:rPr>
              <w:fldChar w:fldCharType="separate"/>
            </w:r>
            <w:r w:rsidR="00865339">
              <w:rPr>
                <w:b w:val="0"/>
                <w:bCs w:val="0"/>
                <w:noProof/>
              </w:rPr>
              <w:t>39</w:t>
            </w:r>
            <w:r w:rsidR="00845063" w:rsidRPr="00983802">
              <w:rPr>
                <w:b w:val="0"/>
                <w:bCs w:val="0"/>
              </w:rPr>
              <w:fldChar w:fldCharType="end"/>
            </w:r>
          </w:hyperlink>
        </w:p>
        <w:p w:rsidR="00405434" w:rsidRPr="00983802" w:rsidRDefault="00DB1A4C">
          <w:pPr>
            <w:pStyle w:val="TOC2"/>
            <w:rPr>
              <w:rFonts w:eastAsiaTheme="minorEastAsia"/>
              <w:b w:val="0"/>
              <w:bCs w:val="0"/>
              <w:kern w:val="0"/>
              <w:lang w:eastAsia="zh-CN"/>
              <w14:ligatures w14:val="none"/>
            </w:rPr>
          </w:pPr>
          <w:hyperlink w:anchor="_Toc153498429" w:history="1">
            <w:r w:rsidR="00845063" w:rsidRPr="00983802">
              <w:rPr>
                <w:rStyle w:val="Hyperlink"/>
                <w:rFonts w:eastAsia="Times New Roman"/>
                <w:b w:val="0"/>
                <w:bCs w:val="0"/>
                <w:spacing w:val="-8"/>
                <w:w w:val="99"/>
                <w:lang w:val="id" w:eastAsia="id" w:bidi="id"/>
              </w:rPr>
              <w:t>4.3.1.3</w:t>
            </w:r>
            <w:r w:rsidR="00845063" w:rsidRPr="00983802">
              <w:rPr>
                <w:rFonts w:eastAsiaTheme="minorEastAsia"/>
                <w:b w:val="0"/>
                <w:bCs w:val="0"/>
                <w:kern w:val="0"/>
                <w:lang w:eastAsia="zh-CN"/>
                <w14:ligatures w14:val="none"/>
              </w:rPr>
              <w:t xml:space="preserve"> </w:t>
            </w:r>
            <w:r w:rsidR="00845063" w:rsidRPr="00983802">
              <w:rPr>
                <w:rStyle w:val="Hyperlink"/>
                <w:b w:val="0"/>
                <w:bCs w:val="0"/>
              </w:rPr>
              <w:t>Diagram Arus</w:t>
            </w:r>
            <w:r w:rsidR="00845063" w:rsidRPr="00983802">
              <w:rPr>
                <w:rStyle w:val="Hyperlink"/>
                <w:b w:val="0"/>
                <w:bCs w:val="0"/>
                <w:spacing w:val="-10"/>
              </w:rPr>
              <w:t xml:space="preserve"> </w:t>
            </w:r>
            <w:r w:rsidR="00845063" w:rsidRPr="00983802">
              <w:rPr>
                <w:rStyle w:val="Hyperlink"/>
                <w:b w:val="0"/>
                <w:bCs w:val="0"/>
              </w:rPr>
              <w:t>Data</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29 \h </w:instrText>
            </w:r>
            <w:r w:rsidR="00845063" w:rsidRPr="00983802">
              <w:rPr>
                <w:b w:val="0"/>
                <w:bCs w:val="0"/>
              </w:rPr>
            </w:r>
            <w:r w:rsidR="00845063" w:rsidRPr="00983802">
              <w:rPr>
                <w:b w:val="0"/>
                <w:bCs w:val="0"/>
              </w:rPr>
              <w:fldChar w:fldCharType="separate"/>
            </w:r>
            <w:r w:rsidR="00865339">
              <w:rPr>
                <w:b w:val="0"/>
                <w:bCs w:val="0"/>
                <w:noProof/>
              </w:rPr>
              <w:t>40</w:t>
            </w:r>
            <w:r w:rsidR="00845063" w:rsidRPr="00983802">
              <w:rPr>
                <w:b w:val="0"/>
                <w:bCs w:val="0"/>
              </w:rPr>
              <w:fldChar w:fldCharType="end"/>
            </w:r>
          </w:hyperlink>
        </w:p>
        <w:p w:rsidR="00405434" w:rsidRPr="00983802" w:rsidRDefault="00DB1A4C">
          <w:pPr>
            <w:pStyle w:val="TOC2"/>
            <w:rPr>
              <w:rFonts w:eastAsiaTheme="minorEastAsia"/>
              <w:b w:val="0"/>
              <w:bCs w:val="0"/>
              <w:kern w:val="0"/>
              <w:lang w:eastAsia="zh-CN"/>
              <w14:ligatures w14:val="none"/>
            </w:rPr>
          </w:pPr>
          <w:hyperlink w:anchor="_Toc153498430" w:history="1">
            <w:r w:rsidR="00845063" w:rsidRPr="00983802">
              <w:rPr>
                <w:rStyle w:val="Hyperlink"/>
                <w:rFonts w:eastAsia="Times New Roman"/>
                <w:b w:val="0"/>
                <w:bCs w:val="0"/>
                <w:spacing w:val="-2"/>
                <w:w w:val="99"/>
                <w:lang w:val="id" w:eastAsia="id" w:bidi="id"/>
              </w:rPr>
              <w:t>4.3.1.3.2</w:t>
            </w:r>
            <w:r w:rsidR="00845063" w:rsidRPr="00983802">
              <w:rPr>
                <w:rFonts w:eastAsiaTheme="minorEastAsia"/>
                <w:b w:val="0"/>
                <w:bCs w:val="0"/>
                <w:kern w:val="0"/>
                <w:lang w:eastAsia="zh-CN"/>
                <w14:ligatures w14:val="none"/>
              </w:rPr>
              <w:t xml:space="preserve"> </w:t>
            </w:r>
            <w:r w:rsidR="00845063" w:rsidRPr="00983802">
              <w:rPr>
                <w:rStyle w:val="Hyperlink"/>
                <w:b w:val="0"/>
                <w:bCs w:val="0"/>
              </w:rPr>
              <w:t>DAD Level 1 Proses</w:t>
            </w:r>
            <w:r w:rsidR="00845063" w:rsidRPr="00983802">
              <w:rPr>
                <w:rStyle w:val="Hyperlink"/>
                <w:b w:val="0"/>
                <w:bCs w:val="0"/>
                <w:spacing w:val="-3"/>
              </w:rPr>
              <w:t xml:space="preserve"> </w:t>
            </w:r>
            <w:r w:rsidR="00845063" w:rsidRPr="00983802">
              <w:rPr>
                <w:rStyle w:val="Hyperlink"/>
                <w:b w:val="0"/>
                <w:bCs w:val="0"/>
              </w:rPr>
              <w:t>1</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0 \h </w:instrText>
            </w:r>
            <w:r w:rsidR="00845063" w:rsidRPr="00983802">
              <w:rPr>
                <w:b w:val="0"/>
                <w:bCs w:val="0"/>
              </w:rPr>
            </w:r>
            <w:r w:rsidR="00845063" w:rsidRPr="00983802">
              <w:rPr>
                <w:b w:val="0"/>
                <w:bCs w:val="0"/>
              </w:rPr>
              <w:fldChar w:fldCharType="separate"/>
            </w:r>
            <w:r w:rsidR="00865339">
              <w:rPr>
                <w:b w:val="0"/>
                <w:bCs w:val="0"/>
                <w:noProof/>
              </w:rPr>
              <w:t>41</w:t>
            </w:r>
            <w:r w:rsidR="00845063" w:rsidRPr="00983802">
              <w:rPr>
                <w:b w:val="0"/>
                <w:bCs w:val="0"/>
              </w:rPr>
              <w:fldChar w:fldCharType="end"/>
            </w:r>
          </w:hyperlink>
        </w:p>
        <w:p w:rsidR="00405434" w:rsidRPr="00983802" w:rsidRDefault="00DB1A4C">
          <w:pPr>
            <w:pStyle w:val="TOC2"/>
            <w:rPr>
              <w:rFonts w:eastAsiaTheme="minorEastAsia"/>
              <w:b w:val="0"/>
              <w:bCs w:val="0"/>
              <w:kern w:val="0"/>
              <w:lang w:eastAsia="zh-CN"/>
              <w14:ligatures w14:val="none"/>
            </w:rPr>
          </w:pPr>
          <w:hyperlink w:anchor="_Toc153498431" w:history="1">
            <w:r w:rsidR="00845063" w:rsidRPr="00983802">
              <w:rPr>
                <w:rStyle w:val="Hyperlink"/>
                <w:rFonts w:eastAsia="Times New Roman"/>
                <w:b w:val="0"/>
                <w:bCs w:val="0"/>
                <w:spacing w:val="-2"/>
                <w:w w:val="99"/>
                <w:lang w:val="id" w:eastAsia="id" w:bidi="id"/>
              </w:rPr>
              <w:t>4.3.1.3.3</w:t>
            </w:r>
            <w:r w:rsidR="00845063" w:rsidRPr="00983802">
              <w:rPr>
                <w:rFonts w:eastAsiaTheme="minorEastAsia"/>
                <w:b w:val="0"/>
                <w:bCs w:val="0"/>
                <w:kern w:val="0"/>
                <w:lang w:eastAsia="zh-CN"/>
                <w14:ligatures w14:val="none"/>
              </w:rPr>
              <w:t xml:space="preserve"> </w:t>
            </w:r>
            <w:r w:rsidR="00845063" w:rsidRPr="00983802">
              <w:rPr>
                <w:rStyle w:val="Hyperlink"/>
                <w:b w:val="0"/>
                <w:bCs w:val="0"/>
              </w:rPr>
              <w:t>DAD Level 1 Proses</w:t>
            </w:r>
            <w:r w:rsidR="00845063" w:rsidRPr="00983802">
              <w:rPr>
                <w:rStyle w:val="Hyperlink"/>
                <w:b w:val="0"/>
                <w:bCs w:val="0"/>
                <w:spacing w:val="-2"/>
              </w:rPr>
              <w:t xml:space="preserve"> </w:t>
            </w:r>
            <w:r w:rsidR="00845063" w:rsidRPr="00983802">
              <w:rPr>
                <w:rStyle w:val="Hyperlink"/>
                <w:b w:val="0"/>
                <w:bCs w:val="0"/>
              </w:rPr>
              <w:t>2</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1 \h </w:instrText>
            </w:r>
            <w:r w:rsidR="00845063" w:rsidRPr="00983802">
              <w:rPr>
                <w:b w:val="0"/>
                <w:bCs w:val="0"/>
              </w:rPr>
            </w:r>
            <w:r w:rsidR="00845063" w:rsidRPr="00983802">
              <w:rPr>
                <w:b w:val="0"/>
                <w:bCs w:val="0"/>
              </w:rPr>
              <w:fldChar w:fldCharType="separate"/>
            </w:r>
            <w:r w:rsidR="00865339">
              <w:rPr>
                <w:b w:val="0"/>
                <w:bCs w:val="0"/>
                <w:noProof/>
              </w:rPr>
              <w:t>41</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32" w:history="1">
            <w:r w:rsidR="00845063" w:rsidRPr="00983802">
              <w:rPr>
                <w:rStyle w:val="Hyperlink"/>
                <w:rFonts w:eastAsia="Times New Roman"/>
                <w:b w:val="0"/>
                <w:bCs w:val="0"/>
                <w:spacing w:val="-4"/>
                <w:w w:val="99"/>
                <w:lang w:val="id" w:eastAsia="id" w:bidi="id"/>
              </w:rPr>
              <w:t>4.4</w:t>
            </w:r>
            <w:r w:rsidR="00845063" w:rsidRPr="00983802">
              <w:rPr>
                <w:rFonts w:eastAsiaTheme="minorEastAsia"/>
                <w:b w:val="0"/>
                <w:bCs w:val="0"/>
                <w:kern w:val="0"/>
                <w:lang w:eastAsia="zh-CN"/>
                <w14:ligatures w14:val="none"/>
              </w:rPr>
              <w:tab/>
            </w:r>
            <w:r w:rsidR="00845063" w:rsidRPr="00983802">
              <w:rPr>
                <w:rStyle w:val="Hyperlink"/>
                <w:b w:val="0"/>
                <w:bCs w:val="0"/>
              </w:rPr>
              <w:t>Kamus</w:t>
            </w:r>
            <w:r w:rsidR="00845063" w:rsidRPr="00983802">
              <w:rPr>
                <w:rStyle w:val="Hyperlink"/>
                <w:b w:val="0"/>
                <w:bCs w:val="0"/>
                <w:spacing w:val="1"/>
              </w:rPr>
              <w:t xml:space="preserve"> </w:t>
            </w:r>
            <w:r w:rsidR="00845063" w:rsidRPr="00983802">
              <w:rPr>
                <w:rStyle w:val="Hyperlink"/>
                <w:b w:val="0"/>
                <w:bCs w:val="0"/>
              </w:rPr>
              <w:t>Data</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2 \h </w:instrText>
            </w:r>
            <w:r w:rsidR="00845063" w:rsidRPr="00983802">
              <w:rPr>
                <w:b w:val="0"/>
                <w:bCs w:val="0"/>
              </w:rPr>
            </w:r>
            <w:r w:rsidR="00845063" w:rsidRPr="00983802">
              <w:rPr>
                <w:b w:val="0"/>
                <w:bCs w:val="0"/>
              </w:rPr>
              <w:fldChar w:fldCharType="separate"/>
            </w:r>
            <w:r w:rsidR="00865339">
              <w:rPr>
                <w:b w:val="0"/>
                <w:bCs w:val="0"/>
                <w:noProof/>
              </w:rPr>
              <w:t>42</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33" w:history="1">
            <w:r w:rsidR="00845063" w:rsidRPr="00983802">
              <w:rPr>
                <w:rStyle w:val="Hyperlink"/>
                <w:rFonts w:eastAsia="Times New Roman"/>
                <w:b w:val="0"/>
                <w:bCs w:val="0"/>
                <w:spacing w:val="-4"/>
                <w:w w:val="99"/>
                <w:lang w:val="id" w:eastAsia="id" w:bidi="id"/>
              </w:rPr>
              <w:t>4.5</w:t>
            </w:r>
            <w:r w:rsidR="00845063" w:rsidRPr="00983802">
              <w:rPr>
                <w:rFonts w:eastAsiaTheme="minorEastAsia"/>
                <w:b w:val="0"/>
                <w:bCs w:val="0"/>
                <w:kern w:val="0"/>
                <w:lang w:eastAsia="zh-CN"/>
                <w14:ligatures w14:val="none"/>
              </w:rPr>
              <w:tab/>
            </w:r>
            <w:r w:rsidR="00845063" w:rsidRPr="00983802">
              <w:rPr>
                <w:rStyle w:val="Hyperlink"/>
                <w:b w:val="0"/>
                <w:bCs w:val="0"/>
              </w:rPr>
              <w:t>Desain</w:t>
            </w:r>
            <w:r w:rsidR="00845063" w:rsidRPr="00983802">
              <w:rPr>
                <w:rStyle w:val="Hyperlink"/>
                <w:b w:val="0"/>
                <w:bCs w:val="0"/>
                <w:spacing w:val="-3"/>
              </w:rPr>
              <w:t xml:space="preserve"> </w:t>
            </w:r>
            <w:r w:rsidR="00845063" w:rsidRPr="00983802">
              <w:rPr>
                <w:rStyle w:val="Hyperlink"/>
                <w:b w:val="0"/>
                <w:bCs w:val="0"/>
              </w:rPr>
              <w:t>Arsitektur</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3 \h </w:instrText>
            </w:r>
            <w:r w:rsidR="00845063" w:rsidRPr="00983802">
              <w:rPr>
                <w:b w:val="0"/>
                <w:bCs w:val="0"/>
              </w:rPr>
            </w:r>
            <w:r w:rsidR="00845063" w:rsidRPr="00983802">
              <w:rPr>
                <w:b w:val="0"/>
                <w:bCs w:val="0"/>
              </w:rPr>
              <w:fldChar w:fldCharType="separate"/>
            </w:r>
            <w:r w:rsidR="00865339">
              <w:rPr>
                <w:b w:val="0"/>
                <w:bCs w:val="0"/>
                <w:noProof/>
              </w:rPr>
              <w:t>43</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34" w:history="1">
            <w:r w:rsidR="00845063" w:rsidRPr="00983802">
              <w:rPr>
                <w:rStyle w:val="Hyperlink"/>
                <w:rFonts w:eastAsia="Times New Roman"/>
                <w:b w:val="0"/>
                <w:bCs w:val="0"/>
                <w:spacing w:val="-4"/>
                <w:w w:val="99"/>
                <w:lang w:val="id" w:eastAsia="id" w:bidi="id"/>
              </w:rPr>
              <w:t>4.6</w:t>
            </w:r>
            <w:r w:rsidR="00845063" w:rsidRPr="00983802">
              <w:rPr>
                <w:rFonts w:eastAsiaTheme="minorEastAsia"/>
                <w:b w:val="0"/>
                <w:bCs w:val="0"/>
                <w:kern w:val="0"/>
                <w:lang w:eastAsia="zh-CN"/>
                <w14:ligatures w14:val="none"/>
              </w:rPr>
              <w:tab/>
            </w:r>
            <w:r w:rsidR="00845063" w:rsidRPr="00983802">
              <w:rPr>
                <w:rStyle w:val="Hyperlink"/>
                <w:b w:val="0"/>
                <w:bCs w:val="0"/>
              </w:rPr>
              <w:t>Interface Desig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4 \h </w:instrText>
            </w:r>
            <w:r w:rsidR="00845063" w:rsidRPr="00983802">
              <w:rPr>
                <w:b w:val="0"/>
                <w:bCs w:val="0"/>
              </w:rPr>
            </w:r>
            <w:r w:rsidR="00845063" w:rsidRPr="00983802">
              <w:rPr>
                <w:b w:val="0"/>
                <w:bCs w:val="0"/>
              </w:rPr>
              <w:fldChar w:fldCharType="separate"/>
            </w:r>
            <w:r w:rsidR="00865339">
              <w:rPr>
                <w:b w:val="0"/>
                <w:bCs w:val="0"/>
                <w:noProof/>
              </w:rPr>
              <w:t>44</w:t>
            </w:r>
            <w:r w:rsidR="00845063" w:rsidRPr="00983802">
              <w:rPr>
                <w:b w:val="0"/>
                <w:bCs w:val="0"/>
              </w:rPr>
              <w:fldChar w:fldCharType="end"/>
            </w:r>
          </w:hyperlink>
        </w:p>
        <w:p w:rsidR="00405434" w:rsidRPr="00983802" w:rsidRDefault="00DB1A4C">
          <w:pPr>
            <w:pStyle w:val="TOC2"/>
            <w:rPr>
              <w:rFonts w:eastAsiaTheme="minorEastAsia"/>
              <w:b w:val="0"/>
              <w:bCs w:val="0"/>
              <w:kern w:val="0"/>
              <w:lang w:eastAsia="zh-CN"/>
              <w14:ligatures w14:val="none"/>
            </w:rPr>
          </w:pPr>
          <w:hyperlink w:anchor="_Toc153498435" w:history="1">
            <w:r w:rsidR="00845063" w:rsidRPr="00983802">
              <w:rPr>
                <w:rStyle w:val="Hyperlink"/>
                <w:rFonts w:eastAsia="Times New Roman"/>
                <w:b w:val="0"/>
                <w:bCs w:val="0"/>
                <w:spacing w:val="-2"/>
                <w:w w:val="99"/>
                <w:lang w:val="id" w:eastAsia="id" w:bidi="id"/>
              </w:rPr>
              <w:t>4.6.2</w:t>
            </w:r>
            <w:r w:rsidR="00845063" w:rsidRPr="00983802">
              <w:rPr>
                <w:rFonts w:eastAsiaTheme="minorEastAsia"/>
                <w:b w:val="0"/>
                <w:bCs w:val="0"/>
                <w:kern w:val="0"/>
                <w:lang w:eastAsia="zh-CN"/>
                <w14:ligatures w14:val="none"/>
              </w:rPr>
              <w:tab/>
            </w:r>
            <w:r w:rsidR="00845063" w:rsidRPr="00983802">
              <w:rPr>
                <w:rStyle w:val="Hyperlink"/>
                <w:b w:val="0"/>
                <w:bCs w:val="0"/>
              </w:rPr>
              <w:t>Mekanisme Navigasi</w:t>
            </w:r>
            <w:r w:rsidR="00845063" w:rsidRPr="00983802">
              <w:rPr>
                <w:rStyle w:val="Hyperlink"/>
                <w:b w:val="0"/>
                <w:bCs w:val="0"/>
                <w:spacing w:val="2"/>
              </w:rPr>
              <w:t xml:space="preserve"> </w:t>
            </w:r>
            <w:r w:rsidR="00845063" w:rsidRPr="00983802">
              <w:rPr>
                <w:rStyle w:val="Hyperlink"/>
                <w:b w:val="0"/>
                <w:bCs w:val="0"/>
              </w:rPr>
              <w:t>Home</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5 \h </w:instrText>
            </w:r>
            <w:r w:rsidR="00845063" w:rsidRPr="00983802">
              <w:rPr>
                <w:b w:val="0"/>
                <w:bCs w:val="0"/>
              </w:rPr>
            </w:r>
            <w:r w:rsidR="00845063" w:rsidRPr="00983802">
              <w:rPr>
                <w:b w:val="0"/>
                <w:bCs w:val="0"/>
              </w:rPr>
              <w:fldChar w:fldCharType="separate"/>
            </w:r>
            <w:r w:rsidR="00865339">
              <w:rPr>
                <w:b w:val="0"/>
                <w:bCs w:val="0"/>
                <w:noProof/>
              </w:rPr>
              <w:t>44</w:t>
            </w:r>
            <w:r w:rsidR="00845063" w:rsidRPr="00983802">
              <w:rPr>
                <w:b w:val="0"/>
                <w:bCs w:val="0"/>
              </w:rPr>
              <w:fldChar w:fldCharType="end"/>
            </w:r>
          </w:hyperlink>
        </w:p>
        <w:p w:rsidR="00405434" w:rsidRPr="00983802" w:rsidRDefault="00DB1A4C" w:rsidP="006E5B84">
          <w:pPr>
            <w:pStyle w:val="TOC2"/>
            <w:rPr>
              <w:rFonts w:eastAsiaTheme="minorEastAsia"/>
              <w:b w:val="0"/>
              <w:bCs w:val="0"/>
              <w:kern w:val="0"/>
              <w:lang w:eastAsia="zh-CN"/>
              <w14:ligatures w14:val="none"/>
            </w:rPr>
          </w:pPr>
          <w:hyperlink w:anchor="_Toc153498436" w:history="1">
            <w:r w:rsidR="00845063" w:rsidRPr="00983802">
              <w:rPr>
                <w:rStyle w:val="Hyperlink"/>
                <w:rFonts w:eastAsia="Times New Roman"/>
                <w:b w:val="0"/>
                <w:bCs w:val="0"/>
                <w:spacing w:val="-2"/>
                <w:w w:val="99"/>
                <w:lang w:val="id" w:eastAsia="id" w:bidi="id"/>
              </w:rPr>
              <w:t>4.6.3</w:t>
            </w:r>
            <w:r w:rsidR="00845063" w:rsidRPr="00983802">
              <w:rPr>
                <w:rFonts w:eastAsiaTheme="minorEastAsia"/>
                <w:b w:val="0"/>
                <w:bCs w:val="0"/>
                <w:kern w:val="0"/>
                <w:lang w:eastAsia="zh-CN"/>
                <w14:ligatures w14:val="none"/>
              </w:rPr>
              <w:tab/>
            </w:r>
            <w:r w:rsidR="00845063" w:rsidRPr="00983802">
              <w:rPr>
                <w:rStyle w:val="Hyperlink"/>
                <w:b w:val="0"/>
                <w:bCs w:val="0"/>
              </w:rPr>
              <w:t>Mekanisme Input</w:t>
            </w:r>
            <w:r w:rsidR="00845063" w:rsidRPr="00983802">
              <w:rPr>
                <w:rStyle w:val="Hyperlink"/>
                <w:b w:val="0"/>
                <w:bCs w:val="0"/>
                <w:lang w:val="en-US"/>
              </w:rPr>
              <w:t xml:space="preserve"> Atribut</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6 \h </w:instrText>
            </w:r>
            <w:r w:rsidR="00845063" w:rsidRPr="00983802">
              <w:rPr>
                <w:b w:val="0"/>
                <w:bCs w:val="0"/>
              </w:rPr>
            </w:r>
            <w:r w:rsidR="00845063" w:rsidRPr="00983802">
              <w:rPr>
                <w:b w:val="0"/>
                <w:bCs w:val="0"/>
              </w:rPr>
              <w:fldChar w:fldCharType="separate"/>
            </w:r>
            <w:r w:rsidR="00865339">
              <w:rPr>
                <w:b w:val="0"/>
                <w:bCs w:val="0"/>
                <w:noProof/>
              </w:rPr>
              <w:t>44</w:t>
            </w:r>
            <w:r w:rsidR="00845063" w:rsidRPr="00983802">
              <w:rPr>
                <w:b w:val="0"/>
                <w:bCs w:val="0"/>
              </w:rPr>
              <w:fldChar w:fldCharType="end"/>
            </w:r>
          </w:hyperlink>
          <w:hyperlink w:anchor="_Toc153498437" w:history="1"/>
        </w:p>
        <w:p w:rsidR="00405434" w:rsidRPr="00983802" w:rsidRDefault="00DB1A4C" w:rsidP="00983802">
          <w:pPr>
            <w:pStyle w:val="TOC2"/>
            <w:ind w:left="1134"/>
            <w:rPr>
              <w:rFonts w:eastAsiaTheme="minorEastAsia"/>
              <w:b w:val="0"/>
              <w:bCs w:val="0"/>
              <w:kern w:val="0"/>
              <w:lang w:eastAsia="zh-CN"/>
              <w14:ligatures w14:val="none"/>
            </w:rPr>
          </w:pPr>
          <w:hyperlink w:anchor="_Toc153498439" w:history="1">
            <w:r w:rsidR="00845063" w:rsidRPr="00983802">
              <w:rPr>
                <w:rStyle w:val="Hyperlink"/>
                <w:rFonts w:eastAsia="Times New Roman"/>
                <w:b w:val="0"/>
                <w:bCs w:val="0"/>
                <w:spacing w:val="-4"/>
                <w:w w:val="99"/>
                <w:lang w:val="id" w:eastAsia="id" w:bidi="id"/>
              </w:rPr>
              <w:t>4.7</w:t>
            </w:r>
            <w:r w:rsidR="00845063" w:rsidRPr="00983802">
              <w:rPr>
                <w:rFonts w:eastAsiaTheme="minorEastAsia"/>
                <w:b w:val="0"/>
                <w:bCs w:val="0"/>
                <w:kern w:val="0"/>
                <w:lang w:eastAsia="zh-CN"/>
                <w14:ligatures w14:val="none"/>
              </w:rPr>
              <w:tab/>
            </w:r>
            <w:r w:rsidR="00845063" w:rsidRPr="00983802">
              <w:rPr>
                <w:rStyle w:val="Hyperlink"/>
                <w:b w:val="0"/>
                <w:bCs w:val="0"/>
              </w:rPr>
              <w:t>Data</w:t>
            </w:r>
            <w:r w:rsidR="00845063" w:rsidRPr="00983802">
              <w:rPr>
                <w:rStyle w:val="Hyperlink"/>
                <w:b w:val="0"/>
                <w:bCs w:val="0"/>
                <w:spacing w:val="-1"/>
              </w:rPr>
              <w:t xml:space="preserve"> </w:t>
            </w:r>
            <w:r w:rsidR="00845063" w:rsidRPr="00983802">
              <w:rPr>
                <w:rStyle w:val="Hyperlink"/>
                <w:b w:val="0"/>
                <w:bCs w:val="0"/>
              </w:rPr>
              <w:t>Desai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39 \h </w:instrText>
            </w:r>
            <w:r w:rsidR="00845063" w:rsidRPr="00983802">
              <w:rPr>
                <w:b w:val="0"/>
                <w:bCs w:val="0"/>
              </w:rPr>
            </w:r>
            <w:r w:rsidR="00845063" w:rsidRPr="00983802">
              <w:rPr>
                <w:b w:val="0"/>
                <w:bCs w:val="0"/>
              </w:rPr>
              <w:fldChar w:fldCharType="separate"/>
            </w:r>
            <w:r w:rsidR="00865339">
              <w:rPr>
                <w:b w:val="0"/>
                <w:bCs w:val="0"/>
                <w:noProof/>
              </w:rPr>
              <w:t>45</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40" w:history="1">
            <w:r w:rsidR="00845063" w:rsidRPr="00983802">
              <w:rPr>
                <w:rStyle w:val="Hyperlink"/>
                <w:rFonts w:eastAsia="Times New Roman"/>
                <w:b w:val="0"/>
                <w:bCs w:val="0"/>
                <w:spacing w:val="-4"/>
                <w:w w:val="99"/>
                <w:lang w:val="id" w:eastAsia="id" w:bidi="id"/>
              </w:rPr>
              <w:t>4.8</w:t>
            </w:r>
            <w:r w:rsidR="00845063" w:rsidRPr="00983802">
              <w:rPr>
                <w:rFonts w:eastAsiaTheme="minorEastAsia"/>
                <w:b w:val="0"/>
                <w:bCs w:val="0"/>
                <w:kern w:val="0"/>
                <w:lang w:eastAsia="zh-CN"/>
                <w14:ligatures w14:val="none"/>
              </w:rPr>
              <w:tab/>
            </w:r>
            <w:r w:rsidR="00845063" w:rsidRPr="00983802">
              <w:rPr>
                <w:rStyle w:val="Hyperlink"/>
                <w:b w:val="0"/>
                <w:bCs w:val="0"/>
              </w:rPr>
              <w:t>Relasi</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40 \h </w:instrText>
            </w:r>
            <w:r w:rsidR="00845063" w:rsidRPr="00983802">
              <w:rPr>
                <w:b w:val="0"/>
                <w:bCs w:val="0"/>
              </w:rPr>
            </w:r>
            <w:r w:rsidR="00845063" w:rsidRPr="00983802">
              <w:rPr>
                <w:b w:val="0"/>
                <w:bCs w:val="0"/>
              </w:rPr>
              <w:fldChar w:fldCharType="separate"/>
            </w:r>
            <w:r w:rsidR="00865339">
              <w:rPr>
                <w:b w:val="0"/>
                <w:bCs w:val="0"/>
                <w:noProof/>
              </w:rPr>
              <w:t>46</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41" w:history="1">
            <w:r w:rsidR="00845063" w:rsidRPr="00983802">
              <w:rPr>
                <w:rStyle w:val="Hyperlink"/>
                <w:rFonts w:eastAsia="Times New Roman"/>
                <w:b w:val="0"/>
                <w:bCs w:val="0"/>
                <w:spacing w:val="-4"/>
                <w:w w:val="99"/>
                <w:lang w:val="id" w:eastAsia="id" w:bidi="id"/>
              </w:rPr>
              <w:t>4.9</w:t>
            </w:r>
            <w:r w:rsidR="00845063" w:rsidRPr="00983802">
              <w:rPr>
                <w:rFonts w:eastAsiaTheme="minorEastAsia"/>
                <w:b w:val="0"/>
                <w:bCs w:val="0"/>
                <w:kern w:val="0"/>
                <w:lang w:eastAsia="zh-CN"/>
                <w14:ligatures w14:val="none"/>
              </w:rPr>
              <w:tab/>
            </w:r>
            <w:r w:rsidR="00845063" w:rsidRPr="00983802">
              <w:rPr>
                <w:rStyle w:val="Hyperlink"/>
                <w:b w:val="0"/>
                <w:bCs w:val="0"/>
              </w:rPr>
              <w:t>Pseudocode Proses</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41 \h </w:instrText>
            </w:r>
            <w:r w:rsidR="00845063" w:rsidRPr="00983802">
              <w:rPr>
                <w:b w:val="0"/>
                <w:bCs w:val="0"/>
              </w:rPr>
            </w:r>
            <w:r w:rsidR="00845063" w:rsidRPr="00983802">
              <w:rPr>
                <w:b w:val="0"/>
                <w:bCs w:val="0"/>
              </w:rPr>
              <w:fldChar w:fldCharType="separate"/>
            </w:r>
            <w:r w:rsidR="00865339">
              <w:rPr>
                <w:b w:val="0"/>
                <w:bCs w:val="0"/>
                <w:noProof/>
              </w:rPr>
              <w:t>46</w:t>
            </w:r>
            <w:r w:rsidR="00845063" w:rsidRPr="00983802">
              <w:rPr>
                <w:b w:val="0"/>
                <w:bCs w:val="0"/>
              </w:rPr>
              <w:fldChar w:fldCharType="end"/>
            </w:r>
          </w:hyperlink>
        </w:p>
        <w:p w:rsidR="00405434" w:rsidRPr="00983802" w:rsidRDefault="00DB1A4C" w:rsidP="00983802">
          <w:pPr>
            <w:pStyle w:val="TOC2"/>
            <w:ind w:left="1134"/>
            <w:rPr>
              <w:rFonts w:eastAsiaTheme="minorEastAsia"/>
              <w:b w:val="0"/>
              <w:bCs w:val="0"/>
              <w:kern w:val="0"/>
              <w:lang w:eastAsia="zh-CN"/>
              <w14:ligatures w14:val="none"/>
            </w:rPr>
          </w:pPr>
          <w:hyperlink w:anchor="_Toc153498442" w:history="1">
            <w:r w:rsidR="00845063" w:rsidRPr="00983802">
              <w:rPr>
                <w:rStyle w:val="Hyperlink"/>
                <w:rFonts w:eastAsia="Times New Roman"/>
                <w:b w:val="0"/>
                <w:bCs w:val="0"/>
                <w:spacing w:val="-4"/>
                <w:w w:val="99"/>
                <w:lang w:val="id" w:eastAsia="id" w:bidi="id"/>
              </w:rPr>
              <w:t>4.10</w:t>
            </w:r>
            <w:r w:rsidR="00845063" w:rsidRPr="00983802">
              <w:rPr>
                <w:rFonts w:eastAsiaTheme="minorEastAsia"/>
                <w:b w:val="0"/>
                <w:bCs w:val="0"/>
                <w:kern w:val="0"/>
                <w:lang w:eastAsia="zh-CN"/>
                <w14:ligatures w14:val="none"/>
              </w:rPr>
              <w:tab/>
            </w:r>
            <w:r w:rsidR="00845063" w:rsidRPr="00983802">
              <w:rPr>
                <w:rStyle w:val="Hyperlink"/>
                <w:b w:val="0"/>
                <w:bCs w:val="0"/>
              </w:rPr>
              <w:t>Hasil Pengujian</w:t>
            </w:r>
            <w:r w:rsidR="00845063" w:rsidRPr="00983802">
              <w:rPr>
                <w:rStyle w:val="Hyperlink"/>
                <w:b w:val="0"/>
                <w:bCs w:val="0"/>
                <w:spacing w:val="-3"/>
              </w:rPr>
              <w:t xml:space="preserve"> </w:t>
            </w:r>
            <w:r w:rsidR="00845063" w:rsidRPr="00983802">
              <w:rPr>
                <w:rStyle w:val="Hyperlink"/>
                <w:b w:val="0"/>
                <w:bCs w:val="0"/>
              </w:rPr>
              <w:t>Sistem</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42 \h </w:instrText>
            </w:r>
            <w:r w:rsidR="00845063" w:rsidRPr="00983802">
              <w:rPr>
                <w:b w:val="0"/>
                <w:bCs w:val="0"/>
              </w:rPr>
            </w:r>
            <w:r w:rsidR="00845063" w:rsidRPr="00983802">
              <w:rPr>
                <w:b w:val="0"/>
                <w:bCs w:val="0"/>
              </w:rPr>
              <w:fldChar w:fldCharType="separate"/>
            </w:r>
            <w:r w:rsidR="00865339">
              <w:rPr>
                <w:b w:val="0"/>
                <w:bCs w:val="0"/>
                <w:noProof/>
              </w:rPr>
              <w:t>50</w:t>
            </w:r>
            <w:r w:rsidR="00845063" w:rsidRPr="00983802">
              <w:rPr>
                <w:b w:val="0"/>
                <w:bCs w:val="0"/>
              </w:rPr>
              <w:fldChar w:fldCharType="end"/>
            </w:r>
          </w:hyperlink>
        </w:p>
        <w:p w:rsidR="00405434" w:rsidRPr="00983802" w:rsidRDefault="00983802" w:rsidP="00EF12D3">
          <w:pPr>
            <w:pStyle w:val="TOC2"/>
            <w:ind w:left="0" w:firstLine="0"/>
            <w:rPr>
              <w:rFonts w:eastAsiaTheme="minorEastAsia"/>
              <w:bCs w:val="0"/>
              <w:kern w:val="0"/>
              <w:lang w:eastAsia="zh-CN"/>
              <w14:ligatures w14:val="none"/>
            </w:rPr>
          </w:pPr>
          <w:r>
            <w:rPr>
              <w:lang w:val="en-US"/>
            </w:rPr>
            <w:t xml:space="preserve">BAB V </w:t>
          </w:r>
          <w:hyperlink w:anchor="_Toc153498446" w:history="1">
            <w:r w:rsidR="00845063" w:rsidRPr="00983802">
              <w:rPr>
                <w:rStyle w:val="Hyperlink"/>
                <w:bCs w:val="0"/>
              </w:rPr>
              <w:t>PEMBAHASAN SISTEM</w:t>
            </w:r>
            <w:r w:rsidR="00845063" w:rsidRPr="00983802">
              <w:rPr>
                <w:bCs w:val="0"/>
              </w:rPr>
              <w:tab/>
            </w:r>
            <w:r w:rsidR="00845063" w:rsidRPr="00983802">
              <w:rPr>
                <w:bCs w:val="0"/>
              </w:rPr>
              <w:fldChar w:fldCharType="begin"/>
            </w:r>
            <w:r w:rsidR="00845063" w:rsidRPr="00983802">
              <w:rPr>
                <w:bCs w:val="0"/>
              </w:rPr>
              <w:instrText xml:space="preserve"> PAGEREF _Toc153498446 \h </w:instrText>
            </w:r>
            <w:r w:rsidR="00845063" w:rsidRPr="00983802">
              <w:rPr>
                <w:bCs w:val="0"/>
              </w:rPr>
            </w:r>
            <w:r w:rsidR="00845063" w:rsidRPr="00983802">
              <w:rPr>
                <w:bCs w:val="0"/>
              </w:rPr>
              <w:fldChar w:fldCharType="separate"/>
            </w:r>
            <w:r w:rsidR="00865339">
              <w:rPr>
                <w:bCs w:val="0"/>
                <w:noProof/>
              </w:rPr>
              <w:t>55</w:t>
            </w:r>
            <w:r w:rsidR="00845063" w:rsidRPr="00983802">
              <w:rPr>
                <w:bCs w:val="0"/>
              </w:rPr>
              <w:fldChar w:fldCharType="end"/>
            </w:r>
          </w:hyperlink>
        </w:p>
        <w:p w:rsidR="00405434" w:rsidRPr="00983802" w:rsidRDefault="00DB1A4C" w:rsidP="00EF12D3">
          <w:pPr>
            <w:pStyle w:val="TOC2"/>
            <w:ind w:left="1134"/>
            <w:rPr>
              <w:rFonts w:eastAsiaTheme="minorEastAsia"/>
              <w:b w:val="0"/>
              <w:bCs w:val="0"/>
              <w:kern w:val="0"/>
              <w:lang w:eastAsia="zh-CN"/>
              <w14:ligatures w14:val="none"/>
            </w:rPr>
          </w:pPr>
          <w:hyperlink w:anchor="_Toc153498447" w:history="1">
            <w:r w:rsidR="00845063" w:rsidRPr="00983802">
              <w:rPr>
                <w:rStyle w:val="Hyperlink"/>
                <w:rFonts w:eastAsia="Times New Roman"/>
                <w:b w:val="0"/>
                <w:bCs w:val="0"/>
                <w:spacing w:val="-4"/>
                <w:w w:val="99"/>
                <w:lang w:val="id" w:eastAsia="id" w:bidi="id"/>
              </w:rPr>
              <w:t>5.1.1</w:t>
            </w:r>
            <w:r w:rsidR="00845063" w:rsidRPr="00983802">
              <w:rPr>
                <w:rFonts w:eastAsiaTheme="minorEastAsia"/>
                <w:b w:val="0"/>
                <w:bCs w:val="0"/>
                <w:kern w:val="0"/>
                <w:lang w:eastAsia="zh-CN"/>
                <w14:ligatures w14:val="none"/>
              </w:rPr>
              <w:tab/>
            </w:r>
            <w:r w:rsidR="00845063" w:rsidRPr="00983802">
              <w:rPr>
                <w:rStyle w:val="Hyperlink"/>
                <w:b w:val="0"/>
                <w:bCs w:val="0"/>
              </w:rPr>
              <w:t>Tampilan Halaman</w:t>
            </w:r>
            <w:r w:rsidR="00845063" w:rsidRPr="00983802">
              <w:rPr>
                <w:rStyle w:val="Hyperlink"/>
                <w:b w:val="0"/>
                <w:bCs w:val="0"/>
                <w:spacing w:val="-1"/>
              </w:rPr>
              <w:t xml:space="preserve"> </w:t>
            </w:r>
            <w:r w:rsidR="00845063" w:rsidRPr="00983802">
              <w:rPr>
                <w:rStyle w:val="Hyperlink"/>
                <w:b w:val="0"/>
                <w:bCs w:val="0"/>
              </w:rPr>
              <w:t>Home</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47 \h </w:instrText>
            </w:r>
            <w:r w:rsidR="00845063" w:rsidRPr="00983802">
              <w:rPr>
                <w:b w:val="0"/>
                <w:bCs w:val="0"/>
              </w:rPr>
            </w:r>
            <w:r w:rsidR="00845063" w:rsidRPr="00983802">
              <w:rPr>
                <w:b w:val="0"/>
                <w:bCs w:val="0"/>
              </w:rPr>
              <w:fldChar w:fldCharType="separate"/>
            </w:r>
            <w:r w:rsidR="00865339">
              <w:rPr>
                <w:b w:val="0"/>
                <w:bCs w:val="0"/>
                <w:noProof/>
              </w:rPr>
              <w:t>55</w:t>
            </w:r>
            <w:r w:rsidR="00845063" w:rsidRPr="00983802">
              <w:rPr>
                <w:b w:val="0"/>
                <w:bCs w:val="0"/>
              </w:rPr>
              <w:fldChar w:fldCharType="end"/>
            </w:r>
          </w:hyperlink>
        </w:p>
        <w:p w:rsidR="00405434" w:rsidRPr="00983802" w:rsidRDefault="00DB1A4C" w:rsidP="00EF12D3">
          <w:pPr>
            <w:pStyle w:val="TOC2"/>
            <w:ind w:left="1134"/>
            <w:rPr>
              <w:rFonts w:eastAsiaTheme="minorEastAsia"/>
              <w:b w:val="0"/>
              <w:bCs w:val="0"/>
              <w:kern w:val="0"/>
              <w:lang w:eastAsia="zh-CN"/>
              <w14:ligatures w14:val="none"/>
            </w:rPr>
          </w:pPr>
          <w:hyperlink w:anchor="_Toc153498448" w:history="1">
            <w:r w:rsidR="00845063" w:rsidRPr="00983802">
              <w:rPr>
                <w:rStyle w:val="Hyperlink"/>
                <w:rFonts w:eastAsia="Times New Roman"/>
                <w:b w:val="0"/>
                <w:bCs w:val="0"/>
                <w:spacing w:val="-4"/>
                <w:w w:val="99"/>
                <w:lang w:val="id" w:eastAsia="id" w:bidi="id"/>
              </w:rPr>
              <w:t>5.1.2</w:t>
            </w:r>
            <w:r w:rsidR="00845063" w:rsidRPr="00983802">
              <w:rPr>
                <w:rFonts w:eastAsiaTheme="minorEastAsia"/>
                <w:b w:val="0"/>
                <w:bCs w:val="0"/>
                <w:kern w:val="0"/>
                <w:lang w:eastAsia="zh-CN"/>
                <w14:ligatures w14:val="none"/>
              </w:rPr>
              <w:tab/>
            </w:r>
            <w:r w:rsidR="00845063" w:rsidRPr="00983802">
              <w:rPr>
                <w:rStyle w:val="Hyperlink"/>
                <w:b w:val="0"/>
                <w:bCs w:val="0"/>
              </w:rPr>
              <w:t>Tampilan Halaman Menu Atribut</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48 \h </w:instrText>
            </w:r>
            <w:r w:rsidR="00845063" w:rsidRPr="00983802">
              <w:rPr>
                <w:b w:val="0"/>
                <w:bCs w:val="0"/>
              </w:rPr>
            </w:r>
            <w:r w:rsidR="00845063" w:rsidRPr="00983802">
              <w:rPr>
                <w:b w:val="0"/>
                <w:bCs w:val="0"/>
              </w:rPr>
              <w:fldChar w:fldCharType="separate"/>
            </w:r>
            <w:r w:rsidR="00865339">
              <w:rPr>
                <w:b w:val="0"/>
                <w:bCs w:val="0"/>
                <w:noProof/>
              </w:rPr>
              <w:t>56</w:t>
            </w:r>
            <w:r w:rsidR="00845063" w:rsidRPr="00983802">
              <w:rPr>
                <w:b w:val="0"/>
                <w:bCs w:val="0"/>
              </w:rPr>
              <w:fldChar w:fldCharType="end"/>
            </w:r>
          </w:hyperlink>
        </w:p>
        <w:p w:rsidR="00405434" w:rsidRPr="00983802" w:rsidRDefault="00DB1A4C" w:rsidP="00EF12D3">
          <w:pPr>
            <w:pStyle w:val="TOC2"/>
            <w:ind w:left="1134"/>
            <w:rPr>
              <w:rFonts w:eastAsiaTheme="minorEastAsia"/>
              <w:b w:val="0"/>
              <w:bCs w:val="0"/>
              <w:kern w:val="0"/>
              <w:lang w:eastAsia="zh-CN"/>
              <w14:ligatures w14:val="none"/>
            </w:rPr>
          </w:pPr>
          <w:hyperlink w:anchor="_Toc153498449" w:history="1">
            <w:r w:rsidR="00845063" w:rsidRPr="00983802">
              <w:rPr>
                <w:rStyle w:val="Hyperlink"/>
                <w:rFonts w:eastAsia="Times New Roman"/>
                <w:b w:val="0"/>
                <w:bCs w:val="0"/>
                <w:spacing w:val="-4"/>
                <w:w w:val="99"/>
                <w:lang w:val="id" w:eastAsia="id" w:bidi="id"/>
              </w:rPr>
              <w:t>5.1.3</w:t>
            </w:r>
            <w:r w:rsidR="00845063" w:rsidRPr="00983802">
              <w:rPr>
                <w:rFonts w:eastAsiaTheme="minorEastAsia"/>
                <w:b w:val="0"/>
                <w:bCs w:val="0"/>
                <w:kern w:val="0"/>
                <w:lang w:eastAsia="zh-CN"/>
                <w14:ligatures w14:val="none"/>
              </w:rPr>
              <w:tab/>
            </w:r>
            <w:r w:rsidR="00845063" w:rsidRPr="00983802">
              <w:rPr>
                <w:rStyle w:val="Hyperlink"/>
                <w:b w:val="0"/>
                <w:bCs w:val="0"/>
              </w:rPr>
              <w:t>Tampilan Halaman Menu Nilai Atribut</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49 \h </w:instrText>
            </w:r>
            <w:r w:rsidR="00845063" w:rsidRPr="00983802">
              <w:rPr>
                <w:b w:val="0"/>
                <w:bCs w:val="0"/>
              </w:rPr>
            </w:r>
            <w:r w:rsidR="00845063" w:rsidRPr="00983802">
              <w:rPr>
                <w:b w:val="0"/>
                <w:bCs w:val="0"/>
              </w:rPr>
              <w:fldChar w:fldCharType="separate"/>
            </w:r>
            <w:r w:rsidR="00865339">
              <w:rPr>
                <w:b w:val="0"/>
                <w:bCs w:val="0"/>
                <w:noProof/>
              </w:rPr>
              <w:t>57</w:t>
            </w:r>
            <w:r w:rsidR="00845063" w:rsidRPr="00983802">
              <w:rPr>
                <w:b w:val="0"/>
                <w:bCs w:val="0"/>
              </w:rPr>
              <w:fldChar w:fldCharType="end"/>
            </w:r>
          </w:hyperlink>
        </w:p>
        <w:p w:rsidR="00405434" w:rsidRPr="00983802" w:rsidRDefault="00DB1A4C" w:rsidP="00EF12D3">
          <w:pPr>
            <w:pStyle w:val="TOC2"/>
            <w:ind w:left="1134"/>
            <w:rPr>
              <w:rFonts w:eastAsiaTheme="minorEastAsia"/>
              <w:b w:val="0"/>
              <w:bCs w:val="0"/>
              <w:kern w:val="0"/>
              <w:lang w:eastAsia="zh-CN"/>
              <w14:ligatures w14:val="none"/>
            </w:rPr>
          </w:pPr>
          <w:hyperlink w:anchor="_Toc153498450" w:history="1">
            <w:r w:rsidR="00845063" w:rsidRPr="00983802">
              <w:rPr>
                <w:rStyle w:val="Hyperlink"/>
                <w:rFonts w:eastAsia="Times New Roman"/>
                <w:b w:val="0"/>
                <w:bCs w:val="0"/>
                <w:spacing w:val="-4"/>
                <w:w w:val="99"/>
                <w:lang w:val="id" w:eastAsia="id" w:bidi="id"/>
              </w:rPr>
              <w:t>5.1.4</w:t>
            </w:r>
            <w:r w:rsidR="00845063" w:rsidRPr="00983802">
              <w:rPr>
                <w:rFonts w:eastAsiaTheme="minorEastAsia"/>
                <w:b w:val="0"/>
                <w:bCs w:val="0"/>
                <w:kern w:val="0"/>
                <w:lang w:eastAsia="zh-CN"/>
                <w14:ligatures w14:val="none"/>
              </w:rPr>
              <w:tab/>
            </w:r>
            <w:r w:rsidR="00845063" w:rsidRPr="00983802">
              <w:rPr>
                <w:rStyle w:val="Hyperlink"/>
                <w:b w:val="0"/>
                <w:bCs w:val="0"/>
              </w:rPr>
              <w:t>Tampilan Halaman</w:t>
            </w:r>
            <w:r w:rsidR="00845063" w:rsidRPr="00983802">
              <w:rPr>
                <w:rStyle w:val="Hyperlink"/>
                <w:b w:val="0"/>
                <w:bCs w:val="0"/>
                <w:spacing w:val="1"/>
              </w:rPr>
              <w:t xml:space="preserve"> </w:t>
            </w:r>
            <w:r w:rsidR="00845063" w:rsidRPr="00983802">
              <w:rPr>
                <w:rStyle w:val="Hyperlink"/>
                <w:b w:val="0"/>
                <w:bCs w:val="0"/>
                <w:spacing w:val="1"/>
                <w:lang w:val="en-US"/>
              </w:rPr>
              <w:t>Dataset</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50 \h </w:instrText>
            </w:r>
            <w:r w:rsidR="00845063" w:rsidRPr="00983802">
              <w:rPr>
                <w:b w:val="0"/>
                <w:bCs w:val="0"/>
              </w:rPr>
            </w:r>
            <w:r w:rsidR="00845063" w:rsidRPr="00983802">
              <w:rPr>
                <w:b w:val="0"/>
                <w:bCs w:val="0"/>
              </w:rPr>
              <w:fldChar w:fldCharType="separate"/>
            </w:r>
            <w:r w:rsidR="00865339">
              <w:rPr>
                <w:b w:val="0"/>
                <w:bCs w:val="0"/>
                <w:noProof/>
              </w:rPr>
              <w:t>58</w:t>
            </w:r>
            <w:r w:rsidR="00845063" w:rsidRPr="00983802">
              <w:rPr>
                <w:b w:val="0"/>
                <w:bCs w:val="0"/>
              </w:rPr>
              <w:fldChar w:fldCharType="end"/>
            </w:r>
          </w:hyperlink>
        </w:p>
        <w:p w:rsidR="00405434" w:rsidRPr="00983802" w:rsidRDefault="00DB1A4C" w:rsidP="00EF12D3">
          <w:pPr>
            <w:pStyle w:val="TOC2"/>
            <w:ind w:left="1134"/>
            <w:rPr>
              <w:rFonts w:eastAsiaTheme="minorEastAsia"/>
              <w:b w:val="0"/>
              <w:bCs w:val="0"/>
              <w:kern w:val="0"/>
              <w:lang w:eastAsia="zh-CN"/>
              <w14:ligatures w14:val="none"/>
            </w:rPr>
          </w:pPr>
          <w:hyperlink w:anchor="_Toc153498451" w:history="1">
            <w:r w:rsidR="00845063" w:rsidRPr="00983802">
              <w:rPr>
                <w:rStyle w:val="Hyperlink"/>
                <w:rFonts w:eastAsia="Times New Roman"/>
                <w:b w:val="0"/>
                <w:bCs w:val="0"/>
                <w:spacing w:val="-4"/>
                <w:w w:val="99"/>
                <w:lang w:val="id" w:eastAsia="id" w:bidi="id"/>
              </w:rPr>
              <w:t>5.1.5</w:t>
            </w:r>
            <w:r w:rsidR="00845063" w:rsidRPr="00983802">
              <w:rPr>
                <w:rFonts w:eastAsiaTheme="minorEastAsia"/>
                <w:b w:val="0"/>
                <w:bCs w:val="0"/>
                <w:kern w:val="0"/>
                <w:lang w:eastAsia="zh-CN"/>
                <w14:ligatures w14:val="none"/>
              </w:rPr>
              <w:tab/>
            </w:r>
            <w:r w:rsidR="00845063" w:rsidRPr="00983802">
              <w:rPr>
                <w:rStyle w:val="Hyperlink"/>
                <w:b w:val="0"/>
                <w:bCs w:val="0"/>
              </w:rPr>
              <w:t xml:space="preserve">Tampilan Halaman </w:t>
            </w:r>
            <w:r w:rsidR="00845063" w:rsidRPr="00983802">
              <w:rPr>
                <w:rStyle w:val="Hyperlink"/>
                <w:b w:val="0"/>
                <w:bCs w:val="0"/>
                <w:lang w:val="en-US"/>
              </w:rPr>
              <w:t>Analisis</w:t>
            </w:r>
            <w:r w:rsidR="00845063" w:rsidRPr="00983802">
              <w:rPr>
                <w:rStyle w:val="Hyperlink"/>
                <w:b w:val="0"/>
                <w:bCs w:val="0"/>
                <w:spacing w:val="-1"/>
              </w:rPr>
              <w:t xml:space="preserve"> </w:t>
            </w:r>
            <w:r w:rsidR="00845063" w:rsidRPr="00983802">
              <w:rPr>
                <w:rStyle w:val="Hyperlink"/>
                <w:b w:val="0"/>
                <w:bCs w:val="0"/>
                <w:spacing w:val="-1"/>
                <w:lang w:val="en-US"/>
              </w:rPr>
              <w:t>SPK</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51 \h </w:instrText>
            </w:r>
            <w:r w:rsidR="00845063" w:rsidRPr="00983802">
              <w:rPr>
                <w:b w:val="0"/>
                <w:bCs w:val="0"/>
              </w:rPr>
            </w:r>
            <w:r w:rsidR="00845063" w:rsidRPr="00983802">
              <w:rPr>
                <w:b w:val="0"/>
                <w:bCs w:val="0"/>
              </w:rPr>
              <w:fldChar w:fldCharType="separate"/>
            </w:r>
            <w:r w:rsidR="00865339">
              <w:rPr>
                <w:b w:val="0"/>
                <w:bCs w:val="0"/>
                <w:noProof/>
              </w:rPr>
              <w:t>59</w:t>
            </w:r>
            <w:r w:rsidR="00845063" w:rsidRPr="00983802">
              <w:rPr>
                <w:b w:val="0"/>
                <w:bCs w:val="0"/>
              </w:rPr>
              <w:fldChar w:fldCharType="end"/>
            </w:r>
          </w:hyperlink>
        </w:p>
        <w:p w:rsidR="00405434" w:rsidRPr="00983802" w:rsidRDefault="00EF12D3" w:rsidP="00EF12D3">
          <w:pPr>
            <w:pStyle w:val="TOC2"/>
            <w:ind w:left="0" w:firstLine="0"/>
            <w:rPr>
              <w:rFonts w:eastAsiaTheme="minorEastAsia"/>
              <w:bCs w:val="0"/>
              <w:kern w:val="0"/>
              <w:lang w:eastAsia="zh-CN"/>
              <w14:ligatures w14:val="none"/>
            </w:rPr>
          </w:pPr>
          <w:r>
            <w:rPr>
              <w:lang w:val="en-US"/>
            </w:rPr>
            <w:t xml:space="preserve">BAB VI </w:t>
          </w:r>
          <w:hyperlink w:anchor="_Toc153498453" w:history="1">
            <w:r w:rsidR="00845063" w:rsidRPr="00983802">
              <w:rPr>
                <w:rStyle w:val="Hyperlink"/>
                <w:bCs w:val="0"/>
              </w:rPr>
              <w:t>KESIMPULAN DAN SARAN</w:t>
            </w:r>
            <w:r w:rsidR="00845063" w:rsidRPr="00983802">
              <w:rPr>
                <w:bCs w:val="0"/>
              </w:rPr>
              <w:tab/>
            </w:r>
            <w:r w:rsidR="00845063" w:rsidRPr="00983802">
              <w:rPr>
                <w:bCs w:val="0"/>
              </w:rPr>
              <w:fldChar w:fldCharType="begin"/>
            </w:r>
            <w:r w:rsidR="00845063" w:rsidRPr="00983802">
              <w:rPr>
                <w:bCs w:val="0"/>
              </w:rPr>
              <w:instrText xml:space="preserve"> PAGEREF _Toc153498453 \h </w:instrText>
            </w:r>
            <w:r w:rsidR="00845063" w:rsidRPr="00983802">
              <w:rPr>
                <w:bCs w:val="0"/>
              </w:rPr>
            </w:r>
            <w:r w:rsidR="00845063" w:rsidRPr="00983802">
              <w:rPr>
                <w:bCs w:val="0"/>
              </w:rPr>
              <w:fldChar w:fldCharType="separate"/>
            </w:r>
            <w:r w:rsidR="00865339">
              <w:rPr>
                <w:bCs w:val="0"/>
                <w:noProof/>
              </w:rPr>
              <w:t>61</w:t>
            </w:r>
            <w:r w:rsidR="00845063" w:rsidRPr="00983802">
              <w:rPr>
                <w:bCs w:val="0"/>
              </w:rPr>
              <w:fldChar w:fldCharType="end"/>
            </w:r>
          </w:hyperlink>
        </w:p>
        <w:p w:rsidR="00405434" w:rsidRPr="00983802" w:rsidRDefault="00DB1A4C" w:rsidP="00EF12D3">
          <w:pPr>
            <w:pStyle w:val="TOC2"/>
            <w:ind w:left="1134"/>
            <w:rPr>
              <w:rFonts w:eastAsiaTheme="minorEastAsia"/>
              <w:kern w:val="0"/>
              <w:lang w:eastAsia="zh-CN"/>
              <w14:ligatures w14:val="none"/>
            </w:rPr>
          </w:pPr>
          <w:hyperlink w:anchor="_Toc153498454" w:history="1">
            <w:r w:rsidR="00845063" w:rsidRPr="00983802">
              <w:rPr>
                <w:rStyle w:val="Hyperlink"/>
                <w:rFonts w:eastAsia="Times New Roman"/>
                <w:b w:val="0"/>
                <w:bCs w:val="0"/>
                <w:spacing w:val="-4"/>
                <w:w w:val="99"/>
                <w:lang w:val="id" w:eastAsia="id" w:bidi="id"/>
              </w:rPr>
              <w:t>6.2</w:t>
            </w:r>
            <w:r w:rsidR="00845063" w:rsidRPr="00983802">
              <w:rPr>
                <w:rFonts w:eastAsiaTheme="minorEastAsia"/>
                <w:b w:val="0"/>
                <w:bCs w:val="0"/>
                <w:kern w:val="0"/>
                <w:lang w:eastAsia="zh-CN"/>
                <w14:ligatures w14:val="none"/>
              </w:rPr>
              <w:tab/>
            </w:r>
            <w:r w:rsidR="00845063" w:rsidRPr="00983802">
              <w:rPr>
                <w:rStyle w:val="Hyperlink"/>
                <w:b w:val="0"/>
                <w:bCs w:val="0"/>
              </w:rPr>
              <w:t>Saran</w:t>
            </w:r>
            <w:r w:rsidR="00845063" w:rsidRPr="00983802">
              <w:rPr>
                <w:b w:val="0"/>
                <w:bCs w:val="0"/>
              </w:rPr>
              <w:tab/>
            </w:r>
            <w:r w:rsidR="00845063" w:rsidRPr="00983802">
              <w:rPr>
                <w:b w:val="0"/>
                <w:bCs w:val="0"/>
              </w:rPr>
              <w:fldChar w:fldCharType="begin"/>
            </w:r>
            <w:r w:rsidR="00845063" w:rsidRPr="00983802">
              <w:rPr>
                <w:b w:val="0"/>
                <w:bCs w:val="0"/>
              </w:rPr>
              <w:instrText xml:space="preserve"> PAGEREF _Toc153498454 \h </w:instrText>
            </w:r>
            <w:r w:rsidR="00845063" w:rsidRPr="00983802">
              <w:rPr>
                <w:b w:val="0"/>
                <w:bCs w:val="0"/>
              </w:rPr>
            </w:r>
            <w:r w:rsidR="00845063" w:rsidRPr="00983802">
              <w:rPr>
                <w:b w:val="0"/>
                <w:bCs w:val="0"/>
              </w:rPr>
              <w:fldChar w:fldCharType="separate"/>
            </w:r>
            <w:r w:rsidR="00865339">
              <w:rPr>
                <w:b w:val="0"/>
                <w:bCs w:val="0"/>
                <w:noProof/>
              </w:rPr>
              <w:t>61</w:t>
            </w:r>
            <w:r w:rsidR="00845063" w:rsidRPr="00983802">
              <w:rPr>
                <w:b w:val="0"/>
                <w:bCs w:val="0"/>
              </w:rPr>
              <w:fldChar w:fldCharType="end"/>
            </w:r>
          </w:hyperlink>
        </w:p>
        <w:p w:rsidR="00405434" w:rsidRPr="00983802" w:rsidRDefault="00DB1A4C">
          <w:pPr>
            <w:pStyle w:val="TOC1"/>
            <w:rPr>
              <w:rFonts w:eastAsiaTheme="minorEastAsia"/>
              <w:kern w:val="0"/>
              <w:lang w:val="zh-CN" w:eastAsia="zh-CN"/>
              <w14:ligatures w14:val="none"/>
            </w:rPr>
          </w:pPr>
          <w:hyperlink w:anchor="_Toc153498455" w:history="1">
            <w:r w:rsidR="00845063" w:rsidRPr="00983802">
              <w:rPr>
                <w:rStyle w:val="Hyperlink"/>
              </w:rPr>
              <w:t>DAFTAR PUSTAKA</w:t>
            </w:r>
            <w:r w:rsidR="00845063" w:rsidRPr="00983802">
              <w:tab/>
            </w:r>
            <w:r w:rsidR="00845063" w:rsidRPr="00983802">
              <w:fldChar w:fldCharType="begin"/>
            </w:r>
            <w:r w:rsidR="00845063" w:rsidRPr="00983802">
              <w:instrText xml:space="preserve"> PAGEREF _Toc153498455 \h </w:instrText>
            </w:r>
            <w:r w:rsidR="00845063" w:rsidRPr="00983802">
              <w:fldChar w:fldCharType="separate"/>
            </w:r>
            <w:r w:rsidR="00865339">
              <w:rPr>
                <w:noProof/>
              </w:rPr>
              <w:t>62</w:t>
            </w:r>
            <w:r w:rsidR="00845063" w:rsidRPr="00983802">
              <w:fldChar w:fldCharType="end"/>
            </w:r>
          </w:hyperlink>
        </w:p>
        <w:p w:rsidR="00405434" w:rsidRPr="00B56DBA" w:rsidRDefault="00845063">
          <w:pPr>
            <w:tabs>
              <w:tab w:val="left" w:leader="dot" w:pos="7088"/>
              <w:tab w:val="left" w:pos="7655"/>
            </w:tabs>
            <w:spacing w:line="360" w:lineRule="auto"/>
            <w:rPr>
              <w:rFonts w:ascii="Times New Roman" w:hAnsi="Times New Roman" w:cs="Times New Roman"/>
              <w:sz w:val="24"/>
              <w:szCs w:val="24"/>
            </w:rPr>
          </w:pPr>
          <w:r w:rsidRPr="00983802">
            <w:rPr>
              <w:rFonts w:ascii="Times New Roman" w:hAnsi="Times New Roman" w:cs="Times New Roman"/>
              <w:b/>
              <w:bCs/>
              <w:sz w:val="24"/>
              <w:szCs w:val="24"/>
            </w:rPr>
            <w:lastRenderedPageBreak/>
            <w:fldChar w:fldCharType="end"/>
          </w:r>
        </w:p>
      </w:sdtContent>
    </w:sdt>
    <w:p w:rsidR="00405434" w:rsidRPr="00AC363E" w:rsidRDefault="00845063">
      <w:pPr>
        <w:rPr>
          <w:rFonts w:ascii="Times New Roman" w:eastAsiaTheme="majorEastAsia" w:hAnsi="Times New Roman" w:cs="Times New Roman"/>
          <w:b/>
          <w:bCs/>
          <w:sz w:val="24"/>
          <w:szCs w:val="24"/>
          <w:lang w:val="id-ID"/>
        </w:rPr>
      </w:pPr>
      <w:r w:rsidRPr="00AC363E">
        <w:rPr>
          <w:rFonts w:ascii="Times New Roman" w:hAnsi="Times New Roman" w:cs="Times New Roman"/>
          <w:sz w:val="24"/>
          <w:szCs w:val="24"/>
        </w:rPr>
        <w:br w:type="page"/>
      </w:r>
    </w:p>
    <w:p w:rsidR="00405434" w:rsidRPr="00AC363E" w:rsidRDefault="00405434">
      <w:pPr>
        <w:pStyle w:val="Heading1"/>
        <w:tabs>
          <w:tab w:val="left" w:leader="dot" w:pos="7088"/>
          <w:tab w:val="right" w:pos="7938"/>
        </w:tabs>
        <w:ind w:left="1418" w:hanging="1418"/>
        <w:sectPr w:rsidR="00405434" w:rsidRPr="00AC363E">
          <w:footerReference w:type="default" r:id="rId32"/>
          <w:footerReference w:type="first" r:id="rId33"/>
          <w:pgSz w:w="11906" w:h="16838"/>
          <w:pgMar w:top="2268" w:right="1701" w:bottom="1701" w:left="2268" w:header="709" w:footer="709" w:gutter="0"/>
          <w:pgNumType w:start="1"/>
          <w:cols w:space="708"/>
          <w:titlePg/>
          <w:docGrid w:linePitch="360"/>
        </w:sectPr>
      </w:pPr>
      <w:bookmarkStart w:id="10" w:name="_Toc153498385"/>
    </w:p>
    <w:p w:rsidR="00405434" w:rsidRPr="00AC363E" w:rsidRDefault="00845063">
      <w:pPr>
        <w:pStyle w:val="Heading1"/>
        <w:tabs>
          <w:tab w:val="left" w:leader="dot" w:pos="7088"/>
          <w:tab w:val="right" w:pos="7938"/>
        </w:tabs>
        <w:ind w:left="1418" w:hanging="1418"/>
      </w:pPr>
      <w:r w:rsidRPr="00AC363E">
        <w:lastRenderedPageBreak/>
        <w:t>DAFTAR GAMBAR</w:t>
      </w:r>
      <w:bookmarkEnd w:id="10"/>
    </w:p>
    <w:p w:rsidR="00405434" w:rsidRPr="00AC363E" w:rsidRDefault="00405434">
      <w:pPr>
        <w:spacing w:line="360" w:lineRule="auto"/>
        <w:rPr>
          <w:rFonts w:ascii="Times New Roman" w:hAnsi="Times New Roman" w:cs="Times New Roman"/>
          <w:b/>
          <w:lang w:val="id-ID"/>
        </w:rPr>
      </w:pPr>
    </w:p>
    <w:p w:rsidR="00405434" w:rsidRPr="00AC363E" w:rsidRDefault="00845063" w:rsidP="00514491">
      <w:pPr>
        <w:pStyle w:val="TableofFigures"/>
        <w:tabs>
          <w:tab w:val="left" w:leader="dot" w:pos="7088"/>
          <w:tab w:val="right" w:pos="7655"/>
          <w:tab w:val="right" w:leader="dot" w:pos="7927"/>
        </w:tabs>
        <w:spacing w:line="360" w:lineRule="auto"/>
        <w:ind w:left="1560" w:hanging="1560"/>
        <w:rPr>
          <w:rFonts w:ascii="Times New Roman" w:eastAsiaTheme="minorEastAsia" w:hAnsi="Times New Roman" w:cs="Times New Roman"/>
          <w:kern w:val="0"/>
          <w:sz w:val="24"/>
          <w:szCs w:val="24"/>
          <w:lang w:eastAsia="zh-CN"/>
          <w14:ligatures w14:val="none"/>
        </w:rPr>
      </w:pPr>
      <w:r w:rsidRPr="00AC363E">
        <w:rPr>
          <w:rFonts w:ascii="Times New Roman" w:hAnsi="Times New Roman" w:cs="Times New Roman"/>
          <w:sz w:val="24"/>
          <w:szCs w:val="24"/>
        </w:rPr>
        <w:fldChar w:fldCharType="begin"/>
      </w:r>
      <w:r w:rsidRPr="00AC363E">
        <w:rPr>
          <w:rFonts w:ascii="Times New Roman" w:hAnsi="Times New Roman" w:cs="Times New Roman"/>
          <w:sz w:val="24"/>
          <w:szCs w:val="24"/>
        </w:rPr>
        <w:instrText xml:space="preserve"> TOC \h \z \c "Gambar 2." </w:instrText>
      </w:r>
      <w:r w:rsidRPr="00AC363E">
        <w:rPr>
          <w:rFonts w:ascii="Times New Roman" w:hAnsi="Times New Roman" w:cs="Times New Roman"/>
          <w:sz w:val="24"/>
          <w:szCs w:val="24"/>
        </w:rPr>
        <w:fldChar w:fldCharType="separate"/>
      </w:r>
      <w:hyperlink r:id="rId34" w:anchor="_Toc149777679" w:history="1">
        <w:r w:rsidRPr="00AC363E">
          <w:rPr>
            <w:rStyle w:val="Hyperlink"/>
            <w:rFonts w:ascii="Times New Roman" w:hAnsi="Times New Roman" w:cs="Times New Roman"/>
            <w:sz w:val="24"/>
            <w:szCs w:val="24"/>
          </w:rPr>
          <w:t xml:space="preserve">Gambar  2. 1 </w:t>
        </w:r>
        <w:r w:rsidRPr="00AC363E">
          <w:rPr>
            <w:rStyle w:val="Hyperlink"/>
            <w:rFonts w:ascii="Times New Roman" w:hAnsi="Times New Roman" w:cs="Times New Roman"/>
            <w:sz w:val="24"/>
            <w:szCs w:val="24"/>
          </w:rPr>
          <w:tab/>
          <w:t>Siklus Pengembangan Sistem Model Waterfal</w:t>
        </w:r>
        <w:r w:rsidRPr="00AC363E">
          <w:rPr>
            <w:rFonts w:ascii="Times New Roman" w:hAnsi="Times New Roman" w:cs="Times New Roman"/>
            <w:sz w:val="24"/>
            <w:szCs w:val="24"/>
          </w:rPr>
          <w:tab/>
        </w:r>
        <w:r w:rsidRPr="00AC363E">
          <w:rPr>
            <w:rFonts w:ascii="Times New Roman" w:hAnsi="Times New Roman" w:cs="Times New Roman"/>
            <w:sz w:val="24"/>
            <w:szCs w:val="24"/>
          </w:rPr>
          <w:tab/>
        </w:r>
        <w:r w:rsidRPr="00AC363E">
          <w:rPr>
            <w:rFonts w:ascii="Times New Roman" w:hAnsi="Times New Roman" w:cs="Times New Roman"/>
            <w:sz w:val="24"/>
            <w:szCs w:val="24"/>
          </w:rPr>
          <w:fldChar w:fldCharType="begin"/>
        </w:r>
        <w:r w:rsidRPr="00AC363E">
          <w:rPr>
            <w:rFonts w:ascii="Times New Roman" w:hAnsi="Times New Roman" w:cs="Times New Roman"/>
            <w:sz w:val="24"/>
            <w:szCs w:val="24"/>
          </w:rPr>
          <w:instrText xml:space="preserve"> PAGEREF _Toc149777679 \h </w:instrText>
        </w:r>
        <w:r w:rsidRPr="00AC363E">
          <w:rPr>
            <w:rFonts w:ascii="Times New Roman" w:hAnsi="Times New Roman" w:cs="Times New Roman"/>
            <w:sz w:val="24"/>
            <w:szCs w:val="24"/>
          </w:rPr>
        </w:r>
        <w:r w:rsidRPr="00AC363E">
          <w:rPr>
            <w:rFonts w:ascii="Times New Roman" w:hAnsi="Times New Roman" w:cs="Times New Roman"/>
            <w:sz w:val="24"/>
            <w:szCs w:val="24"/>
          </w:rPr>
          <w:fldChar w:fldCharType="separate"/>
        </w:r>
        <w:r w:rsidR="00865339">
          <w:rPr>
            <w:rFonts w:ascii="Times New Roman" w:hAnsi="Times New Roman" w:cs="Times New Roman"/>
            <w:noProof/>
            <w:sz w:val="24"/>
            <w:szCs w:val="24"/>
          </w:rPr>
          <w:t>18</w:t>
        </w:r>
        <w:r w:rsidRPr="00AC363E">
          <w:rPr>
            <w:rFonts w:ascii="Times New Roman" w:hAnsi="Times New Roman" w:cs="Times New Roman"/>
            <w:sz w:val="24"/>
            <w:szCs w:val="24"/>
          </w:rPr>
          <w:fldChar w:fldCharType="end"/>
        </w:r>
      </w:hyperlink>
    </w:p>
    <w:p w:rsidR="00405434" w:rsidRPr="00AC363E" w:rsidRDefault="00DB1A4C" w:rsidP="00514491">
      <w:pPr>
        <w:pStyle w:val="TableofFigures"/>
        <w:tabs>
          <w:tab w:val="left" w:leader="dot" w:pos="7088"/>
          <w:tab w:val="right" w:pos="7655"/>
          <w:tab w:val="right" w:leader="dot" w:pos="7927"/>
        </w:tabs>
        <w:spacing w:line="360" w:lineRule="auto"/>
        <w:ind w:left="1560" w:hanging="1560"/>
        <w:rPr>
          <w:rFonts w:ascii="Times New Roman" w:eastAsiaTheme="minorEastAsia" w:hAnsi="Times New Roman" w:cs="Times New Roman"/>
          <w:kern w:val="0"/>
          <w:sz w:val="24"/>
          <w:szCs w:val="24"/>
          <w:lang w:eastAsia="zh-CN"/>
          <w14:ligatures w14:val="none"/>
        </w:rPr>
      </w:pPr>
      <w:hyperlink w:anchor="_Toc149777680" w:history="1">
        <w:r w:rsidR="00845063" w:rsidRPr="00AC363E">
          <w:rPr>
            <w:rStyle w:val="Hyperlink"/>
            <w:rFonts w:ascii="Times New Roman" w:hAnsi="Times New Roman" w:cs="Times New Roman"/>
            <w:sz w:val="24"/>
            <w:szCs w:val="24"/>
          </w:rPr>
          <w:t xml:space="preserve">Gambar  2. 2 </w:t>
        </w:r>
        <w:r w:rsidR="00845063" w:rsidRPr="00AC363E">
          <w:rPr>
            <w:rStyle w:val="Hyperlink"/>
            <w:rFonts w:ascii="Times New Roman" w:hAnsi="Times New Roman" w:cs="Times New Roman"/>
            <w:sz w:val="24"/>
            <w:szCs w:val="24"/>
          </w:rPr>
          <w:tab/>
          <w:t>Kerangka Pikir</w:t>
        </w:r>
        <w:r w:rsidR="00845063" w:rsidRPr="00AC363E">
          <w:rPr>
            <w:rFonts w:ascii="Times New Roman" w:hAnsi="Times New Roman" w:cs="Times New Roman"/>
            <w:sz w:val="24"/>
            <w:szCs w:val="24"/>
          </w:rPr>
          <w:tab/>
        </w:r>
        <w:r w:rsidR="00845063" w:rsidRPr="00AC363E">
          <w:rPr>
            <w:rFonts w:ascii="Times New Roman" w:hAnsi="Times New Roman" w:cs="Times New Roman"/>
            <w:sz w:val="24"/>
            <w:szCs w:val="24"/>
          </w:rPr>
          <w:tab/>
          <w:t>24</w:t>
        </w:r>
      </w:hyperlink>
    </w:p>
    <w:p w:rsidR="00405434" w:rsidRPr="00AC363E" w:rsidRDefault="00845063" w:rsidP="00514491">
      <w:pPr>
        <w:tabs>
          <w:tab w:val="left" w:leader="dot" w:pos="7088"/>
          <w:tab w:val="right" w:pos="7655"/>
          <w:tab w:val="right" w:pos="7938"/>
        </w:tabs>
        <w:spacing w:after="0" w:line="36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fldChar w:fldCharType="end"/>
      </w:r>
      <w:r w:rsidRPr="00AC363E">
        <w:rPr>
          <w:rFonts w:ascii="Times New Roman" w:hAnsi="Times New Roman" w:cs="Times New Roman"/>
          <w:sz w:val="24"/>
          <w:szCs w:val="24"/>
        </w:rPr>
        <w:t>Gambar  4.2</w:t>
      </w:r>
      <w:r w:rsidRPr="00AC363E">
        <w:rPr>
          <w:rFonts w:ascii="Times New Roman" w:hAnsi="Times New Roman" w:cs="Times New Roman"/>
          <w:sz w:val="24"/>
          <w:szCs w:val="24"/>
        </w:rPr>
        <w:tab/>
        <w:t>Diagram Konteks</w:t>
      </w:r>
      <w:r w:rsidRPr="00AC363E">
        <w:rPr>
          <w:rFonts w:ascii="Times New Roman" w:hAnsi="Times New Roman" w:cs="Times New Roman"/>
          <w:sz w:val="24"/>
          <w:szCs w:val="24"/>
        </w:rPr>
        <w:tab/>
      </w:r>
      <w:r w:rsidRPr="00AC363E">
        <w:rPr>
          <w:rFonts w:ascii="Times New Roman" w:hAnsi="Times New Roman" w:cs="Times New Roman"/>
          <w:sz w:val="24"/>
          <w:szCs w:val="24"/>
        </w:rPr>
        <w:tab/>
        <w:t>38</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3</w:t>
      </w:r>
      <w:r w:rsidRPr="00AC363E">
        <w:rPr>
          <w:rFonts w:ascii="Times New Roman" w:hAnsi="Times New Roman" w:cs="Times New Roman"/>
          <w:sz w:val="24"/>
          <w:szCs w:val="24"/>
        </w:rPr>
        <w:tab/>
        <w:t>Diagram Berjenjang</w:t>
      </w:r>
      <w:r w:rsidRPr="00AC363E">
        <w:rPr>
          <w:rFonts w:ascii="Times New Roman" w:hAnsi="Times New Roman" w:cs="Times New Roman"/>
          <w:sz w:val="24"/>
          <w:szCs w:val="24"/>
        </w:rPr>
        <w:tab/>
      </w:r>
      <w:r w:rsidRPr="00AC363E">
        <w:rPr>
          <w:rFonts w:ascii="Times New Roman" w:hAnsi="Times New Roman" w:cs="Times New Roman"/>
          <w:sz w:val="24"/>
          <w:szCs w:val="24"/>
        </w:rPr>
        <w:tab/>
        <w:t>39</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4</w:t>
      </w:r>
      <w:r w:rsidRPr="00AC363E">
        <w:rPr>
          <w:rFonts w:ascii="Times New Roman" w:hAnsi="Times New Roman" w:cs="Times New Roman"/>
          <w:sz w:val="24"/>
          <w:szCs w:val="24"/>
        </w:rPr>
        <w:tab/>
        <w:t>DAD Level 0</w:t>
      </w:r>
      <w:r w:rsidRPr="00AC363E">
        <w:rPr>
          <w:rFonts w:ascii="Times New Roman" w:hAnsi="Times New Roman" w:cs="Times New Roman"/>
          <w:sz w:val="24"/>
          <w:szCs w:val="24"/>
        </w:rPr>
        <w:tab/>
      </w:r>
      <w:r w:rsidRPr="00AC363E">
        <w:rPr>
          <w:rFonts w:ascii="Times New Roman" w:hAnsi="Times New Roman" w:cs="Times New Roman"/>
          <w:sz w:val="24"/>
          <w:szCs w:val="24"/>
        </w:rPr>
        <w:tab/>
        <w:t>40</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5</w:t>
      </w:r>
      <w:r w:rsidRPr="00AC363E">
        <w:rPr>
          <w:rFonts w:ascii="Times New Roman" w:hAnsi="Times New Roman" w:cs="Times New Roman"/>
          <w:sz w:val="24"/>
          <w:szCs w:val="24"/>
        </w:rPr>
        <w:tab/>
        <w:t xml:space="preserve">DAD Level 1 Proses 1 </w:t>
      </w:r>
      <w:r w:rsidRPr="00AC363E">
        <w:rPr>
          <w:rFonts w:ascii="Times New Roman" w:hAnsi="Times New Roman" w:cs="Times New Roman"/>
          <w:sz w:val="24"/>
          <w:szCs w:val="24"/>
        </w:rPr>
        <w:tab/>
      </w:r>
      <w:r w:rsidRPr="00AC363E">
        <w:rPr>
          <w:rFonts w:ascii="Times New Roman" w:hAnsi="Times New Roman" w:cs="Times New Roman"/>
          <w:sz w:val="24"/>
          <w:szCs w:val="24"/>
        </w:rPr>
        <w:tab/>
        <w:t>41</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6</w:t>
      </w:r>
      <w:r w:rsidRPr="00AC363E">
        <w:rPr>
          <w:rFonts w:ascii="Times New Roman" w:hAnsi="Times New Roman" w:cs="Times New Roman"/>
          <w:sz w:val="24"/>
          <w:szCs w:val="24"/>
        </w:rPr>
        <w:tab/>
        <w:t xml:space="preserve">DAD Level 1 Proses 2 </w:t>
      </w:r>
      <w:r w:rsidRPr="00AC363E">
        <w:rPr>
          <w:rFonts w:ascii="Times New Roman" w:hAnsi="Times New Roman" w:cs="Times New Roman"/>
          <w:sz w:val="24"/>
          <w:szCs w:val="24"/>
        </w:rPr>
        <w:tab/>
      </w:r>
      <w:r w:rsidRPr="00AC363E">
        <w:rPr>
          <w:rFonts w:ascii="Times New Roman" w:hAnsi="Times New Roman" w:cs="Times New Roman"/>
          <w:sz w:val="24"/>
          <w:szCs w:val="24"/>
        </w:rPr>
        <w:tab/>
        <w:t>41</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7</w:t>
      </w:r>
      <w:r w:rsidRPr="00AC363E">
        <w:rPr>
          <w:rFonts w:ascii="Times New Roman" w:hAnsi="Times New Roman" w:cs="Times New Roman"/>
          <w:sz w:val="24"/>
          <w:szCs w:val="24"/>
        </w:rPr>
        <w:tab/>
        <w:t>Mekanisme Navigasi Home</w:t>
      </w:r>
      <w:r w:rsidRPr="00AC363E">
        <w:rPr>
          <w:rFonts w:ascii="Times New Roman" w:hAnsi="Times New Roman" w:cs="Times New Roman"/>
          <w:sz w:val="24"/>
          <w:szCs w:val="24"/>
        </w:rPr>
        <w:tab/>
      </w:r>
      <w:r w:rsidRPr="00AC363E">
        <w:rPr>
          <w:rFonts w:ascii="Times New Roman" w:hAnsi="Times New Roman" w:cs="Times New Roman"/>
          <w:sz w:val="24"/>
          <w:szCs w:val="24"/>
        </w:rPr>
        <w:tab/>
        <w:t>44</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8</w:t>
      </w:r>
      <w:r w:rsidRPr="00AC363E">
        <w:rPr>
          <w:rFonts w:ascii="Times New Roman" w:hAnsi="Times New Roman" w:cs="Times New Roman"/>
          <w:sz w:val="24"/>
          <w:szCs w:val="24"/>
        </w:rPr>
        <w:tab/>
        <w:t>Mekanisme Input User</w:t>
      </w:r>
      <w:r w:rsidRPr="00AC363E">
        <w:rPr>
          <w:rFonts w:ascii="Times New Roman" w:hAnsi="Times New Roman" w:cs="Times New Roman"/>
          <w:sz w:val="24"/>
          <w:szCs w:val="24"/>
        </w:rPr>
        <w:tab/>
      </w:r>
      <w:r w:rsidRPr="00AC363E">
        <w:rPr>
          <w:rFonts w:ascii="Times New Roman" w:hAnsi="Times New Roman" w:cs="Times New Roman"/>
          <w:sz w:val="24"/>
          <w:szCs w:val="24"/>
        </w:rPr>
        <w:tab/>
        <w:t>44</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9</w:t>
      </w:r>
      <w:r w:rsidRPr="00AC363E">
        <w:rPr>
          <w:rFonts w:ascii="Times New Roman" w:hAnsi="Times New Roman" w:cs="Times New Roman"/>
          <w:sz w:val="24"/>
          <w:szCs w:val="24"/>
        </w:rPr>
        <w:tab/>
        <w:t>Mekanisme Input Nilai Atribut</w:t>
      </w:r>
      <w:r w:rsidRPr="00AC363E">
        <w:rPr>
          <w:rFonts w:ascii="Times New Roman" w:hAnsi="Times New Roman" w:cs="Times New Roman"/>
          <w:sz w:val="24"/>
          <w:szCs w:val="24"/>
        </w:rPr>
        <w:tab/>
      </w:r>
      <w:r w:rsidRPr="00AC363E">
        <w:rPr>
          <w:rFonts w:ascii="Times New Roman" w:hAnsi="Times New Roman" w:cs="Times New Roman"/>
          <w:sz w:val="24"/>
          <w:szCs w:val="24"/>
        </w:rPr>
        <w:tab/>
        <w:t>45</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10</w:t>
      </w:r>
      <w:r w:rsidRPr="00AC363E">
        <w:rPr>
          <w:rFonts w:ascii="Times New Roman" w:hAnsi="Times New Roman" w:cs="Times New Roman"/>
          <w:sz w:val="24"/>
          <w:szCs w:val="24"/>
        </w:rPr>
        <w:tab/>
        <w:t>Mekanisme Input Dataset</w:t>
      </w:r>
      <w:r w:rsidRPr="00AC363E">
        <w:rPr>
          <w:rFonts w:ascii="Times New Roman" w:hAnsi="Times New Roman" w:cs="Times New Roman"/>
          <w:sz w:val="24"/>
          <w:szCs w:val="24"/>
        </w:rPr>
        <w:tab/>
      </w:r>
      <w:r w:rsidRPr="00AC363E">
        <w:rPr>
          <w:rFonts w:ascii="Times New Roman" w:hAnsi="Times New Roman" w:cs="Times New Roman"/>
          <w:sz w:val="24"/>
          <w:szCs w:val="24"/>
        </w:rPr>
        <w:tab/>
        <w:t>45</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12</w:t>
      </w:r>
      <w:r w:rsidRPr="00AC363E">
        <w:rPr>
          <w:rFonts w:ascii="Times New Roman" w:hAnsi="Times New Roman" w:cs="Times New Roman"/>
          <w:sz w:val="24"/>
          <w:szCs w:val="24"/>
        </w:rPr>
        <w:tab/>
        <w:t>Relasi Table</w:t>
      </w:r>
      <w:r w:rsidRPr="00AC363E">
        <w:rPr>
          <w:rFonts w:ascii="Times New Roman" w:hAnsi="Times New Roman" w:cs="Times New Roman"/>
          <w:sz w:val="24"/>
          <w:szCs w:val="24"/>
        </w:rPr>
        <w:tab/>
      </w:r>
      <w:r w:rsidRPr="00AC363E">
        <w:rPr>
          <w:rFonts w:ascii="Times New Roman" w:hAnsi="Times New Roman" w:cs="Times New Roman"/>
          <w:sz w:val="24"/>
          <w:szCs w:val="24"/>
        </w:rPr>
        <w:tab/>
        <w:t>46</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13</w:t>
      </w:r>
      <w:r w:rsidRPr="00AC363E">
        <w:rPr>
          <w:rFonts w:ascii="Times New Roman" w:hAnsi="Times New Roman" w:cs="Times New Roman"/>
          <w:sz w:val="24"/>
          <w:szCs w:val="24"/>
        </w:rPr>
        <w:tab/>
        <w:t>Flowchart</w:t>
      </w:r>
      <w:r w:rsidRPr="00AC363E">
        <w:rPr>
          <w:rFonts w:ascii="Times New Roman" w:hAnsi="Times New Roman" w:cs="Times New Roman"/>
          <w:sz w:val="24"/>
          <w:szCs w:val="24"/>
        </w:rPr>
        <w:tab/>
      </w:r>
      <w:r w:rsidRPr="00AC363E">
        <w:rPr>
          <w:rFonts w:ascii="Times New Roman" w:hAnsi="Times New Roman" w:cs="Times New Roman"/>
          <w:sz w:val="24"/>
          <w:szCs w:val="24"/>
        </w:rPr>
        <w:tab/>
        <w:t>50</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4.14</w:t>
      </w:r>
      <w:r w:rsidRPr="00AC363E">
        <w:rPr>
          <w:rFonts w:ascii="Times New Roman" w:hAnsi="Times New Roman" w:cs="Times New Roman"/>
          <w:sz w:val="24"/>
          <w:szCs w:val="24"/>
        </w:rPr>
        <w:tab/>
        <w:t>Flowgraph</w:t>
      </w:r>
      <w:r w:rsidRPr="00AC363E">
        <w:rPr>
          <w:rFonts w:ascii="Times New Roman" w:hAnsi="Times New Roman" w:cs="Times New Roman"/>
          <w:sz w:val="24"/>
          <w:szCs w:val="24"/>
        </w:rPr>
        <w:tab/>
      </w:r>
      <w:r w:rsidRPr="00AC363E">
        <w:rPr>
          <w:rFonts w:ascii="Times New Roman" w:hAnsi="Times New Roman" w:cs="Times New Roman"/>
          <w:sz w:val="24"/>
          <w:szCs w:val="24"/>
        </w:rPr>
        <w:tab/>
        <w:t>51</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1</w:t>
      </w:r>
      <w:r w:rsidRPr="00AC363E">
        <w:rPr>
          <w:rFonts w:ascii="Times New Roman" w:hAnsi="Times New Roman" w:cs="Times New Roman"/>
          <w:sz w:val="24"/>
          <w:szCs w:val="24"/>
        </w:rPr>
        <w:tab/>
        <w:t>Tampilan Halaman Home</w:t>
      </w:r>
      <w:r w:rsidRPr="00AC363E">
        <w:rPr>
          <w:rFonts w:ascii="Times New Roman" w:hAnsi="Times New Roman" w:cs="Times New Roman"/>
          <w:sz w:val="24"/>
          <w:szCs w:val="24"/>
        </w:rPr>
        <w:tab/>
      </w:r>
      <w:r w:rsidRPr="00AC363E">
        <w:rPr>
          <w:rFonts w:ascii="Times New Roman" w:hAnsi="Times New Roman" w:cs="Times New Roman"/>
          <w:sz w:val="24"/>
          <w:szCs w:val="24"/>
        </w:rPr>
        <w:tab/>
        <w:t>55</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2</w:t>
      </w:r>
      <w:r w:rsidRPr="00AC363E">
        <w:rPr>
          <w:rFonts w:ascii="Times New Roman" w:hAnsi="Times New Roman" w:cs="Times New Roman"/>
          <w:sz w:val="24"/>
          <w:szCs w:val="24"/>
        </w:rPr>
        <w:tab/>
        <w:t>Tampilan Halaman Login</w:t>
      </w:r>
      <w:r w:rsidRPr="00AC363E">
        <w:rPr>
          <w:rFonts w:ascii="Times New Roman" w:hAnsi="Times New Roman" w:cs="Times New Roman"/>
          <w:sz w:val="24"/>
          <w:szCs w:val="24"/>
        </w:rPr>
        <w:tab/>
      </w:r>
      <w:r w:rsidRPr="00AC363E">
        <w:rPr>
          <w:rFonts w:ascii="Times New Roman" w:hAnsi="Times New Roman" w:cs="Times New Roman"/>
          <w:sz w:val="24"/>
          <w:szCs w:val="24"/>
        </w:rPr>
        <w:tab/>
        <w:t>55</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3</w:t>
      </w:r>
      <w:r w:rsidRPr="00AC363E">
        <w:rPr>
          <w:rFonts w:ascii="Times New Roman" w:hAnsi="Times New Roman" w:cs="Times New Roman"/>
          <w:sz w:val="24"/>
          <w:szCs w:val="24"/>
        </w:rPr>
        <w:tab/>
        <w:t>Tampilan Home Admin</w:t>
      </w:r>
      <w:r w:rsidRPr="00AC363E">
        <w:rPr>
          <w:rFonts w:ascii="Times New Roman" w:hAnsi="Times New Roman" w:cs="Times New Roman"/>
          <w:sz w:val="24"/>
          <w:szCs w:val="24"/>
        </w:rPr>
        <w:tab/>
      </w:r>
      <w:r w:rsidRPr="00AC363E">
        <w:rPr>
          <w:rFonts w:ascii="Times New Roman" w:hAnsi="Times New Roman" w:cs="Times New Roman"/>
          <w:sz w:val="24"/>
          <w:szCs w:val="24"/>
        </w:rPr>
        <w:tab/>
        <w:t>56</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4</w:t>
      </w:r>
      <w:r w:rsidRPr="00AC363E">
        <w:rPr>
          <w:rFonts w:ascii="Times New Roman" w:hAnsi="Times New Roman" w:cs="Times New Roman"/>
          <w:sz w:val="24"/>
          <w:szCs w:val="24"/>
        </w:rPr>
        <w:tab/>
        <w:t>Tampilan Atribut</w:t>
      </w:r>
      <w:r w:rsidRPr="00AC363E">
        <w:rPr>
          <w:rFonts w:ascii="Times New Roman" w:hAnsi="Times New Roman" w:cs="Times New Roman"/>
          <w:sz w:val="24"/>
          <w:szCs w:val="24"/>
        </w:rPr>
        <w:tab/>
      </w:r>
      <w:r w:rsidRPr="00AC363E">
        <w:rPr>
          <w:rFonts w:ascii="Times New Roman" w:hAnsi="Times New Roman" w:cs="Times New Roman"/>
          <w:sz w:val="24"/>
          <w:szCs w:val="24"/>
        </w:rPr>
        <w:tab/>
        <w:t>56</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5</w:t>
      </w:r>
      <w:r w:rsidRPr="00AC363E">
        <w:rPr>
          <w:rFonts w:ascii="Times New Roman" w:hAnsi="Times New Roman" w:cs="Times New Roman"/>
          <w:sz w:val="24"/>
          <w:szCs w:val="24"/>
        </w:rPr>
        <w:tab/>
        <w:t>Tampilan Tambah Atribut</w:t>
      </w:r>
      <w:r w:rsidRPr="00AC363E">
        <w:rPr>
          <w:rFonts w:ascii="Times New Roman" w:hAnsi="Times New Roman" w:cs="Times New Roman"/>
          <w:sz w:val="24"/>
          <w:szCs w:val="24"/>
        </w:rPr>
        <w:tab/>
      </w:r>
      <w:r w:rsidRPr="00AC363E">
        <w:rPr>
          <w:rFonts w:ascii="Times New Roman" w:hAnsi="Times New Roman" w:cs="Times New Roman"/>
          <w:sz w:val="24"/>
          <w:szCs w:val="24"/>
        </w:rPr>
        <w:tab/>
        <w:t>57</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6</w:t>
      </w:r>
      <w:r w:rsidRPr="00AC363E">
        <w:rPr>
          <w:rFonts w:ascii="Times New Roman" w:hAnsi="Times New Roman" w:cs="Times New Roman"/>
          <w:sz w:val="24"/>
          <w:szCs w:val="24"/>
        </w:rPr>
        <w:tab/>
        <w:t>Tampilan Nilai Atribut</w:t>
      </w:r>
      <w:r w:rsidRPr="00AC363E">
        <w:rPr>
          <w:rFonts w:ascii="Times New Roman" w:hAnsi="Times New Roman" w:cs="Times New Roman"/>
          <w:sz w:val="24"/>
          <w:szCs w:val="24"/>
        </w:rPr>
        <w:tab/>
      </w:r>
      <w:r w:rsidRPr="00AC363E">
        <w:rPr>
          <w:rFonts w:ascii="Times New Roman" w:hAnsi="Times New Roman" w:cs="Times New Roman"/>
          <w:sz w:val="24"/>
          <w:szCs w:val="24"/>
        </w:rPr>
        <w:tab/>
        <w:t>57</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7</w:t>
      </w:r>
      <w:r w:rsidRPr="00AC363E">
        <w:rPr>
          <w:rFonts w:ascii="Times New Roman" w:hAnsi="Times New Roman" w:cs="Times New Roman"/>
          <w:sz w:val="24"/>
          <w:szCs w:val="24"/>
        </w:rPr>
        <w:tab/>
        <w:t>Tampilan Tambah Nilai Atribut</w:t>
      </w:r>
      <w:r w:rsidRPr="00AC363E">
        <w:rPr>
          <w:rFonts w:ascii="Times New Roman" w:hAnsi="Times New Roman" w:cs="Times New Roman"/>
          <w:sz w:val="24"/>
          <w:szCs w:val="24"/>
        </w:rPr>
        <w:tab/>
      </w:r>
      <w:r w:rsidRPr="00AC363E">
        <w:rPr>
          <w:rFonts w:ascii="Times New Roman" w:hAnsi="Times New Roman" w:cs="Times New Roman"/>
          <w:sz w:val="24"/>
          <w:szCs w:val="24"/>
        </w:rPr>
        <w:tab/>
        <w:t>58</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8</w:t>
      </w:r>
      <w:r w:rsidRPr="00AC363E">
        <w:rPr>
          <w:rFonts w:ascii="Times New Roman" w:hAnsi="Times New Roman" w:cs="Times New Roman"/>
          <w:sz w:val="24"/>
          <w:szCs w:val="24"/>
        </w:rPr>
        <w:tab/>
        <w:t>Tampilan Detail Dataset</w:t>
      </w:r>
      <w:r w:rsidRPr="00AC363E">
        <w:rPr>
          <w:rFonts w:ascii="Times New Roman" w:hAnsi="Times New Roman" w:cs="Times New Roman"/>
          <w:sz w:val="24"/>
          <w:szCs w:val="24"/>
        </w:rPr>
        <w:tab/>
      </w:r>
      <w:r w:rsidRPr="00AC363E">
        <w:rPr>
          <w:rFonts w:ascii="Times New Roman" w:hAnsi="Times New Roman" w:cs="Times New Roman"/>
          <w:sz w:val="24"/>
          <w:szCs w:val="24"/>
        </w:rPr>
        <w:tab/>
        <w:t>58</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9</w:t>
      </w:r>
      <w:r w:rsidRPr="00AC363E">
        <w:rPr>
          <w:rFonts w:ascii="Times New Roman" w:hAnsi="Times New Roman" w:cs="Times New Roman"/>
          <w:sz w:val="24"/>
          <w:szCs w:val="24"/>
        </w:rPr>
        <w:tab/>
        <w:t>Tampilan Analisis SPK</w:t>
      </w:r>
      <w:r w:rsidRPr="00AC363E">
        <w:rPr>
          <w:rFonts w:ascii="Times New Roman" w:hAnsi="Times New Roman" w:cs="Times New Roman"/>
          <w:sz w:val="24"/>
          <w:szCs w:val="24"/>
        </w:rPr>
        <w:tab/>
      </w:r>
      <w:r w:rsidRPr="00AC363E">
        <w:rPr>
          <w:rFonts w:ascii="Times New Roman" w:hAnsi="Times New Roman" w:cs="Times New Roman"/>
          <w:sz w:val="24"/>
          <w:szCs w:val="24"/>
        </w:rPr>
        <w:tab/>
        <w:t>59</w:t>
      </w:r>
    </w:p>
    <w:p w:rsidR="00405434" w:rsidRPr="00AC363E" w:rsidRDefault="00845063">
      <w:pPr>
        <w:tabs>
          <w:tab w:val="left" w:leader="dot" w:pos="7088"/>
          <w:tab w:val="right" w:pos="7655"/>
          <w:tab w:val="right" w:pos="7938"/>
        </w:tabs>
        <w:spacing w:line="240" w:lineRule="auto"/>
        <w:ind w:left="1560" w:hanging="1560"/>
        <w:rPr>
          <w:rFonts w:ascii="Times New Roman" w:hAnsi="Times New Roman" w:cs="Times New Roman"/>
          <w:sz w:val="24"/>
          <w:szCs w:val="24"/>
        </w:rPr>
      </w:pPr>
      <w:r w:rsidRPr="00AC363E">
        <w:rPr>
          <w:rFonts w:ascii="Times New Roman" w:hAnsi="Times New Roman" w:cs="Times New Roman"/>
          <w:sz w:val="24"/>
          <w:szCs w:val="24"/>
        </w:rPr>
        <w:t>Gambar  5.10</w:t>
      </w:r>
      <w:r w:rsidRPr="00AC363E">
        <w:rPr>
          <w:rFonts w:ascii="Times New Roman" w:hAnsi="Times New Roman" w:cs="Times New Roman"/>
          <w:sz w:val="24"/>
          <w:szCs w:val="24"/>
        </w:rPr>
        <w:tab/>
        <w:t>Tampilan Hasil Analisis</w:t>
      </w:r>
      <w:r w:rsidRPr="00AC363E">
        <w:rPr>
          <w:rFonts w:ascii="Times New Roman" w:hAnsi="Times New Roman" w:cs="Times New Roman"/>
          <w:sz w:val="24"/>
          <w:szCs w:val="24"/>
        </w:rPr>
        <w:tab/>
      </w:r>
      <w:r w:rsidRPr="00AC363E">
        <w:rPr>
          <w:rFonts w:ascii="Times New Roman" w:hAnsi="Times New Roman" w:cs="Times New Roman"/>
          <w:sz w:val="24"/>
          <w:szCs w:val="24"/>
        </w:rPr>
        <w:tab/>
        <w:t>59</w:t>
      </w:r>
    </w:p>
    <w:p w:rsidR="00405434" w:rsidRPr="00AC363E" w:rsidRDefault="00405434">
      <w:pPr>
        <w:spacing w:line="360" w:lineRule="auto"/>
        <w:rPr>
          <w:rFonts w:ascii="Times New Roman" w:hAnsi="Times New Roman" w:cs="Times New Roman"/>
          <w:sz w:val="24"/>
          <w:szCs w:val="24"/>
        </w:rPr>
      </w:pPr>
    </w:p>
    <w:p w:rsidR="00405434" w:rsidRPr="00AC363E" w:rsidRDefault="00405434">
      <w:pPr>
        <w:spacing w:line="360" w:lineRule="auto"/>
        <w:rPr>
          <w:rFonts w:ascii="Times New Roman" w:hAnsi="Times New Roman" w:cs="Times New Roman"/>
          <w:b/>
          <w:bCs/>
          <w:sz w:val="24"/>
          <w:szCs w:val="24"/>
        </w:rPr>
      </w:pPr>
    </w:p>
    <w:p w:rsidR="00405434" w:rsidRPr="00AC363E" w:rsidRDefault="00405434">
      <w:pPr>
        <w:pStyle w:val="Heading1"/>
        <w:sectPr w:rsidR="00405434" w:rsidRPr="00AC363E">
          <w:footerReference w:type="first" r:id="rId35"/>
          <w:pgSz w:w="11906" w:h="16838"/>
          <w:pgMar w:top="2268" w:right="1701" w:bottom="1701" w:left="2268" w:header="709" w:footer="709" w:gutter="0"/>
          <w:pgNumType w:start="1"/>
          <w:cols w:space="708"/>
          <w:titlePg/>
          <w:docGrid w:linePitch="360"/>
        </w:sectPr>
      </w:pPr>
      <w:bookmarkStart w:id="11" w:name="_Toc153498386"/>
    </w:p>
    <w:p w:rsidR="00405434" w:rsidRPr="00AC363E" w:rsidRDefault="00845063">
      <w:pPr>
        <w:pStyle w:val="Heading1"/>
        <w:rPr>
          <w:lang w:val="en-US"/>
        </w:rPr>
      </w:pPr>
      <w:r w:rsidRPr="00AC363E">
        <w:lastRenderedPageBreak/>
        <w:t>DAFTAR TABEL</w:t>
      </w:r>
      <w:bookmarkEnd w:id="11"/>
    </w:p>
    <w:p w:rsidR="00405434" w:rsidRPr="00AC363E" w:rsidRDefault="00845063">
      <w:pPr>
        <w:pStyle w:val="TableofFigures"/>
        <w:tabs>
          <w:tab w:val="left" w:leader="dot" w:pos="7088"/>
          <w:tab w:val="right" w:pos="7655"/>
        </w:tabs>
        <w:spacing w:line="360" w:lineRule="auto"/>
        <w:ind w:left="1134" w:hanging="1134"/>
        <w:rPr>
          <w:rFonts w:ascii="Times New Roman" w:hAnsi="Times New Roman" w:cs="Times New Roman"/>
          <w:bCs/>
          <w:sz w:val="24"/>
          <w:szCs w:val="24"/>
        </w:rPr>
      </w:pPr>
      <w:r w:rsidRPr="00AC363E">
        <w:rPr>
          <w:rFonts w:ascii="Times New Roman" w:hAnsi="Times New Roman" w:cs="Times New Roman"/>
          <w:bCs/>
          <w:sz w:val="24"/>
          <w:szCs w:val="24"/>
        </w:rPr>
        <w:fldChar w:fldCharType="begin"/>
      </w:r>
      <w:r w:rsidRPr="00AC363E">
        <w:rPr>
          <w:rFonts w:ascii="Times New Roman" w:hAnsi="Times New Roman" w:cs="Times New Roman"/>
          <w:bCs/>
          <w:sz w:val="24"/>
          <w:szCs w:val="24"/>
        </w:rPr>
        <w:instrText xml:space="preserve"> TOC \h \z \c "Table" </w:instrText>
      </w:r>
      <w:r w:rsidRPr="00AC363E">
        <w:rPr>
          <w:rFonts w:ascii="Times New Roman" w:hAnsi="Times New Roman" w:cs="Times New Roman"/>
          <w:bCs/>
          <w:sz w:val="24"/>
          <w:szCs w:val="24"/>
        </w:rPr>
        <w:fldChar w:fldCharType="separate"/>
      </w:r>
    </w:p>
    <w:p w:rsidR="00405434" w:rsidRPr="00AC363E" w:rsidRDefault="00DB1A4C">
      <w:pPr>
        <w:pStyle w:val="TableofFigures"/>
        <w:tabs>
          <w:tab w:val="left" w:leader="dot" w:pos="7088"/>
          <w:tab w:val="right" w:pos="7655"/>
        </w:tabs>
        <w:spacing w:line="360" w:lineRule="auto"/>
        <w:ind w:left="1134" w:hanging="1134"/>
        <w:rPr>
          <w:rFonts w:ascii="Times New Roman" w:eastAsiaTheme="minorEastAsia" w:hAnsi="Times New Roman" w:cs="Times New Roman"/>
          <w:bCs/>
          <w:kern w:val="0"/>
          <w:sz w:val="24"/>
          <w:szCs w:val="24"/>
          <w:lang w:eastAsia="zh-CN"/>
          <w14:ligatures w14:val="none"/>
        </w:rPr>
      </w:pPr>
      <w:hyperlink w:anchor="_Toc149073717" w:history="1">
        <w:r w:rsidR="00845063" w:rsidRPr="00AC363E">
          <w:rPr>
            <w:rStyle w:val="Hyperlink"/>
            <w:rFonts w:ascii="Times New Roman" w:hAnsi="Times New Roman" w:cs="Times New Roman"/>
            <w:bCs/>
            <w:sz w:val="24"/>
            <w:szCs w:val="24"/>
          </w:rPr>
          <w:t xml:space="preserve">Tabel 1.1 </w:t>
        </w:r>
        <w:r w:rsidR="00845063" w:rsidRPr="00AC363E">
          <w:rPr>
            <w:rStyle w:val="Hyperlink"/>
            <w:rFonts w:ascii="Times New Roman" w:hAnsi="Times New Roman" w:cs="Times New Roman"/>
            <w:bCs/>
            <w:sz w:val="24"/>
            <w:szCs w:val="24"/>
          </w:rPr>
          <w:tab/>
          <w:t>Daftar Penyelesaian Perkara Khusus Perceraian di PA Gorontalo.</w:t>
        </w:r>
        <w:r w:rsidR="00845063" w:rsidRPr="00AC363E">
          <w:rPr>
            <w:rFonts w:ascii="Times New Roman" w:hAnsi="Times New Roman" w:cs="Times New Roman"/>
            <w:bCs/>
            <w:sz w:val="24"/>
            <w:szCs w:val="24"/>
          </w:rPr>
          <w:tab/>
        </w:r>
        <w:r w:rsidR="00845063" w:rsidRPr="00AC363E">
          <w:rPr>
            <w:rFonts w:ascii="Times New Roman" w:hAnsi="Times New Roman" w:cs="Times New Roman"/>
            <w:bCs/>
            <w:sz w:val="24"/>
            <w:szCs w:val="24"/>
          </w:rPr>
          <w:fldChar w:fldCharType="begin"/>
        </w:r>
        <w:r w:rsidR="00845063" w:rsidRPr="00AC363E">
          <w:rPr>
            <w:rFonts w:ascii="Times New Roman" w:hAnsi="Times New Roman" w:cs="Times New Roman"/>
            <w:bCs/>
            <w:sz w:val="24"/>
            <w:szCs w:val="24"/>
          </w:rPr>
          <w:instrText xml:space="preserve"> PAGEREF _Toc149073717 \h </w:instrText>
        </w:r>
        <w:r w:rsidR="00845063" w:rsidRPr="00AC363E">
          <w:rPr>
            <w:rFonts w:ascii="Times New Roman" w:hAnsi="Times New Roman" w:cs="Times New Roman"/>
            <w:bCs/>
            <w:sz w:val="24"/>
            <w:szCs w:val="24"/>
          </w:rPr>
        </w:r>
        <w:r w:rsidR="00845063" w:rsidRPr="00AC363E">
          <w:rPr>
            <w:rFonts w:ascii="Times New Roman" w:hAnsi="Times New Roman" w:cs="Times New Roman"/>
            <w:bCs/>
            <w:sz w:val="24"/>
            <w:szCs w:val="24"/>
          </w:rPr>
          <w:fldChar w:fldCharType="separate"/>
        </w:r>
        <w:r w:rsidR="00865339">
          <w:rPr>
            <w:rFonts w:ascii="Times New Roman" w:hAnsi="Times New Roman" w:cs="Times New Roman"/>
            <w:bCs/>
            <w:noProof/>
            <w:sz w:val="24"/>
            <w:szCs w:val="24"/>
          </w:rPr>
          <w:t>4</w:t>
        </w:r>
        <w:r w:rsidR="00845063" w:rsidRPr="00AC363E">
          <w:rPr>
            <w:rFonts w:ascii="Times New Roman" w:hAnsi="Times New Roman" w:cs="Times New Roman"/>
            <w:bCs/>
            <w:sz w:val="24"/>
            <w:szCs w:val="24"/>
          </w:rPr>
          <w:fldChar w:fldCharType="end"/>
        </w:r>
      </w:hyperlink>
    </w:p>
    <w:p w:rsidR="00405434" w:rsidRPr="00AC363E" w:rsidRDefault="00DB1A4C">
      <w:pPr>
        <w:pStyle w:val="TableofFigures"/>
        <w:tabs>
          <w:tab w:val="left" w:leader="dot" w:pos="7088"/>
          <w:tab w:val="right" w:pos="7655"/>
        </w:tabs>
        <w:spacing w:line="360" w:lineRule="auto"/>
        <w:ind w:left="1134" w:hanging="1134"/>
        <w:rPr>
          <w:rFonts w:ascii="Times New Roman" w:hAnsi="Times New Roman" w:cs="Times New Roman"/>
          <w:bCs/>
          <w:sz w:val="24"/>
          <w:szCs w:val="24"/>
        </w:rPr>
      </w:pPr>
      <w:hyperlink w:anchor="_Toc149073718" w:history="1">
        <w:r w:rsidR="00845063" w:rsidRPr="00AC363E">
          <w:rPr>
            <w:rStyle w:val="Hyperlink"/>
            <w:rFonts w:ascii="Times New Roman" w:hAnsi="Times New Roman" w:cs="Times New Roman"/>
            <w:bCs/>
            <w:sz w:val="24"/>
            <w:szCs w:val="24"/>
          </w:rPr>
          <w:t xml:space="preserve">Tabel 2.1 </w:t>
        </w:r>
        <w:r w:rsidR="00845063" w:rsidRPr="00AC363E">
          <w:rPr>
            <w:rStyle w:val="Hyperlink"/>
            <w:rFonts w:ascii="Times New Roman" w:hAnsi="Times New Roman" w:cs="Times New Roman"/>
            <w:bCs/>
            <w:sz w:val="24"/>
            <w:szCs w:val="24"/>
          </w:rPr>
          <w:tab/>
          <w:t>Tinjauan Studi</w:t>
        </w:r>
        <w:r w:rsidR="00845063" w:rsidRPr="00AC363E">
          <w:rPr>
            <w:rStyle w:val="Hyperlink"/>
            <w:rFonts w:ascii="Times New Roman" w:hAnsi="Times New Roman" w:cs="Times New Roman"/>
            <w:bCs/>
            <w:sz w:val="24"/>
            <w:szCs w:val="24"/>
          </w:rPr>
          <w:tab/>
        </w:r>
        <w:r w:rsidR="00845063" w:rsidRPr="00AC363E">
          <w:rPr>
            <w:rStyle w:val="Hyperlink"/>
            <w:rFonts w:ascii="Times New Roman" w:hAnsi="Times New Roman" w:cs="Times New Roman"/>
            <w:bCs/>
            <w:sz w:val="24"/>
            <w:szCs w:val="24"/>
          </w:rPr>
          <w:tab/>
        </w:r>
        <w:r w:rsidR="00845063" w:rsidRPr="00AC363E">
          <w:rPr>
            <w:rFonts w:ascii="Times New Roman" w:hAnsi="Times New Roman" w:cs="Times New Roman"/>
            <w:bCs/>
            <w:sz w:val="24"/>
            <w:szCs w:val="24"/>
          </w:rPr>
          <w:fldChar w:fldCharType="begin"/>
        </w:r>
        <w:r w:rsidR="00845063" w:rsidRPr="00AC363E">
          <w:rPr>
            <w:rFonts w:ascii="Times New Roman" w:hAnsi="Times New Roman" w:cs="Times New Roman"/>
            <w:bCs/>
            <w:sz w:val="24"/>
            <w:szCs w:val="24"/>
          </w:rPr>
          <w:instrText xml:space="preserve"> PAGEREF _Toc149073718 \h </w:instrText>
        </w:r>
        <w:r w:rsidR="00845063" w:rsidRPr="00AC363E">
          <w:rPr>
            <w:rFonts w:ascii="Times New Roman" w:hAnsi="Times New Roman" w:cs="Times New Roman"/>
            <w:bCs/>
            <w:sz w:val="24"/>
            <w:szCs w:val="24"/>
          </w:rPr>
        </w:r>
        <w:r w:rsidR="00845063" w:rsidRPr="00AC363E">
          <w:rPr>
            <w:rFonts w:ascii="Times New Roman" w:hAnsi="Times New Roman" w:cs="Times New Roman"/>
            <w:bCs/>
            <w:sz w:val="24"/>
            <w:szCs w:val="24"/>
          </w:rPr>
          <w:fldChar w:fldCharType="separate"/>
        </w:r>
        <w:r w:rsidR="00865339">
          <w:rPr>
            <w:rFonts w:ascii="Times New Roman" w:hAnsi="Times New Roman" w:cs="Times New Roman"/>
            <w:bCs/>
            <w:noProof/>
            <w:sz w:val="24"/>
            <w:szCs w:val="24"/>
          </w:rPr>
          <w:t>8</w:t>
        </w:r>
        <w:r w:rsidR="00845063" w:rsidRPr="00AC363E">
          <w:rPr>
            <w:rFonts w:ascii="Times New Roman" w:hAnsi="Times New Roman" w:cs="Times New Roman"/>
            <w:bCs/>
            <w:sz w:val="24"/>
            <w:szCs w:val="24"/>
          </w:rPr>
          <w:fldChar w:fldCharType="end"/>
        </w:r>
      </w:hyperlink>
    </w:p>
    <w:p w:rsidR="00405434" w:rsidRPr="00AC363E" w:rsidRDefault="00845063">
      <w:pPr>
        <w:pStyle w:val="NoSpacing"/>
        <w:tabs>
          <w:tab w:val="left" w:leader="dot" w:pos="7088"/>
          <w:tab w:val="right" w:pos="7655"/>
        </w:tabs>
        <w:spacing w:line="360" w:lineRule="auto"/>
        <w:ind w:left="1134" w:hanging="1134"/>
        <w:rPr>
          <w:rFonts w:ascii="Times New Roman" w:hAnsi="Times New Roman" w:cs="Times New Roman"/>
          <w:bCs/>
          <w:sz w:val="24"/>
          <w:szCs w:val="24"/>
          <w:lang w:val="en-US"/>
        </w:rPr>
      </w:pP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fldChar w:fldCharType="begin"/>
      </w:r>
      <w:r w:rsidRPr="00AC363E">
        <w:rPr>
          <w:rFonts w:ascii="Times New Roman" w:hAnsi="Times New Roman" w:cs="Times New Roman"/>
          <w:bCs/>
          <w:sz w:val="24"/>
          <w:szCs w:val="24"/>
        </w:rPr>
        <w:instrText xml:space="preserve"> TOC \h \z \c "Tabel 2." </w:instrText>
      </w:r>
      <w:r w:rsidRPr="00AC363E">
        <w:rPr>
          <w:rFonts w:ascii="Times New Roman" w:hAnsi="Times New Roman" w:cs="Times New Roman"/>
          <w:bCs/>
          <w:sz w:val="24"/>
          <w:szCs w:val="24"/>
        </w:rPr>
        <w:fldChar w:fldCharType="separate"/>
      </w:r>
      <w:hyperlink w:anchor="_Toc149596475" w:history="1">
        <w:r w:rsidRPr="00AC363E">
          <w:rPr>
            <w:rStyle w:val="Hyperlink"/>
            <w:rFonts w:ascii="Times New Roman" w:hAnsi="Times New Roman" w:cs="Times New Roman"/>
            <w:bCs/>
            <w:sz w:val="24"/>
            <w:szCs w:val="24"/>
          </w:rPr>
          <w:t xml:space="preserve">Tabel 2.2 </w:t>
        </w:r>
        <w:r w:rsidRPr="00AC363E">
          <w:rPr>
            <w:rStyle w:val="Hyperlink"/>
            <w:rFonts w:ascii="Times New Roman" w:hAnsi="Times New Roman" w:cs="Times New Roman"/>
            <w:bCs/>
            <w:sz w:val="24"/>
            <w:szCs w:val="24"/>
          </w:rPr>
          <w:tab/>
          <w:t>Tabel Jumlah Perceraian</w:t>
        </w:r>
        <w:r w:rsidRPr="00AC363E">
          <w:rPr>
            <w:rFonts w:ascii="Times New Roman" w:hAnsi="Times New Roman" w:cs="Times New Roman"/>
            <w:bCs/>
            <w:sz w:val="24"/>
            <w:szCs w:val="24"/>
          </w:rPr>
          <w:tab/>
        </w:r>
        <w:r w:rsidRPr="00AC363E">
          <w:rPr>
            <w:rFonts w:ascii="Times New Roman" w:hAnsi="Times New Roman" w:cs="Times New Roman"/>
            <w:bCs/>
            <w:sz w:val="24"/>
            <w:szCs w:val="24"/>
          </w:rPr>
          <w:tab/>
        </w:r>
        <w:r w:rsidRPr="00AC363E">
          <w:rPr>
            <w:rFonts w:ascii="Times New Roman" w:hAnsi="Times New Roman" w:cs="Times New Roman"/>
            <w:bCs/>
            <w:sz w:val="24"/>
            <w:szCs w:val="24"/>
          </w:rPr>
          <w:fldChar w:fldCharType="begin"/>
        </w:r>
        <w:r w:rsidRPr="00AC363E">
          <w:rPr>
            <w:rFonts w:ascii="Times New Roman" w:hAnsi="Times New Roman" w:cs="Times New Roman"/>
            <w:bCs/>
            <w:sz w:val="24"/>
            <w:szCs w:val="24"/>
          </w:rPr>
          <w:instrText xml:space="preserve"> PAGEREF _Toc149596475 \h </w:instrText>
        </w:r>
        <w:r w:rsidRPr="00AC363E">
          <w:rPr>
            <w:rFonts w:ascii="Times New Roman" w:hAnsi="Times New Roman" w:cs="Times New Roman"/>
            <w:bCs/>
            <w:sz w:val="24"/>
            <w:szCs w:val="24"/>
          </w:rPr>
        </w:r>
        <w:r w:rsidRPr="00AC363E">
          <w:rPr>
            <w:rFonts w:ascii="Times New Roman" w:hAnsi="Times New Roman" w:cs="Times New Roman"/>
            <w:bCs/>
            <w:sz w:val="24"/>
            <w:szCs w:val="24"/>
          </w:rPr>
          <w:fldChar w:fldCharType="separate"/>
        </w:r>
        <w:r w:rsidR="00865339">
          <w:rPr>
            <w:rFonts w:ascii="Times New Roman" w:hAnsi="Times New Roman" w:cs="Times New Roman"/>
            <w:bCs/>
            <w:noProof/>
            <w:sz w:val="24"/>
            <w:szCs w:val="24"/>
          </w:rPr>
          <w:t>10</w:t>
        </w:r>
        <w:r w:rsidRPr="00AC363E">
          <w:rPr>
            <w:rFonts w:ascii="Times New Roman" w:hAnsi="Times New Roman" w:cs="Times New Roman"/>
            <w:bCs/>
            <w:sz w:val="24"/>
            <w:szCs w:val="24"/>
          </w:rPr>
          <w:fldChar w:fldCharType="end"/>
        </w:r>
      </w:hyperlink>
    </w:p>
    <w:p w:rsidR="00405434" w:rsidRPr="00AC363E" w:rsidRDefault="00845063">
      <w:pPr>
        <w:pStyle w:val="NoSpacing"/>
        <w:tabs>
          <w:tab w:val="left" w:leader="dot" w:pos="7088"/>
          <w:tab w:val="right" w:pos="7655"/>
        </w:tabs>
        <w:spacing w:line="360" w:lineRule="auto"/>
        <w:ind w:left="1134" w:hanging="1134"/>
        <w:rPr>
          <w:rFonts w:ascii="Times New Roman" w:hAnsi="Times New Roman" w:cs="Times New Roman"/>
          <w:bCs/>
          <w:sz w:val="24"/>
          <w:szCs w:val="24"/>
          <w:lang w:val="en-US"/>
        </w:rPr>
      </w:pPr>
      <w:r w:rsidRPr="00AC363E">
        <w:rPr>
          <w:rFonts w:ascii="Times New Roman" w:hAnsi="Times New Roman" w:cs="Times New Roman"/>
          <w:bCs/>
          <w:sz w:val="24"/>
          <w:szCs w:val="24"/>
          <w:lang w:val="en-US"/>
        </w:rPr>
        <w:t>Tabel 3.5</w:t>
      </w:r>
      <w:r w:rsidRPr="00AC363E">
        <w:rPr>
          <w:rFonts w:ascii="Times New Roman" w:hAnsi="Times New Roman" w:cs="Times New Roman"/>
          <w:bCs/>
          <w:sz w:val="24"/>
          <w:szCs w:val="24"/>
          <w:lang w:val="en-US"/>
        </w:rPr>
        <w:tab/>
        <w:t>Data Kriteria dan Sub Kriteria</w:t>
      </w:r>
      <w:r w:rsidRPr="00AC363E">
        <w:rPr>
          <w:rFonts w:ascii="Times New Roman" w:hAnsi="Times New Roman" w:cs="Times New Roman"/>
          <w:bCs/>
          <w:sz w:val="24"/>
          <w:szCs w:val="24"/>
          <w:lang w:val="en-US"/>
        </w:rPr>
        <w:tab/>
      </w:r>
      <w:r w:rsidRPr="00AC363E">
        <w:rPr>
          <w:rFonts w:ascii="Times New Roman" w:hAnsi="Times New Roman" w:cs="Times New Roman"/>
          <w:bCs/>
          <w:sz w:val="24"/>
          <w:szCs w:val="24"/>
          <w:lang w:val="en-US"/>
        </w:rPr>
        <w:tab/>
        <w:t>27</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3.6</w:t>
      </w:r>
      <w:r w:rsidRPr="00AC363E">
        <w:rPr>
          <w:rStyle w:val="Hyperlink"/>
          <w:rFonts w:ascii="Times New Roman" w:hAnsi="Times New Roman" w:cs="Times New Roman"/>
          <w:bCs/>
          <w:color w:val="auto"/>
          <w:sz w:val="24"/>
          <w:szCs w:val="24"/>
          <w:u w:val="none"/>
          <w:lang w:val="en-US"/>
        </w:rPr>
        <w:tab/>
        <w:t>Tabel Aturan Kriteria dan Subkriteria</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28</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3.7</w:t>
      </w:r>
      <w:r w:rsidRPr="00AC363E">
        <w:rPr>
          <w:rStyle w:val="Hyperlink"/>
          <w:rFonts w:ascii="Times New Roman" w:hAnsi="Times New Roman" w:cs="Times New Roman"/>
          <w:bCs/>
          <w:color w:val="auto"/>
          <w:sz w:val="24"/>
          <w:szCs w:val="24"/>
          <w:u w:val="none"/>
          <w:lang w:val="en-US"/>
        </w:rPr>
        <w:tab/>
        <w:t>Probabilitas Pengadilan Agama Gorontalo</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28</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3.8</w:t>
      </w:r>
      <w:r w:rsidRPr="00AC363E">
        <w:rPr>
          <w:rStyle w:val="Hyperlink"/>
          <w:rFonts w:ascii="Times New Roman" w:hAnsi="Times New Roman" w:cs="Times New Roman"/>
          <w:bCs/>
          <w:color w:val="auto"/>
          <w:sz w:val="24"/>
          <w:szCs w:val="24"/>
          <w:u w:val="none"/>
          <w:lang w:val="en-US"/>
        </w:rPr>
        <w:tab/>
        <w:t>Probabilitas Kompilasi Hukum Islam</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29</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1</w:t>
      </w:r>
      <w:r w:rsidRPr="00AC363E">
        <w:rPr>
          <w:rStyle w:val="Hyperlink"/>
          <w:rFonts w:ascii="Times New Roman" w:hAnsi="Times New Roman" w:cs="Times New Roman"/>
          <w:bCs/>
          <w:color w:val="auto"/>
          <w:sz w:val="24"/>
          <w:szCs w:val="24"/>
          <w:u w:val="none"/>
          <w:lang w:val="en-US"/>
        </w:rPr>
        <w:tab/>
        <w:t>Hasil Pengumpulan Data</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35</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2</w:t>
      </w:r>
      <w:r w:rsidRPr="00AC363E">
        <w:rPr>
          <w:rStyle w:val="Hyperlink"/>
          <w:rFonts w:ascii="Times New Roman" w:hAnsi="Times New Roman" w:cs="Times New Roman"/>
          <w:bCs/>
          <w:color w:val="auto"/>
          <w:sz w:val="24"/>
          <w:szCs w:val="24"/>
          <w:u w:val="none"/>
          <w:lang w:val="en-US"/>
        </w:rPr>
        <w:tab/>
        <w:t>Kamus Atribut</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42</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3</w:t>
      </w:r>
      <w:r w:rsidRPr="00AC363E">
        <w:rPr>
          <w:rStyle w:val="Hyperlink"/>
          <w:rFonts w:ascii="Times New Roman" w:hAnsi="Times New Roman" w:cs="Times New Roman"/>
          <w:bCs/>
          <w:color w:val="auto"/>
          <w:sz w:val="24"/>
          <w:szCs w:val="24"/>
          <w:u w:val="none"/>
          <w:lang w:val="en-US"/>
        </w:rPr>
        <w:tab/>
        <w:t>Kamus Nilai Atribut</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42</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4</w:t>
      </w:r>
      <w:r w:rsidRPr="00AC363E">
        <w:rPr>
          <w:rStyle w:val="Hyperlink"/>
          <w:rFonts w:ascii="Times New Roman" w:hAnsi="Times New Roman" w:cs="Times New Roman"/>
          <w:bCs/>
          <w:color w:val="auto"/>
          <w:sz w:val="24"/>
          <w:szCs w:val="24"/>
          <w:u w:val="none"/>
          <w:lang w:val="en-US"/>
        </w:rPr>
        <w:tab/>
        <w:t>Kamus Dataset</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43</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5</w:t>
      </w:r>
      <w:r w:rsidRPr="00AC363E">
        <w:rPr>
          <w:rStyle w:val="Hyperlink"/>
          <w:rFonts w:ascii="Times New Roman" w:hAnsi="Times New Roman" w:cs="Times New Roman"/>
          <w:bCs/>
          <w:color w:val="auto"/>
          <w:sz w:val="24"/>
          <w:szCs w:val="24"/>
          <w:u w:val="none"/>
          <w:lang w:val="en-US"/>
        </w:rPr>
        <w:tab/>
        <w:t>Mekanisme User</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44</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8</w:t>
      </w:r>
      <w:r w:rsidRPr="00AC363E">
        <w:rPr>
          <w:rStyle w:val="Hyperlink"/>
          <w:rFonts w:ascii="Times New Roman" w:hAnsi="Times New Roman" w:cs="Times New Roman"/>
          <w:bCs/>
          <w:color w:val="auto"/>
          <w:sz w:val="24"/>
          <w:szCs w:val="24"/>
          <w:u w:val="none"/>
          <w:lang w:val="en-US"/>
        </w:rPr>
        <w:tab/>
        <w:t>Daftar Input yang di Desain</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45</w:t>
      </w:r>
    </w:p>
    <w:p w:rsidR="00405434" w:rsidRPr="00AC363E" w:rsidRDefault="00845063">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AC363E">
        <w:rPr>
          <w:rStyle w:val="Hyperlink"/>
          <w:rFonts w:ascii="Times New Roman" w:hAnsi="Times New Roman" w:cs="Times New Roman"/>
          <w:bCs/>
          <w:color w:val="auto"/>
          <w:sz w:val="24"/>
          <w:szCs w:val="24"/>
          <w:u w:val="none"/>
          <w:lang w:val="en-US"/>
        </w:rPr>
        <w:t>Tabel 4.10</w:t>
      </w:r>
      <w:r w:rsidRPr="00AC363E">
        <w:rPr>
          <w:rStyle w:val="Hyperlink"/>
          <w:rFonts w:ascii="Times New Roman" w:hAnsi="Times New Roman" w:cs="Times New Roman"/>
          <w:bCs/>
          <w:color w:val="auto"/>
          <w:sz w:val="24"/>
          <w:szCs w:val="24"/>
          <w:u w:val="none"/>
          <w:lang w:val="en-US"/>
        </w:rPr>
        <w:tab/>
        <w:t>Tabel Pengujian Black Box</w:t>
      </w:r>
      <w:r w:rsidRPr="00AC363E">
        <w:rPr>
          <w:rStyle w:val="Hyperlink"/>
          <w:rFonts w:ascii="Times New Roman" w:hAnsi="Times New Roman" w:cs="Times New Roman"/>
          <w:bCs/>
          <w:color w:val="auto"/>
          <w:sz w:val="24"/>
          <w:szCs w:val="24"/>
          <w:u w:val="none"/>
          <w:lang w:val="en-US"/>
        </w:rPr>
        <w:tab/>
      </w:r>
      <w:r w:rsidRPr="00AC363E">
        <w:rPr>
          <w:rStyle w:val="Hyperlink"/>
          <w:rFonts w:ascii="Times New Roman" w:hAnsi="Times New Roman" w:cs="Times New Roman"/>
          <w:bCs/>
          <w:color w:val="auto"/>
          <w:sz w:val="24"/>
          <w:szCs w:val="24"/>
          <w:u w:val="none"/>
          <w:lang w:val="en-US"/>
        </w:rPr>
        <w:tab/>
        <w:t>53</w:t>
      </w:r>
    </w:p>
    <w:p w:rsidR="00405434" w:rsidRPr="00AC363E" w:rsidRDefault="00405434">
      <w:pPr>
        <w:pStyle w:val="NoSpacing"/>
        <w:tabs>
          <w:tab w:val="left" w:leader="dot" w:pos="7088"/>
          <w:tab w:val="right" w:pos="7655"/>
        </w:tabs>
        <w:spacing w:line="360" w:lineRule="auto"/>
        <w:rPr>
          <w:rStyle w:val="Hyperlink"/>
          <w:rFonts w:ascii="Times New Roman" w:hAnsi="Times New Roman" w:cs="Times New Roman"/>
          <w:bCs/>
          <w:color w:val="auto"/>
          <w:sz w:val="24"/>
          <w:szCs w:val="24"/>
          <w:u w:val="none"/>
          <w:lang w:val="en-US"/>
        </w:rPr>
      </w:pPr>
    </w:p>
    <w:p w:rsidR="00405434" w:rsidRPr="00AC363E" w:rsidRDefault="00845063">
      <w:pPr>
        <w:tabs>
          <w:tab w:val="left" w:leader="dot" w:pos="7088"/>
          <w:tab w:val="right" w:pos="7655"/>
        </w:tabs>
        <w:spacing w:line="360" w:lineRule="auto"/>
        <w:ind w:left="1134" w:hanging="1134"/>
        <w:rPr>
          <w:rFonts w:ascii="Times New Roman" w:hAnsi="Times New Roman" w:cs="Times New Roman"/>
          <w:b/>
        </w:rPr>
      </w:pPr>
      <w:r w:rsidRPr="00AC363E">
        <w:rPr>
          <w:rFonts w:ascii="Times New Roman" w:hAnsi="Times New Roman" w:cs="Times New Roman"/>
          <w:bCs/>
          <w:sz w:val="24"/>
          <w:szCs w:val="24"/>
        </w:rPr>
        <w:fldChar w:fldCharType="end"/>
      </w: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845063">
      <w:pPr>
        <w:pStyle w:val="Heading1"/>
        <w:rPr>
          <w:lang w:val="en-US"/>
        </w:rPr>
      </w:pPr>
      <w:bookmarkStart w:id="12" w:name="_Toc149072296"/>
      <w:bookmarkStart w:id="13" w:name="_Toc148743149"/>
      <w:bookmarkStart w:id="14" w:name="_Toc153498387"/>
      <w:r w:rsidRPr="00AC363E">
        <w:rPr>
          <w:lang w:val="en-US"/>
        </w:rPr>
        <w:lastRenderedPageBreak/>
        <w:t>LAMPIRAN</w:t>
      </w:r>
    </w:p>
    <w:p w:rsidR="006C004E" w:rsidRPr="00AC363E" w:rsidRDefault="006C004E" w:rsidP="006C004E">
      <w:pPr>
        <w:pStyle w:val="TableofFigures"/>
        <w:tabs>
          <w:tab w:val="left" w:pos="5124"/>
        </w:tabs>
        <w:spacing w:line="360" w:lineRule="auto"/>
        <w:rPr>
          <w:rFonts w:ascii="Times New Roman" w:hAnsi="Times New Roman" w:cs="Times New Roman"/>
          <w:bCs/>
          <w:sz w:val="24"/>
          <w:szCs w:val="24"/>
        </w:rPr>
      </w:pPr>
      <w:r w:rsidRPr="00AC363E">
        <w:rPr>
          <w:rFonts w:ascii="Times New Roman" w:hAnsi="Times New Roman" w:cs="Times New Roman"/>
          <w:bCs/>
          <w:sz w:val="24"/>
          <w:szCs w:val="24"/>
        </w:rPr>
        <w:fldChar w:fldCharType="begin"/>
      </w:r>
      <w:r w:rsidRPr="00AC363E">
        <w:rPr>
          <w:rFonts w:ascii="Times New Roman" w:hAnsi="Times New Roman" w:cs="Times New Roman"/>
          <w:bCs/>
          <w:sz w:val="24"/>
          <w:szCs w:val="24"/>
        </w:rPr>
        <w:instrText xml:space="preserve"> TOC \h \z \c "Table" </w:instrText>
      </w:r>
      <w:r w:rsidRPr="00AC363E">
        <w:rPr>
          <w:rFonts w:ascii="Times New Roman" w:hAnsi="Times New Roman" w:cs="Times New Roman"/>
          <w:bCs/>
          <w:sz w:val="24"/>
          <w:szCs w:val="24"/>
        </w:rPr>
        <w:fldChar w:fldCharType="separate"/>
      </w:r>
      <w:r>
        <w:rPr>
          <w:rFonts w:ascii="Times New Roman" w:hAnsi="Times New Roman" w:cs="Times New Roman"/>
          <w:bCs/>
          <w:sz w:val="24"/>
          <w:szCs w:val="24"/>
        </w:rPr>
        <w:tab/>
      </w:r>
    </w:p>
    <w:p w:rsidR="006C004E" w:rsidRPr="004E639F" w:rsidRDefault="00DB1A4C" w:rsidP="006C004E">
      <w:pPr>
        <w:pStyle w:val="TableofFigures"/>
        <w:tabs>
          <w:tab w:val="left" w:leader="dot" w:pos="7088"/>
          <w:tab w:val="right" w:pos="7655"/>
        </w:tabs>
        <w:spacing w:line="360" w:lineRule="auto"/>
        <w:ind w:left="1276" w:hanging="1276"/>
        <w:rPr>
          <w:rFonts w:ascii="Times New Roman" w:eastAsiaTheme="minorEastAsia" w:hAnsi="Times New Roman" w:cs="Times New Roman"/>
          <w:bCs/>
          <w:kern w:val="0"/>
          <w:sz w:val="24"/>
          <w:szCs w:val="24"/>
          <w:lang w:val="en-US" w:eastAsia="zh-CN"/>
          <w14:ligatures w14:val="none"/>
        </w:rPr>
      </w:pPr>
      <w:hyperlink w:anchor="_Toc149073717" w:history="1">
        <w:r w:rsidR="006C004E" w:rsidRPr="004E639F">
          <w:rPr>
            <w:rStyle w:val="Hyperlink"/>
            <w:rFonts w:ascii="Times New Roman" w:hAnsi="Times New Roman" w:cs="Times New Roman"/>
            <w:b/>
            <w:bCs/>
            <w:sz w:val="24"/>
            <w:szCs w:val="24"/>
            <w:lang w:val="en-US"/>
          </w:rPr>
          <w:t xml:space="preserve">Lampiran 1 </w:t>
        </w:r>
        <w:r w:rsidR="006C004E">
          <w:rPr>
            <w:rStyle w:val="Hyperlink"/>
            <w:rFonts w:ascii="Times New Roman" w:hAnsi="Times New Roman" w:cs="Times New Roman"/>
            <w:bCs/>
            <w:sz w:val="24"/>
            <w:szCs w:val="24"/>
            <w:lang w:val="en-US"/>
          </w:rPr>
          <w:t>Potongan</w:t>
        </w:r>
        <w:r w:rsidR="00A221AD">
          <w:rPr>
            <w:rStyle w:val="Hyperlink"/>
            <w:rFonts w:ascii="Times New Roman" w:hAnsi="Times New Roman" w:cs="Times New Roman"/>
            <w:bCs/>
            <w:sz w:val="24"/>
            <w:szCs w:val="24"/>
            <w:lang w:val="en-US"/>
          </w:rPr>
          <w:t xml:space="preserve"> Ko</w:t>
        </w:r>
        <w:r w:rsidR="004379E2">
          <w:rPr>
            <w:rStyle w:val="Hyperlink"/>
            <w:rFonts w:ascii="Times New Roman" w:hAnsi="Times New Roman" w:cs="Times New Roman"/>
            <w:bCs/>
            <w:sz w:val="24"/>
            <w:szCs w:val="24"/>
            <w:lang w:val="en-US"/>
          </w:rPr>
          <w:t>de</w:t>
        </w:r>
        <w:r w:rsidR="006C004E">
          <w:rPr>
            <w:rStyle w:val="Hyperlink"/>
            <w:rFonts w:ascii="Times New Roman" w:hAnsi="Times New Roman" w:cs="Times New Roman"/>
            <w:bCs/>
            <w:sz w:val="24"/>
            <w:szCs w:val="24"/>
            <w:lang w:val="en-US"/>
          </w:rPr>
          <w:t xml:space="preserve"> Program</w:t>
        </w:r>
        <w:r w:rsidR="006C004E">
          <w:rPr>
            <w:rStyle w:val="Hyperlink"/>
            <w:rFonts w:ascii="Times New Roman" w:hAnsi="Times New Roman" w:cs="Times New Roman"/>
            <w:bCs/>
            <w:sz w:val="24"/>
            <w:szCs w:val="24"/>
          </w:rPr>
          <w:t xml:space="preserve"> </w:t>
        </w:r>
        <w:r w:rsidR="006C004E">
          <w:rPr>
            <w:rStyle w:val="Hyperlink"/>
            <w:rFonts w:ascii="Times New Roman" w:hAnsi="Times New Roman" w:cs="Times New Roman"/>
            <w:bCs/>
            <w:sz w:val="24"/>
            <w:szCs w:val="24"/>
          </w:rPr>
          <w:tab/>
        </w:r>
        <w:r w:rsidR="006C004E" w:rsidRPr="00AC363E">
          <w:rPr>
            <w:rStyle w:val="Hyperlink"/>
            <w:rFonts w:ascii="Times New Roman" w:hAnsi="Times New Roman" w:cs="Times New Roman"/>
            <w:bCs/>
            <w:sz w:val="24"/>
            <w:szCs w:val="24"/>
          </w:rPr>
          <w:t>.</w:t>
        </w:r>
        <w:r w:rsidR="006C004E" w:rsidRPr="00AC363E">
          <w:rPr>
            <w:rFonts w:ascii="Times New Roman" w:hAnsi="Times New Roman" w:cs="Times New Roman"/>
            <w:bCs/>
            <w:sz w:val="24"/>
            <w:szCs w:val="24"/>
          </w:rPr>
          <w:tab/>
        </w:r>
        <w:r w:rsidR="004E639F">
          <w:rPr>
            <w:rFonts w:ascii="Times New Roman" w:hAnsi="Times New Roman" w:cs="Times New Roman"/>
            <w:bCs/>
            <w:sz w:val="24"/>
            <w:szCs w:val="24"/>
            <w:lang w:val="en-US"/>
          </w:rPr>
          <w:t>63</w:t>
        </w:r>
      </w:hyperlink>
    </w:p>
    <w:p w:rsidR="006C004E" w:rsidRPr="00AC363E" w:rsidRDefault="006C004E" w:rsidP="006C004E">
      <w:pPr>
        <w:pStyle w:val="NoSpacing"/>
        <w:tabs>
          <w:tab w:val="left" w:leader="dot" w:pos="7088"/>
          <w:tab w:val="right" w:pos="7655"/>
        </w:tabs>
        <w:spacing w:line="360" w:lineRule="auto"/>
        <w:ind w:left="1134" w:hanging="1134"/>
        <w:rPr>
          <w:rFonts w:ascii="Times New Roman" w:hAnsi="Times New Roman" w:cs="Times New Roman"/>
          <w:bCs/>
          <w:sz w:val="24"/>
          <w:szCs w:val="24"/>
          <w:lang w:val="en-US"/>
        </w:rPr>
      </w:pP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fldChar w:fldCharType="begin"/>
      </w:r>
      <w:r w:rsidRPr="00AC363E">
        <w:rPr>
          <w:rFonts w:ascii="Times New Roman" w:hAnsi="Times New Roman" w:cs="Times New Roman"/>
          <w:bCs/>
          <w:sz w:val="24"/>
          <w:szCs w:val="24"/>
        </w:rPr>
        <w:instrText xml:space="preserve"> TOC \h \z \c "Tabel 2." </w:instrText>
      </w:r>
      <w:r w:rsidRPr="00AC363E">
        <w:rPr>
          <w:rFonts w:ascii="Times New Roman" w:hAnsi="Times New Roman" w:cs="Times New Roman"/>
          <w:bCs/>
          <w:sz w:val="24"/>
          <w:szCs w:val="24"/>
        </w:rPr>
        <w:fldChar w:fldCharType="separate"/>
      </w:r>
      <w:hyperlink w:anchor="_Toc149596475" w:history="1">
        <w:r w:rsidRPr="004E639F">
          <w:rPr>
            <w:rStyle w:val="Hyperlink"/>
            <w:rFonts w:ascii="Times New Roman" w:hAnsi="Times New Roman" w:cs="Times New Roman"/>
            <w:b/>
            <w:bCs/>
            <w:sz w:val="24"/>
            <w:szCs w:val="24"/>
            <w:lang w:val="en-US"/>
          </w:rPr>
          <w:t>Lampiran 2</w:t>
        </w:r>
        <w:r>
          <w:rPr>
            <w:rStyle w:val="Hyperlink"/>
            <w:rFonts w:ascii="Times New Roman" w:hAnsi="Times New Roman" w:cs="Times New Roman"/>
            <w:bCs/>
            <w:sz w:val="24"/>
            <w:szCs w:val="24"/>
            <w:lang w:val="en-US"/>
          </w:rPr>
          <w:t xml:space="preserve"> Surat Rekomendasi Penelitian</w:t>
        </w:r>
        <w:r w:rsidRPr="00AC363E">
          <w:rPr>
            <w:rFonts w:ascii="Times New Roman" w:hAnsi="Times New Roman" w:cs="Times New Roman"/>
            <w:bCs/>
            <w:sz w:val="24"/>
            <w:szCs w:val="24"/>
          </w:rPr>
          <w:tab/>
        </w:r>
        <w:r w:rsidRPr="00AC363E">
          <w:rPr>
            <w:rFonts w:ascii="Times New Roman" w:hAnsi="Times New Roman" w:cs="Times New Roman"/>
            <w:bCs/>
            <w:sz w:val="24"/>
            <w:szCs w:val="24"/>
          </w:rPr>
          <w:tab/>
        </w:r>
        <w:r w:rsidR="004E639F">
          <w:rPr>
            <w:rFonts w:ascii="Times New Roman" w:hAnsi="Times New Roman" w:cs="Times New Roman"/>
            <w:bCs/>
            <w:sz w:val="24"/>
            <w:szCs w:val="24"/>
            <w:lang w:val="en-US"/>
          </w:rPr>
          <w:t>70</w:t>
        </w:r>
      </w:hyperlink>
    </w:p>
    <w:p w:rsidR="006C004E" w:rsidRPr="00AC363E" w:rsidRDefault="006C004E" w:rsidP="006C004E">
      <w:pPr>
        <w:pStyle w:val="NoSpacing"/>
        <w:tabs>
          <w:tab w:val="left" w:leader="dot" w:pos="7088"/>
          <w:tab w:val="right" w:pos="7655"/>
        </w:tabs>
        <w:spacing w:line="360" w:lineRule="auto"/>
        <w:rPr>
          <w:rFonts w:ascii="Times New Roman" w:hAnsi="Times New Roman" w:cs="Times New Roman"/>
          <w:bCs/>
          <w:sz w:val="24"/>
          <w:szCs w:val="24"/>
          <w:lang w:val="en-US"/>
        </w:rPr>
      </w:pPr>
      <w:r w:rsidRPr="004E639F">
        <w:rPr>
          <w:rFonts w:ascii="Times New Roman" w:hAnsi="Times New Roman" w:cs="Times New Roman"/>
          <w:b/>
          <w:bCs/>
          <w:sz w:val="24"/>
          <w:szCs w:val="24"/>
          <w:lang w:val="en-US"/>
        </w:rPr>
        <w:t>Lampiran 3</w:t>
      </w:r>
      <w:r>
        <w:rPr>
          <w:rFonts w:ascii="Times New Roman" w:hAnsi="Times New Roman" w:cs="Times New Roman"/>
          <w:bCs/>
          <w:sz w:val="24"/>
          <w:szCs w:val="24"/>
          <w:lang w:val="en-US"/>
        </w:rPr>
        <w:t xml:space="preserve"> Surat Rekomendasi Bebas Plagiasi</w:t>
      </w:r>
      <w:r w:rsidRPr="00AC363E">
        <w:rPr>
          <w:rFonts w:ascii="Times New Roman" w:hAnsi="Times New Roman" w:cs="Times New Roman"/>
          <w:bCs/>
          <w:sz w:val="24"/>
          <w:szCs w:val="24"/>
          <w:lang w:val="en-US"/>
        </w:rPr>
        <w:tab/>
      </w:r>
      <w:r w:rsidRPr="00AC363E">
        <w:rPr>
          <w:rFonts w:ascii="Times New Roman" w:hAnsi="Times New Roman" w:cs="Times New Roman"/>
          <w:bCs/>
          <w:sz w:val="24"/>
          <w:szCs w:val="24"/>
          <w:lang w:val="en-US"/>
        </w:rPr>
        <w:tab/>
      </w:r>
      <w:r w:rsidR="004E639F">
        <w:rPr>
          <w:rFonts w:ascii="Times New Roman" w:hAnsi="Times New Roman" w:cs="Times New Roman"/>
          <w:bCs/>
          <w:sz w:val="24"/>
          <w:szCs w:val="24"/>
          <w:lang w:val="en-US"/>
        </w:rPr>
        <w:t>71</w:t>
      </w:r>
    </w:p>
    <w:p w:rsidR="006C004E" w:rsidRPr="00AC363E" w:rsidRDefault="004E639F" w:rsidP="006C004E">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4E639F">
        <w:rPr>
          <w:rStyle w:val="Hyperlink"/>
          <w:rFonts w:ascii="Times New Roman" w:hAnsi="Times New Roman" w:cs="Times New Roman"/>
          <w:b/>
          <w:bCs/>
          <w:color w:val="auto"/>
          <w:sz w:val="24"/>
          <w:szCs w:val="24"/>
          <w:u w:val="none"/>
          <w:lang w:val="en-US"/>
        </w:rPr>
        <w:t>Lampiran 4</w:t>
      </w:r>
      <w:r>
        <w:rPr>
          <w:rStyle w:val="Hyperlink"/>
          <w:rFonts w:ascii="Times New Roman" w:hAnsi="Times New Roman" w:cs="Times New Roman"/>
          <w:bCs/>
          <w:color w:val="auto"/>
          <w:sz w:val="24"/>
          <w:szCs w:val="24"/>
          <w:u w:val="none"/>
          <w:lang w:val="en-US"/>
        </w:rPr>
        <w:t xml:space="preserve"> Hasil Turnitin</w:t>
      </w:r>
      <w:r w:rsidR="006C004E" w:rsidRPr="00AC363E">
        <w:rPr>
          <w:rStyle w:val="Hyperlink"/>
          <w:rFonts w:ascii="Times New Roman" w:hAnsi="Times New Roman" w:cs="Times New Roman"/>
          <w:bCs/>
          <w:color w:val="auto"/>
          <w:sz w:val="24"/>
          <w:szCs w:val="24"/>
          <w:u w:val="none"/>
          <w:lang w:val="en-US"/>
        </w:rPr>
        <w:tab/>
      </w:r>
      <w:r w:rsidR="006C004E" w:rsidRPr="00AC363E">
        <w:rPr>
          <w:rStyle w:val="Hyperlink"/>
          <w:rFonts w:ascii="Times New Roman" w:hAnsi="Times New Roman" w:cs="Times New Roman"/>
          <w:bCs/>
          <w:color w:val="auto"/>
          <w:sz w:val="24"/>
          <w:szCs w:val="24"/>
          <w:u w:val="none"/>
          <w:lang w:val="en-US"/>
        </w:rPr>
        <w:tab/>
      </w:r>
      <w:r>
        <w:rPr>
          <w:rStyle w:val="Hyperlink"/>
          <w:rFonts w:ascii="Times New Roman" w:hAnsi="Times New Roman" w:cs="Times New Roman"/>
          <w:bCs/>
          <w:color w:val="auto"/>
          <w:sz w:val="24"/>
          <w:szCs w:val="24"/>
          <w:u w:val="none"/>
          <w:lang w:val="en-US"/>
        </w:rPr>
        <w:t>72</w:t>
      </w:r>
    </w:p>
    <w:p w:rsidR="006C004E" w:rsidRPr="00AC363E" w:rsidRDefault="004E639F" w:rsidP="006C004E">
      <w:pPr>
        <w:pStyle w:val="NoSpacing"/>
        <w:tabs>
          <w:tab w:val="left" w:leader="dot" w:pos="7088"/>
          <w:tab w:val="right" w:pos="7655"/>
        </w:tabs>
        <w:spacing w:line="360" w:lineRule="auto"/>
        <w:ind w:left="1134" w:hanging="1134"/>
        <w:rPr>
          <w:rStyle w:val="Hyperlink"/>
          <w:rFonts w:ascii="Times New Roman" w:hAnsi="Times New Roman" w:cs="Times New Roman"/>
          <w:bCs/>
          <w:color w:val="auto"/>
          <w:sz w:val="24"/>
          <w:szCs w:val="24"/>
          <w:u w:val="none"/>
          <w:lang w:val="en-US"/>
        </w:rPr>
      </w:pPr>
      <w:r w:rsidRPr="004E639F">
        <w:rPr>
          <w:rStyle w:val="Hyperlink"/>
          <w:rFonts w:ascii="Times New Roman" w:hAnsi="Times New Roman" w:cs="Times New Roman"/>
          <w:b/>
          <w:bCs/>
          <w:color w:val="auto"/>
          <w:sz w:val="24"/>
          <w:szCs w:val="24"/>
          <w:u w:val="none"/>
          <w:lang w:val="en-US"/>
        </w:rPr>
        <w:t>Lampiran 5</w:t>
      </w:r>
      <w:r>
        <w:rPr>
          <w:rStyle w:val="Hyperlink"/>
          <w:rFonts w:ascii="Times New Roman" w:hAnsi="Times New Roman" w:cs="Times New Roman"/>
          <w:bCs/>
          <w:color w:val="auto"/>
          <w:sz w:val="24"/>
          <w:szCs w:val="24"/>
          <w:u w:val="none"/>
          <w:lang w:val="en-US"/>
        </w:rPr>
        <w:t xml:space="preserve"> Riwayat Hidup Peneliti</w:t>
      </w:r>
      <w:r w:rsidR="006C004E" w:rsidRPr="00AC363E">
        <w:rPr>
          <w:rStyle w:val="Hyperlink"/>
          <w:rFonts w:ascii="Times New Roman" w:hAnsi="Times New Roman" w:cs="Times New Roman"/>
          <w:bCs/>
          <w:color w:val="auto"/>
          <w:sz w:val="24"/>
          <w:szCs w:val="24"/>
          <w:u w:val="none"/>
          <w:lang w:val="en-US"/>
        </w:rPr>
        <w:tab/>
      </w:r>
      <w:r w:rsidR="006C004E" w:rsidRPr="00AC363E">
        <w:rPr>
          <w:rStyle w:val="Hyperlink"/>
          <w:rFonts w:ascii="Times New Roman" w:hAnsi="Times New Roman" w:cs="Times New Roman"/>
          <w:bCs/>
          <w:color w:val="auto"/>
          <w:sz w:val="24"/>
          <w:szCs w:val="24"/>
          <w:u w:val="none"/>
          <w:lang w:val="en-US"/>
        </w:rPr>
        <w:tab/>
      </w:r>
      <w:r>
        <w:rPr>
          <w:rStyle w:val="Hyperlink"/>
          <w:rFonts w:ascii="Times New Roman" w:hAnsi="Times New Roman" w:cs="Times New Roman"/>
          <w:bCs/>
          <w:color w:val="auto"/>
          <w:sz w:val="24"/>
          <w:szCs w:val="24"/>
          <w:u w:val="none"/>
          <w:lang w:val="en-US"/>
        </w:rPr>
        <w:t>73</w:t>
      </w:r>
    </w:p>
    <w:p w:rsidR="006C004E" w:rsidRPr="00AC363E" w:rsidRDefault="006C004E" w:rsidP="006C004E">
      <w:pPr>
        <w:pStyle w:val="NoSpacing"/>
        <w:tabs>
          <w:tab w:val="left" w:leader="dot" w:pos="7088"/>
          <w:tab w:val="right" w:pos="7655"/>
        </w:tabs>
        <w:spacing w:line="360" w:lineRule="auto"/>
        <w:rPr>
          <w:rStyle w:val="Hyperlink"/>
          <w:rFonts w:ascii="Times New Roman" w:hAnsi="Times New Roman" w:cs="Times New Roman"/>
          <w:bCs/>
          <w:color w:val="auto"/>
          <w:sz w:val="24"/>
          <w:szCs w:val="24"/>
          <w:u w:val="none"/>
          <w:lang w:val="en-US"/>
        </w:rPr>
      </w:pPr>
    </w:p>
    <w:p w:rsidR="00405434" w:rsidRPr="00AC363E" w:rsidRDefault="006C004E" w:rsidP="006C004E">
      <w:pPr>
        <w:rPr>
          <w:rFonts w:ascii="Times New Roman" w:hAnsi="Times New Roman" w:cs="Times New Roman"/>
          <w:lang w:val="en-US"/>
        </w:rPr>
      </w:pPr>
      <w:r w:rsidRPr="00AC363E">
        <w:rPr>
          <w:rFonts w:ascii="Times New Roman" w:hAnsi="Times New Roman" w:cs="Times New Roman"/>
          <w:bCs/>
          <w:sz w:val="24"/>
          <w:szCs w:val="24"/>
        </w:rPr>
        <w:fldChar w:fldCharType="end"/>
      </w: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Default="00405434">
      <w:pPr>
        <w:rPr>
          <w:rFonts w:ascii="Times New Roman" w:hAnsi="Times New Roman" w:cs="Times New Roman"/>
          <w:lang w:val="en-US"/>
        </w:rPr>
      </w:pPr>
    </w:p>
    <w:p w:rsidR="00AC363E" w:rsidRPr="00AC363E" w:rsidRDefault="00AC363E">
      <w:pPr>
        <w:rPr>
          <w:rFonts w:ascii="Times New Roman" w:hAnsi="Times New Roman" w:cs="Times New Roman"/>
          <w:lang w:val="en-US"/>
        </w:rPr>
      </w:pPr>
    </w:p>
    <w:p w:rsidR="00405434" w:rsidRPr="00AC363E" w:rsidRDefault="00405434">
      <w:pPr>
        <w:rPr>
          <w:rFonts w:ascii="Times New Roman" w:hAnsi="Times New Roman" w:cs="Times New Roman"/>
          <w:lang w:val="en-US"/>
        </w:rPr>
      </w:pPr>
    </w:p>
    <w:bookmarkEnd w:id="0"/>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405434">
      <w:pPr>
        <w:rPr>
          <w:rFonts w:ascii="Times New Roman" w:hAnsi="Times New Roman" w:cs="Times New Roman"/>
          <w:lang w:val="en-US"/>
        </w:rPr>
      </w:pPr>
    </w:p>
    <w:p w:rsidR="00405434" w:rsidRPr="00AC363E" w:rsidRDefault="00845063">
      <w:pPr>
        <w:pStyle w:val="Heading1"/>
      </w:pPr>
      <w:r w:rsidRPr="00AC363E">
        <w:lastRenderedPageBreak/>
        <w:t xml:space="preserve">BAB </w:t>
      </w:r>
      <w:bookmarkStart w:id="15" w:name="_Toc146820774"/>
      <w:bookmarkEnd w:id="3"/>
      <w:bookmarkEnd w:id="12"/>
      <w:bookmarkEnd w:id="13"/>
      <w:r w:rsidRPr="00AC363E">
        <w:rPr>
          <w:lang w:val="en-US"/>
        </w:rPr>
        <w:t>I</w:t>
      </w:r>
      <w:r w:rsidRPr="00AC363E">
        <w:br/>
        <w:t>PENDAHULUAN</w:t>
      </w:r>
      <w:bookmarkEnd w:id="14"/>
      <w:bookmarkEnd w:id="15"/>
    </w:p>
    <w:p w:rsidR="00405434" w:rsidRPr="00AC363E" w:rsidRDefault="00405434">
      <w:pPr>
        <w:spacing w:line="360" w:lineRule="auto"/>
        <w:rPr>
          <w:rFonts w:ascii="Times New Roman" w:hAnsi="Times New Roman" w:cs="Times New Roman"/>
          <w:b/>
          <w:sz w:val="24"/>
          <w:szCs w:val="24"/>
        </w:rPr>
      </w:pPr>
    </w:p>
    <w:p w:rsidR="00405434" w:rsidRPr="00AC363E" w:rsidRDefault="00845063">
      <w:pPr>
        <w:pStyle w:val="Heading2"/>
        <w:numPr>
          <w:ilvl w:val="1"/>
          <w:numId w:val="5"/>
        </w:numPr>
        <w:spacing w:line="360" w:lineRule="auto"/>
        <w:ind w:left="709" w:hanging="709"/>
        <w:rPr>
          <w:rFonts w:ascii="Times New Roman" w:hAnsi="Times New Roman" w:cs="Times New Roman"/>
          <w:b/>
          <w:bCs/>
          <w:color w:val="auto"/>
          <w:sz w:val="24"/>
          <w:szCs w:val="24"/>
        </w:rPr>
      </w:pPr>
      <w:bookmarkStart w:id="16" w:name="_Toc146820775"/>
      <w:bookmarkStart w:id="17" w:name="_Toc153498388"/>
      <w:r w:rsidRPr="00AC363E">
        <w:rPr>
          <w:rFonts w:ascii="Times New Roman" w:hAnsi="Times New Roman" w:cs="Times New Roman"/>
          <w:b/>
          <w:bCs/>
          <w:color w:val="auto"/>
          <w:sz w:val="24"/>
          <w:szCs w:val="24"/>
        </w:rPr>
        <w:t>Latar Belakang</w:t>
      </w:r>
      <w:bookmarkEnd w:id="16"/>
      <w:bookmarkEnd w:id="17"/>
    </w:p>
    <w:p w:rsidR="00405434" w:rsidRPr="00AC363E" w:rsidRDefault="00845063">
      <w:pPr>
        <w:autoSpaceDE w:val="0"/>
        <w:autoSpaceDN w:val="0"/>
        <w:adjustRightInd w:val="0"/>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lang w:val="en-US"/>
        </w:rPr>
        <w:t xml:space="preserve">Pelaksanaan kekuasaan Kehakiman yang di atur oleh UU no 4. Tahun 2004 yang laksanakan oleh Mahkamah Agung yang mewilayahi  Pengadilan yang ada di Indonesia yaitu ada 5 Peradilan yakni Peradilan Umum, Peradilan Agama,  Peradilan Militer, Peradilan Tata Usaha Negara dan Pengadilan Tipikor. dari salah satu Peradilan itu yaitu saya meneliti kasus yang ada di Pengadilan Agama Gorontalo khususnya perceraian. </w:t>
      </w:r>
      <w:r w:rsidRPr="00AC363E">
        <w:rPr>
          <w:rFonts w:ascii="Times New Roman" w:hAnsi="Times New Roman" w:cs="Times New Roman"/>
          <w:bCs/>
          <w:sz w:val="24"/>
          <w:szCs w:val="24"/>
        </w:rPr>
        <w:t xml:space="preserve">Di Indonesia, kasus perceraian ditangani oleh Pengadilan Agama. Pengadilan Agama atau yang sering disebut dengan PA adalah sebuah instansi yang berada dibawah Mahkamah Agung, yang bertugas untuk melayani Masyarakat dalam permasalahan rumah tangga dan perkara-perkara gugatan, salah satunya perkara perceraian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DOI":"10.51876/simtek.v2i1.30","ISSN":"2502-5899","abstract":"Pentingnya Aplikasi pengolahan data perkara cerai yaitu membantu kinerja karyawan dalam melakukan pendaftaran perkara cerai sampai di putuskannya tanggal sidang, dampak yang dirasakan yaitu memudahkan kinerja karyawan untuk mengolah data pendaftaran, data pihak berpekara, data jenis perceraian, data kelurahan, data pembayaran dan data jadwal sidang, adapun metode yang digunakan yaitu metode perancangan menggunakan DFD, metode perancangan database, menggunakan ERD. Bahasa pemrograman yang digunakan adalah pemrograman Visual Basic. Hasil dari penelitian ini adalah sebuah sistem informasi pengolahan data mulai dari pendaftaran, pihak berpekara hingga pada diputuskannya jadwal sidang.","author":[{"dropping-particle":"","family":"Nurmiati","given":"Nurmiati","non-dropping-particle":"","parse-names":false,"suffix":""},{"dropping-particle":"","family":"Gafrun","given":"Gafrun","non-dropping-particle":"","parse-names":false,"suffix":""}],"container-title":"Simtek : jurnal sistem informasi dan teknik komputer","id":"ITEM-1","issue":"1","issued":{"date-parts":[["2017"]]},"page":"30-39","title":"Aplikasi Pengolahan Data Perkara Cerai Padakantor Pengadilan Agama Kelas 1a Kendarimenggunakan Bahasa Pemrograman Visual Basic 6.0","type":"article-journal","volume":"2"},"uris":["http://www.mendeley.com/documents/?uuid=b11f19d3-8e29-488a-952a-b63f3562b2fa"]}],"mendeley":{"formattedCitation":"[1]","plainTextFormattedCitation":"[1]","previouslyFormattedCitation":"[1]"},"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1]</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w:t>
      </w:r>
    </w:p>
    <w:p w:rsidR="00405434" w:rsidRPr="00AC363E" w:rsidRDefault="00845063">
      <w:pPr>
        <w:autoSpaceDE w:val="0"/>
        <w:autoSpaceDN w:val="0"/>
        <w:adjustRightInd w:val="0"/>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Pengadilan Agama Gorontalo adalah salah satu lembaga peradilan tingkat pertama yang menangani perkara perdata khusus yang melibatkan pihak-pihak yang beragama Islam. Pengadilan ini beroperasi sesuai dengan ketentuan Undang-Undang Nomor 7 Tahun 1989 jo Undang-Undang Nomor 3 Tahun 2006 jo Undang-Undang Nomor 50 tahun 2009. Wilayah yurisdiksinya terletak di bawah Pengadilan Tinggi Agama Gorontalo. (Pengadilan Agama Gorontalo, 2019</w:t>
      </w:r>
      <w:r w:rsidRPr="00AC363E">
        <w:rPr>
          <w:rFonts w:ascii="Times New Roman" w:hAnsi="Times New Roman" w:cs="Times New Roman"/>
          <w:bCs/>
          <w:sz w:val="24"/>
          <w:szCs w:val="24"/>
          <w:lang w:val="en-US"/>
        </w:rPr>
        <w:t>).</w:t>
      </w:r>
    </w:p>
    <w:p w:rsidR="00405434" w:rsidRPr="00AC363E" w:rsidRDefault="00845063">
      <w:pPr>
        <w:autoSpaceDE w:val="0"/>
        <w:autoSpaceDN w:val="0"/>
        <w:adjustRightInd w:val="0"/>
        <w:spacing w:line="360" w:lineRule="auto"/>
        <w:ind w:firstLine="720"/>
        <w:jc w:val="both"/>
        <w:rPr>
          <w:rFonts w:ascii="Times New Roman" w:hAnsi="Times New Roman" w:cs="Times New Roman"/>
          <w:bCs/>
          <w:sz w:val="24"/>
          <w:szCs w:val="24"/>
          <w:lang w:val="en-US"/>
        </w:rPr>
      </w:pPr>
      <w:r w:rsidRPr="00AC363E">
        <w:rPr>
          <w:rFonts w:ascii="Times New Roman" w:hAnsi="Times New Roman" w:cs="Times New Roman"/>
          <w:bCs/>
          <w:sz w:val="24"/>
          <w:szCs w:val="24"/>
          <w:lang w:val="en-US"/>
        </w:rPr>
        <w:t xml:space="preserve">Adapun kewenangan Pengadilan Agama adalah meliputi 9 kasus khusus yang beragama Islam yakni Perkawinan, Waris (pembagian Warisan), Wasiat, Hibah, Wakaf, Zakat, Infaq, Shadaqah, Ekonomi Syariah. Penelitian saya lebih menghususkan kepada Perkawinan (cerai).  </w:t>
      </w:r>
    </w:p>
    <w:p w:rsidR="00405434" w:rsidRPr="00AC363E" w:rsidRDefault="00845063">
      <w:pPr>
        <w:autoSpaceDE w:val="0"/>
        <w:autoSpaceDN w:val="0"/>
        <w:adjustRightInd w:val="0"/>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Kasus perceraian di Pengadilan Agama Gorontalo pada 3 tahun terakhir mengalami peningkatan. Pada tahun 2020, kasus perceraian di Gorontalo adalah 460 perkara, meningkat pada tahun 2021 menjadi 502 perkara, dan pada tahun 2022 kasus perceraian di Kota Gorontalo mencapai 554 perkara (Laporan Pelaksanaan Kegiatan Tahun 2022, 2022).</w:t>
      </w:r>
    </w:p>
    <w:p w:rsidR="00405434" w:rsidRPr="00AC363E" w:rsidRDefault="00845063">
      <w:pPr>
        <w:pStyle w:val="Caption"/>
        <w:keepNext/>
        <w:spacing w:line="360" w:lineRule="auto"/>
        <w:jc w:val="center"/>
        <w:rPr>
          <w:rFonts w:ascii="Times New Roman" w:hAnsi="Times New Roman" w:cs="Times New Roman"/>
          <w:b/>
          <w:i w:val="0"/>
          <w:iCs w:val="0"/>
          <w:color w:val="auto"/>
          <w:sz w:val="24"/>
          <w:szCs w:val="24"/>
        </w:rPr>
      </w:pPr>
      <w:bookmarkStart w:id="18" w:name="_Toc149073717"/>
      <w:r w:rsidRPr="00AC363E">
        <w:rPr>
          <w:rFonts w:ascii="Times New Roman" w:hAnsi="Times New Roman" w:cs="Times New Roman"/>
          <w:b/>
          <w:bCs/>
          <w:i w:val="0"/>
          <w:iCs w:val="0"/>
          <w:color w:val="auto"/>
          <w:sz w:val="24"/>
          <w:szCs w:val="24"/>
        </w:rPr>
        <w:lastRenderedPageBreak/>
        <w:t xml:space="preserve">Tabel </w:t>
      </w:r>
      <w:r w:rsidRPr="00AC363E">
        <w:rPr>
          <w:rFonts w:ascii="Times New Roman" w:hAnsi="Times New Roman" w:cs="Times New Roman"/>
          <w:b/>
          <w:bCs/>
          <w:i w:val="0"/>
          <w:iCs w:val="0"/>
          <w:color w:val="auto"/>
          <w:sz w:val="24"/>
          <w:szCs w:val="24"/>
        </w:rPr>
        <w:fldChar w:fldCharType="begin"/>
      </w:r>
      <w:r w:rsidRPr="00AC363E">
        <w:rPr>
          <w:rFonts w:ascii="Times New Roman" w:hAnsi="Times New Roman" w:cs="Times New Roman"/>
          <w:b/>
          <w:bCs/>
          <w:i w:val="0"/>
          <w:iCs w:val="0"/>
          <w:color w:val="auto"/>
          <w:sz w:val="24"/>
          <w:szCs w:val="24"/>
        </w:rPr>
        <w:instrText xml:space="preserve"> SEQ Table \* ARABIC </w:instrText>
      </w:r>
      <w:r w:rsidRPr="00AC363E">
        <w:rPr>
          <w:rFonts w:ascii="Times New Roman" w:hAnsi="Times New Roman" w:cs="Times New Roman"/>
          <w:b/>
          <w:bCs/>
          <w:i w:val="0"/>
          <w:iCs w:val="0"/>
          <w:color w:val="auto"/>
          <w:sz w:val="24"/>
          <w:szCs w:val="24"/>
        </w:rPr>
        <w:fldChar w:fldCharType="separate"/>
      </w:r>
      <w:r w:rsidR="00865339">
        <w:rPr>
          <w:rFonts w:ascii="Times New Roman" w:hAnsi="Times New Roman" w:cs="Times New Roman"/>
          <w:b/>
          <w:bCs/>
          <w:i w:val="0"/>
          <w:iCs w:val="0"/>
          <w:noProof/>
          <w:color w:val="auto"/>
          <w:sz w:val="24"/>
          <w:szCs w:val="24"/>
        </w:rPr>
        <w:t>1</w:t>
      </w:r>
      <w:r w:rsidRPr="00AC363E">
        <w:rPr>
          <w:rFonts w:ascii="Times New Roman" w:hAnsi="Times New Roman" w:cs="Times New Roman"/>
          <w:b/>
          <w:bCs/>
          <w:i w:val="0"/>
          <w:iCs w:val="0"/>
          <w:color w:val="auto"/>
          <w:sz w:val="24"/>
          <w:szCs w:val="24"/>
        </w:rPr>
        <w:fldChar w:fldCharType="end"/>
      </w:r>
      <w:r w:rsidRPr="00AC363E">
        <w:rPr>
          <w:rFonts w:ascii="Times New Roman" w:hAnsi="Times New Roman" w:cs="Times New Roman"/>
          <w:b/>
          <w:bCs/>
          <w:i w:val="0"/>
          <w:iCs w:val="0"/>
          <w:color w:val="auto"/>
          <w:sz w:val="24"/>
          <w:szCs w:val="24"/>
        </w:rPr>
        <w:t>.1</w:t>
      </w:r>
      <w:r w:rsidRPr="00AC363E">
        <w:rPr>
          <w:rFonts w:ascii="Times New Roman" w:hAnsi="Times New Roman" w:cs="Times New Roman"/>
          <w:b/>
          <w:i w:val="0"/>
          <w:iCs w:val="0"/>
          <w:color w:val="auto"/>
          <w:sz w:val="24"/>
          <w:szCs w:val="24"/>
        </w:rPr>
        <w:t xml:space="preserve"> Daftar Penyelesaian Perkara Khusus Perceraian di PA Gorontalo.</w:t>
      </w:r>
      <w:bookmarkEnd w:id="18"/>
    </w:p>
    <w:tbl>
      <w:tblPr>
        <w:tblW w:w="5000" w:type="pct"/>
        <w:jc w:val="center"/>
        <w:tblLook w:val="04A0" w:firstRow="1" w:lastRow="0" w:firstColumn="1" w:lastColumn="0" w:noHBand="0" w:noVBand="1"/>
      </w:tblPr>
      <w:tblGrid>
        <w:gridCol w:w="1084"/>
        <w:gridCol w:w="1170"/>
        <w:gridCol w:w="1034"/>
        <w:gridCol w:w="1007"/>
        <w:gridCol w:w="665"/>
        <w:gridCol w:w="1164"/>
        <w:gridCol w:w="999"/>
        <w:gridCol w:w="1030"/>
      </w:tblGrid>
      <w:tr w:rsidR="00405434" w:rsidRPr="00AC363E">
        <w:trPr>
          <w:trHeight w:val="614"/>
          <w:jc w:val="center"/>
        </w:trPr>
        <w:tc>
          <w:tcPr>
            <w:tcW w:w="689" w:type="pct"/>
            <w:tcBorders>
              <w:top w:val="single" w:sz="4" w:space="0" w:color="auto"/>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TAHUN</w:t>
            </w:r>
          </w:p>
        </w:tc>
        <w:tc>
          <w:tcPr>
            <w:tcW w:w="658" w:type="pct"/>
            <w:tcBorders>
              <w:top w:val="single" w:sz="4" w:space="0" w:color="auto"/>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 xml:space="preserve">JUMLAH </w:t>
            </w:r>
          </w:p>
        </w:tc>
        <w:tc>
          <w:tcPr>
            <w:tcW w:w="658" w:type="pct"/>
            <w:tcBorders>
              <w:top w:val="single" w:sz="4" w:space="0" w:color="auto"/>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KABUL</w:t>
            </w:r>
          </w:p>
        </w:tc>
        <w:tc>
          <w:tcPr>
            <w:tcW w:w="585" w:type="pct"/>
            <w:tcBorders>
              <w:top w:val="single" w:sz="4" w:space="0" w:color="auto"/>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TOLAK</w:t>
            </w:r>
          </w:p>
        </w:tc>
        <w:tc>
          <w:tcPr>
            <w:tcW w:w="432" w:type="pct"/>
            <w:tcBorders>
              <w:top w:val="single" w:sz="4" w:space="0" w:color="auto"/>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NO</w:t>
            </w:r>
          </w:p>
        </w:tc>
        <w:tc>
          <w:tcPr>
            <w:tcW w:w="738" w:type="pct"/>
            <w:tcBorders>
              <w:top w:val="single" w:sz="4" w:space="0" w:color="auto"/>
              <w:left w:val="nil"/>
              <w:bottom w:val="single" w:sz="4" w:space="0" w:color="auto"/>
              <w:right w:val="single" w:sz="4" w:space="0" w:color="auto"/>
            </w:tcBorders>
            <w:shd w:val="clear" w:color="auto" w:fill="auto"/>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GUGUR</w:t>
            </w:r>
          </w:p>
        </w:tc>
        <w:tc>
          <w:tcPr>
            <w:tcW w:w="585" w:type="pct"/>
            <w:tcBorders>
              <w:top w:val="single" w:sz="4" w:space="0" w:color="auto"/>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CORET</w:t>
            </w:r>
          </w:p>
        </w:tc>
        <w:tc>
          <w:tcPr>
            <w:tcW w:w="656" w:type="pct"/>
            <w:tcBorders>
              <w:top w:val="single" w:sz="4" w:space="0" w:color="auto"/>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CABUT</w:t>
            </w:r>
          </w:p>
        </w:tc>
      </w:tr>
      <w:tr w:rsidR="00405434" w:rsidRPr="00AC363E">
        <w:trPr>
          <w:trHeight w:val="614"/>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CERAI GUGAT</w:t>
            </w:r>
          </w:p>
        </w:tc>
      </w:tr>
      <w:tr w:rsidR="00405434" w:rsidRPr="00AC363E">
        <w:trPr>
          <w:trHeight w:val="259"/>
          <w:jc w:val="center"/>
        </w:trPr>
        <w:tc>
          <w:tcPr>
            <w:tcW w:w="689" w:type="pct"/>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020</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488</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412</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4</w:t>
            </w:r>
          </w:p>
        </w:tc>
        <w:tc>
          <w:tcPr>
            <w:tcW w:w="432"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4</w:t>
            </w:r>
          </w:p>
        </w:tc>
        <w:tc>
          <w:tcPr>
            <w:tcW w:w="73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3</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w:t>
            </w:r>
          </w:p>
        </w:tc>
        <w:tc>
          <w:tcPr>
            <w:tcW w:w="656"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55</w:t>
            </w:r>
          </w:p>
        </w:tc>
      </w:tr>
      <w:tr w:rsidR="00405434" w:rsidRPr="00AC363E">
        <w:trPr>
          <w:trHeight w:val="208"/>
          <w:jc w:val="center"/>
        </w:trPr>
        <w:tc>
          <w:tcPr>
            <w:tcW w:w="689" w:type="pct"/>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021</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547</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479</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5</w:t>
            </w:r>
          </w:p>
        </w:tc>
        <w:tc>
          <w:tcPr>
            <w:tcW w:w="432"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3</w:t>
            </w:r>
          </w:p>
        </w:tc>
        <w:tc>
          <w:tcPr>
            <w:tcW w:w="73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7</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w:t>
            </w:r>
          </w:p>
        </w:tc>
        <w:tc>
          <w:tcPr>
            <w:tcW w:w="656"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53</w:t>
            </w:r>
          </w:p>
        </w:tc>
      </w:tr>
      <w:tr w:rsidR="00405434" w:rsidRPr="00AC363E">
        <w:trPr>
          <w:trHeight w:val="236"/>
          <w:jc w:val="center"/>
        </w:trPr>
        <w:tc>
          <w:tcPr>
            <w:tcW w:w="689" w:type="pct"/>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022</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535</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473</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w:t>
            </w:r>
          </w:p>
        </w:tc>
        <w:tc>
          <w:tcPr>
            <w:tcW w:w="432"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w:t>
            </w:r>
          </w:p>
        </w:tc>
        <w:tc>
          <w:tcPr>
            <w:tcW w:w="73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3</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w:t>
            </w:r>
          </w:p>
        </w:tc>
        <w:tc>
          <w:tcPr>
            <w:tcW w:w="656"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47</w:t>
            </w:r>
          </w:p>
        </w:tc>
      </w:tr>
      <w:tr w:rsidR="00405434" w:rsidRPr="00AC363E">
        <w:trPr>
          <w:trHeight w:val="265"/>
          <w:jc w:val="center"/>
        </w:trPr>
        <w:tc>
          <w:tcPr>
            <w:tcW w:w="5000" w:type="pct"/>
            <w:gridSpan w:val="8"/>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bCs/>
                <w:color w:val="000000"/>
                <w:lang w:eastAsia="zh-CN"/>
              </w:rPr>
              <w:t>CERAI TALAK</w:t>
            </w:r>
          </w:p>
        </w:tc>
      </w:tr>
      <w:tr w:rsidR="00405434" w:rsidRPr="00AC363E">
        <w:trPr>
          <w:trHeight w:val="221"/>
          <w:jc w:val="center"/>
        </w:trPr>
        <w:tc>
          <w:tcPr>
            <w:tcW w:w="689" w:type="pct"/>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020</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146</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34</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w:t>
            </w:r>
          </w:p>
        </w:tc>
        <w:tc>
          <w:tcPr>
            <w:tcW w:w="432"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w:t>
            </w:r>
          </w:p>
        </w:tc>
        <w:tc>
          <w:tcPr>
            <w:tcW w:w="73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w:t>
            </w:r>
          </w:p>
        </w:tc>
        <w:tc>
          <w:tcPr>
            <w:tcW w:w="656"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7</w:t>
            </w:r>
          </w:p>
        </w:tc>
      </w:tr>
      <w:tr w:rsidR="00405434" w:rsidRPr="00AC363E">
        <w:trPr>
          <w:trHeight w:val="243"/>
          <w:jc w:val="center"/>
        </w:trPr>
        <w:tc>
          <w:tcPr>
            <w:tcW w:w="689" w:type="pct"/>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021</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161</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44</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w:t>
            </w:r>
          </w:p>
        </w:tc>
        <w:tc>
          <w:tcPr>
            <w:tcW w:w="432"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w:t>
            </w:r>
          </w:p>
        </w:tc>
        <w:tc>
          <w:tcPr>
            <w:tcW w:w="73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w:t>
            </w:r>
          </w:p>
        </w:tc>
        <w:tc>
          <w:tcPr>
            <w:tcW w:w="656"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3</w:t>
            </w:r>
          </w:p>
        </w:tc>
      </w:tr>
      <w:tr w:rsidR="00405434" w:rsidRPr="00AC363E">
        <w:trPr>
          <w:trHeight w:val="215"/>
          <w:jc w:val="center"/>
        </w:trPr>
        <w:tc>
          <w:tcPr>
            <w:tcW w:w="689" w:type="pct"/>
            <w:tcBorders>
              <w:top w:val="nil"/>
              <w:left w:val="single" w:sz="4" w:space="0" w:color="auto"/>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2022</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bCs/>
                <w:color w:val="000000"/>
                <w:lang w:eastAsia="zh-CN"/>
              </w:rPr>
            </w:pPr>
            <w:r w:rsidRPr="00AC363E">
              <w:rPr>
                <w:rFonts w:ascii="Times New Roman" w:hAnsi="Times New Roman" w:cs="Times New Roman"/>
                <w:b/>
                <w:bCs/>
                <w:color w:val="000000"/>
                <w:lang w:eastAsia="zh-CN"/>
              </w:rPr>
              <w:t>139</w:t>
            </w:r>
          </w:p>
        </w:tc>
        <w:tc>
          <w:tcPr>
            <w:tcW w:w="65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14</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3</w:t>
            </w:r>
          </w:p>
        </w:tc>
        <w:tc>
          <w:tcPr>
            <w:tcW w:w="432"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w:t>
            </w:r>
          </w:p>
        </w:tc>
        <w:tc>
          <w:tcPr>
            <w:tcW w:w="738"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8</w:t>
            </w:r>
          </w:p>
        </w:tc>
        <w:tc>
          <w:tcPr>
            <w:tcW w:w="585"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w:t>
            </w:r>
          </w:p>
        </w:tc>
        <w:tc>
          <w:tcPr>
            <w:tcW w:w="656" w:type="pct"/>
            <w:tcBorders>
              <w:top w:val="nil"/>
              <w:left w:val="nil"/>
              <w:bottom w:val="single" w:sz="4" w:space="0" w:color="auto"/>
              <w:right w:val="single" w:sz="4" w:space="0" w:color="auto"/>
            </w:tcBorders>
            <w:shd w:val="clear" w:color="auto" w:fill="auto"/>
            <w:noWrap/>
            <w:vAlign w:val="center"/>
          </w:tcPr>
          <w:p w:rsidR="00405434" w:rsidRPr="00AC363E" w:rsidRDefault="00845063">
            <w:pPr>
              <w:spacing w:line="360" w:lineRule="auto"/>
              <w:jc w:val="center"/>
              <w:rPr>
                <w:rFonts w:ascii="Times New Roman" w:hAnsi="Times New Roman" w:cs="Times New Roman"/>
                <w:b/>
                <w:color w:val="000000"/>
                <w:lang w:eastAsia="zh-CN"/>
              </w:rPr>
            </w:pPr>
            <w:r w:rsidRPr="00AC363E">
              <w:rPr>
                <w:rFonts w:ascii="Times New Roman" w:hAnsi="Times New Roman" w:cs="Times New Roman"/>
                <w:b/>
                <w:color w:val="000000"/>
                <w:lang w:eastAsia="zh-CN"/>
              </w:rPr>
              <w:t>13</w:t>
            </w:r>
          </w:p>
        </w:tc>
      </w:tr>
    </w:tbl>
    <w:p w:rsidR="00405434" w:rsidRPr="00AC363E" w:rsidRDefault="00405434">
      <w:pPr>
        <w:autoSpaceDE w:val="0"/>
        <w:autoSpaceDN w:val="0"/>
        <w:adjustRightInd w:val="0"/>
        <w:spacing w:line="360" w:lineRule="auto"/>
        <w:ind w:firstLine="720"/>
        <w:jc w:val="both"/>
        <w:rPr>
          <w:rFonts w:ascii="Times New Roman" w:hAnsi="Times New Roman" w:cs="Times New Roman"/>
          <w:b/>
          <w:sz w:val="24"/>
          <w:szCs w:val="24"/>
        </w:rPr>
      </w:pPr>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lang w:val="id-ID"/>
        </w:rPr>
        <w:t>Pendukung Keputusan dalam penelitian</w:t>
      </w:r>
      <w:r w:rsidRPr="00AC363E">
        <w:rPr>
          <w:rFonts w:ascii="Times New Roman" w:hAnsi="Times New Roman" w:cs="Times New Roman"/>
          <w:bCs/>
          <w:sz w:val="24"/>
          <w:szCs w:val="24"/>
        </w:rPr>
        <w:t xml:space="preserve"> ini menggunakan metode algoritma naïve bayes. Algoritma naïve bayes adalah algoritma yang memanfaatkan metode probabilitas dan statistik yang dikemukakan oleh ilmuwan Inggris Thomas Bayes, yaitu memprediksi peluang di masa depan berdasarkan pengalaman di masa sebelumnya, dimana metode Naïve Bayes ini merupakan metode data mining yang termasuk ke dalam metode klasifikasi data mining yang popular diantara algoritma algoritma lainnya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ISSN":"2085-1367","abstract":"Penerapan metode Naïve Bayes dan C4.5 dibuat untuk digunakan terhadap seleksi dan klasifikasi calon pegawai yang berpotensi untuk masuk ke dalam kampus dengan cara membuat perhitungan dari persamaan pada setiap kriteria. Permasalahan yang sering ditemukan adalah tidak efektifnya penggunaan metode yang digunakan untuk menghasilkan penerimaan pegawai yang di perlukan sehingga belum sesuai dengan bidang keahlian bagi pelamar. Metode Naïve Bayes dan C4.5 tersebut merupakan metode klasifikasi yang diterapkan pada data mining. Tujuan dibuatnya penelitian ini untuk menentukan tingkat akurasi antara kedua metode tersebut berdasarkan ketepatan perhitungan Correctly Classified Instance dan Incorrectly Classified Instance. Pengujian metode pada penelitian ini dilakukan dengan menggunakan tools Weka 3.8. Hasil yang didapat Pada metode Naïve Bayes tingkat akurasi yang didapat 77,7778% dan C4.5 memiliki tingkat akurasi 94,444% dari 36 data latih berhasil diuji. Sehingga hasil yang didapat C4.5 merupakan metode yang lebih tepat di gunakan dari pada Naïve Bayes.","author":[{"dropping-particle":"","family":"Lubis","given":"Cindy Paramitha","non-dropping-particle":"","parse-names":false,"suffix":""},{"dropping-particle":"","family":"Rosnelly","given":"Rika","non-dropping-particle":"","parse-names":false,"suffix":""},{"dropping-particle":"","family":"Roslina","given":"","non-dropping-particle":"","parse-names":false,"suffix":""},{"dropping-particle":"","family":"Situmorang","given":"Zakarias","non-dropping-particle":"","parse-names":false,"suffix":""},{"dropping-particle":"","family":"Wanayumini","given":"","non-dropping-particle":"","parse-names":false,"suffix":""}],"container-title":"CSRID Journal","id":"ITEM-1","issue":"1","issued":{"date-parts":[["2020"]]},"page":"51-63","title":"Application of Naïve Bayes and C4.5 Methods on Employee Acceptance at Universitas Potensi Utama","type":"article-journal","volume":"12"},"uris":["http://www.mendeley.com/documents/?uuid=f90287af-609c-4a19-960c-e33ba2a5c9ac"]}],"mendeley":{"formattedCitation":"[2]","plainTextFormattedCitation":"[2]","previouslyFormattedCitation":"[2]"},"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2]</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Metode Naive Bayes menggunakan metode probabilitas dan statistik yang menghasilkan teknik prediksi berbasis probabilitas sederhana dengan menggunakan teorema Bayes. Pada penelitian ini, metode Naive Bayes akan mengkalasifikasikan data yang ada dengan dua output yaitu cerai atau tidak cerai dengan melihat faktor-faktor penyebab perceraian yang ada sebagai input pada penelitian.</w:t>
      </w:r>
    </w:p>
    <w:p w:rsidR="00405434" w:rsidRPr="00AC363E" w:rsidRDefault="00405434">
      <w:pPr>
        <w:spacing w:line="360" w:lineRule="auto"/>
        <w:ind w:firstLine="720"/>
        <w:jc w:val="both"/>
        <w:rPr>
          <w:rFonts w:ascii="Times New Roman" w:hAnsi="Times New Roman" w:cs="Times New Roman"/>
          <w:bCs/>
          <w:sz w:val="24"/>
          <w:szCs w:val="24"/>
        </w:rPr>
        <w:sectPr w:rsidR="00405434" w:rsidRPr="00AC363E">
          <w:headerReference w:type="default" r:id="rId36"/>
          <w:footerReference w:type="default" r:id="rId37"/>
          <w:footerReference w:type="first" r:id="rId38"/>
          <w:pgSz w:w="11906" w:h="16838"/>
          <w:pgMar w:top="2268" w:right="1701" w:bottom="1701" w:left="2268" w:header="709" w:footer="709" w:gutter="0"/>
          <w:pgNumType w:start="1"/>
          <w:cols w:space="708"/>
          <w:titlePg/>
          <w:docGrid w:linePitch="360"/>
        </w:sectPr>
      </w:pPr>
    </w:p>
    <w:p w:rsidR="00405434" w:rsidRPr="00AC363E" w:rsidRDefault="00845063">
      <w:pPr>
        <w:autoSpaceDE w:val="0"/>
        <w:autoSpaceDN w:val="0"/>
        <w:adjustRightInd w:val="0"/>
        <w:spacing w:line="360" w:lineRule="auto"/>
        <w:ind w:firstLine="567"/>
        <w:jc w:val="both"/>
        <w:rPr>
          <w:rFonts w:ascii="Times New Roman" w:hAnsi="Times New Roman" w:cs="Times New Roman"/>
          <w:bCs/>
          <w:sz w:val="24"/>
          <w:szCs w:val="24"/>
        </w:rPr>
      </w:pPr>
      <w:r w:rsidRPr="00AC363E">
        <w:rPr>
          <w:rFonts w:ascii="Times New Roman" w:hAnsi="Times New Roman" w:cs="Times New Roman"/>
          <w:bCs/>
          <w:sz w:val="24"/>
          <w:szCs w:val="24"/>
        </w:rPr>
        <w:lastRenderedPageBreak/>
        <w:t xml:space="preserve">Dalam penelitian sebelumnya yang berjudul “Penerapan Algoritma Naive Bayes Untuk Mengklasifikasi Data Nasabah Asuransi”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author":[{"dropping-particle":"","family":"Teknik","given":"Dosen","non-dropping-particle":"","parse-names":false,"suffix":""},{"dropping-particle":"","family":"Universitas","given":"Informatika","non-dropping-particle":"","parse-names":false,"suffix":""},{"dropping-particle":"","family":"Bayes","given":"Naive","non-dropping-particle":"","parse-names":false,"suffix":""},{"dropping-particle":"","family":"Bayes","given":"Naive","non-dropping-particle":"","parse-names":false,"suffix":""},{"dropping-particle":"","family":"Bayes","given":"Naive","non-dropping-particle":"","parse-names":false,"suffix":""}],"id":"ITEM-1","issued":{"date-parts":[["0"]]},"title":"PENERAPAN ALGORITMA NAIVE BAYES UNTUK MENGKLASIFIKASI DATA NASABAH","type":"article-journal"},"uris":["http://www.mendeley.com/documents/?uuid=91aa83ad-a0b7-49e4-8959-511840c9f8ec"]}],"mendeley":{"formattedCitation":"[3]","plainTextFormattedCitation":"[3]","previouslyFormattedCitation":"[3]"},"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3]</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xml:space="preserve">. Penelitian tersebut dilakukan untuk melakukan klasifikasi data pada kelas tertentu, kemudian pola tersebut dapat digunakan untuk memperkirakan nasabah yang bergabung, sehingga perusahaan bisa mengambil keputusan menerima atau menolak calon nasabah tersebut, penelitian ini berhasil mengklasifikasikan nasabah yang lancar dan tidak lancar pada pembayaran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1","issued":{"date-parts":[["2014"]]},"page":"884-898","title":"Penerapan Algoritma Naive Bayes","type":"article-journal","volume":"8"},"uris":["http://www.mendeley.com/documents/?uuid=e93b58ef-576f-447c-868b-2e0cac75b4d0"]}],"mendeley":{"formattedCitation":"[4]","plainTextFormattedCitation":"[4]","previouslyFormattedCitation":"[4]"},"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4]</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xml:space="preserve">. Kemudian penelitian sebelumnya yang berjudul “Implementasi Algoritma Naive Bayes Untuk Memprediksi Hasil Panen Padi”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ISSN":"2686-0880","abstract":"Rice (Oryza Sativa) is one of the important plants in Indonesia. Rice is produced from rice plants, which is a staple food for the people of Indonesia. One of them is rice producer, Pelabuhan Ratu District, the result harvest in Pelabuhan Ratu every year experiencing ups and downs that are not stable. As an effort to prevent extreme price increases, the need for accurate and accurate predictions about the result harvest in Kecamatan Pelabuhan Ratu. Lack of predictive advice the result rice harvest resulting in lack of information needed to increase rice production in Kecamatan Pelabuhan Ratu. Data mining is one of implementation which is applied to find a model and patterns that are able to make predictions on a data based on previous data in a certain period of time. One algorithm used in data mining techniques for classification is naive bayes. Naive Bayes algorithm is Prediction techniques based on simple possibilities on applying Bayes rules with strong independence.","author":[{"dropping-particle":"","family":"Basit","given":"Abdul","non-dropping-particle":"","parse-names":false,"suffix":""}],"container-title":"Jurnal Teknik Informatika Kaputama (JTIK)","id":"ITEM-1","issue":"2","issued":{"date-parts":[["2020"]]},"page":"208-213","title":"Implementasi Algoritma Naive Bayes Untuk Memprediksi Hasil Panen Padi","type":"article-journal","volume":"4"},"uris":["http://www.mendeley.com/documents/?uuid=32d8bd8b-211c-4a1e-a833-504708e5fddd"]}],"mendeley":{"formattedCitation":"[5]","plainTextFormattedCitation":"[5]","previouslyFormattedCitation":"[5]"},"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5]</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xml:space="preserve">. Pada penelitian ini, algoritma naïve bayes berhasil digunakan untuk memprediksi hasil panen padi sehingga dapat diketahui gambaran hasil panen yang akan datang dan dapat digunakan untuk memprediksi harga padi . Selanjutnya penelitian yang berjudul “Penerapan Algoritma Naive Bayes Untuk Prediksi Beregistrasi Calon Mahasiswa Baru”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abstract":"Penerimaan mahasiswa baru merupakan aktivitas penting perguruan tinggi untuk memperoleh mahasiswa baru. Dalam penerimaan calon mahasiswa baru sering terjadi tidak dilakukannya heregistrasi oleh pendaftar. Hal ini juga terjadi dalam penerimaan mahasiswa baru di UNISNU Jepara. Universitas belum memiliki cara untuk mengetahui kemungkinan calon mahasiswa baru cenderung akan heregistrasi atau tidak. Berdasarkan permasalahan tersebut, maka diterapkan algoritma Naive Bayes untuk melakukan prediksi apakah calon mahasiswa baru cenderung akan heregistrasi atau tidak. Dataset yang digunakan pada penelitian ini diambil dari data PMB tahun 2019-2020. Dataset awal yang diperoleh sebanyak 3.969 record dengan 18 (delapan belas) atribut. Kemudian dilakukakan pre- processing data sehingga dataset yang akan digunakan menjadi 2.853 record dengan 14 (empat belas) atribut dengan rincian 1 (satu) atribut ID yaitu nama, 12 (dua belas) atribut reguler yaitu tahun pendaftaran, program kelas, jenis kelamin, usia, prodi, kota asal, pekerjaan ayah, pekerjaan ibu, penghasilan orangtua, jurusan sekolah asal, nilai UN, informasi pendaftaran, dan 1 (satu) atribut kelas yaitu status heregistrasi. Dataset tersebut diolah menggunakan algoritma Naive Bayes serta dilakukan pengujian menggunakan confusion matrix dan kurva ROC (Receiver Operating Characteristic) menggunakan tools RapidMinner. Diperoleh nilai akurasi sebesar 92,67% dan nilai AUC (Area Under Curve) sebesar 0,841 yang dikategorikan sebagai klasifikasi yang baik.","author":[{"dropping-particle":"","family":"Wibowo","given":"G W N","non-dropping-particle":"","parse-names":false,"suffix":""},{"dropping-particle":"","family":"Manan","given":"M A","non-dropping-particle":"","parse-names":false,"suffix":""}],"container-title":"JTINFO: Jurnal Teknik …","id":"ITEM-1","issue":"1","issued":{"date-parts":[["2022"]]},"page":"1-10","title":"Penerapan Algoritma Naive Bayes Untuk Prediksi Heregistrasi Calon Mahasiswa Baru","type":"article-journal","volume":"1"},"uris":["http://www.mendeley.com/documents/?uuid=de4e5e49-bbfd-4e59-9b68-0c4027f2a903"]}],"mendeley":{"formattedCitation":"[6]","plainTextFormattedCitation":"[6]","previouslyFormattedCitation":"[6]"},"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6]</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menghasilkan kesimpulan bahwa algoritma naïve bayes memiliki akurasi yang baik pada klasifikasi heregistrasi calon mahasiswa baru dengan nilai akurasi sebesar 92,67% dan nilai AUC (Area Under Curve) sebesar 0,841 dengan demikian algoritma naïve bayes dapat memprediksi beregistrasi calon mahasiswa.</w:t>
      </w:r>
    </w:p>
    <w:p w:rsidR="00405434" w:rsidRPr="00AC363E" w:rsidRDefault="00845063">
      <w:pPr>
        <w:spacing w:line="360" w:lineRule="auto"/>
        <w:jc w:val="both"/>
        <w:rPr>
          <w:rFonts w:ascii="Times New Roman" w:hAnsi="Times New Roman" w:cs="Times New Roman"/>
          <w:bCs/>
          <w:sz w:val="24"/>
          <w:szCs w:val="24"/>
          <w:lang w:val="fi-FI"/>
        </w:rPr>
      </w:pPr>
      <w:r w:rsidRPr="00AC363E">
        <w:rPr>
          <w:rFonts w:ascii="Times New Roman" w:hAnsi="Times New Roman" w:cs="Times New Roman"/>
          <w:bCs/>
          <w:sz w:val="24"/>
          <w:szCs w:val="24"/>
          <w:lang w:val="fi-FI"/>
        </w:rPr>
        <w:t xml:space="preserve">Berdasarkan uraian tersebut, dipandang perlu untuk merancang suatu sistem yang bertajuk </w:t>
      </w:r>
      <w:r w:rsidRPr="00AC363E">
        <w:rPr>
          <w:rFonts w:ascii="Times New Roman" w:hAnsi="Times New Roman" w:cs="Times New Roman"/>
          <w:b/>
          <w:sz w:val="24"/>
          <w:szCs w:val="24"/>
          <w:lang w:val="fi-FI"/>
        </w:rPr>
        <w:t>``Penerapan Metode Naïve Bayes dalam Sistem Pendukung Keputusan Akhir Kasus Perceraian''</w:t>
      </w:r>
      <w:r w:rsidRPr="00AC363E">
        <w:rPr>
          <w:rFonts w:ascii="Times New Roman" w:hAnsi="Times New Roman" w:cs="Times New Roman"/>
          <w:bCs/>
          <w:sz w:val="24"/>
          <w:szCs w:val="24"/>
          <w:lang w:val="fi-FI"/>
        </w:rPr>
        <w:t>.</w:t>
      </w:r>
      <w:r w:rsidRPr="00AC363E">
        <w:rPr>
          <w:rFonts w:ascii="Times New Roman" w:hAnsi="Times New Roman" w:cs="Times New Roman"/>
          <w:b/>
          <w:sz w:val="24"/>
          <w:szCs w:val="24"/>
        </w:rPr>
        <w:t xml:space="preserve"> </w:t>
      </w:r>
      <w:r w:rsidRPr="00AC363E">
        <w:rPr>
          <w:rFonts w:ascii="Times New Roman" w:hAnsi="Times New Roman" w:cs="Times New Roman"/>
          <w:bCs/>
          <w:sz w:val="24"/>
          <w:szCs w:val="24"/>
        </w:rPr>
        <w:t>Studi kasus pada Kantor Pengadilan Agama Kota Gorontalo.</w:t>
      </w:r>
    </w:p>
    <w:p w:rsidR="00405434" w:rsidRPr="00AC363E" w:rsidRDefault="00845063">
      <w:pPr>
        <w:pStyle w:val="Heading2"/>
        <w:numPr>
          <w:ilvl w:val="1"/>
          <w:numId w:val="6"/>
        </w:numPr>
        <w:spacing w:line="360" w:lineRule="auto"/>
        <w:ind w:left="709" w:hanging="709"/>
        <w:rPr>
          <w:rFonts w:ascii="Times New Roman" w:hAnsi="Times New Roman" w:cs="Times New Roman"/>
          <w:b/>
          <w:bCs/>
          <w:color w:val="auto"/>
          <w:sz w:val="24"/>
          <w:szCs w:val="24"/>
        </w:rPr>
      </w:pPr>
      <w:bookmarkStart w:id="19" w:name="_Toc146820776"/>
      <w:bookmarkStart w:id="20" w:name="_Toc153498389"/>
      <w:r w:rsidRPr="00AC363E">
        <w:rPr>
          <w:rFonts w:ascii="Times New Roman" w:hAnsi="Times New Roman" w:cs="Times New Roman"/>
          <w:b/>
          <w:bCs/>
          <w:color w:val="auto"/>
          <w:sz w:val="24"/>
          <w:szCs w:val="24"/>
        </w:rPr>
        <w:t>Identifikasi Masalah</w:t>
      </w:r>
      <w:bookmarkEnd w:id="19"/>
      <w:bookmarkEnd w:id="20"/>
    </w:p>
    <w:p w:rsidR="00405434" w:rsidRPr="00AC363E" w:rsidRDefault="00845063">
      <w:p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Identifikasi Masalah berdasarkan latar belakang diatas antara lain:</w:t>
      </w:r>
    </w:p>
    <w:p w:rsidR="00405434" w:rsidRPr="00AC363E" w:rsidRDefault="00845063">
      <w:pPr>
        <w:pStyle w:val="ListParagraph"/>
        <w:numPr>
          <w:ilvl w:val="0"/>
          <w:numId w:val="7"/>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 xml:space="preserve">Proses akhir persidangan dalam pengambilan keputusan hakim membutuhkan waktu yang cukup lama. </w:t>
      </w:r>
    </w:p>
    <w:p w:rsidR="00405434" w:rsidRPr="00AC363E" w:rsidRDefault="00845063">
      <w:pPr>
        <w:pStyle w:val="ListParagraph"/>
        <w:numPr>
          <w:ilvl w:val="0"/>
          <w:numId w:val="7"/>
        </w:numPr>
        <w:spacing w:line="360" w:lineRule="auto"/>
        <w:ind w:left="709"/>
        <w:jc w:val="both"/>
        <w:rPr>
          <w:rFonts w:ascii="Times New Roman" w:hAnsi="Times New Roman" w:cs="Times New Roman"/>
          <w:bCs/>
          <w:sz w:val="24"/>
          <w:szCs w:val="24"/>
        </w:rPr>
        <w:sectPr w:rsidR="00405434" w:rsidRPr="00AC363E">
          <w:headerReference w:type="default" r:id="rId39"/>
          <w:pgSz w:w="11906" w:h="16838"/>
          <w:pgMar w:top="2268" w:right="1701" w:bottom="1701" w:left="2268" w:header="709" w:footer="709" w:gutter="0"/>
          <w:cols w:space="708"/>
          <w:docGrid w:linePitch="360"/>
        </w:sectPr>
      </w:pPr>
      <w:r w:rsidRPr="00AC363E">
        <w:rPr>
          <w:rFonts w:ascii="Times New Roman" w:hAnsi="Times New Roman" w:cs="Times New Roman"/>
          <w:bCs/>
          <w:sz w:val="24"/>
          <w:szCs w:val="24"/>
        </w:rPr>
        <w:t xml:space="preserve">Adanya </w:t>
      </w:r>
      <w:bookmarkStart w:id="21" w:name="_Hlk149590161"/>
      <w:r w:rsidRPr="00AC363E">
        <w:rPr>
          <w:rFonts w:ascii="Times New Roman" w:hAnsi="Times New Roman" w:cs="Times New Roman"/>
          <w:bCs/>
          <w:sz w:val="24"/>
          <w:szCs w:val="24"/>
        </w:rPr>
        <w:t xml:space="preserve">sistem </w:t>
      </w:r>
      <w:r w:rsidRPr="00AC363E">
        <w:rPr>
          <w:rFonts w:ascii="Times New Roman" w:hAnsi="Times New Roman" w:cs="Times New Roman"/>
          <w:bCs/>
          <w:sz w:val="24"/>
          <w:szCs w:val="24"/>
          <w:lang w:val="id-ID"/>
        </w:rPr>
        <w:t>Pendukung Keputusan</w:t>
      </w:r>
      <w:r w:rsidRPr="00AC363E">
        <w:rPr>
          <w:rFonts w:ascii="Times New Roman" w:hAnsi="Times New Roman" w:cs="Times New Roman"/>
          <w:bCs/>
          <w:sz w:val="24"/>
          <w:szCs w:val="24"/>
        </w:rPr>
        <w:t xml:space="preserve"> berbasis komputer sangat diperlukan sebagai alat bantu dalam pengambilan keputusan.</w:t>
      </w:r>
      <w:bookmarkEnd w:id="21"/>
    </w:p>
    <w:p w:rsidR="00405434" w:rsidRPr="00AC363E" w:rsidRDefault="00845063">
      <w:pPr>
        <w:pStyle w:val="Heading2"/>
        <w:numPr>
          <w:ilvl w:val="1"/>
          <w:numId w:val="8"/>
        </w:numPr>
        <w:spacing w:line="360" w:lineRule="auto"/>
        <w:ind w:left="709" w:hanging="709"/>
        <w:rPr>
          <w:rFonts w:ascii="Times New Roman" w:hAnsi="Times New Roman" w:cs="Times New Roman"/>
          <w:b/>
          <w:bCs/>
          <w:color w:val="auto"/>
          <w:sz w:val="24"/>
          <w:szCs w:val="24"/>
        </w:rPr>
      </w:pPr>
      <w:bookmarkStart w:id="22" w:name="_Toc146820777"/>
      <w:bookmarkStart w:id="23" w:name="_Toc153498390"/>
      <w:r w:rsidRPr="00AC363E">
        <w:rPr>
          <w:rFonts w:ascii="Times New Roman" w:hAnsi="Times New Roman" w:cs="Times New Roman"/>
          <w:b/>
          <w:bCs/>
          <w:color w:val="auto"/>
          <w:sz w:val="24"/>
          <w:szCs w:val="24"/>
        </w:rPr>
        <w:lastRenderedPageBreak/>
        <w:t>Batasan Masalah</w:t>
      </w:r>
      <w:bookmarkEnd w:id="22"/>
      <w:bookmarkEnd w:id="23"/>
    </w:p>
    <w:p w:rsidR="00405434" w:rsidRPr="00AC363E" w:rsidRDefault="00845063">
      <w:p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Terdapat dua jenis dari perkara cerai yaitu cerai gugat dan cerai talak, supaya penelitian ini tidak melebar pembahasannya maka peneliti membatasi permasalahan yang akan dibahas yaitu berfokus pada cerai gugat.</w:t>
      </w:r>
    </w:p>
    <w:p w:rsidR="00297684" w:rsidRPr="00297684" w:rsidRDefault="004E39F1" w:rsidP="00297684">
      <w:pPr>
        <w:pStyle w:val="ListParagraph"/>
        <w:numPr>
          <w:ilvl w:val="1"/>
          <w:numId w:val="8"/>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b/>
          <w:sz w:val="24"/>
          <w:szCs w:val="24"/>
          <w:lang w:val="en-US"/>
        </w:rPr>
        <w:t xml:space="preserve">      </w:t>
      </w:r>
      <w:r w:rsidR="00845063" w:rsidRPr="00297684">
        <w:rPr>
          <w:rFonts w:ascii="Times New Roman" w:eastAsiaTheme="majorEastAsia" w:hAnsi="Times New Roman" w:cs="Times New Roman"/>
          <w:b/>
          <w:sz w:val="24"/>
          <w:szCs w:val="24"/>
        </w:rPr>
        <w:t>Rumusan masalah</w:t>
      </w:r>
      <w:r w:rsidR="00845063" w:rsidRPr="00297684">
        <w:rPr>
          <w:rFonts w:ascii="Times New Roman" w:eastAsiaTheme="majorEastAsia" w:hAnsi="Times New Roman" w:cs="Times New Roman"/>
          <w:sz w:val="24"/>
          <w:szCs w:val="24"/>
        </w:rPr>
        <w:t xml:space="preserve">  </w:t>
      </w:r>
    </w:p>
    <w:p w:rsidR="00405434" w:rsidRPr="00297684" w:rsidRDefault="00845063" w:rsidP="00297684">
      <w:pPr>
        <w:pStyle w:val="ListParagraph"/>
        <w:spacing w:line="360" w:lineRule="auto"/>
        <w:ind w:left="709"/>
        <w:jc w:val="both"/>
        <w:rPr>
          <w:rFonts w:ascii="Times New Roman" w:eastAsiaTheme="majorEastAsia" w:hAnsi="Times New Roman" w:cs="Times New Roman"/>
          <w:sz w:val="24"/>
          <w:szCs w:val="24"/>
        </w:rPr>
      </w:pPr>
      <w:r w:rsidRPr="00297684">
        <w:rPr>
          <w:rFonts w:ascii="Times New Roman" w:eastAsiaTheme="majorEastAsia" w:hAnsi="Times New Roman" w:cs="Times New Roman"/>
          <w:sz w:val="24"/>
          <w:szCs w:val="24"/>
        </w:rPr>
        <w:t xml:space="preserve">Berdasarkan latar belakang di atas, maka topik yang diangkat dalam penulisan skripsi ini adalah: </w:t>
      </w:r>
    </w:p>
    <w:p w:rsidR="00405434" w:rsidRPr="00AC363E" w:rsidRDefault="00845063" w:rsidP="00D06072">
      <w:pPr>
        <w:pStyle w:val="ListParagraph"/>
        <w:spacing w:line="360" w:lineRule="auto"/>
        <w:ind w:left="1134" w:hanging="425"/>
        <w:jc w:val="both"/>
        <w:rPr>
          <w:rFonts w:ascii="Times New Roman" w:eastAsiaTheme="majorEastAsia" w:hAnsi="Times New Roman" w:cs="Times New Roman"/>
          <w:sz w:val="24"/>
          <w:szCs w:val="24"/>
        </w:rPr>
      </w:pPr>
      <w:r w:rsidRPr="00AC363E">
        <w:rPr>
          <w:rFonts w:ascii="Times New Roman" w:eastAsiaTheme="majorEastAsia" w:hAnsi="Times New Roman" w:cs="Times New Roman"/>
          <w:sz w:val="24"/>
          <w:szCs w:val="24"/>
        </w:rPr>
        <w:t xml:space="preserve"> 1. </w:t>
      </w:r>
      <w:r w:rsidR="00D06072">
        <w:rPr>
          <w:rFonts w:ascii="Times New Roman" w:eastAsiaTheme="majorEastAsia" w:hAnsi="Times New Roman" w:cs="Times New Roman"/>
          <w:sz w:val="24"/>
          <w:szCs w:val="24"/>
          <w:lang w:val="en-US"/>
        </w:rPr>
        <w:tab/>
      </w:r>
      <w:r w:rsidRPr="00AC363E">
        <w:rPr>
          <w:rFonts w:ascii="Times New Roman" w:eastAsiaTheme="majorEastAsia" w:hAnsi="Times New Roman" w:cs="Times New Roman"/>
          <w:sz w:val="24"/>
          <w:szCs w:val="24"/>
        </w:rPr>
        <w:t>Bagaimana cara membuat aplikasi algoritma Naive Bayes berbasis  web prog</w:t>
      </w:r>
      <w:r w:rsidR="00D06072">
        <w:rPr>
          <w:rFonts w:ascii="Times New Roman" w:eastAsiaTheme="majorEastAsia" w:hAnsi="Times New Roman" w:cs="Times New Roman"/>
          <w:sz w:val="24"/>
          <w:szCs w:val="24"/>
        </w:rPr>
        <w:t>ramming untuk me</w:t>
      </w:r>
      <w:r w:rsidR="00D06072">
        <w:rPr>
          <w:rFonts w:ascii="Times New Roman" w:eastAsiaTheme="majorEastAsia" w:hAnsi="Times New Roman" w:cs="Times New Roman"/>
          <w:sz w:val="24"/>
          <w:szCs w:val="24"/>
          <w:lang w:val="en-US"/>
        </w:rPr>
        <w:t xml:space="preserve">ngetagui system pendukung </w:t>
      </w:r>
      <w:r w:rsidRPr="00AC363E">
        <w:rPr>
          <w:rFonts w:ascii="Times New Roman" w:eastAsiaTheme="majorEastAsia" w:hAnsi="Times New Roman" w:cs="Times New Roman"/>
          <w:sz w:val="24"/>
          <w:szCs w:val="24"/>
        </w:rPr>
        <w:t xml:space="preserve">keputusan akhir perceraian di Pengadilan Agama  Gorontalo?  </w:t>
      </w:r>
    </w:p>
    <w:p w:rsidR="00405434" w:rsidRPr="00AC363E" w:rsidRDefault="00845063" w:rsidP="00D06072">
      <w:pPr>
        <w:pStyle w:val="ListParagraph"/>
        <w:spacing w:line="360" w:lineRule="auto"/>
        <w:ind w:left="1134" w:hanging="425"/>
        <w:jc w:val="both"/>
        <w:rPr>
          <w:rFonts w:ascii="Times New Roman" w:hAnsi="Times New Roman" w:cs="Times New Roman"/>
          <w:sz w:val="24"/>
          <w:szCs w:val="24"/>
        </w:rPr>
      </w:pPr>
      <w:r w:rsidRPr="00AC363E">
        <w:rPr>
          <w:rFonts w:ascii="Times New Roman" w:eastAsiaTheme="majorEastAsia" w:hAnsi="Times New Roman" w:cs="Times New Roman"/>
          <w:sz w:val="24"/>
          <w:szCs w:val="24"/>
        </w:rPr>
        <w:t xml:space="preserve">2. Bagaimana hasil penggunaan algoritma Naive Bayes untuk </w:t>
      </w:r>
      <w:r w:rsidR="00D06072">
        <w:rPr>
          <w:rFonts w:ascii="Times New Roman" w:eastAsiaTheme="majorEastAsia" w:hAnsi="Times New Roman" w:cs="Times New Roman"/>
          <w:sz w:val="24"/>
          <w:szCs w:val="24"/>
        </w:rPr>
        <w:t>me</w:t>
      </w:r>
      <w:r w:rsidR="00D06072">
        <w:rPr>
          <w:rFonts w:ascii="Times New Roman" w:eastAsiaTheme="majorEastAsia" w:hAnsi="Times New Roman" w:cs="Times New Roman"/>
          <w:sz w:val="24"/>
          <w:szCs w:val="24"/>
          <w:lang w:val="en-US"/>
        </w:rPr>
        <w:t xml:space="preserve">ngetagui system pendukung </w:t>
      </w:r>
      <w:r w:rsidRPr="00AC363E">
        <w:rPr>
          <w:rFonts w:ascii="Times New Roman" w:eastAsiaTheme="majorEastAsia" w:hAnsi="Times New Roman" w:cs="Times New Roman"/>
          <w:sz w:val="24"/>
          <w:szCs w:val="24"/>
        </w:rPr>
        <w:t>keputusan akhir perceraian di Pengadilan Agama Kota Gorontalo?</w:t>
      </w:r>
    </w:p>
    <w:p w:rsidR="00405434" w:rsidRPr="00AC363E" w:rsidRDefault="00845063">
      <w:pPr>
        <w:pStyle w:val="Heading2"/>
        <w:numPr>
          <w:ilvl w:val="1"/>
          <w:numId w:val="9"/>
        </w:numPr>
        <w:spacing w:line="360" w:lineRule="auto"/>
        <w:ind w:left="709" w:hanging="709"/>
        <w:rPr>
          <w:rFonts w:ascii="Times New Roman" w:hAnsi="Times New Roman" w:cs="Times New Roman"/>
          <w:b/>
          <w:bCs/>
          <w:color w:val="auto"/>
          <w:sz w:val="24"/>
          <w:szCs w:val="24"/>
        </w:rPr>
      </w:pPr>
      <w:bookmarkStart w:id="24" w:name="_Toc153498392"/>
      <w:bookmarkStart w:id="25" w:name="_Toc146820779"/>
      <w:r w:rsidRPr="00AC363E">
        <w:rPr>
          <w:rFonts w:ascii="Times New Roman" w:hAnsi="Times New Roman" w:cs="Times New Roman"/>
          <w:b/>
          <w:bCs/>
          <w:color w:val="auto"/>
          <w:sz w:val="24"/>
          <w:szCs w:val="24"/>
        </w:rPr>
        <w:t>Tujuan Penelitian</w:t>
      </w:r>
      <w:bookmarkEnd w:id="24"/>
      <w:bookmarkEnd w:id="25"/>
    </w:p>
    <w:p w:rsidR="00405434" w:rsidRPr="00AC363E" w:rsidRDefault="00845063">
      <w:pPr>
        <w:spacing w:line="360" w:lineRule="auto"/>
        <w:ind w:firstLine="720"/>
        <w:rPr>
          <w:rFonts w:ascii="Times New Roman" w:hAnsi="Times New Roman" w:cs="Times New Roman"/>
          <w:bCs/>
          <w:sz w:val="24"/>
          <w:szCs w:val="24"/>
        </w:rPr>
      </w:pPr>
      <w:bookmarkStart w:id="26" w:name="_Hlk149597151"/>
      <w:r w:rsidRPr="00AC363E">
        <w:rPr>
          <w:rFonts w:ascii="Times New Roman" w:hAnsi="Times New Roman" w:cs="Times New Roman"/>
          <w:bCs/>
          <w:sz w:val="24"/>
          <w:szCs w:val="24"/>
        </w:rPr>
        <w:t>Adapun tujuan penelitian ini  adalah :</w:t>
      </w:r>
    </w:p>
    <w:p w:rsidR="00405434" w:rsidRPr="00AC363E" w:rsidRDefault="00845063">
      <w:pPr>
        <w:pStyle w:val="ListParagraph"/>
        <w:numPr>
          <w:ilvl w:val="0"/>
          <w:numId w:val="10"/>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nentukan keputusan akhir perceraian  </w:t>
      </w:r>
    </w:p>
    <w:p w:rsidR="00405434" w:rsidRPr="00AC363E" w:rsidRDefault="00845063">
      <w:pPr>
        <w:pStyle w:val="ListParagraph"/>
        <w:numPr>
          <w:ilvl w:val="0"/>
          <w:numId w:val="10"/>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rancng system pendukung keputusan akhiir perceraian pada pengadilan agama Gorontalo dengan algoritma naïve bayes yang berbasis web </w:t>
      </w:r>
      <w:bookmarkEnd w:id="26"/>
    </w:p>
    <w:p w:rsidR="00405434" w:rsidRPr="00AC363E" w:rsidRDefault="00845063">
      <w:pPr>
        <w:pStyle w:val="Heading2"/>
        <w:numPr>
          <w:ilvl w:val="1"/>
          <w:numId w:val="11"/>
        </w:numPr>
        <w:spacing w:line="360" w:lineRule="auto"/>
        <w:ind w:left="709" w:hanging="709"/>
        <w:jc w:val="both"/>
        <w:rPr>
          <w:rFonts w:ascii="Times New Roman" w:hAnsi="Times New Roman" w:cs="Times New Roman"/>
          <w:b/>
          <w:bCs/>
          <w:color w:val="auto"/>
          <w:sz w:val="24"/>
          <w:szCs w:val="24"/>
        </w:rPr>
      </w:pPr>
      <w:bookmarkStart w:id="27" w:name="_Toc146820780"/>
      <w:bookmarkStart w:id="28" w:name="_Toc153498393"/>
      <w:r w:rsidRPr="00AC363E">
        <w:rPr>
          <w:rFonts w:ascii="Times New Roman" w:hAnsi="Times New Roman" w:cs="Times New Roman"/>
          <w:b/>
          <w:bCs/>
          <w:color w:val="auto"/>
          <w:sz w:val="24"/>
          <w:szCs w:val="24"/>
        </w:rPr>
        <w:t>Manfaat Penelitian</w:t>
      </w:r>
      <w:bookmarkEnd w:id="27"/>
      <w:bookmarkEnd w:id="28"/>
    </w:p>
    <w:p w:rsidR="00405434" w:rsidRPr="00AC363E" w:rsidRDefault="00845063">
      <w:p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nelitian ini diharapkan mempunyai manfaat yaitu : </w:t>
      </w:r>
    </w:p>
    <w:p w:rsidR="00405434" w:rsidRPr="00AC363E" w:rsidRDefault="00845063">
      <w:pPr>
        <w:pStyle w:val="ListParagraph"/>
        <w:numPr>
          <w:ilvl w:val="0"/>
          <w:numId w:val="12"/>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ngembangan ilmu.</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nelitian ini diharapkan dapat memberikan sumbangsih dan masukan terhadap pengembangan ilmu pengetahuan dibidang teknologi komputer  pada umumnya dan penerapan metode </w:t>
      </w:r>
      <w:r w:rsidRPr="00AC363E">
        <w:rPr>
          <w:rFonts w:ascii="Times New Roman" w:hAnsi="Times New Roman" w:cs="Times New Roman"/>
          <w:bCs/>
          <w:i/>
          <w:iCs/>
          <w:sz w:val="24"/>
          <w:szCs w:val="24"/>
        </w:rPr>
        <w:t>Naïve Bayes</w:t>
      </w:r>
      <w:r w:rsidRPr="00AC363E">
        <w:rPr>
          <w:rFonts w:ascii="Times New Roman" w:hAnsi="Times New Roman" w:cs="Times New Roman"/>
          <w:bCs/>
          <w:sz w:val="24"/>
          <w:szCs w:val="24"/>
        </w:rPr>
        <w:t xml:space="preserve"> untuk prediksi pada Khususnya.</w:t>
      </w:r>
    </w:p>
    <w:p w:rsidR="00405434" w:rsidRPr="00AC363E" w:rsidRDefault="00405434">
      <w:pPr>
        <w:pStyle w:val="ListParagraph"/>
        <w:spacing w:line="360" w:lineRule="auto"/>
        <w:jc w:val="both"/>
        <w:rPr>
          <w:rFonts w:ascii="Times New Roman" w:hAnsi="Times New Roman" w:cs="Times New Roman"/>
          <w:bCs/>
          <w:sz w:val="24"/>
          <w:szCs w:val="24"/>
        </w:rPr>
      </w:pPr>
    </w:p>
    <w:p w:rsidR="00405434" w:rsidRPr="00AC363E" w:rsidRDefault="00405434">
      <w:pPr>
        <w:pStyle w:val="ListParagraph"/>
        <w:spacing w:line="360" w:lineRule="auto"/>
        <w:jc w:val="both"/>
        <w:rPr>
          <w:rFonts w:ascii="Times New Roman" w:hAnsi="Times New Roman" w:cs="Times New Roman"/>
          <w:b/>
          <w:sz w:val="24"/>
          <w:szCs w:val="24"/>
        </w:rPr>
      </w:pPr>
    </w:p>
    <w:p w:rsidR="00405434" w:rsidRPr="00AC363E" w:rsidRDefault="00405434">
      <w:pPr>
        <w:pStyle w:val="ListParagraph"/>
        <w:spacing w:line="360" w:lineRule="auto"/>
        <w:jc w:val="both"/>
        <w:rPr>
          <w:rFonts w:ascii="Times New Roman" w:hAnsi="Times New Roman" w:cs="Times New Roman"/>
          <w:b/>
          <w:sz w:val="24"/>
          <w:szCs w:val="24"/>
        </w:rPr>
      </w:pPr>
    </w:p>
    <w:p w:rsidR="00405434" w:rsidRPr="00AC363E" w:rsidRDefault="00405434">
      <w:pPr>
        <w:pStyle w:val="ListParagraph"/>
        <w:spacing w:line="360" w:lineRule="auto"/>
        <w:jc w:val="both"/>
        <w:rPr>
          <w:rFonts w:ascii="Times New Roman" w:hAnsi="Times New Roman" w:cs="Times New Roman"/>
          <w:b/>
          <w:sz w:val="24"/>
          <w:szCs w:val="24"/>
        </w:rPr>
      </w:pPr>
    </w:p>
    <w:p w:rsidR="00405434" w:rsidRPr="00AC363E" w:rsidRDefault="00845063">
      <w:pPr>
        <w:pStyle w:val="ListParagraph"/>
        <w:numPr>
          <w:ilvl w:val="0"/>
          <w:numId w:val="12"/>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raktisi.</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Sebagai salah satu bahan kajian bagi semua elemen-elemen ataupun unsur-unsur yang terlibat dalam perancangan penerapan metode </w:t>
      </w:r>
      <w:r w:rsidRPr="00AC363E">
        <w:rPr>
          <w:rFonts w:ascii="Times New Roman" w:hAnsi="Times New Roman" w:cs="Times New Roman"/>
          <w:bCs/>
          <w:i/>
          <w:iCs/>
          <w:sz w:val="24"/>
          <w:szCs w:val="24"/>
        </w:rPr>
        <w:t>Naïve Bayes</w:t>
      </w:r>
      <w:r w:rsidRPr="00AC363E">
        <w:rPr>
          <w:rFonts w:ascii="Times New Roman" w:hAnsi="Times New Roman" w:cs="Times New Roman"/>
          <w:bCs/>
          <w:sz w:val="24"/>
          <w:szCs w:val="24"/>
        </w:rPr>
        <w:t xml:space="preserve"> untuk prediksi.</w:t>
      </w:r>
    </w:p>
    <w:p w:rsidR="00405434" w:rsidRPr="00AC363E" w:rsidRDefault="00405434">
      <w:pPr>
        <w:pStyle w:val="ListParagraph"/>
        <w:spacing w:line="360" w:lineRule="auto"/>
        <w:jc w:val="both"/>
        <w:rPr>
          <w:rFonts w:ascii="Times New Roman" w:hAnsi="Times New Roman" w:cs="Times New Roman"/>
          <w:bCs/>
          <w:sz w:val="24"/>
          <w:szCs w:val="24"/>
        </w:rPr>
      </w:pPr>
    </w:p>
    <w:p w:rsidR="00405434" w:rsidRPr="00AC363E" w:rsidRDefault="00845063">
      <w:pPr>
        <w:pStyle w:val="ListParagraph"/>
        <w:numPr>
          <w:ilvl w:val="0"/>
          <w:numId w:val="12"/>
        </w:numPr>
        <w:spacing w:after="0"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neliti.</w:t>
      </w:r>
    </w:p>
    <w:p w:rsidR="00405434" w:rsidRPr="00AC363E" w:rsidRDefault="00845063">
      <w:pPr>
        <w:spacing w:line="360" w:lineRule="auto"/>
        <w:ind w:left="720"/>
        <w:rPr>
          <w:rFonts w:ascii="Times New Roman" w:hAnsi="Times New Roman" w:cs="Times New Roman"/>
          <w:sz w:val="24"/>
          <w:szCs w:val="24"/>
        </w:rPr>
        <w:sectPr w:rsidR="00405434" w:rsidRPr="00AC363E">
          <w:headerReference w:type="default" r:id="rId40"/>
          <w:pgSz w:w="11906" w:h="16838"/>
          <w:pgMar w:top="2268" w:right="1701" w:bottom="1701" w:left="2268" w:header="709" w:footer="709" w:gutter="0"/>
          <w:cols w:space="708"/>
          <w:docGrid w:linePitch="360"/>
        </w:sectPr>
      </w:pPr>
      <w:bookmarkStart w:id="29" w:name="_Toc149072304"/>
      <w:bookmarkStart w:id="30" w:name="_Toc148743157"/>
      <w:bookmarkStart w:id="31" w:name="_Toc146820781"/>
      <w:r w:rsidRPr="00AC363E">
        <w:rPr>
          <w:rFonts w:ascii="Times New Roman" w:hAnsi="Times New Roman" w:cs="Times New Roman"/>
          <w:color w:val="000000"/>
          <w:sz w:val="24"/>
          <w:szCs w:val="24"/>
          <w:shd w:val="clear" w:color="auto" w:fill="FFFFFF"/>
        </w:rPr>
        <w:t>Sebagai masukan bagi peneliti lain yang melakukan penelitian lebih lanjut mengenai penerapan metode Naive Bayes untuk prediksi dan penelitian lain yang berkaitan dengan penelitian ini.</w:t>
      </w:r>
    </w:p>
    <w:p w:rsidR="00405434" w:rsidRPr="00AC363E" w:rsidRDefault="00845063">
      <w:pPr>
        <w:pStyle w:val="Heading1"/>
        <w:rPr>
          <w:sz w:val="24"/>
          <w:szCs w:val="24"/>
        </w:rPr>
      </w:pPr>
      <w:bookmarkStart w:id="32" w:name="_Toc153498394"/>
      <w:r w:rsidRPr="00AC363E">
        <w:lastRenderedPageBreak/>
        <w:t>BAB II</w:t>
      </w:r>
      <w:bookmarkStart w:id="33" w:name="_Toc146820782"/>
      <w:bookmarkEnd w:id="29"/>
      <w:bookmarkEnd w:id="30"/>
      <w:bookmarkEnd w:id="31"/>
      <w:r w:rsidRPr="00AC363E">
        <w:br/>
        <w:t>LANDASAN TEORI</w:t>
      </w:r>
      <w:bookmarkEnd w:id="32"/>
      <w:bookmarkEnd w:id="33"/>
    </w:p>
    <w:p w:rsidR="00405434" w:rsidRPr="00AC363E" w:rsidRDefault="00405434">
      <w:pPr>
        <w:spacing w:line="360" w:lineRule="auto"/>
        <w:rPr>
          <w:rFonts w:ascii="Times New Roman" w:hAnsi="Times New Roman" w:cs="Times New Roman"/>
          <w:b/>
          <w:bCs/>
          <w:sz w:val="20"/>
          <w:szCs w:val="20"/>
        </w:rPr>
      </w:pPr>
    </w:p>
    <w:p w:rsidR="00405434" w:rsidRPr="00AC363E" w:rsidRDefault="00405434">
      <w:pPr>
        <w:spacing w:line="360" w:lineRule="auto"/>
        <w:rPr>
          <w:rFonts w:ascii="Times New Roman" w:hAnsi="Times New Roman" w:cs="Times New Roman"/>
          <w:b/>
          <w:bCs/>
          <w:sz w:val="20"/>
          <w:szCs w:val="20"/>
        </w:rPr>
      </w:pPr>
    </w:p>
    <w:p w:rsidR="00405434" w:rsidRPr="00AC363E" w:rsidRDefault="00845063">
      <w:pPr>
        <w:pStyle w:val="Heading2"/>
        <w:numPr>
          <w:ilvl w:val="1"/>
          <w:numId w:val="13"/>
        </w:numPr>
        <w:spacing w:line="360" w:lineRule="auto"/>
        <w:rPr>
          <w:rFonts w:ascii="Times New Roman" w:hAnsi="Times New Roman" w:cs="Times New Roman"/>
          <w:b/>
          <w:bCs/>
          <w:color w:val="auto"/>
          <w:sz w:val="24"/>
          <w:szCs w:val="24"/>
        </w:rPr>
      </w:pPr>
      <w:bookmarkStart w:id="34" w:name="_Toc146820783"/>
      <w:r w:rsidRPr="00AC363E">
        <w:rPr>
          <w:rFonts w:ascii="Times New Roman" w:hAnsi="Times New Roman" w:cs="Times New Roman"/>
          <w:b/>
          <w:bCs/>
          <w:color w:val="auto"/>
          <w:sz w:val="24"/>
          <w:szCs w:val="24"/>
        </w:rPr>
        <w:t xml:space="preserve"> </w:t>
      </w:r>
      <w:bookmarkStart w:id="35" w:name="_Toc153498395"/>
      <w:r w:rsidRPr="00AC363E">
        <w:rPr>
          <w:rFonts w:ascii="Times New Roman" w:hAnsi="Times New Roman" w:cs="Times New Roman"/>
          <w:b/>
          <w:bCs/>
          <w:color w:val="auto"/>
          <w:sz w:val="24"/>
          <w:szCs w:val="24"/>
        </w:rPr>
        <w:t>Tinjauan Studi</w:t>
      </w:r>
      <w:bookmarkEnd w:id="34"/>
      <w:bookmarkEnd w:id="35"/>
    </w:p>
    <w:p w:rsidR="00405434" w:rsidRPr="00AC363E" w:rsidRDefault="00845063">
      <w:pPr>
        <w:pStyle w:val="ListParagraph"/>
        <w:spacing w:line="360" w:lineRule="auto"/>
        <w:ind w:left="0" w:firstLine="426"/>
        <w:jc w:val="both"/>
        <w:rPr>
          <w:rFonts w:ascii="Times New Roman" w:hAnsi="Times New Roman" w:cs="Times New Roman"/>
          <w:bCs/>
          <w:sz w:val="24"/>
          <w:szCs w:val="24"/>
        </w:rPr>
      </w:pPr>
      <w:r w:rsidRPr="00AC363E">
        <w:rPr>
          <w:rFonts w:ascii="Times New Roman" w:hAnsi="Times New Roman" w:cs="Times New Roman"/>
          <w:bCs/>
          <w:sz w:val="24"/>
          <w:szCs w:val="24"/>
        </w:rPr>
        <w:t xml:space="preserve"> Penelitian terdahulu ini dilakukan guna melihat Penelitian yang sudah dilakukan sebelumnya. Penelitian sebelumnya dapat ditemukan di tabel 2.1.</w:t>
      </w:r>
      <w:bookmarkStart w:id="36" w:name="_Toc146829220"/>
    </w:p>
    <w:p w:rsidR="00405434" w:rsidRPr="00AC363E" w:rsidRDefault="00845063">
      <w:pPr>
        <w:pStyle w:val="Caption"/>
        <w:keepNext/>
        <w:spacing w:after="0" w:line="360" w:lineRule="auto"/>
        <w:jc w:val="center"/>
        <w:rPr>
          <w:rFonts w:ascii="Times New Roman" w:hAnsi="Times New Roman" w:cs="Times New Roman"/>
          <w:b/>
          <w:bCs/>
          <w:color w:val="auto"/>
          <w:sz w:val="24"/>
          <w:szCs w:val="24"/>
        </w:rPr>
      </w:pPr>
      <w:bookmarkStart w:id="37" w:name="_Toc149073718"/>
      <w:bookmarkEnd w:id="36"/>
      <w:r w:rsidRPr="00AC363E">
        <w:rPr>
          <w:rFonts w:ascii="Times New Roman" w:hAnsi="Times New Roman" w:cs="Times New Roman"/>
          <w:b/>
          <w:bCs/>
          <w:color w:val="auto"/>
          <w:sz w:val="24"/>
          <w:szCs w:val="24"/>
        </w:rPr>
        <w:t xml:space="preserve">Table </w:t>
      </w:r>
      <w:r w:rsidRPr="00AC363E">
        <w:rPr>
          <w:rFonts w:ascii="Times New Roman" w:hAnsi="Times New Roman" w:cs="Times New Roman"/>
          <w:b/>
          <w:bCs/>
          <w:color w:val="auto"/>
          <w:sz w:val="24"/>
          <w:szCs w:val="24"/>
        </w:rPr>
        <w:fldChar w:fldCharType="begin"/>
      </w:r>
      <w:r w:rsidRPr="00AC363E">
        <w:rPr>
          <w:rFonts w:ascii="Times New Roman" w:hAnsi="Times New Roman" w:cs="Times New Roman"/>
          <w:b/>
          <w:bCs/>
          <w:color w:val="auto"/>
          <w:sz w:val="24"/>
          <w:szCs w:val="24"/>
        </w:rPr>
        <w:instrText xml:space="preserve"> SEQ Table \* ARABIC </w:instrText>
      </w:r>
      <w:r w:rsidRPr="00AC363E">
        <w:rPr>
          <w:rFonts w:ascii="Times New Roman" w:hAnsi="Times New Roman" w:cs="Times New Roman"/>
          <w:b/>
          <w:bCs/>
          <w:color w:val="auto"/>
          <w:sz w:val="24"/>
          <w:szCs w:val="24"/>
        </w:rPr>
        <w:fldChar w:fldCharType="separate"/>
      </w:r>
      <w:r w:rsidR="00865339">
        <w:rPr>
          <w:rFonts w:ascii="Times New Roman" w:hAnsi="Times New Roman" w:cs="Times New Roman"/>
          <w:b/>
          <w:bCs/>
          <w:noProof/>
          <w:color w:val="auto"/>
          <w:sz w:val="24"/>
          <w:szCs w:val="24"/>
        </w:rPr>
        <w:t>2</w:t>
      </w:r>
      <w:r w:rsidRPr="00AC363E">
        <w:rPr>
          <w:rFonts w:ascii="Times New Roman" w:hAnsi="Times New Roman" w:cs="Times New Roman"/>
          <w:b/>
          <w:bCs/>
          <w:color w:val="auto"/>
          <w:sz w:val="24"/>
          <w:szCs w:val="24"/>
        </w:rPr>
        <w:fldChar w:fldCharType="end"/>
      </w:r>
      <w:r w:rsidRPr="00AC363E">
        <w:rPr>
          <w:rFonts w:ascii="Times New Roman" w:hAnsi="Times New Roman" w:cs="Times New Roman"/>
          <w:b/>
          <w:bCs/>
          <w:color w:val="auto"/>
          <w:sz w:val="24"/>
          <w:szCs w:val="24"/>
        </w:rPr>
        <w:t xml:space="preserve">.1 </w:t>
      </w:r>
      <w:bookmarkEnd w:id="37"/>
      <w:r w:rsidRPr="00AC363E">
        <w:rPr>
          <w:rFonts w:ascii="Times New Roman" w:hAnsi="Times New Roman" w:cs="Times New Roman"/>
          <w:b/>
          <w:color w:val="auto"/>
          <w:sz w:val="24"/>
          <w:szCs w:val="24"/>
        </w:rPr>
        <w:t>Tinjauan Studi</w:t>
      </w:r>
    </w:p>
    <w:tbl>
      <w:tblPr>
        <w:tblStyle w:val="TableGrid"/>
        <w:tblpPr w:leftFromText="180" w:rightFromText="180" w:vertAnchor="text" w:horzAnchor="margin" w:tblpY="327"/>
        <w:tblW w:w="5303" w:type="pct"/>
        <w:tblLook w:val="04A0" w:firstRow="1" w:lastRow="0" w:firstColumn="1" w:lastColumn="0" w:noHBand="0" w:noVBand="1"/>
      </w:tblPr>
      <w:tblGrid>
        <w:gridCol w:w="593"/>
        <w:gridCol w:w="1762"/>
        <w:gridCol w:w="2314"/>
        <w:gridCol w:w="3978"/>
      </w:tblGrid>
      <w:tr w:rsidR="00405434" w:rsidRPr="00AC363E">
        <w:trPr>
          <w:trHeight w:val="555"/>
        </w:trPr>
        <w:tc>
          <w:tcPr>
            <w:tcW w:w="343" w:type="pct"/>
            <w:vAlign w:val="center"/>
          </w:tcPr>
          <w:p w:rsidR="00405434" w:rsidRPr="00AC363E" w:rsidRDefault="00845063">
            <w:pPr>
              <w:spacing w:after="0" w:line="360" w:lineRule="auto"/>
              <w:jc w:val="center"/>
              <w:rPr>
                <w:rFonts w:ascii="Times New Roman" w:hAnsi="Times New Roman" w:cs="Times New Roman"/>
                <w:b/>
                <w:bCs/>
                <w:sz w:val="24"/>
                <w:szCs w:val="24"/>
              </w:rPr>
            </w:pPr>
            <w:r w:rsidRPr="00AC363E">
              <w:rPr>
                <w:rFonts w:ascii="Times New Roman" w:hAnsi="Times New Roman" w:cs="Times New Roman"/>
                <w:b/>
                <w:bCs/>
                <w:sz w:val="24"/>
                <w:szCs w:val="24"/>
              </w:rPr>
              <w:t>NO</w:t>
            </w:r>
          </w:p>
        </w:tc>
        <w:tc>
          <w:tcPr>
            <w:tcW w:w="1019" w:type="pct"/>
            <w:vAlign w:val="center"/>
          </w:tcPr>
          <w:p w:rsidR="00405434" w:rsidRPr="00AC363E" w:rsidRDefault="00845063">
            <w:pPr>
              <w:spacing w:after="0" w:line="360" w:lineRule="auto"/>
              <w:jc w:val="center"/>
              <w:rPr>
                <w:rFonts w:ascii="Times New Roman" w:hAnsi="Times New Roman" w:cs="Times New Roman"/>
                <w:b/>
                <w:bCs/>
                <w:sz w:val="24"/>
                <w:szCs w:val="24"/>
              </w:rPr>
            </w:pPr>
            <w:r w:rsidRPr="00AC363E">
              <w:rPr>
                <w:rFonts w:ascii="Times New Roman" w:hAnsi="Times New Roman" w:cs="Times New Roman"/>
                <w:b/>
                <w:bCs/>
                <w:sz w:val="24"/>
                <w:szCs w:val="24"/>
              </w:rPr>
              <w:t>PENELITI</w:t>
            </w:r>
          </w:p>
        </w:tc>
        <w:tc>
          <w:tcPr>
            <w:tcW w:w="1338" w:type="pct"/>
            <w:vAlign w:val="center"/>
          </w:tcPr>
          <w:p w:rsidR="00405434" w:rsidRPr="00AC363E" w:rsidRDefault="00845063">
            <w:pPr>
              <w:spacing w:after="0" w:line="360" w:lineRule="auto"/>
              <w:jc w:val="center"/>
              <w:rPr>
                <w:rFonts w:ascii="Times New Roman" w:hAnsi="Times New Roman" w:cs="Times New Roman"/>
                <w:b/>
                <w:bCs/>
                <w:sz w:val="24"/>
                <w:szCs w:val="24"/>
              </w:rPr>
            </w:pPr>
            <w:r w:rsidRPr="00AC363E">
              <w:rPr>
                <w:rFonts w:ascii="Times New Roman" w:hAnsi="Times New Roman" w:cs="Times New Roman"/>
                <w:b/>
                <w:bCs/>
                <w:sz w:val="24"/>
                <w:szCs w:val="24"/>
              </w:rPr>
              <w:t>JUDUL</w:t>
            </w:r>
          </w:p>
        </w:tc>
        <w:tc>
          <w:tcPr>
            <w:tcW w:w="2300" w:type="pct"/>
            <w:vAlign w:val="center"/>
          </w:tcPr>
          <w:p w:rsidR="00405434" w:rsidRPr="00AC363E" w:rsidRDefault="00845063">
            <w:pPr>
              <w:spacing w:after="0" w:line="360" w:lineRule="auto"/>
              <w:jc w:val="center"/>
              <w:rPr>
                <w:rFonts w:ascii="Times New Roman" w:hAnsi="Times New Roman" w:cs="Times New Roman"/>
                <w:b/>
                <w:bCs/>
                <w:sz w:val="24"/>
                <w:szCs w:val="24"/>
              </w:rPr>
            </w:pPr>
            <w:r w:rsidRPr="00AC363E">
              <w:rPr>
                <w:rFonts w:ascii="Times New Roman" w:hAnsi="Times New Roman" w:cs="Times New Roman"/>
                <w:b/>
                <w:bCs/>
                <w:sz w:val="24"/>
                <w:szCs w:val="24"/>
              </w:rPr>
              <w:t>HASIL</w:t>
            </w:r>
          </w:p>
        </w:tc>
      </w:tr>
      <w:tr w:rsidR="00405434" w:rsidRPr="00AC363E">
        <w:trPr>
          <w:trHeight w:val="983"/>
        </w:trPr>
        <w:tc>
          <w:tcPr>
            <w:tcW w:w="343" w:type="pct"/>
          </w:tcPr>
          <w:p w:rsidR="00405434" w:rsidRPr="00AC363E" w:rsidRDefault="00845063">
            <w:pPr>
              <w:spacing w:after="0" w:line="360" w:lineRule="auto"/>
              <w:rPr>
                <w:rFonts w:ascii="Times New Roman" w:hAnsi="Times New Roman" w:cs="Times New Roman"/>
                <w:b/>
                <w:lang w:val="id-ID"/>
              </w:rPr>
            </w:pPr>
            <w:r w:rsidRPr="00AC363E">
              <w:rPr>
                <w:rFonts w:ascii="Times New Roman" w:hAnsi="Times New Roman" w:cs="Times New Roman"/>
                <w:b/>
                <w:lang w:val="id-ID"/>
              </w:rPr>
              <w:t>1</w:t>
            </w:r>
          </w:p>
        </w:tc>
        <w:tc>
          <w:tcPr>
            <w:tcW w:w="1019" w:type="pct"/>
          </w:tcPr>
          <w:p w:rsidR="00405434" w:rsidRPr="00AC363E" w:rsidRDefault="00845063">
            <w:pPr>
              <w:spacing w:after="0" w:line="360" w:lineRule="auto"/>
              <w:rPr>
                <w:rFonts w:ascii="Times New Roman" w:hAnsi="Times New Roman" w:cs="Times New Roman"/>
                <w:bCs/>
                <w:lang w:val="id-ID"/>
              </w:rPr>
            </w:pPr>
            <w:r w:rsidRPr="00AC363E">
              <w:rPr>
                <w:rFonts w:ascii="Times New Roman" w:hAnsi="Times New Roman" w:cs="Times New Roman"/>
                <w:bCs/>
              </w:rPr>
              <w:t>Qori Alfina Pratiwi Jati</w:t>
            </w:r>
            <w:r w:rsidRPr="00AC363E">
              <w:rPr>
                <w:rFonts w:ascii="Times New Roman" w:hAnsi="Times New Roman" w:cs="Times New Roman"/>
                <w:bCs/>
                <w:lang w:val="id-ID"/>
              </w:rPr>
              <w:t xml:space="preserve"> </w:t>
            </w:r>
            <w:r w:rsidRPr="00AC363E">
              <w:rPr>
                <w:rFonts w:ascii="Times New Roman" w:hAnsi="Times New Roman" w:cs="Times New Roman"/>
                <w:bCs/>
              </w:rPr>
              <w:t xml:space="preserve">Sasongko </w:t>
            </w:r>
            <w:r w:rsidRPr="00AC363E">
              <w:rPr>
                <w:rFonts w:ascii="Times New Roman" w:hAnsi="Times New Roman" w:cs="Times New Roman"/>
                <w:bCs/>
                <w:lang w:val="id-ID"/>
              </w:rPr>
              <w:t>w</w:t>
            </w:r>
            <w:r w:rsidRPr="00AC363E">
              <w:rPr>
                <w:rFonts w:ascii="Times New Roman" w:hAnsi="Times New Roman" w:cs="Times New Roman"/>
                <w:bCs/>
              </w:rPr>
              <w:t xml:space="preserve">ibowo </w:t>
            </w:r>
            <w:r w:rsidRPr="00AC363E">
              <w:rPr>
                <w:rFonts w:ascii="Times New Roman" w:hAnsi="Times New Roman" w:cs="Times New Roman"/>
                <w:bCs/>
                <w:lang w:val="id-ID"/>
              </w:rPr>
              <w:t>(</w:t>
            </w:r>
            <w:r w:rsidRPr="00AC363E">
              <w:rPr>
                <w:rFonts w:ascii="Times New Roman" w:hAnsi="Times New Roman" w:cs="Times New Roman"/>
                <w:bCs/>
                <w:lang w:val="en-US"/>
              </w:rPr>
              <w:t>2023</w:t>
            </w:r>
            <w:r w:rsidRPr="00AC363E">
              <w:rPr>
                <w:rFonts w:ascii="Times New Roman" w:hAnsi="Times New Roman" w:cs="Times New Roman"/>
                <w:bCs/>
                <w:lang w:val="id-ID"/>
              </w:rPr>
              <w:t>)</w:t>
            </w:r>
            <w:r w:rsidRPr="00AC363E">
              <w:rPr>
                <w:rFonts w:ascii="Times New Roman" w:hAnsi="Times New Roman" w:cs="Times New Roman"/>
                <w:bCs/>
                <w:lang w:val="en-US"/>
              </w:rPr>
              <w:t xml:space="preserve"> </w:t>
            </w:r>
            <w:r w:rsidRPr="00AC363E">
              <w:rPr>
                <w:rFonts w:ascii="Times New Roman" w:hAnsi="Times New Roman" w:cs="Times New Roman"/>
                <w:bCs/>
                <w:lang w:val="id-ID"/>
              </w:rPr>
              <w:fldChar w:fldCharType="begin" w:fldLock="1"/>
            </w:r>
            <w:r w:rsidRPr="00AC363E">
              <w:rPr>
                <w:rFonts w:ascii="Times New Roman" w:hAnsi="Times New Roman" w:cs="Times New Roman"/>
                <w:bCs/>
                <w:lang w:val="id-ID"/>
              </w:rPr>
              <w:instrText>ADDIN CSL_CITATION {"citationItems":[{"id":"ITEM-1","itemData":{"author":[{"dropping-particle":"","family":"Info","given":"Article","non-dropping-particle":"","parse-names":false,"suffix":""}],"id":"ITEM-1","issue":"1","issued":{"date-parts":[["2023"]]},"page":"156-162","title":"Sistem pendukung keputusan seleksi penerima beasiswa dengan metode naïve bayes classifier","type":"article-journal","volume":"16"},"uris":["http://www.mendeley.com/documents/?uuid=8646120d-2fc7-4708-9911-2545e3b6d8cb"]}],"mendeley":{"formattedCitation":"[7]","plainTextFormattedCitation":"[7]","previouslyFormattedCitation":"[7]"},"properties":{"noteIndex":0},"schema":"https://github.com/citation-style-language/schema/raw/master/csl-citation.json"}</w:instrText>
            </w:r>
            <w:r w:rsidRPr="00AC363E">
              <w:rPr>
                <w:rFonts w:ascii="Times New Roman" w:hAnsi="Times New Roman" w:cs="Times New Roman"/>
                <w:bCs/>
                <w:lang w:val="id-ID"/>
              </w:rPr>
              <w:fldChar w:fldCharType="separate"/>
            </w:r>
            <w:r w:rsidRPr="00AC363E">
              <w:rPr>
                <w:rFonts w:ascii="Times New Roman" w:hAnsi="Times New Roman" w:cs="Times New Roman"/>
                <w:bCs/>
                <w:lang w:val="id-ID"/>
              </w:rPr>
              <w:t>[7]</w:t>
            </w:r>
            <w:r w:rsidRPr="00AC363E">
              <w:rPr>
                <w:rFonts w:ascii="Times New Roman" w:hAnsi="Times New Roman" w:cs="Times New Roman"/>
                <w:bCs/>
                <w:lang w:val="id-ID"/>
              </w:rPr>
              <w:fldChar w:fldCharType="end"/>
            </w:r>
          </w:p>
          <w:p w:rsidR="00405434" w:rsidRPr="00AC363E" w:rsidRDefault="00405434">
            <w:pPr>
              <w:spacing w:after="0" w:line="360" w:lineRule="auto"/>
              <w:jc w:val="both"/>
              <w:rPr>
                <w:rFonts w:ascii="Times New Roman" w:hAnsi="Times New Roman" w:cs="Times New Roman"/>
                <w:bCs/>
                <w:lang w:val="id-ID"/>
              </w:rPr>
            </w:pPr>
          </w:p>
        </w:tc>
        <w:tc>
          <w:tcPr>
            <w:tcW w:w="1338" w:type="pct"/>
          </w:tcPr>
          <w:p w:rsidR="00405434" w:rsidRPr="00AC363E" w:rsidRDefault="00845063">
            <w:pPr>
              <w:spacing w:after="0" w:line="360" w:lineRule="auto"/>
              <w:jc w:val="both"/>
              <w:rPr>
                <w:rFonts w:ascii="Times New Roman" w:hAnsi="Times New Roman" w:cs="Times New Roman"/>
                <w:bCs/>
              </w:rPr>
            </w:pPr>
            <w:r w:rsidRPr="00AC363E">
              <w:rPr>
                <w:rFonts w:ascii="Times New Roman" w:hAnsi="Times New Roman" w:cs="Times New Roman"/>
                <w:bCs/>
              </w:rPr>
              <w:t>Sistem pendukung keputusan seleksi penerima</w:t>
            </w:r>
            <w:r w:rsidRPr="00AC363E">
              <w:rPr>
                <w:rFonts w:ascii="Times New Roman" w:hAnsi="Times New Roman" w:cs="Times New Roman"/>
                <w:bCs/>
                <w:lang w:val="id-ID"/>
              </w:rPr>
              <w:t xml:space="preserve"> b</w:t>
            </w:r>
            <w:r w:rsidRPr="00AC363E">
              <w:rPr>
                <w:rFonts w:ascii="Times New Roman" w:hAnsi="Times New Roman" w:cs="Times New Roman"/>
                <w:bCs/>
              </w:rPr>
              <w:t>easiswa dengan metode naïve bayes classifier</w:t>
            </w:r>
          </w:p>
        </w:tc>
        <w:tc>
          <w:tcPr>
            <w:tcW w:w="2300" w:type="pct"/>
          </w:tcPr>
          <w:p w:rsidR="00405434" w:rsidRPr="00AC363E" w:rsidRDefault="00845063">
            <w:pPr>
              <w:spacing w:after="0" w:line="360" w:lineRule="auto"/>
              <w:jc w:val="both"/>
              <w:rPr>
                <w:rFonts w:ascii="Times New Roman" w:hAnsi="Times New Roman" w:cs="Times New Roman"/>
                <w:bCs/>
                <w:sz w:val="24"/>
                <w:szCs w:val="24"/>
                <w:lang w:val="en-US"/>
              </w:rPr>
            </w:pPr>
            <w:r w:rsidRPr="00AC363E">
              <w:rPr>
                <w:rFonts w:ascii="Times New Roman" w:hAnsi="Times New Roman" w:cs="Times New Roman"/>
                <w:bCs/>
                <w:sz w:val="24"/>
                <w:szCs w:val="24"/>
                <w:lang w:val="en-US"/>
              </w:rPr>
              <w:t xml:space="preserve">Dalam studi ini, sudah dilakukan seleksi penerimaan Beasiswa using metode klasifikasi Naïve Bayes di Universitas Stikubank Semarang. Dari hasil pengujian, ditemukan nilai akurasi sebesar 72% dengan menggunakan parameter uji Confusion Matrix. Artinya, hasil akurasi yang diperoleh menunjukkan bahwa metode klasifikasi naïve bayes yang digunakan sudah cukup baik dan sesuai dengan system pendukung keputusan dalam proses seleksi penerima beasiswa. </w:t>
            </w:r>
          </w:p>
        </w:tc>
      </w:tr>
      <w:tr w:rsidR="00405434" w:rsidRPr="00AC363E">
        <w:trPr>
          <w:trHeight w:val="2258"/>
        </w:trPr>
        <w:tc>
          <w:tcPr>
            <w:tcW w:w="343" w:type="pct"/>
          </w:tcPr>
          <w:p w:rsidR="00405434" w:rsidRPr="00AC363E" w:rsidRDefault="00845063">
            <w:pPr>
              <w:spacing w:after="0" w:line="360" w:lineRule="auto"/>
              <w:rPr>
                <w:rFonts w:ascii="Times New Roman" w:hAnsi="Times New Roman" w:cs="Times New Roman"/>
                <w:b/>
              </w:rPr>
            </w:pPr>
            <w:r w:rsidRPr="00AC363E">
              <w:rPr>
                <w:rFonts w:ascii="Times New Roman" w:hAnsi="Times New Roman" w:cs="Times New Roman"/>
                <w:b/>
              </w:rPr>
              <w:t>2</w:t>
            </w:r>
          </w:p>
        </w:tc>
        <w:tc>
          <w:tcPr>
            <w:tcW w:w="1019" w:type="pct"/>
          </w:tcPr>
          <w:p w:rsidR="00405434" w:rsidRPr="00AC363E" w:rsidRDefault="00845063">
            <w:pPr>
              <w:spacing w:after="0" w:line="360" w:lineRule="auto"/>
              <w:jc w:val="both"/>
              <w:rPr>
                <w:rFonts w:ascii="Times New Roman" w:hAnsi="Times New Roman" w:cs="Times New Roman"/>
                <w:bCs/>
                <w:lang w:val="en-US"/>
              </w:rPr>
            </w:pPr>
            <w:r w:rsidRPr="00AC363E">
              <w:rPr>
                <w:rFonts w:ascii="Times New Roman" w:hAnsi="Times New Roman" w:cs="Times New Roman"/>
                <w:bCs/>
              </w:rPr>
              <w:t>Mukti Qamal</w:t>
            </w:r>
            <w:r w:rsidRPr="00AC363E">
              <w:rPr>
                <w:rFonts w:ascii="Times New Roman" w:hAnsi="Times New Roman" w:cs="Times New Roman"/>
                <w:bCs/>
                <w:lang w:val="id-ID"/>
              </w:rPr>
              <w:t>, dkk (2023)</w:t>
            </w:r>
            <w:r w:rsidRPr="00AC363E">
              <w:rPr>
                <w:rFonts w:ascii="Times New Roman" w:hAnsi="Times New Roman" w:cs="Times New Roman"/>
                <w:bCs/>
                <w:lang w:val="en-US"/>
              </w:rPr>
              <w:t xml:space="preserve"> </w:t>
            </w:r>
            <w:r w:rsidRPr="00AC363E">
              <w:rPr>
                <w:rFonts w:ascii="Times New Roman" w:hAnsi="Times New Roman" w:cs="Times New Roman"/>
                <w:bCs/>
                <w:lang w:val="en-US"/>
              </w:rPr>
              <w:fldChar w:fldCharType="begin" w:fldLock="1"/>
            </w:r>
            <w:r w:rsidRPr="00AC363E">
              <w:rPr>
                <w:rFonts w:ascii="Times New Roman" w:hAnsi="Times New Roman" w:cs="Times New Roman"/>
                <w:bCs/>
                <w:lang w:val="en-US"/>
              </w:rPr>
              <w:instrText>ADDIN CSL_CITATION {"citationItems":[{"id":"ITEM-1","itemData":{"abstract":"… Implementasi Sistem Setelah melakukan tahapan di atas, sistem pendukung keputusan penentuan penerimaan bantuan PKH menggunakan algoritma Naïve Bayes sudah bisa …","author":[{"dropping-particle":"","family":"Qamal","given":"Mukti","non-dropping-particle":"","parse-names":false,"suffix":""},{"dropping-particle":"","family":"Sahputra","given":"Ilham","non-dropping-particle":"","parse-names":false,"suffix":""},{"dropping-particle":"","family":"Nurdin","given":"","non-dropping-particle":"","parse-names":false,"suffix":""},{"dropping-particle":"","family":"Maryana","given":"","non-dropping-particle":"","parse-names":false,"suffix":""},{"dropping-particle":"","family":"Mukarramah","given":"","non-dropping-particle":"","parse-names":false,"suffix":""}],"container-title":"Techsi","id":"ITEM-1","issue":"1","issued":{"date-parts":[["2023"]]},"page":"21-32","title":"Sistem Pendukung Keputusan Penentuan Penerimaan PKH Menggunakan Metode Naïve Bayes","type":"article-journal","volume":"14"},"uris":["http://www.mendeley.com/documents/?uuid=91739327-5fb9-4f0d-8630-7a9750b5b9fd"]}],"mendeley":{"formattedCitation":"[8]","plainTextFormattedCitation":"[8]","previouslyFormattedCitation":"[8]"},"properties":{"noteIndex":0},"schema":"https://github.com/citation-style-language/schema/raw/master/csl-citation.json"}</w:instrText>
            </w:r>
            <w:r w:rsidRPr="00AC363E">
              <w:rPr>
                <w:rFonts w:ascii="Times New Roman" w:hAnsi="Times New Roman" w:cs="Times New Roman"/>
                <w:bCs/>
                <w:lang w:val="en-US"/>
              </w:rPr>
              <w:fldChar w:fldCharType="separate"/>
            </w:r>
            <w:r w:rsidRPr="00AC363E">
              <w:rPr>
                <w:rFonts w:ascii="Times New Roman" w:hAnsi="Times New Roman" w:cs="Times New Roman"/>
                <w:bCs/>
                <w:lang w:val="en-US"/>
              </w:rPr>
              <w:t>[8]</w:t>
            </w:r>
            <w:r w:rsidRPr="00AC363E">
              <w:rPr>
                <w:rFonts w:ascii="Times New Roman" w:hAnsi="Times New Roman" w:cs="Times New Roman"/>
                <w:bCs/>
                <w:lang w:val="en-US"/>
              </w:rPr>
              <w:fldChar w:fldCharType="end"/>
            </w:r>
          </w:p>
        </w:tc>
        <w:tc>
          <w:tcPr>
            <w:tcW w:w="1338" w:type="pct"/>
          </w:tcPr>
          <w:p w:rsidR="00405434" w:rsidRPr="00AC363E" w:rsidRDefault="00845063">
            <w:pPr>
              <w:pStyle w:val="ListParagraph"/>
              <w:spacing w:after="0" w:line="360" w:lineRule="auto"/>
              <w:ind w:left="0"/>
              <w:jc w:val="both"/>
              <w:rPr>
                <w:rFonts w:ascii="Times New Roman" w:hAnsi="Times New Roman" w:cs="Times New Roman"/>
                <w:bCs/>
                <w:lang w:val="en-US"/>
              </w:rPr>
            </w:pPr>
            <w:r w:rsidRPr="00AC363E">
              <w:rPr>
                <w:rFonts w:ascii="Times New Roman" w:hAnsi="Times New Roman" w:cs="Times New Roman"/>
                <w:bCs/>
              </w:rPr>
              <w:t>Sistem Pendukung Keputusan</w:t>
            </w:r>
            <w:r w:rsidRPr="00AC363E">
              <w:rPr>
                <w:rFonts w:ascii="Times New Roman" w:hAnsi="Times New Roman" w:cs="Times New Roman"/>
                <w:bCs/>
                <w:lang w:val="id-ID"/>
              </w:rPr>
              <w:t xml:space="preserve"> </w:t>
            </w:r>
            <w:r w:rsidRPr="00AC363E">
              <w:rPr>
                <w:rFonts w:ascii="Times New Roman" w:hAnsi="Times New Roman" w:cs="Times New Roman"/>
                <w:bCs/>
              </w:rPr>
              <w:t>Penentuan</w:t>
            </w:r>
            <w:r w:rsidRPr="00AC363E">
              <w:rPr>
                <w:rFonts w:ascii="Times New Roman" w:hAnsi="Times New Roman" w:cs="Times New Roman"/>
                <w:bCs/>
                <w:lang w:val="id-ID"/>
              </w:rPr>
              <w:t xml:space="preserve"> </w:t>
            </w:r>
            <w:r w:rsidRPr="00AC363E">
              <w:rPr>
                <w:rFonts w:ascii="Times New Roman" w:hAnsi="Times New Roman" w:cs="Times New Roman"/>
                <w:bCs/>
              </w:rPr>
              <w:t>Penerimaan PKH Menggunakan Metode Naïve</w:t>
            </w:r>
            <w:r w:rsidRPr="00AC363E">
              <w:rPr>
                <w:rFonts w:ascii="Times New Roman" w:hAnsi="Times New Roman" w:cs="Times New Roman"/>
                <w:bCs/>
                <w:lang w:val="id-ID"/>
              </w:rPr>
              <w:t xml:space="preserve"> </w:t>
            </w:r>
            <w:r w:rsidRPr="00AC363E">
              <w:rPr>
                <w:rFonts w:ascii="Times New Roman" w:hAnsi="Times New Roman" w:cs="Times New Roman"/>
                <w:bCs/>
              </w:rPr>
              <w:t>Bayes</w:t>
            </w:r>
            <w:r w:rsidRPr="00AC363E">
              <w:rPr>
                <w:rFonts w:ascii="Times New Roman" w:hAnsi="Times New Roman" w:cs="Times New Roman"/>
                <w:bCs/>
                <w:i/>
              </w:rPr>
              <w:t xml:space="preserve"> </w:t>
            </w:r>
          </w:p>
        </w:tc>
        <w:tc>
          <w:tcPr>
            <w:tcW w:w="2300" w:type="pct"/>
          </w:tcPr>
          <w:p w:rsidR="00405434" w:rsidRPr="00AC363E" w:rsidRDefault="00845063">
            <w:pPr>
              <w:pStyle w:val="ListParagraph"/>
              <w:spacing w:after="0" w:line="360" w:lineRule="auto"/>
              <w:ind w:left="0"/>
              <w:jc w:val="both"/>
              <w:rPr>
                <w:rFonts w:ascii="Times New Roman" w:hAnsi="Times New Roman" w:cs="Times New Roman"/>
                <w:bCs/>
                <w:sz w:val="24"/>
                <w:szCs w:val="24"/>
                <w:lang w:val="en-US"/>
              </w:rPr>
            </w:pPr>
            <w:r w:rsidRPr="00AC363E">
              <w:rPr>
                <w:rFonts w:ascii="Times New Roman" w:hAnsi="Times New Roman" w:cs="Times New Roman"/>
                <w:bCs/>
                <w:sz w:val="24"/>
                <w:szCs w:val="24"/>
              </w:rPr>
              <w:t xml:space="preserve">Hasil dari penelitian ini adalah bahwa system aplikasi untuk memantau klaim PKH telah dibuat untuk menentukan apakah suatu klaim sah atau tidak berdasarkan kriteria yang telah ditetapkan. Sistem ini bisa </w:t>
            </w:r>
          </w:p>
        </w:tc>
      </w:tr>
    </w:tbl>
    <w:p w:rsidR="00405434" w:rsidRPr="00AC363E" w:rsidRDefault="00405434">
      <w:pPr>
        <w:pStyle w:val="ListParagraph"/>
        <w:spacing w:line="360" w:lineRule="auto"/>
        <w:ind w:left="426"/>
        <w:jc w:val="both"/>
        <w:rPr>
          <w:rFonts w:ascii="Times New Roman" w:hAnsi="Times New Roman" w:cs="Times New Roman"/>
          <w:b/>
          <w:sz w:val="24"/>
          <w:szCs w:val="24"/>
        </w:rPr>
        <w:sectPr w:rsidR="00405434" w:rsidRPr="00AC363E">
          <w:headerReference w:type="default" r:id="rId41"/>
          <w:footerReference w:type="default" r:id="rId42"/>
          <w:pgSz w:w="11906" w:h="16838"/>
          <w:pgMar w:top="2268" w:right="1701" w:bottom="1701" w:left="2268" w:header="709" w:footer="709" w:gutter="0"/>
          <w:cols w:space="708"/>
          <w:docGrid w:linePitch="360"/>
        </w:sectPr>
      </w:pPr>
    </w:p>
    <w:tbl>
      <w:tblPr>
        <w:tblStyle w:val="TableGrid"/>
        <w:tblW w:w="8364" w:type="dxa"/>
        <w:tblInd w:w="-5" w:type="dxa"/>
        <w:tblLook w:val="04A0" w:firstRow="1" w:lastRow="0" w:firstColumn="1" w:lastColumn="0" w:noHBand="0" w:noVBand="1"/>
      </w:tblPr>
      <w:tblGrid>
        <w:gridCol w:w="576"/>
        <w:gridCol w:w="1692"/>
        <w:gridCol w:w="2268"/>
        <w:gridCol w:w="3828"/>
      </w:tblGrid>
      <w:tr w:rsidR="00405434" w:rsidRPr="00AC363E">
        <w:trPr>
          <w:trHeight w:val="558"/>
        </w:trPr>
        <w:tc>
          <w:tcPr>
            <w:tcW w:w="576" w:type="dxa"/>
            <w:vAlign w:val="center"/>
          </w:tcPr>
          <w:p w:rsidR="00405434" w:rsidRPr="00AC363E" w:rsidRDefault="00845063">
            <w:pPr>
              <w:pStyle w:val="ListParagraph"/>
              <w:spacing w:after="0" w:line="360" w:lineRule="auto"/>
              <w:ind w:left="0"/>
              <w:jc w:val="center"/>
              <w:rPr>
                <w:rFonts w:ascii="Times New Roman" w:hAnsi="Times New Roman" w:cs="Times New Roman"/>
                <w:b/>
                <w:sz w:val="24"/>
                <w:szCs w:val="24"/>
              </w:rPr>
            </w:pPr>
            <w:r w:rsidRPr="00AC363E">
              <w:rPr>
                <w:rFonts w:ascii="Times New Roman" w:hAnsi="Times New Roman" w:cs="Times New Roman"/>
                <w:b/>
                <w:bCs/>
                <w:sz w:val="24"/>
                <w:szCs w:val="24"/>
              </w:rPr>
              <w:lastRenderedPageBreak/>
              <w:t>NO</w:t>
            </w:r>
          </w:p>
        </w:tc>
        <w:tc>
          <w:tcPr>
            <w:tcW w:w="1692" w:type="dxa"/>
            <w:vAlign w:val="center"/>
          </w:tcPr>
          <w:p w:rsidR="00405434" w:rsidRPr="00AC363E" w:rsidRDefault="00845063">
            <w:pPr>
              <w:pStyle w:val="ListParagraph"/>
              <w:spacing w:after="0" w:line="360" w:lineRule="auto"/>
              <w:ind w:left="0"/>
              <w:jc w:val="center"/>
              <w:rPr>
                <w:rFonts w:ascii="Times New Roman" w:hAnsi="Times New Roman" w:cs="Times New Roman"/>
                <w:b/>
                <w:sz w:val="24"/>
                <w:szCs w:val="24"/>
              </w:rPr>
            </w:pPr>
            <w:r w:rsidRPr="00AC363E">
              <w:rPr>
                <w:rFonts w:ascii="Times New Roman" w:hAnsi="Times New Roman" w:cs="Times New Roman"/>
                <w:b/>
                <w:bCs/>
                <w:sz w:val="24"/>
                <w:szCs w:val="24"/>
              </w:rPr>
              <w:t>PENELITI</w:t>
            </w:r>
          </w:p>
        </w:tc>
        <w:tc>
          <w:tcPr>
            <w:tcW w:w="2268" w:type="dxa"/>
            <w:vAlign w:val="center"/>
          </w:tcPr>
          <w:p w:rsidR="00405434" w:rsidRPr="00AC363E" w:rsidRDefault="00845063">
            <w:pPr>
              <w:pStyle w:val="ListParagraph"/>
              <w:spacing w:after="0" w:line="360" w:lineRule="auto"/>
              <w:ind w:left="0"/>
              <w:jc w:val="center"/>
              <w:rPr>
                <w:rFonts w:ascii="Times New Roman" w:hAnsi="Times New Roman" w:cs="Times New Roman"/>
                <w:b/>
              </w:rPr>
            </w:pPr>
            <w:r w:rsidRPr="00AC363E">
              <w:rPr>
                <w:rFonts w:ascii="Times New Roman" w:hAnsi="Times New Roman" w:cs="Times New Roman"/>
                <w:b/>
                <w:bCs/>
              </w:rPr>
              <w:t>JUDUL</w:t>
            </w:r>
          </w:p>
        </w:tc>
        <w:tc>
          <w:tcPr>
            <w:tcW w:w="3828" w:type="dxa"/>
            <w:vAlign w:val="center"/>
          </w:tcPr>
          <w:p w:rsidR="00405434" w:rsidRPr="00AC363E" w:rsidRDefault="00845063">
            <w:pPr>
              <w:pStyle w:val="ListParagraph"/>
              <w:spacing w:after="0" w:line="360" w:lineRule="auto"/>
              <w:ind w:left="0"/>
              <w:jc w:val="center"/>
              <w:rPr>
                <w:rFonts w:ascii="Times New Roman" w:hAnsi="Times New Roman" w:cs="Times New Roman"/>
                <w:b/>
                <w:sz w:val="24"/>
                <w:szCs w:val="24"/>
              </w:rPr>
            </w:pPr>
            <w:r w:rsidRPr="00AC363E">
              <w:rPr>
                <w:rFonts w:ascii="Times New Roman" w:hAnsi="Times New Roman" w:cs="Times New Roman"/>
                <w:b/>
                <w:bCs/>
                <w:sz w:val="24"/>
                <w:szCs w:val="24"/>
              </w:rPr>
              <w:t>HASIL</w:t>
            </w:r>
          </w:p>
        </w:tc>
      </w:tr>
      <w:tr w:rsidR="00405434" w:rsidRPr="00AC363E">
        <w:tc>
          <w:tcPr>
            <w:tcW w:w="576" w:type="dxa"/>
          </w:tcPr>
          <w:p w:rsidR="00405434" w:rsidRPr="00AC363E" w:rsidRDefault="00405434">
            <w:pPr>
              <w:pStyle w:val="ListParagraph"/>
              <w:spacing w:after="0" w:line="360" w:lineRule="auto"/>
              <w:ind w:left="0"/>
              <w:jc w:val="both"/>
              <w:rPr>
                <w:rFonts w:ascii="Times New Roman" w:hAnsi="Times New Roman" w:cs="Times New Roman"/>
                <w:bCs/>
                <w:sz w:val="24"/>
                <w:szCs w:val="24"/>
              </w:rPr>
            </w:pPr>
          </w:p>
        </w:tc>
        <w:tc>
          <w:tcPr>
            <w:tcW w:w="1692" w:type="dxa"/>
          </w:tcPr>
          <w:p w:rsidR="00405434" w:rsidRPr="00AC363E" w:rsidRDefault="00405434">
            <w:pPr>
              <w:pStyle w:val="ListParagraph"/>
              <w:spacing w:after="0" w:line="360" w:lineRule="auto"/>
              <w:ind w:left="0"/>
              <w:jc w:val="both"/>
              <w:rPr>
                <w:rFonts w:ascii="Times New Roman" w:hAnsi="Times New Roman" w:cs="Times New Roman"/>
                <w:bCs/>
                <w:sz w:val="24"/>
                <w:szCs w:val="24"/>
              </w:rPr>
            </w:pPr>
          </w:p>
        </w:tc>
        <w:tc>
          <w:tcPr>
            <w:tcW w:w="2268" w:type="dxa"/>
          </w:tcPr>
          <w:p w:rsidR="00405434" w:rsidRPr="00AC363E" w:rsidRDefault="00405434">
            <w:pPr>
              <w:pStyle w:val="ListParagraph"/>
              <w:spacing w:after="0" w:line="360" w:lineRule="auto"/>
              <w:ind w:left="0"/>
              <w:jc w:val="both"/>
              <w:rPr>
                <w:rFonts w:ascii="Times New Roman" w:hAnsi="Times New Roman" w:cs="Times New Roman"/>
                <w:bCs/>
                <w:sz w:val="24"/>
                <w:szCs w:val="24"/>
              </w:rPr>
            </w:pPr>
          </w:p>
        </w:tc>
        <w:tc>
          <w:tcPr>
            <w:tcW w:w="3828" w:type="dxa"/>
          </w:tcPr>
          <w:p w:rsidR="00405434" w:rsidRPr="00AC363E" w:rsidRDefault="00845063">
            <w:pPr>
              <w:pStyle w:val="ListParagraph"/>
              <w:spacing w:after="0" w:line="360" w:lineRule="auto"/>
              <w:ind w:left="0"/>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mberikan saran kepada peserta PKH agar mereka tetap berada pada jalur yang tepat. Dari hasil pengujian yang dilakukan dengan menggunakan data sebanyak 500, 400 sebagai data pelatihan dan 100 sebagai data pengujian, tingkat keakurannya adalah 86,00 persen dan tingkat kesalahannya adalah 14,00 persen, dengan jumlah data yang benar sebanyak 86 dan yang salah sebanyak 14. </w:t>
            </w:r>
          </w:p>
        </w:tc>
      </w:tr>
      <w:tr w:rsidR="00405434" w:rsidRPr="00AC363E">
        <w:tc>
          <w:tcPr>
            <w:tcW w:w="576" w:type="dxa"/>
          </w:tcPr>
          <w:p w:rsidR="00405434" w:rsidRPr="00AC363E" w:rsidRDefault="00845063">
            <w:pPr>
              <w:spacing w:after="0" w:line="360" w:lineRule="auto"/>
              <w:rPr>
                <w:rFonts w:ascii="Times New Roman" w:hAnsi="Times New Roman" w:cs="Times New Roman"/>
                <w:bCs/>
              </w:rPr>
            </w:pPr>
            <w:r w:rsidRPr="00AC363E">
              <w:rPr>
                <w:rFonts w:ascii="Times New Roman" w:hAnsi="Times New Roman" w:cs="Times New Roman"/>
                <w:bCs/>
              </w:rPr>
              <w:t>3</w:t>
            </w:r>
          </w:p>
          <w:p w:rsidR="00405434" w:rsidRPr="00AC363E" w:rsidRDefault="00405434">
            <w:pPr>
              <w:spacing w:after="0" w:line="360" w:lineRule="auto"/>
              <w:jc w:val="center"/>
              <w:rPr>
                <w:rFonts w:ascii="Times New Roman" w:hAnsi="Times New Roman" w:cs="Times New Roman"/>
                <w:bCs/>
              </w:rPr>
            </w:pPr>
          </w:p>
          <w:p w:rsidR="00405434" w:rsidRPr="00AC363E" w:rsidRDefault="00845063">
            <w:pPr>
              <w:pStyle w:val="ListParagraph"/>
              <w:spacing w:after="0" w:line="360" w:lineRule="auto"/>
              <w:ind w:left="0"/>
              <w:jc w:val="both"/>
              <w:rPr>
                <w:rFonts w:ascii="Times New Roman" w:hAnsi="Times New Roman" w:cs="Times New Roman"/>
                <w:bCs/>
                <w:sz w:val="24"/>
                <w:szCs w:val="24"/>
              </w:rPr>
            </w:pPr>
            <w:r w:rsidRPr="00AC363E">
              <w:rPr>
                <w:rFonts w:ascii="Times New Roman" w:hAnsi="Times New Roman" w:cs="Times New Roman"/>
                <w:bCs/>
                <w:lang w:val="en-US"/>
              </w:rPr>
              <w:t xml:space="preserve"> </w:t>
            </w:r>
          </w:p>
        </w:tc>
        <w:tc>
          <w:tcPr>
            <w:tcW w:w="1692" w:type="dxa"/>
          </w:tcPr>
          <w:p w:rsidR="00405434" w:rsidRPr="00AC363E" w:rsidRDefault="00845063">
            <w:pPr>
              <w:pStyle w:val="ListParagraph"/>
              <w:spacing w:after="0" w:line="360" w:lineRule="auto"/>
              <w:ind w:left="0"/>
              <w:jc w:val="both"/>
              <w:rPr>
                <w:rFonts w:ascii="Times New Roman" w:hAnsi="Times New Roman" w:cs="Times New Roman"/>
                <w:bCs/>
                <w:sz w:val="24"/>
                <w:szCs w:val="24"/>
              </w:rPr>
            </w:pPr>
            <w:r w:rsidRPr="00AC363E">
              <w:rPr>
                <w:rFonts w:ascii="Times New Roman" w:hAnsi="Times New Roman" w:cs="Times New Roman"/>
                <w:bCs/>
              </w:rPr>
              <w:t>Munawwarah</w:t>
            </w:r>
            <w:r w:rsidRPr="00AC363E">
              <w:rPr>
                <w:rFonts w:ascii="Times New Roman" w:hAnsi="Times New Roman" w:cs="Times New Roman"/>
                <w:bCs/>
                <w:lang w:val="id-ID"/>
              </w:rPr>
              <w:t xml:space="preserve"> dkk (2023)</w:t>
            </w:r>
            <w:r w:rsidRPr="00AC363E">
              <w:rPr>
                <w:rFonts w:ascii="Times New Roman" w:hAnsi="Times New Roman" w:cs="Times New Roman"/>
                <w:bCs/>
                <w:lang w:val="en-US"/>
              </w:rPr>
              <w:t xml:space="preserve"> </w:t>
            </w:r>
            <w:r w:rsidRPr="00AC363E">
              <w:rPr>
                <w:rFonts w:ascii="Times New Roman" w:hAnsi="Times New Roman" w:cs="Times New Roman"/>
                <w:bCs/>
                <w:lang w:val="en-US"/>
              </w:rPr>
              <w:fldChar w:fldCharType="begin" w:fldLock="1"/>
            </w:r>
            <w:r w:rsidRPr="00AC363E">
              <w:rPr>
                <w:rFonts w:ascii="Times New Roman" w:hAnsi="Times New Roman" w:cs="Times New Roman"/>
                <w:bCs/>
                <w:lang w:val="en-US"/>
              </w:rPr>
              <w:instrText>ADDIN CSL_CITATION {"citationItems":[{"id":"ITEM-1","itemData":{"DOI":"10.47647/jrr.v5i1.1148","ISSN":"2685-1024","abstract":"Keberadaan air mineral kemasan demikian cepat diterima oleh masyarakat, bahkan cenderung terus mengalami peningkatan permintaan. Sifat praktis khususnya kemasan gelas di setiap acara menjadi salah satu alasan penggunaan A M D K (air minum dalam kemasan). Tingginya demand disikapi oleh pelaku usaha sebagai peluang bisnis. Sehingga, A M D K yang tadinya hanya dikuasai oleh satu atau dua merek  saja, saat ini telah berkembang banyak merek dengan varian harga. Namun, ragam merek yang beredar belum tentu memiliki standar yang sama sesuai dengan yang diamanatkan dalam SNI A M D K. Secara fisik mungkin saja akan terlihat sama, namun secara kimiawi dan mikrobiologi yang tak kasat mata tidak disadari oleh konsumen. Oleh karena itu maka diperlukan adanya sistem pengukuran kualitas air minum untuk dapat menentukan manakah yang terlebih layak untuk di konsumsi. Metode naïve bayes dalam penelitian ini di implementasikan untuk mengukur parameter kualiatas air mineral seperti pengukuran PH, TDS, Suhu dan lain sebagainya untuk dapat mengukur kualitas air mineral dalam kemasan berbagai produk yang dkonsumsi oleh masyarakat sehingga akan memberikan sebuah keputusan dan informasi berbasis web untuk  rekomendasi produk terbaik air mineral. Penelitian ini dilakukan dengan observasi mendatangi langsung tempat-tempat penjualan air mineral kemasan serta Instansi-instansi yang terkait dengan penelitian ini seperti Dinas Kesehatan. Sistem ini dibuat berbasis android sehingga dapat memberikan informasi untuk mendukung pengambilan keputusan dalam memilih jenis air mineral berdasarkan hasil dari matrik perbandingan alternatif dan kriteria. Sistem dapat menganlisa cara kerja metode naïve bayes untuk mendapatkan sebuah keputusan air mineral kemasan yang layak di konsumsi oleh masyarakat.Kata Kunci  : Naïve Bayes, Air Mineral, PH, TDS, Suhu, SNI AMDK","author":[{"dropping-particle":"","family":"Munawwarah","given":"Munawwarah","non-dropping-particle":"","parse-names":false,"suffix":""},{"dropping-particle":"","family":"Husaini","given":"Husaini","non-dropping-particle":"","parse-names":false,"suffix":""},{"dropping-particle":"","family":"Achmady","given":"Sayed","non-dropping-particle":"","parse-names":false,"suffix":""}],"container-title":"Jurnal Real Riset","id":"ITEM-1","issue":"1","issued":{"date-parts":[["2023"]]},"page":"227-233","title":"Sistem Pendukung Keputusan Penentuan Kualitas Air Mineral Menggunakan Metode Naive Bayes Berbasis Web","type":"article-journal","volume":"5"},"uris":["http://www.mendeley.com/documents/?uuid=33d51740-abce-42af-abb5-43992a4cbaa3"]}],"mendeley":{"formattedCitation":"[9]","plainTextFormattedCitation":"[9]","previouslyFormattedCitation":"[9]"},"properties":{"noteIndex":0},"schema":"https://github.com/citation-style-language/schema/raw/master/csl-citation.json"}</w:instrText>
            </w:r>
            <w:r w:rsidRPr="00AC363E">
              <w:rPr>
                <w:rFonts w:ascii="Times New Roman" w:hAnsi="Times New Roman" w:cs="Times New Roman"/>
                <w:bCs/>
                <w:lang w:val="en-US"/>
              </w:rPr>
              <w:fldChar w:fldCharType="separate"/>
            </w:r>
            <w:r w:rsidRPr="00AC363E">
              <w:rPr>
                <w:rFonts w:ascii="Times New Roman" w:hAnsi="Times New Roman" w:cs="Times New Roman"/>
                <w:bCs/>
                <w:lang w:val="en-US"/>
              </w:rPr>
              <w:t>[9]</w:t>
            </w:r>
            <w:r w:rsidRPr="00AC363E">
              <w:rPr>
                <w:rFonts w:ascii="Times New Roman" w:hAnsi="Times New Roman" w:cs="Times New Roman"/>
                <w:bCs/>
                <w:lang w:val="en-US"/>
              </w:rPr>
              <w:fldChar w:fldCharType="end"/>
            </w:r>
          </w:p>
        </w:tc>
        <w:tc>
          <w:tcPr>
            <w:tcW w:w="2268" w:type="dxa"/>
          </w:tcPr>
          <w:p w:rsidR="00405434" w:rsidRPr="00AC363E" w:rsidRDefault="00845063">
            <w:pPr>
              <w:pStyle w:val="ListParagraph"/>
              <w:spacing w:after="0" w:line="360" w:lineRule="auto"/>
              <w:ind w:left="0"/>
              <w:jc w:val="both"/>
              <w:rPr>
                <w:rFonts w:ascii="Times New Roman" w:hAnsi="Times New Roman" w:cs="Times New Roman"/>
                <w:sz w:val="24"/>
                <w:szCs w:val="24"/>
              </w:rPr>
            </w:pPr>
            <w:r w:rsidRPr="00AC363E">
              <w:rPr>
                <w:rFonts w:ascii="Times New Roman" w:hAnsi="Times New Roman" w:cs="Times New Roman"/>
                <w:color w:val="000000"/>
                <w:sz w:val="24"/>
                <w:szCs w:val="24"/>
                <w:shd w:val="clear" w:color="auto" w:fill="FFFFFF"/>
              </w:rPr>
              <w:t>sistem pendukung keputusan penentuan kualitas air Mineral dengan metode Naïve Bayes yang Berbasis web</w:t>
            </w:r>
          </w:p>
        </w:tc>
        <w:tc>
          <w:tcPr>
            <w:tcW w:w="3828" w:type="dxa"/>
          </w:tcPr>
          <w:p w:rsidR="00405434" w:rsidRPr="00AC363E" w:rsidRDefault="00845063">
            <w:pPr>
              <w:pStyle w:val="ListParagraph"/>
              <w:spacing w:after="0" w:line="360" w:lineRule="auto"/>
              <w:ind w:left="0"/>
              <w:jc w:val="both"/>
              <w:rPr>
                <w:rFonts w:ascii="Times New Roman" w:hAnsi="Times New Roman" w:cs="Times New Roman"/>
                <w:sz w:val="24"/>
                <w:szCs w:val="24"/>
              </w:rPr>
            </w:pPr>
            <w:r w:rsidRPr="00AC363E">
              <w:rPr>
                <w:rFonts w:ascii="Times New Roman" w:hAnsi="Times New Roman" w:cs="Times New Roman"/>
                <w:color w:val="000000"/>
                <w:sz w:val="24"/>
                <w:szCs w:val="24"/>
                <w:shd w:val="clear" w:color="auto" w:fill="FFFFFF"/>
              </w:rPr>
              <w:t>Metode Naive Bayes yang digunakan dalam penelitian ini digunakan untuk mengukur parameter kualitas air mineral seperti PH, TDS, suhu, dan lainnya untuk mengevaluasi kualitas air mineral dalam kemasan berbagai product yang dikonsumsi oleh masyarakat. Memberikan penilaian dan saran mengenai produk online.Minuman air yang paling baik. Kajian ini dilakukan dengan mengunjungi air mineral yang dikemas dan kantor yang terkait dengan penelitian ini, seperti layanan kesehatan.</w:t>
            </w:r>
          </w:p>
        </w:tc>
      </w:tr>
    </w:tbl>
    <w:p w:rsidR="00405434" w:rsidRPr="00AC363E" w:rsidRDefault="00405434">
      <w:pPr>
        <w:spacing w:line="360" w:lineRule="auto"/>
        <w:jc w:val="both"/>
        <w:rPr>
          <w:rFonts w:ascii="Times New Roman" w:hAnsi="Times New Roman" w:cs="Times New Roman"/>
          <w:bCs/>
          <w:sz w:val="24"/>
          <w:szCs w:val="24"/>
        </w:rPr>
      </w:pPr>
    </w:p>
    <w:p w:rsidR="00405434" w:rsidRPr="00AC363E" w:rsidRDefault="00405434">
      <w:pPr>
        <w:spacing w:line="360" w:lineRule="auto"/>
        <w:jc w:val="both"/>
        <w:rPr>
          <w:rFonts w:ascii="Times New Roman" w:hAnsi="Times New Roman" w:cs="Times New Roman"/>
          <w:bCs/>
          <w:sz w:val="24"/>
          <w:szCs w:val="24"/>
        </w:rPr>
      </w:pPr>
    </w:p>
    <w:p w:rsidR="00405434" w:rsidRPr="00AC363E" w:rsidRDefault="00845063">
      <w:pPr>
        <w:pStyle w:val="Heading2"/>
        <w:numPr>
          <w:ilvl w:val="1"/>
          <w:numId w:val="14"/>
        </w:numPr>
        <w:spacing w:line="360" w:lineRule="auto"/>
        <w:rPr>
          <w:rFonts w:ascii="Times New Roman" w:hAnsi="Times New Roman" w:cs="Times New Roman"/>
          <w:b/>
          <w:bCs/>
          <w:color w:val="auto"/>
          <w:sz w:val="24"/>
          <w:szCs w:val="24"/>
        </w:rPr>
      </w:pPr>
      <w:bookmarkStart w:id="38" w:name="_Toc146820784"/>
      <w:bookmarkStart w:id="39" w:name="_Toc153498396"/>
      <w:r w:rsidRPr="00AC363E">
        <w:rPr>
          <w:rFonts w:ascii="Times New Roman" w:hAnsi="Times New Roman" w:cs="Times New Roman"/>
          <w:b/>
          <w:bCs/>
          <w:color w:val="auto"/>
          <w:sz w:val="24"/>
          <w:szCs w:val="24"/>
        </w:rPr>
        <w:lastRenderedPageBreak/>
        <w:t>Tinjauan Pustaka</w:t>
      </w:r>
      <w:bookmarkEnd w:id="38"/>
      <w:bookmarkEnd w:id="39"/>
    </w:p>
    <w:p w:rsidR="00405434" w:rsidRPr="00AC363E" w:rsidRDefault="00845063">
      <w:pPr>
        <w:pStyle w:val="Heading3"/>
        <w:numPr>
          <w:ilvl w:val="2"/>
          <w:numId w:val="14"/>
        </w:numPr>
        <w:spacing w:line="360" w:lineRule="auto"/>
        <w:rPr>
          <w:rFonts w:ascii="Times New Roman" w:hAnsi="Times New Roman" w:cs="Times New Roman"/>
          <w:b/>
          <w:bCs/>
          <w:color w:val="auto"/>
        </w:rPr>
      </w:pPr>
      <w:bookmarkStart w:id="40" w:name="_Toc153498397"/>
      <w:r w:rsidRPr="00AC363E">
        <w:rPr>
          <w:rFonts w:ascii="Times New Roman" w:hAnsi="Times New Roman" w:cs="Times New Roman"/>
          <w:b/>
          <w:bCs/>
          <w:color w:val="auto"/>
        </w:rPr>
        <w:t>Pengadilan Agama</w:t>
      </w:r>
      <w:bookmarkEnd w:id="40"/>
    </w:p>
    <w:p w:rsidR="00405434" w:rsidRPr="00AC363E" w:rsidRDefault="00845063">
      <w:pPr>
        <w:spacing w:line="360" w:lineRule="auto"/>
        <w:ind w:left="207" w:firstLine="513"/>
        <w:jc w:val="both"/>
        <w:rPr>
          <w:rFonts w:ascii="Times New Roman" w:hAnsi="Times New Roman" w:cs="Times New Roman"/>
          <w:bCs/>
          <w:sz w:val="24"/>
          <w:szCs w:val="24"/>
          <w:lang w:val="en-US"/>
        </w:rPr>
      </w:pPr>
      <w:r w:rsidRPr="00AC363E">
        <w:rPr>
          <w:rFonts w:ascii="Times New Roman" w:hAnsi="Times New Roman" w:cs="Times New Roman"/>
          <w:bCs/>
          <w:sz w:val="24"/>
          <w:szCs w:val="24"/>
        </w:rPr>
        <w:t>Pengadilan agama merupakan istilah resmi untuk salah satu dari empat lingkungan peradilan negara atau kekuasaan kehakiman yang sah di Indonesia. Pengadilan Agama juga termasuk salah satu dari tiga peradilan khusus di Indonesia. Salah satu jenis peradilan khusus lainnya adalah Peradilan Militer dan Peradilan</w:t>
      </w:r>
      <w:r w:rsidRPr="00AC363E">
        <w:rPr>
          <w:rFonts w:ascii="Times New Roman" w:hAnsi="Times New Roman" w:cs="Times New Roman"/>
          <w:bCs/>
          <w:sz w:val="24"/>
          <w:szCs w:val="24"/>
          <w:lang w:val="en-US"/>
        </w:rPr>
        <w:t xml:space="preserve">. </w:t>
      </w:r>
    </w:p>
    <w:p w:rsidR="00405434" w:rsidRPr="00AC363E" w:rsidRDefault="00845063">
      <w:pPr>
        <w:spacing w:line="360" w:lineRule="auto"/>
        <w:ind w:left="207" w:firstLine="513"/>
        <w:jc w:val="both"/>
        <w:rPr>
          <w:rFonts w:ascii="Times New Roman" w:hAnsi="Times New Roman" w:cs="Times New Roman"/>
          <w:bCs/>
          <w:sz w:val="24"/>
          <w:szCs w:val="24"/>
        </w:rPr>
      </w:pPr>
      <w:r w:rsidRPr="00AC363E">
        <w:rPr>
          <w:rFonts w:ascii="Times New Roman" w:hAnsi="Times New Roman" w:cs="Times New Roman"/>
          <w:bCs/>
          <w:sz w:val="24"/>
          <w:szCs w:val="24"/>
        </w:rPr>
        <w:t>Tata Usaha Negara</w:t>
      </w:r>
      <w:r w:rsidRPr="00AC363E">
        <w:rPr>
          <w:rFonts w:ascii="Times New Roman" w:hAnsi="Times New Roman" w:cs="Times New Roman"/>
          <w:bCs/>
          <w:sz w:val="24"/>
          <w:szCs w:val="24"/>
          <w:lang w:val="en-US"/>
        </w:rPr>
        <w:t xml:space="preserve"> d</w:t>
      </w:r>
      <w:r w:rsidRPr="00AC363E">
        <w:rPr>
          <w:rFonts w:ascii="Times New Roman" w:hAnsi="Times New Roman" w:cs="Times New Roman"/>
          <w:bCs/>
          <w:sz w:val="24"/>
          <w:szCs w:val="24"/>
        </w:rPr>
        <w:t>isebut peradilan khusus karena Pengadilan Agama memutuskan kasus-kasus tertentu atau yang melibatkan kelompok masyarakat tertentu yang beragama Islam.</w:t>
      </w:r>
    </w:p>
    <w:p w:rsidR="00405434" w:rsidRPr="00AC363E" w:rsidRDefault="00845063">
      <w:pPr>
        <w:spacing w:line="360" w:lineRule="auto"/>
        <w:ind w:left="207" w:firstLine="513"/>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ngadilan Agama atau yang sering disebut dengan PA adalah sebuah instansi yang berada dibawah Mahkamah Agung, yang bertugas untuk melayani Masyarakat dalam permasalahan rumah tangga dan perkara-perkara gugatan, salah satunya perkara perceraian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DOI":"10.51876/simtek.v2i1.30","ISSN":"2502-5899","abstract":"Pentingnya Aplikasi pengolahan data perkara cerai yaitu membantu kinerja karyawan dalam melakukan pendaftaran perkara cerai sampai di putuskannya tanggal sidang, dampak yang dirasakan yaitu memudahkan kinerja karyawan untuk mengolah data pendaftaran, data pihak berpekara, data jenis perceraian, data kelurahan, data pembayaran dan data jadwal sidang, adapun metode yang digunakan yaitu metode perancangan menggunakan DFD, metode perancangan database, menggunakan ERD. Bahasa pemrograman yang digunakan adalah pemrograman Visual Basic. Hasil dari penelitian ini adalah sebuah sistem informasi pengolahan data mulai dari pendaftaran, pihak berpekara hingga pada diputuskannya jadwal sidang.","author":[{"dropping-particle":"","family":"Nurmiati","given":"Nurmiati","non-dropping-particle":"","parse-names":false,"suffix":""},{"dropping-particle":"","family":"Gafrun","given":"Gafrun","non-dropping-particle":"","parse-names":false,"suffix":""}],"container-title":"Simtek : jurnal sistem informasi dan teknik komputer","id":"ITEM-1","issue":"1","issued":{"date-parts":[["2017"]]},"page":"30-39","title":"Aplikasi Pengolahan Data Perkara Cerai Padakantor Pengadilan Agama Kelas 1a Kendarimenggunakan Bahasa Pemrograman Visual Basic 6.0","type":"article-journal","volume":"2"},"uris":["http://www.mendeley.com/documents/?uuid=b11f19d3-8e29-488a-952a-b63f3562b2fa"]}],"mendeley":{"formattedCitation":"[1]","plainTextFormattedCitation":"[1]","previouslyFormattedCitation":"[1]"},"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1]</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Selain perceraian, Pengadilan agama juga memiliki kewenangan lain yang diatur pada pasal 49 Undang-undang Nomor 3 Tahun 2006 tentang Perubahan atas Undang-undang Nomor 7 Tahun 1989 tentang Peradilan Agama antara lain bertugas dan berwenang memeriksa, memutus, dan menyelesaikan perkara-perkara ditingkat pertama antara orang-orang yang beragama Islam dibidang: Perkawinan, waris, wasiat, hibah, wakaf, zakat, infaq, shadaqah dan ekonomi syariah.</w:t>
      </w:r>
    </w:p>
    <w:p w:rsidR="00405434" w:rsidRPr="00AC363E" w:rsidRDefault="00845063">
      <w:pPr>
        <w:pStyle w:val="Caption"/>
        <w:spacing w:line="360" w:lineRule="auto"/>
        <w:jc w:val="center"/>
        <w:rPr>
          <w:rFonts w:ascii="Times New Roman" w:hAnsi="Times New Roman" w:cs="Times New Roman"/>
          <w:b/>
          <w:bCs/>
          <w:color w:val="auto"/>
          <w:sz w:val="24"/>
          <w:szCs w:val="24"/>
        </w:rPr>
      </w:pPr>
      <w:bookmarkStart w:id="41" w:name="_Toc149596475"/>
      <w:r w:rsidRPr="00AC363E">
        <w:rPr>
          <w:rFonts w:ascii="Times New Roman" w:hAnsi="Times New Roman" w:cs="Times New Roman"/>
          <w:b/>
          <w:bCs/>
          <w:i w:val="0"/>
          <w:iCs w:val="0"/>
          <w:color w:val="auto"/>
          <w:sz w:val="24"/>
          <w:szCs w:val="24"/>
        </w:rPr>
        <w:t>Tabel 2. 2</w:t>
      </w:r>
      <w:r w:rsidRPr="00AC363E">
        <w:rPr>
          <w:rFonts w:ascii="Times New Roman" w:hAnsi="Times New Roman" w:cs="Times New Roman"/>
          <w:b/>
          <w:bCs/>
          <w:color w:val="auto"/>
          <w:sz w:val="24"/>
          <w:szCs w:val="24"/>
        </w:rPr>
        <w:t xml:space="preserve"> </w:t>
      </w:r>
      <w:r w:rsidRPr="00AC363E">
        <w:rPr>
          <w:rFonts w:ascii="Times New Roman" w:hAnsi="Times New Roman" w:cs="Times New Roman"/>
          <w:b/>
          <w:i w:val="0"/>
          <w:iCs w:val="0"/>
          <w:color w:val="auto"/>
          <w:sz w:val="24"/>
          <w:szCs w:val="24"/>
        </w:rPr>
        <w:t>Tabel Jumlah Perceraian</w:t>
      </w:r>
      <w:bookmarkEnd w:id="41"/>
      <w:r w:rsidRPr="00AC363E">
        <w:rPr>
          <w:rFonts w:ascii="Times New Roman" w:hAnsi="Times New Roman" w:cs="Times New Roman"/>
          <w:b/>
          <w:i w:val="0"/>
          <w:iCs w:val="0"/>
          <w:color w:val="auto"/>
          <w:sz w:val="24"/>
          <w:szCs w:val="24"/>
        </w:rPr>
        <w:t xml:space="preserve"> [5]</w:t>
      </w:r>
    </w:p>
    <w:tbl>
      <w:tblPr>
        <w:tblStyle w:val="TableGrid"/>
        <w:tblW w:w="0" w:type="auto"/>
        <w:tblInd w:w="567" w:type="dxa"/>
        <w:tblLook w:val="04A0" w:firstRow="1" w:lastRow="0" w:firstColumn="1" w:lastColumn="0" w:noHBand="0" w:noVBand="1"/>
      </w:tblPr>
      <w:tblGrid>
        <w:gridCol w:w="545"/>
        <w:gridCol w:w="1457"/>
        <w:gridCol w:w="1355"/>
        <w:gridCol w:w="1032"/>
        <w:gridCol w:w="1032"/>
        <w:gridCol w:w="1032"/>
        <w:gridCol w:w="1133"/>
      </w:tblGrid>
      <w:tr w:rsidR="00405434" w:rsidRPr="00AC363E">
        <w:trPr>
          <w:trHeight w:val="582"/>
        </w:trPr>
        <w:tc>
          <w:tcPr>
            <w:tcW w:w="562" w:type="dxa"/>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No</w:t>
            </w:r>
          </w:p>
        </w:tc>
        <w:tc>
          <w:tcPr>
            <w:tcW w:w="3059" w:type="dxa"/>
            <w:gridSpan w:val="2"/>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Klasifikasi</w:t>
            </w:r>
          </w:p>
        </w:tc>
        <w:tc>
          <w:tcPr>
            <w:tcW w:w="1207" w:type="dxa"/>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2020</w:t>
            </w:r>
          </w:p>
        </w:tc>
        <w:tc>
          <w:tcPr>
            <w:tcW w:w="1207" w:type="dxa"/>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2021</w:t>
            </w:r>
          </w:p>
        </w:tc>
        <w:tc>
          <w:tcPr>
            <w:tcW w:w="1207" w:type="dxa"/>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2022</w:t>
            </w:r>
          </w:p>
        </w:tc>
        <w:tc>
          <w:tcPr>
            <w:tcW w:w="1207" w:type="dxa"/>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Jumlah</w:t>
            </w:r>
          </w:p>
        </w:tc>
      </w:tr>
      <w:tr w:rsidR="00405434" w:rsidRPr="00AC363E">
        <w:tc>
          <w:tcPr>
            <w:tcW w:w="562" w:type="dxa"/>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sz w:val="24"/>
                <w:szCs w:val="24"/>
              </w:rPr>
              <w:t>1.</w:t>
            </w:r>
          </w:p>
        </w:tc>
        <w:tc>
          <w:tcPr>
            <w:tcW w:w="1418" w:type="dxa"/>
            <w:vMerge w:val="restart"/>
            <w:vAlign w:val="center"/>
          </w:tcPr>
          <w:p w:rsidR="00405434" w:rsidRPr="00AC363E" w:rsidRDefault="00845063">
            <w:pPr>
              <w:spacing w:after="0"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Perkawinan</w:t>
            </w:r>
          </w:p>
        </w:tc>
        <w:tc>
          <w:tcPr>
            <w:tcW w:w="1641"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lang w:val="en-US"/>
              </w:rPr>
              <w:t>Cerai Talak</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159</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153</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128</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440</w:t>
            </w:r>
          </w:p>
        </w:tc>
      </w:tr>
      <w:tr w:rsidR="00405434" w:rsidRPr="00AC363E">
        <w:tc>
          <w:tcPr>
            <w:tcW w:w="562" w:type="dxa"/>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sz w:val="24"/>
                <w:szCs w:val="24"/>
              </w:rPr>
              <w:t>2.</w:t>
            </w:r>
          </w:p>
        </w:tc>
        <w:tc>
          <w:tcPr>
            <w:tcW w:w="1418" w:type="dxa"/>
            <w:vMerge/>
          </w:tcPr>
          <w:p w:rsidR="00405434" w:rsidRPr="00AC363E" w:rsidRDefault="00405434">
            <w:pPr>
              <w:spacing w:after="0" w:line="360" w:lineRule="auto"/>
              <w:jc w:val="both"/>
              <w:rPr>
                <w:rFonts w:ascii="Times New Roman" w:hAnsi="Times New Roman" w:cs="Times New Roman"/>
                <w:b/>
                <w:sz w:val="24"/>
                <w:szCs w:val="24"/>
              </w:rPr>
            </w:pPr>
          </w:p>
        </w:tc>
        <w:tc>
          <w:tcPr>
            <w:tcW w:w="1641"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lang w:val="en-US"/>
              </w:rPr>
              <w:t>Cerai Gugat</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508</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497</w:t>
            </w:r>
          </w:p>
        </w:tc>
        <w:tc>
          <w:tcPr>
            <w:tcW w:w="1207" w:type="dxa"/>
            <w:vAlign w:val="bottom"/>
          </w:tcPr>
          <w:p w:rsidR="00405434" w:rsidRPr="00AC363E" w:rsidRDefault="00845063">
            <w:pPr>
              <w:spacing w:after="0" w:line="360" w:lineRule="auto"/>
              <w:jc w:val="both"/>
              <w:rPr>
                <w:rFonts w:ascii="Times New Roman" w:hAnsi="Times New Roman" w:cs="Times New Roman"/>
                <w:b/>
                <w:sz w:val="24"/>
                <w:szCs w:val="24"/>
              </w:rPr>
            </w:pPr>
            <w:r w:rsidRPr="00AC363E">
              <w:rPr>
                <w:rFonts w:ascii="Times New Roman" w:hAnsi="Times New Roman" w:cs="Times New Roman"/>
                <w:b/>
              </w:rPr>
              <w:t>493</w:t>
            </w:r>
          </w:p>
        </w:tc>
        <w:tc>
          <w:tcPr>
            <w:tcW w:w="1207" w:type="dxa"/>
            <w:vAlign w:val="bottom"/>
          </w:tcPr>
          <w:p w:rsidR="00405434" w:rsidRPr="00AC363E" w:rsidRDefault="00845063">
            <w:pPr>
              <w:keepNext/>
              <w:spacing w:after="0" w:line="360" w:lineRule="auto"/>
              <w:jc w:val="both"/>
              <w:rPr>
                <w:rFonts w:ascii="Times New Roman" w:hAnsi="Times New Roman" w:cs="Times New Roman"/>
                <w:b/>
                <w:sz w:val="24"/>
                <w:szCs w:val="24"/>
              </w:rPr>
            </w:pPr>
            <w:r w:rsidRPr="00AC363E">
              <w:rPr>
                <w:rFonts w:ascii="Times New Roman" w:hAnsi="Times New Roman" w:cs="Times New Roman"/>
                <w:b/>
              </w:rPr>
              <w:t>1498</w:t>
            </w:r>
          </w:p>
        </w:tc>
      </w:tr>
    </w:tbl>
    <w:p w:rsidR="00405434" w:rsidRPr="00AC363E" w:rsidRDefault="00845063">
      <w:pPr>
        <w:spacing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t xml:space="preserve"> (Sumber : Pengadilan Agama Gorontalo Kelas IA)</w:t>
      </w:r>
    </w:p>
    <w:p w:rsidR="00405434" w:rsidRPr="00AC363E" w:rsidRDefault="00845063">
      <w:pPr>
        <w:pStyle w:val="Heading3"/>
        <w:numPr>
          <w:ilvl w:val="2"/>
          <w:numId w:val="14"/>
        </w:numPr>
        <w:spacing w:line="360" w:lineRule="auto"/>
        <w:jc w:val="both"/>
        <w:rPr>
          <w:rFonts w:ascii="Times New Roman" w:hAnsi="Times New Roman" w:cs="Times New Roman"/>
          <w:b/>
          <w:bCs/>
          <w:color w:val="auto"/>
        </w:rPr>
      </w:pPr>
      <w:bookmarkStart w:id="42" w:name="_Toc153498398"/>
      <w:r w:rsidRPr="00AC363E">
        <w:rPr>
          <w:rFonts w:ascii="Times New Roman" w:hAnsi="Times New Roman" w:cs="Times New Roman"/>
          <w:b/>
          <w:bCs/>
          <w:color w:val="auto"/>
        </w:rPr>
        <w:lastRenderedPageBreak/>
        <w:t>Sistem Pendukung Keputusan</w:t>
      </w:r>
      <w:bookmarkEnd w:id="42"/>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 xml:space="preserve">Sistem Pendukung Keputusan (SPK) atau Decision Support System (DSS) adalah sebuah sistem yang dapat membantu dalam memecahkan masalah dan berkomunikasi dalam situasi masalah yang memiliki tingkat struktur yang tidak terlalu jelas. Sistem ini digunakan untuk membantu pengambilan keputusan dalam situasi yang agak terstruktur dan situasi yang kurang terstruktur, di mana tidak ada yang tahu dengan pasti bagaimana keputusan seharusnya diambil. </w:t>
      </w:r>
      <w:r w:rsidRPr="00AC363E">
        <w:rPr>
          <w:rFonts w:ascii="Times New Roman" w:hAnsi="Times New Roman" w:cs="Times New Roman"/>
          <w:bCs/>
          <w:sz w:val="24"/>
          <w:szCs w:val="24"/>
        </w:rPr>
        <w:fldChar w:fldCharType="begin" w:fldLock="1"/>
      </w:r>
      <w:r w:rsidRPr="00AC363E">
        <w:rPr>
          <w:rFonts w:ascii="Times New Roman" w:hAnsi="Times New Roman" w:cs="Times New Roman"/>
          <w:bCs/>
          <w:sz w:val="24"/>
          <w:szCs w:val="24"/>
        </w:rPr>
        <w:instrText>ADDIN CSL_CITATION {"citationItems":[{"id":"ITEM-1","itemData":{"abstract":"Decision-making is the selection of several alternative measures exist to achieve one or more goals or intentions which have been determined (Turban, 2005). Problems occur if there is a decision support not as expected and the lack of objectivity in decision making. Fuzzy Multi Attribute Decision Making (F-MADM) is a decision support system is quite simple and can be one of the alternative methods of making decisions if alternative or variables that are used quite a lot. In this study, the research done to make the selection of the supplier of IT infrastructure by using Analytical Methods Hierarcy Process (AHP) where this method would use the factors that have been there in accordance with the provisions of the company, the existing criteria will be sought priority of each criterion to determine which is more important criteria. Decisions can be taken based on the results of stimuli respondents, by administering a questionnaire containing a comparison between the criteria and alternatives as a test (Supplier) about the decisions involved in choosing the supplier. And by using the tools expert choice in 2000 in data processing with Hierarcy Analytical Method Process (AHP). The end result of this research puts PT.Buana Globlindo Consistent with the weight of 47.2%, CV.Brianco Main Partners with weights of 29.3%, and PT.Telecom Visitama with a weight of 23.5%. The highest ranking in the selection of suppliers of raw materials are those which have the greatest weight.","author":[{"dropping-particle":"","family":"Fauzi","given":"Ahmad","non-dropping-particle":"","parse-names":false,"suffix":""}],"container-title":"Swabumi","id":"ITEM-1","issue":"2","issued":{"date-parts":[["2016"]]},"page":"121-128","title":"Sistem Pendukung Keputusan Dalam Menentukan Supplier Infrastruktur IT ( Studi Kasus: PT. Cipta Karya Komputer )","type":"article-journal","volume":"IV"},"uris":["http://www.mendeley.com/documents/?uuid=3d4d5153-7795-47d1-8924-0a8ea550fcfc"]}],"mendeley":{"formattedCitation":"[11]","plainTextFormattedCitation":"[11]","previouslyFormattedCitation":"[11]"},"properties":{"noteIndex":0},"schema":"https://github.com/citation-style-language/schema/raw/master/csl-citation.json"}</w:instrText>
      </w:r>
      <w:r w:rsidRPr="00AC363E">
        <w:rPr>
          <w:rFonts w:ascii="Times New Roman" w:hAnsi="Times New Roman" w:cs="Times New Roman"/>
          <w:bCs/>
          <w:sz w:val="24"/>
          <w:szCs w:val="24"/>
        </w:rPr>
        <w:fldChar w:fldCharType="separate"/>
      </w:r>
      <w:r w:rsidRPr="00AC363E">
        <w:rPr>
          <w:rFonts w:ascii="Times New Roman" w:hAnsi="Times New Roman" w:cs="Times New Roman"/>
          <w:bCs/>
          <w:sz w:val="24"/>
          <w:szCs w:val="24"/>
        </w:rPr>
        <w:t>[11]</w:t>
      </w:r>
      <w:r w:rsidRPr="00AC363E">
        <w:rPr>
          <w:rFonts w:ascii="Times New Roman" w:hAnsi="Times New Roman" w:cs="Times New Roman"/>
          <w:bCs/>
          <w:sz w:val="24"/>
          <w:szCs w:val="24"/>
        </w:rPr>
        <w:fldChar w:fldCharType="end"/>
      </w:r>
      <w:r w:rsidRPr="00AC363E">
        <w:rPr>
          <w:rFonts w:ascii="Times New Roman" w:hAnsi="Times New Roman" w:cs="Times New Roman"/>
          <w:bCs/>
          <w:sz w:val="24"/>
          <w:szCs w:val="24"/>
        </w:rPr>
        <w:t>. &lt;Sistem pendukung keputusan adalah sistem basis komputer yang terdiri dari tiga komponen yang saling berinteraksi. Komponen pertama adalah sistem bahasa, yang berfungsi sebagai mekanisme komunikasi antara pengguna dan komponen lainnya dalam sistem pendukung keputusan. Komponen kedua adalah sistem pengetahuan, yang berperan sebagai repositori pengetahuan domain masalah dalam sistem pendukung keputusan, baik dalam bentuk data maupun prosedur. Komponen terakhir adalah sistem pemrosesan masalah, yang merupakan hubungan antara dua komponen lainnya dan memiliki kapabilitas manipulasi masalah umum yang diperlukan untuk pengambilan keputusan.</w:t>
      </w:r>
    </w:p>
    <w:p w:rsidR="00405434" w:rsidRPr="00AC363E" w:rsidRDefault="00845063">
      <w:pPr>
        <w:spacing w:line="360" w:lineRule="auto"/>
        <w:ind w:firstLine="720"/>
        <w:jc w:val="both"/>
        <w:rPr>
          <w:rFonts w:ascii="Times New Roman" w:hAnsi="Times New Roman" w:cs="Times New Roman"/>
          <w:bCs/>
        </w:rPr>
      </w:pPr>
      <w:r w:rsidRPr="00AC363E">
        <w:rPr>
          <w:rFonts w:ascii="Times New Roman" w:hAnsi="Times New Roman" w:cs="Times New Roman"/>
          <w:bCs/>
          <w:sz w:val="24"/>
          <w:szCs w:val="24"/>
        </w:rPr>
        <w:t>Sistem pendukung keputusan adalah sistem yang digunakan untuk memodelkan dan memanipulasi data guna membantu pengambilan keputusan dalam situasi yang sebagian terstruktur dan sebagian tidak terstruktur. Penggunaan sistem pendukung keputusan dalam menentukan penerima beasiswa termasuk dalam masalah semi terstruktur. Untuk membantu pengambil keputusan dalam memutuskan suatu masalah manajerial, diperlukan informasi yang berkualitas. Informasi tersebut harus relevan dengan keputusan yang akan diambil, akurat dalam mencerminkan kejadian yang diwakili, lengkap dalam mencakup kejadian-kejadian yang berhubungan, tepat waktu dalam sesuai dengan waktu kejadiannya, dapat dipahami, dan dapat dibandingkan antara dua obyek yang mirip</w:t>
      </w:r>
      <w:r w:rsidRPr="00AC363E">
        <w:rPr>
          <w:rFonts w:ascii="Times New Roman" w:hAnsi="Times New Roman" w:cs="Times New Roman"/>
          <w:bCs/>
        </w:rPr>
        <w:t>.</w:t>
      </w:r>
    </w:p>
    <w:p w:rsidR="00405434" w:rsidRPr="00AC363E" w:rsidRDefault="00845063">
      <w:pPr>
        <w:spacing w:line="360" w:lineRule="auto"/>
        <w:ind w:firstLine="720"/>
        <w:jc w:val="both"/>
        <w:rPr>
          <w:rFonts w:ascii="Times New Roman" w:hAnsi="Times New Roman" w:cs="Times New Roman"/>
          <w:bCs/>
        </w:rPr>
      </w:pPr>
      <w:r w:rsidRPr="00AC363E">
        <w:rPr>
          <w:rFonts w:ascii="Times New Roman" w:hAnsi="Times New Roman" w:cs="Times New Roman"/>
          <w:bCs/>
          <w:sz w:val="24"/>
          <w:szCs w:val="24"/>
        </w:rPr>
        <w:t xml:space="preserve">SPK bertujuan untuk menyampaikan data, membantu, memberikan perkiraan, dan mengarahkan pengguna informasi agar dapat membuat keputusan yang lebih baik. SPK adalah penerapan teori-teori pengambilan keputusan yang telah diperkenalkan oleh ilmu seperti penelitian operasi dan ilmu manajemen. </w:t>
      </w:r>
      <w:r w:rsidRPr="00AC363E">
        <w:rPr>
          <w:rFonts w:ascii="Times New Roman" w:hAnsi="Times New Roman" w:cs="Times New Roman"/>
          <w:bCs/>
          <w:sz w:val="24"/>
          <w:szCs w:val="24"/>
        </w:rPr>
        <w:lastRenderedPageBreak/>
        <w:t>Perbedaannya adalah bahwa sekarang komputer PC dapat digunakan untuk mencari solusi masalah dengan cepat, yang sebelumnya dilakukan secara manual dengan menghitung iterasi (biasanya untuk mencari nilai minimum, maksimum, atau optimum)</w:t>
      </w:r>
      <w:r w:rsidRPr="00AC363E">
        <w:rPr>
          <w:rFonts w:ascii="Times New Roman" w:hAnsi="Times New Roman" w:cs="Times New Roman"/>
          <w:bCs/>
        </w:rPr>
        <w:t>.</w:t>
      </w:r>
    </w:p>
    <w:p w:rsidR="00405434" w:rsidRPr="00AC363E" w:rsidRDefault="00845063">
      <w:pPr>
        <w:pStyle w:val="Heading2"/>
        <w:spacing w:line="360" w:lineRule="auto"/>
        <w:rPr>
          <w:rFonts w:ascii="Times New Roman" w:hAnsi="Times New Roman" w:cs="Times New Roman"/>
          <w:b/>
          <w:bCs/>
          <w:color w:val="auto"/>
          <w:sz w:val="24"/>
          <w:szCs w:val="24"/>
          <w:shd w:val="clear" w:color="auto" w:fill="FFFFFF"/>
        </w:rPr>
      </w:pPr>
      <w:bookmarkStart w:id="43" w:name="_Toc153498399"/>
      <w:r w:rsidRPr="00AC363E">
        <w:rPr>
          <w:rFonts w:ascii="Times New Roman" w:hAnsi="Times New Roman" w:cs="Times New Roman"/>
          <w:b/>
          <w:bCs/>
          <w:color w:val="auto"/>
          <w:sz w:val="24"/>
          <w:szCs w:val="24"/>
          <w:shd w:val="clear" w:color="auto" w:fill="FFFFFF"/>
        </w:rPr>
        <w:t>2.2.3</w:t>
      </w:r>
      <w:r w:rsidRPr="00AC363E">
        <w:rPr>
          <w:rFonts w:ascii="Times New Roman" w:hAnsi="Times New Roman" w:cs="Times New Roman"/>
          <w:b/>
          <w:bCs/>
          <w:color w:val="auto"/>
          <w:sz w:val="24"/>
          <w:szCs w:val="24"/>
          <w:shd w:val="clear" w:color="auto" w:fill="FFFFFF"/>
        </w:rPr>
        <w:tab/>
        <w:t>Sistem Pendukung  Keputusan Bayesian</w:t>
      </w:r>
      <w:bookmarkEnd w:id="43"/>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Merupakan metode statistik untuk menghitung hubungan timbal balik antara berbagai keputusan, dengan mempertimbangkan probabilitas dan biaya yang terkait dengan pengambilan keputusan tersebut. Teori Bayesian memiliki beberapa keunggulan jika dibandingkan dengan beberapa teori lainnya (Marlina, 2010), yaitu:</w:t>
      </w:r>
    </w:p>
    <w:p w:rsidR="00405434" w:rsidRPr="00AC363E" w:rsidRDefault="00845063">
      <w:pPr>
        <w:pStyle w:val="ListParagraph"/>
        <w:numPr>
          <w:ilvl w:val="0"/>
          <w:numId w:val="15"/>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Interpolation </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tode Bayesian mengaitkan segala hal dengan teori-teori teknis. Ketika menghadapi suatu masalah, ada opsi untuk menentukan seberapa banyak waktu dan usaha yang dilakukan oleh manusia dibandingkan dengan komputer. Ketika membuat suatu sistem, langkah pertama adalah membuat sebuah model keseluruhan dan menentukan faktor pengontrol yang ada dalam model tersebut.  Bayesian method menghubungkan perbedaan yang besar karena Bayesian prior dapat menjadi sebuah delta function dari suatu model yang luas. </w:t>
      </w:r>
    </w:p>
    <w:p w:rsidR="00405434" w:rsidRPr="00AC363E" w:rsidRDefault="00845063">
      <w:pPr>
        <w:pStyle w:val="ListParagraph"/>
        <w:numPr>
          <w:ilvl w:val="0"/>
          <w:numId w:val="15"/>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Language </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tode Bayesian memiliki terminologi khusus untuk menentukan prior dan posterior. Ini sangat membantu ketika mengatasi bagian yang rumit dari sebuah solusi. </w:t>
      </w:r>
    </w:p>
    <w:p w:rsidR="00405434" w:rsidRPr="00AC363E" w:rsidRDefault="00845063">
      <w:pPr>
        <w:pStyle w:val="ListParagraph"/>
        <w:numPr>
          <w:ilvl w:val="0"/>
          <w:numId w:val="15"/>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Intuitions </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Bayesian method melibatkan prior dan integration, dua aktivitas yang berguna secara luas. Kelebihan teori Bayesian yaitu:</w:t>
      </w:r>
    </w:p>
    <w:p w:rsidR="00405434" w:rsidRPr="00AC363E" w:rsidRDefault="00845063">
      <w:pPr>
        <w:pStyle w:val="ListParagraph"/>
        <w:numPr>
          <w:ilvl w:val="0"/>
          <w:numId w:val="16"/>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udah untuk dipahami. </w:t>
      </w:r>
    </w:p>
    <w:p w:rsidR="00405434" w:rsidRPr="00AC363E" w:rsidRDefault="00845063">
      <w:pPr>
        <w:pStyle w:val="ListParagraph"/>
        <w:numPr>
          <w:ilvl w:val="0"/>
          <w:numId w:val="16"/>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Hanya memerlukan pengkodean yang sederhana. </w:t>
      </w:r>
    </w:p>
    <w:p w:rsidR="00405434" w:rsidRPr="00AC363E" w:rsidRDefault="00845063">
      <w:pPr>
        <w:pStyle w:val="ListParagraph"/>
        <w:numPr>
          <w:ilvl w:val="0"/>
          <w:numId w:val="16"/>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Lebih cepat dalam penghitungan.</w:t>
      </w:r>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lastRenderedPageBreak/>
        <w:t xml:space="preserve">Bayesian probability adalah teori yang paling baik dalam mengatasi masalah estimasi dan penarikan kesimpulan. Metode Bayesian dapat digunakan untuk membuat kesimpulan dalam kasus-kasus dengan berbagai sumber pengukuran yang tidak dapat ditangani oleh metode lain seperti model hirarki yang rumit (Marlina, 2010). </w:t>
      </w:r>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Misalkan kita mengamati variabel acak Y dan ingin membuat kesimpulan tentang variabel acak lain θ, di mana θ diambil dari beberapa distribusi p(θ). Dari definisi probabilitas bersyarat:</w:t>
      </w:r>
    </w:p>
    <w:p w:rsidR="00405434" w:rsidRPr="00AC363E" w:rsidRDefault="00845063">
      <w:pPr>
        <w:spacing w:line="360" w:lineRule="auto"/>
        <w:ind w:firstLine="720"/>
        <w:jc w:val="center"/>
        <w:rPr>
          <w:rFonts w:ascii="Times New Roman" w:hAnsi="Times New Roman" w:cs="Times New Roman"/>
          <w:bCs/>
          <w:sz w:val="24"/>
          <w:szCs w:val="24"/>
        </w:rPr>
      </w:pPr>
      <w:r w:rsidRPr="00AC363E">
        <w:rPr>
          <w:rFonts w:ascii="Times New Roman" w:hAnsi="Times New Roman" w:cs="Times New Roman"/>
          <w:bCs/>
          <w:sz w:val="24"/>
          <w:szCs w:val="24"/>
        </w:rPr>
        <w:t>P(</w:t>
      </w:r>
      <w:r w:rsidRPr="00AC363E">
        <w:rPr>
          <w:rFonts w:ascii="Cambria Math" w:hAnsi="Cambria Math" w:cs="Cambria Math"/>
          <w:bCs/>
          <w:sz w:val="24"/>
          <w:szCs w:val="24"/>
        </w:rPr>
        <w:t>𝜃</w:t>
      </w:r>
      <w:r w:rsidRPr="00AC363E">
        <w:rPr>
          <w:rFonts w:ascii="Times New Roman" w:hAnsi="Times New Roman" w:cs="Times New Roman"/>
          <w:bCs/>
          <w:sz w:val="24"/>
          <w:szCs w:val="24"/>
        </w:rPr>
        <w:t>|</w:t>
      </w:r>
      <w:r w:rsidRPr="00AC363E">
        <w:rPr>
          <w:rFonts w:ascii="Cambria Math" w:hAnsi="Cambria Math" w:cs="Cambria Math"/>
          <w:bCs/>
          <w:sz w:val="24"/>
          <w:szCs w:val="24"/>
        </w:rPr>
        <w:t>𝑌</w:t>
      </w:r>
      <w:r w:rsidRPr="00AC363E">
        <w:rPr>
          <w:rFonts w:ascii="Times New Roman" w:hAnsi="Times New Roman" w:cs="Times New Roman"/>
          <w:bCs/>
          <w:sz w:val="24"/>
          <w:szCs w:val="24"/>
        </w:rPr>
        <w:t>) = P(</w:t>
      </w:r>
      <w:r w:rsidRPr="00AC363E">
        <w:rPr>
          <w:rFonts w:ascii="Cambria Math" w:hAnsi="Cambria Math" w:cs="Cambria Math"/>
          <w:bCs/>
          <w:sz w:val="24"/>
          <w:szCs w:val="24"/>
        </w:rPr>
        <w:t>𝑌</w:t>
      </w:r>
      <w:r w:rsidRPr="00AC363E">
        <w:rPr>
          <w:rFonts w:ascii="Times New Roman" w:hAnsi="Times New Roman" w:cs="Times New Roman"/>
          <w:bCs/>
          <w:sz w:val="24"/>
          <w:szCs w:val="24"/>
        </w:rPr>
        <w:t>,</w:t>
      </w:r>
      <w:r w:rsidRPr="00AC363E">
        <w:rPr>
          <w:rFonts w:ascii="Cambria Math" w:hAnsi="Cambria Math" w:cs="Cambria Math"/>
          <w:bCs/>
          <w:sz w:val="24"/>
          <w:szCs w:val="24"/>
        </w:rPr>
        <w:t>𝜃</w:t>
      </w:r>
      <w:r w:rsidRPr="00AC363E">
        <w:rPr>
          <w:rFonts w:ascii="Times New Roman" w:hAnsi="Times New Roman" w:cs="Times New Roman"/>
          <w:bCs/>
          <w:sz w:val="24"/>
          <w:szCs w:val="24"/>
        </w:rPr>
        <w:t>) P(</w:t>
      </w:r>
      <w:r w:rsidRPr="00AC363E">
        <w:rPr>
          <w:rFonts w:ascii="Cambria Math" w:hAnsi="Cambria Math" w:cs="Cambria Math"/>
          <w:bCs/>
          <w:sz w:val="24"/>
          <w:szCs w:val="24"/>
        </w:rPr>
        <w:t>𝑌</w:t>
      </w:r>
      <w:r w:rsidRPr="00AC363E">
        <w:rPr>
          <w:rFonts w:ascii="Times New Roman" w:hAnsi="Times New Roman" w:cs="Times New Roman"/>
          <w:bCs/>
          <w:sz w:val="24"/>
          <w:szCs w:val="24"/>
        </w:rPr>
        <w:t>) ,</w:t>
      </w:r>
    </w:p>
    <w:p w:rsidR="00405434" w:rsidRPr="00AC363E" w:rsidRDefault="00845063">
      <w:pPr>
        <w:spacing w:line="360" w:lineRule="auto"/>
        <w:rPr>
          <w:rFonts w:ascii="Times New Roman" w:hAnsi="Times New Roman" w:cs="Times New Roman"/>
          <w:bCs/>
          <w:sz w:val="24"/>
          <w:szCs w:val="24"/>
        </w:rPr>
      </w:pPr>
      <w:r w:rsidRPr="00AC363E">
        <w:rPr>
          <w:rFonts w:ascii="Times New Roman" w:hAnsi="Times New Roman" w:cs="Times New Roman"/>
          <w:bCs/>
          <w:sz w:val="24"/>
          <w:szCs w:val="24"/>
        </w:rPr>
        <w:t>dari definisi probabilitas bersyarat, kita dapat menunjukan hubungan probabilitas dengan pengkondisian pada θ yang diberikan  P(</w:t>
      </w:r>
      <w:r w:rsidRPr="00AC363E">
        <w:rPr>
          <w:rFonts w:ascii="Cambria Math" w:hAnsi="Cambria Math" w:cs="Cambria Math"/>
          <w:bCs/>
          <w:sz w:val="24"/>
          <w:szCs w:val="24"/>
        </w:rPr>
        <w:t>𝑌</w:t>
      </w:r>
      <w:r w:rsidRPr="00AC363E">
        <w:rPr>
          <w:rFonts w:ascii="Times New Roman" w:hAnsi="Times New Roman" w:cs="Times New Roman"/>
          <w:bCs/>
          <w:sz w:val="24"/>
          <w:szCs w:val="24"/>
        </w:rPr>
        <w:t>,</w:t>
      </w:r>
      <w:r w:rsidRPr="00AC363E">
        <w:rPr>
          <w:rFonts w:ascii="Cambria Math" w:hAnsi="Cambria Math" w:cs="Cambria Math"/>
          <w:bCs/>
          <w:sz w:val="24"/>
          <w:szCs w:val="24"/>
        </w:rPr>
        <w:t>𝜃</w:t>
      </w:r>
      <w:r w:rsidRPr="00AC363E">
        <w:rPr>
          <w:rFonts w:ascii="Times New Roman" w:hAnsi="Times New Roman" w:cs="Times New Roman"/>
          <w:bCs/>
          <w:sz w:val="24"/>
          <w:szCs w:val="24"/>
        </w:rPr>
        <w:t>) = P(</w:t>
      </w:r>
      <w:r w:rsidRPr="00AC363E">
        <w:rPr>
          <w:rFonts w:ascii="Cambria Math" w:hAnsi="Cambria Math" w:cs="Cambria Math"/>
          <w:bCs/>
          <w:sz w:val="24"/>
          <w:szCs w:val="24"/>
        </w:rPr>
        <w:t>𝜃</w:t>
      </w:r>
      <w:r w:rsidRPr="00AC363E">
        <w:rPr>
          <w:rFonts w:ascii="Times New Roman" w:hAnsi="Times New Roman" w:cs="Times New Roman"/>
          <w:bCs/>
          <w:sz w:val="24"/>
          <w:szCs w:val="24"/>
        </w:rPr>
        <w:t>|</w:t>
      </w:r>
      <w:r w:rsidRPr="00AC363E">
        <w:rPr>
          <w:rFonts w:ascii="Cambria Math" w:hAnsi="Cambria Math" w:cs="Cambria Math"/>
          <w:bCs/>
          <w:sz w:val="24"/>
          <w:szCs w:val="24"/>
        </w:rPr>
        <w:t>𝑌</w:t>
      </w:r>
      <w:r w:rsidRPr="00AC363E">
        <w:rPr>
          <w:rFonts w:ascii="Times New Roman" w:hAnsi="Times New Roman" w:cs="Times New Roman"/>
          <w:bCs/>
          <w:sz w:val="24"/>
          <w:szCs w:val="24"/>
        </w:rPr>
        <w:t>) P(</w:t>
      </w:r>
      <w:r w:rsidRPr="00AC363E">
        <w:rPr>
          <w:rFonts w:ascii="Cambria Math" w:hAnsi="Cambria Math" w:cs="Cambria Math"/>
          <w:bCs/>
          <w:sz w:val="24"/>
          <w:szCs w:val="24"/>
        </w:rPr>
        <w:t>𝜃</w:t>
      </w:r>
      <w:r w:rsidRPr="00AC363E">
        <w:rPr>
          <w:rFonts w:ascii="Times New Roman" w:hAnsi="Times New Roman" w:cs="Times New Roman"/>
          <w:bCs/>
          <w:sz w:val="24"/>
          <w:szCs w:val="24"/>
        </w:rPr>
        <w:t xml:space="preserve">). Dengan n peluang kemungkinan </w:t>
      </w:r>
      <w:r w:rsidRPr="00AC363E">
        <w:rPr>
          <w:rFonts w:ascii="Cambria Math" w:hAnsi="Cambria Math" w:cs="Cambria Math"/>
          <w:bCs/>
          <w:sz w:val="24"/>
          <w:szCs w:val="24"/>
        </w:rPr>
        <w:t>𝜃</w:t>
      </w:r>
      <w:r w:rsidRPr="00AC363E">
        <w:rPr>
          <w:rFonts w:ascii="Times New Roman" w:hAnsi="Times New Roman" w:cs="Times New Roman"/>
          <w:bCs/>
          <w:sz w:val="24"/>
          <w:szCs w:val="24"/>
        </w:rPr>
        <w:t>1,… ,  (Walsh, 2002) maka:</w:t>
      </w:r>
    </w:p>
    <w:p w:rsidR="00405434" w:rsidRPr="00AC363E" w:rsidRDefault="00845063">
      <w:pPr>
        <w:spacing w:line="360" w:lineRule="auto"/>
        <w:jc w:val="center"/>
        <w:rPr>
          <w:rFonts w:ascii="Times New Roman" w:hAnsi="Times New Roman" w:cs="Times New Roman"/>
          <w:bCs/>
          <w:sz w:val="24"/>
          <w:szCs w:val="24"/>
        </w:rPr>
      </w:pPr>
      <w:r w:rsidRPr="00AC363E">
        <w:rPr>
          <w:rFonts w:ascii="Times New Roman" w:hAnsi="Times New Roman" w:cs="Times New Roman"/>
          <w:bCs/>
          <w:sz w:val="24"/>
          <w:szCs w:val="24"/>
        </w:rPr>
        <w:t>P(</w:t>
      </w:r>
      <w:r w:rsidRPr="00AC363E">
        <w:rPr>
          <w:rFonts w:ascii="Cambria Math" w:hAnsi="Cambria Math" w:cs="Cambria Math"/>
          <w:bCs/>
          <w:sz w:val="24"/>
          <w:szCs w:val="24"/>
        </w:rPr>
        <w:t>𝜃𝑗</w:t>
      </w:r>
      <w:r w:rsidRPr="00AC363E">
        <w:rPr>
          <w:rFonts w:ascii="Times New Roman" w:hAnsi="Times New Roman" w:cs="Times New Roman"/>
          <w:bCs/>
          <w:sz w:val="24"/>
          <w:szCs w:val="24"/>
        </w:rPr>
        <w:t>|</w:t>
      </w:r>
      <w:r w:rsidRPr="00AC363E">
        <w:rPr>
          <w:rFonts w:ascii="Cambria Math" w:hAnsi="Cambria Math" w:cs="Cambria Math"/>
          <w:bCs/>
          <w:sz w:val="24"/>
          <w:szCs w:val="24"/>
        </w:rPr>
        <w:t>𝑌</w:t>
      </w:r>
      <w:r w:rsidRPr="00AC363E">
        <w:rPr>
          <w:rFonts w:ascii="Times New Roman" w:hAnsi="Times New Roman" w:cs="Times New Roman"/>
          <w:bCs/>
          <w:sz w:val="24"/>
          <w:szCs w:val="24"/>
        </w:rPr>
        <w:t>) = P(</w:t>
      </w:r>
      <w:r w:rsidRPr="00AC363E">
        <w:rPr>
          <w:rFonts w:ascii="Cambria Math" w:hAnsi="Cambria Math" w:cs="Cambria Math"/>
          <w:bCs/>
          <w:sz w:val="24"/>
          <w:szCs w:val="24"/>
        </w:rPr>
        <w:t>𝑌</w:t>
      </w:r>
      <w:r w:rsidRPr="00AC363E">
        <w:rPr>
          <w:rFonts w:ascii="Times New Roman" w:hAnsi="Times New Roman" w:cs="Times New Roman"/>
          <w:bCs/>
          <w:sz w:val="24"/>
          <w:szCs w:val="24"/>
        </w:rPr>
        <w:t>|</w:t>
      </w:r>
      <w:r w:rsidRPr="00AC363E">
        <w:rPr>
          <w:rFonts w:ascii="Cambria Math" w:hAnsi="Cambria Math" w:cs="Cambria Math"/>
          <w:bCs/>
          <w:sz w:val="24"/>
          <w:szCs w:val="24"/>
        </w:rPr>
        <w:t>𝜃𝑗</w:t>
      </w:r>
      <w:r w:rsidRPr="00AC363E">
        <w:rPr>
          <w:rFonts w:ascii="Times New Roman" w:hAnsi="Times New Roman" w:cs="Times New Roman"/>
          <w:bCs/>
          <w:sz w:val="24"/>
          <w:szCs w:val="24"/>
        </w:rPr>
        <w:t>)P(</w:t>
      </w:r>
      <w:r w:rsidRPr="00AC363E">
        <w:rPr>
          <w:rFonts w:ascii="Cambria Math" w:hAnsi="Cambria Math" w:cs="Cambria Math"/>
          <w:bCs/>
          <w:sz w:val="24"/>
          <w:szCs w:val="24"/>
        </w:rPr>
        <w:t>𝜃𝑗</w:t>
      </w:r>
      <w:r w:rsidRPr="00AC363E">
        <w:rPr>
          <w:rFonts w:ascii="Times New Roman" w:hAnsi="Times New Roman" w:cs="Times New Roman"/>
          <w:bCs/>
          <w:sz w:val="24"/>
          <w:szCs w:val="24"/>
        </w:rPr>
        <w:t>) P(</w:t>
      </w:r>
      <w:r w:rsidRPr="00AC363E">
        <w:rPr>
          <w:rFonts w:ascii="Cambria Math" w:hAnsi="Cambria Math" w:cs="Cambria Math"/>
          <w:bCs/>
          <w:sz w:val="24"/>
          <w:szCs w:val="24"/>
        </w:rPr>
        <w:t>𝑌</w:t>
      </w:r>
      <w:r w:rsidRPr="00AC363E">
        <w:rPr>
          <w:rFonts w:ascii="Times New Roman" w:hAnsi="Times New Roman" w:cs="Times New Roman"/>
          <w:bCs/>
          <w:sz w:val="24"/>
          <w:szCs w:val="24"/>
        </w:rPr>
        <w:t>)</w:t>
      </w:r>
    </w:p>
    <w:p w:rsidR="00405434" w:rsidRPr="00AC363E" w:rsidRDefault="00845063">
      <w:p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Adapun komponen-komponen yang diperlukan dalam pengambilan keputusan Bayesian adalah:</w:t>
      </w:r>
    </w:p>
    <w:p w:rsidR="00405434" w:rsidRPr="00AC363E" w:rsidRDefault="00845063">
      <w:pPr>
        <w:pStyle w:val="ListParagraph"/>
        <w:numPr>
          <w:ilvl w:val="0"/>
          <w:numId w:val="17"/>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Alternatif Keputusan </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Alternatif keputusan adalah opsi-opsi yang mungkin untuk mencapai tujuan dari pernyataan keputusan. Dari beberapa pilihan, akan dipilih yang terbaik berdasarkan kriteria yang ada. Pertimbangan utamanya adalah mana yang paling memenuhi kriteria dan memiliki risiko terkecil jika alternatif tersebut dilaksanakan.</w:t>
      </w:r>
    </w:p>
    <w:p w:rsidR="00405434" w:rsidRPr="00AC363E" w:rsidRDefault="00845063">
      <w:pPr>
        <w:pStyle w:val="ListParagraph"/>
        <w:numPr>
          <w:ilvl w:val="0"/>
          <w:numId w:val="17"/>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Kriteria Keputusan </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Kriteria keputusan adalah kemampuan untuk memberikan informasi yang lebih rinci tentang hasil keputusan yang diambil. Tujuan penetapan kriteria adalah untuk memilih alternatif terbaik dari sejumlah alternatif yang ada.</w:t>
      </w:r>
    </w:p>
    <w:p w:rsidR="00405434" w:rsidRPr="00AC363E" w:rsidRDefault="00845063">
      <w:pPr>
        <w:pStyle w:val="ListParagraph"/>
        <w:numPr>
          <w:ilvl w:val="0"/>
          <w:numId w:val="17"/>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Bobot Kriteria prior </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nentuan bobot didasarkan pada sejauh mana kriteria (prioritas) mempengaruhi alternatif keputusan. Semakin besar pengaruhnya, semakin </w:t>
      </w:r>
      <w:r w:rsidRPr="00AC363E">
        <w:rPr>
          <w:rFonts w:ascii="Times New Roman" w:hAnsi="Times New Roman" w:cs="Times New Roman"/>
          <w:bCs/>
          <w:sz w:val="24"/>
          <w:szCs w:val="24"/>
        </w:rPr>
        <w:lastRenderedPageBreak/>
        <w:t>besar pula bobotnya, dan sebaliknya. Penggunaan logika Fuzzy sangat disarankan ketika kriteria yang dipilih memiliki sifat yang relatif, seperti umur, suhu, tinggi, baik, buruk, atau sifat lainnya. Jumlah nilai bobot untuk semua kriteria adalah sama.</w:t>
      </w:r>
    </w:p>
    <w:p w:rsidR="00405434" w:rsidRPr="00AC363E" w:rsidRDefault="00405434">
      <w:pPr>
        <w:pStyle w:val="ListParagraph"/>
        <w:spacing w:line="360" w:lineRule="auto"/>
        <w:jc w:val="both"/>
        <w:rPr>
          <w:rFonts w:ascii="Times New Roman" w:hAnsi="Times New Roman" w:cs="Times New Roman"/>
          <w:bCs/>
          <w:sz w:val="24"/>
          <w:szCs w:val="24"/>
        </w:rPr>
      </w:pPr>
    </w:p>
    <w:p w:rsidR="00405434" w:rsidRPr="00AC363E" w:rsidRDefault="00845063">
      <w:pPr>
        <w:pStyle w:val="ListParagraph"/>
        <w:numPr>
          <w:ilvl w:val="0"/>
          <w:numId w:val="17"/>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Model Penilaian likelihood</w:t>
      </w:r>
    </w:p>
    <w:p w:rsidR="00405434" w:rsidRPr="00AC363E" w:rsidRDefault="00845063">
      <w:pPr>
        <w:pStyle w:val="ListParagraph"/>
        <w:numPr>
          <w:ilvl w:val="0"/>
          <w:numId w:val="18"/>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nggunakan nilai numerik (nyata)  </w:t>
      </w:r>
    </w:p>
    <w:p w:rsidR="00405434" w:rsidRPr="00AC363E" w:rsidRDefault="00845063">
      <w:pPr>
        <w:pStyle w:val="ListParagraph"/>
        <w:spacing w:line="360" w:lineRule="auto"/>
        <w:ind w:left="1080"/>
        <w:jc w:val="both"/>
        <w:rPr>
          <w:rFonts w:ascii="Times New Roman" w:hAnsi="Times New Roman" w:cs="Times New Roman"/>
          <w:bCs/>
          <w:sz w:val="24"/>
          <w:szCs w:val="24"/>
        </w:rPr>
      </w:pPr>
      <w:r w:rsidRPr="00AC363E">
        <w:rPr>
          <w:rFonts w:ascii="Times New Roman" w:hAnsi="Times New Roman" w:cs="Times New Roman"/>
          <w:bCs/>
          <w:sz w:val="24"/>
          <w:szCs w:val="24"/>
        </w:rPr>
        <w:t>Kriteria dan atau alat ukurnya jelas (obyektif)</w:t>
      </w:r>
    </w:p>
    <w:p w:rsidR="00405434" w:rsidRPr="00AC363E" w:rsidRDefault="00845063">
      <w:pPr>
        <w:pStyle w:val="ListParagraph"/>
        <w:numPr>
          <w:ilvl w:val="0"/>
          <w:numId w:val="18"/>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Menggunakan skala ordinal  </w:t>
      </w:r>
    </w:p>
    <w:p w:rsidR="00405434" w:rsidRPr="00AC363E" w:rsidRDefault="00845063">
      <w:pPr>
        <w:pStyle w:val="ListParagraph"/>
        <w:spacing w:line="360" w:lineRule="auto"/>
        <w:ind w:left="1080"/>
        <w:jc w:val="both"/>
        <w:rPr>
          <w:rFonts w:ascii="Times New Roman" w:hAnsi="Times New Roman" w:cs="Times New Roman"/>
          <w:bCs/>
          <w:sz w:val="24"/>
          <w:szCs w:val="24"/>
        </w:rPr>
      </w:pPr>
      <w:r w:rsidRPr="00AC363E">
        <w:rPr>
          <w:rFonts w:ascii="Times New Roman" w:hAnsi="Times New Roman" w:cs="Times New Roman"/>
          <w:bCs/>
          <w:sz w:val="24"/>
          <w:szCs w:val="24"/>
        </w:rPr>
        <w:t xml:space="preserve">Kriteria kompleks melibatkan presepsi (subyektif) </w:t>
      </w:r>
    </w:p>
    <w:p w:rsidR="00405434" w:rsidRPr="00AC363E" w:rsidRDefault="00845063">
      <w:pPr>
        <w:pStyle w:val="ListParagraph"/>
        <w:spacing w:line="360" w:lineRule="auto"/>
        <w:ind w:left="1134"/>
        <w:jc w:val="both"/>
        <w:rPr>
          <w:rFonts w:ascii="Times New Roman" w:hAnsi="Times New Roman" w:cs="Times New Roman"/>
          <w:bCs/>
          <w:sz w:val="24"/>
          <w:szCs w:val="24"/>
        </w:rPr>
      </w:pPr>
      <w:r w:rsidRPr="00AC363E">
        <w:rPr>
          <w:rFonts w:ascii="Times New Roman" w:hAnsi="Times New Roman" w:cs="Times New Roman"/>
          <w:bCs/>
          <w:sz w:val="24"/>
          <w:szCs w:val="24"/>
        </w:rPr>
        <w:t xml:space="preserve">Skala 1 : sangat kurang </w:t>
      </w:r>
    </w:p>
    <w:p w:rsidR="00405434" w:rsidRPr="00AC363E" w:rsidRDefault="00845063">
      <w:pPr>
        <w:pStyle w:val="ListParagraph"/>
        <w:spacing w:line="360" w:lineRule="auto"/>
        <w:ind w:left="1134"/>
        <w:jc w:val="both"/>
        <w:rPr>
          <w:rFonts w:ascii="Times New Roman" w:hAnsi="Times New Roman" w:cs="Times New Roman"/>
          <w:bCs/>
          <w:sz w:val="24"/>
          <w:szCs w:val="24"/>
        </w:rPr>
      </w:pPr>
      <w:r w:rsidRPr="00AC363E">
        <w:rPr>
          <w:rFonts w:ascii="Times New Roman" w:hAnsi="Times New Roman" w:cs="Times New Roman"/>
          <w:bCs/>
          <w:sz w:val="24"/>
          <w:szCs w:val="24"/>
        </w:rPr>
        <w:t xml:space="preserve">Skala 2 : kurang </w:t>
      </w:r>
    </w:p>
    <w:p w:rsidR="00405434" w:rsidRPr="00AC363E" w:rsidRDefault="00845063">
      <w:pPr>
        <w:pStyle w:val="ListParagraph"/>
        <w:spacing w:line="360" w:lineRule="auto"/>
        <w:ind w:left="1134"/>
        <w:jc w:val="both"/>
        <w:rPr>
          <w:rFonts w:ascii="Times New Roman" w:hAnsi="Times New Roman" w:cs="Times New Roman"/>
          <w:bCs/>
          <w:sz w:val="24"/>
          <w:szCs w:val="24"/>
        </w:rPr>
      </w:pPr>
      <w:r w:rsidRPr="00AC363E">
        <w:rPr>
          <w:rFonts w:ascii="Times New Roman" w:hAnsi="Times New Roman" w:cs="Times New Roman"/>
          <w:bCs/>
          <w:sz w:val="24"/>
          <w:szCs w:val="24"/>
        </w:rPr>
        <w:t xml:space="preserve">Skala 3 : biasa  </w:t>
      </w:r>
    </w:p>
    <w:p w:rsidR="00405434" w:rsidRPr="00AC363E" w:rsidRDefault="00845063">
      <w:pPr>
        <w:pStyle w:val="ListParagraph"/>
        <w:spacing w:line="360" w:lineRule="auto"/>
        <w:ind w:left="1134"/>
        <w:jc w:val="both"/>
        <w:rPr>
          <w:rFonts w:ascii="Times New Roman" w:hAnsi="Times New Roman" w:cs="Times New Roman"/>
          <w:bCs/>
          <w:sz w:val="24"/>
          <w:szCs w:val="24"/>
        </w:rPr>
      </w:pPr>
      <w:r w:rsidRPr="00AC363E">
        <w:rPr>
          <w:rFonts w:ascii="Times New Roman" w:hAnsi="Times New Roman" w:cs="Times New Roman"/>
          <w:bCs/>
          <w:sz w:val="24"/>
          <w:szCs w:val="24"/>
        </w:rPr>
        <w:t xml:space="preserve">Skala 4 : bagus </w:t>
      </w:r>
    </w:p>
    <w:p w:rsidR="00405434" w:rsidRPr="00AC363E" w:rsidRDefault="00845063">
      <w:pPr>
        <w:pStyle w:val="ListParagraph"/>
        <w:spacing w:line="360" w:lineRule="auto"/>
        <w:ind w:left="1134"/>
        <w:jc w:val="both"/>
        <w:rPr>
          <w:rFonts w:ascii="Times New Roman" w:hAnsi="Times New Roman" w:cs="Times New Roman"/>
          <w:bCs/>
          <w:sz w:val="24"/>
          <w:szCs w:val="24"/>
        </w:rPr>
      </w:pPr>
      <w:r w:rsidRPr="00AC363E">
        <w:rPr>
          <w:rFonts w:ascii="Times New Roman" w:hAnsi="Times New Roman" w:cs="Times New Roman"/>
          <w:bCs/>
          <w:sz w:val="24"/>
          <w:szCs w:val="24"/>
        </w:rPr>
        <w:t>Skala 5 : sangat bagus</w:t>
      </w:r>
    </w:p>
    <w:p w:rsidR="00405434" w:rsidRPr="00AC363E" w:rsidRDefault="00845063">
      <w:pPr>
        <w:pStyle w:val="Heading2"/>
        <w:spacing w:line="360" w:lineRule="auto"/>
        <w:rPr>
          <w:rFonts w:ascii="Times New Roman" w:hAnsi="Times New Roman" w:cs="Times New Roman"/>
          <w:b/>
          <w:bCs/>
          <w:color w:val="auto"/>
          <w:sz w:val="24"/>
          <w:szCs w:val="24"/>
          <w:shd w:val="clear" w:color="auto" w:fill="FFFFFF"/>
        </w:rPr>
      </w:pPr>
      <w:bookmarkStart w:id="44" w:name="_Toc153498400"/>
      <w:r w:rsidRPr="00AC363E">
        <w:rPr>
          <w:rFonts w:ascii="Times New Roman" w:hAnsi="Times New Roman" w:cs="Times New Roman"/>
          <w:b/>
          <w:bCs/>
          <w:color w:val="auto"/>
          <w:sz w:val="24"/>
          <w:szCs w:val="24"/>
          <w:shd w:val="clear" w:color="auto" w:fill="FFFFFF"/>
        </w:rPr>
        <w:lastRenderedPageBreak/>
        <w:t>2.2.4</w:t>
      </w:r>
      <w:r w:rsidRPr="00AC363E">
        <w:rPr>
          <w:rFonts w:ascii="Times New Roman" w:hAnsi="Times New Roman" w:cs="Times New Roman"/>
          <w:b/>
          <w:bCs/>
          <w:color w:val="auto"/>
          <w:sz w:val="24"/>
          <w:szCs w:val="24"/>
          <w:shd w:val="clear" w:color="auto" w:fill="FFFFFF"/>
        </w:rPr>
        <w:tab/>
        <w:t>Kriteria Sistem Pendukung Keputusan</w:t>
      </w:r>
      <w:bookmarkEnd w:id="44"/>
    </w:p>
    <w:p w:rsidR="00405434" w:rsidRPr="00AC363E" w:rsidRDefault="00845063">
      <w:pPr>
        <w:pStyle w:val="Heading3"/>
        <w:spacing w:line="360" w:lineRule="auto"/>
        <w:ind w:left="927"/>
        <w:jc w:val="both"/>
        <w:rPr>
          <w:rFonts w:ascii="Times New Roman" w:hAnsi="Times New Roman" w:cs="Times New Roman"/>
          <w:color w:val="000000"/>
          <w:shd w:val="clear" w:color="auto" w:fill="FFFFFF"/>
        </w:rPr>
      </w:pPr>
      <w:bookmarkStart w:id="45" w:name="_Toc153498401"/>
      <w:r w:rsidRPr="00AC363E">
        <w:rPr>
          <w:rFonts w:ascii="Times New Roman" w:hAnsi="Times New Roman" w:cs="Times New Roman"/>
          <w:color w:val="000000"/>
          <w:shd w:val="clear" w:color="auto" w:fill="FFFFFF"/>
        </w:rPr>
        <w:t xml:space="preserve">Sistem pendukung keputusan dibuat khusus untuk membantu seseorang dalam mengambil keputusan yang spesifik. Inilah beberapa karakteristik system pendukung keputusan. </w:t>
      </w:r>
    </w:p>
    <w:p w:rsidR="00405434" w:rsidRPr="00AC363E" w:rsidRDefault="00845063">
      <w:pPr>
        <w:pStyle w:val="Heading3"/>
        <w:spacing w:line="360" w:lineRule="auto"/>
        <w:ind w:left="660"/>
        <w:jc w:val="both"/>
        <w:rPr>
          <w:rFonts w:ascii="Times New Roman" w:hAnsi="Times New Roman" w:cs="Times New Roman"/>
          <w:color w:val="000000"/>
          <w:shd w:val="clear" w:color="auto" w:fill="FFFFFF"/>
        </w:rPr>
      </w:pPr>
      <w:r w:rsidRPr="00AC363E">
        <w:rPr>
          <w:rFonts w:ascii="Times New Roman" w:hAnsi="Times New Roman" w:cs="Times New Roman"/>
          <w:color w:val="000000"/>
          <w:shd w:val="clear" w:color="auto" w:fill="FFFFFF"/>
        </w:rPr>
        <w:t xml:space="preserve">a. Interaktif </w:t>
      </w:r>
    </w:p>
    <w:p w:rsidR="00405434" w:rsidRPr="00AC363E" w:rsidRDefault="00845063">
      <w:pPr>
        <w:pStyle w:val="Heading3"/>
        <w:spacing w:line="360" w:lineRule="auto"/>
        <w:ind w:left="927"/>
        <w:jc w:val="both"/>
        <w:rPr>
          <w:rFonts w:ascii="Times New Roman" w:hAnsi="Times New Roman" w:cs="Times New Roman"/>
          <w:color w:val="000000"/>
          <w:shd w:val="clear" w:color="auto" w:fill="FFFFFF"/>
        </w:rPr>
      </w:pPr>
      <w:r w:rsidRPr="00AC363E">
        <w:rPr>
          <w:rFonts w:ascii="Times New Roman" w:hAnsi="Times New Roman" w:cs="Times New Roman"/>
          <w:color w:val="000000"/>
          <w:shd w:val="clear" w:color="auto" w:fill="FFFFFF"/>
        </w:rPr>
        <w:t>Mempunyai antarmuka pengguna yang mudah digunakan sehingga pengguna dapat dengan cepat mengakses informasi yang mereka perlukan.</w:t>
      </w:r>
    </w:p>
    <w:p w:rsidR="00405434" w:rsidRPr="00AC363E" w:rsidRDefault="00845063">
      <w:pPr>
        <w:pStyle w:val="Heading3"/>
        <w:spacing w:line="360" w:lineRule="auto"/>
        <w:ind w:left="660"/>
        <w:jc w:val="both"/>
        <w:rPr>
          <w:rFonts w:ascii="Times New Roman" w:hAnsi="Times New Roman" w:cs="Times New Roman"/>
          <w:color w:val="000000"/>
          <w:shd w:val="clear" w:color="auto" w:fill="FFFFFF"/>
        </w:rPr>
      </w:pPr>
      <w:r w:rsidRPr="00AC363E">
        <w:rPr>
          <w:rFonts w:ascii="Times New Roman" w:hAnsi="Times New Roman" w:cs="Times New Roman"/>
          <w:color w:val="000000"/>
          <w:shd w:val="clear" w:color="auto" w:fill="FFFFFF"/>
        </w:rPr>
        <w:t xml:space="preserve">b. Fleksibel </w:t>
      </w:r>
    </w:p>
    <w:p w:rsidR="00405434" w:rsidRPr="00AC363E" w:rsidRDefault="00845063">
      <w:pPr>
        <w:pStyle w:val="Heading3"/>
        <w:spacing w:line="360" w:lineRule="auto"/>
        <w:ind w:left="927"/>
        <w:jc w:val="both"/>
        <w:rPr>
          <w:rFonts w:ascii="Times New Roman" w:hAnsi="Times New Roman" w:cs="Times New Roman"/>
          <w:color w:val="000000"/>
          <w:shd w:val="clear" w:color="auto" w:fill="FFFFFF"/>
        </w:rPr>
      </w:pPr>
      <w:r w:rsidRPr="00AC363E">
        <w:rPr>
          <w:rFonts w:ascii="Times New Roman" w:hAnsi="Times New Roman" w:cs="Times New Roman"/>
          <w:color w:val="000000"/>
          <w:shd w:val="clear" w:color="auto" w:fill="FFFFFF"/>
        </w:rPr>
        <w:t xml:space="preserve">Gunakan variabel masukan sebanyak mungkin untuk mengolah data dan memberikan keluaran yang menawarkan pilihan keputusan kepada pengguna. </w:t>
      </w:r>
    </w:p>
    <w:p w:rsidR="00405434" w:rsidRPr="00AC363E" w:rsidRDefault="00845063">
      <w:pPr>
        <w:pStyle w:val="Heading3"/>
        <w:spacing w:line="360" w:lineRule="auto"/>
        <w:ind w:left="660"/>
        <w:jc w:val="both"/>
        <w:rPr>
          <w:rFonts w:ascii="Times New Roman" w:hAnsi="Times New Roman" w:cs="Times New Roman"/>
          <w:color w:val="000000"/>
          <w:shd w:val="clear" w:color="auto" w:fill="FFFFFF"/>
        </w:rPr>
      </w:pPr>
      <w:r w:rsidRPr="00AC363E">
        <w:rPr>
          <w:rFonts w:ascii="Times New Roman" w:hAnsi="Times New Roman" w:cs="Times New Roman"/>
          <w:color w:val="000000"/>
          <w:shd w:val="clear" w:color="auto" w:fill="FFFFFF"/>
          <w:lang w:val="en-US"/>
        </w:rPr>
        <w:t xml:space="preserve">c. </w:t>
      </w:r>
      <w:r w:rsidRPr="00AC363E">
        <w:rPr>
          <w:rFonts w:ascii="Times New Roman" w:hAnsi="Times New Roman" w:cs="Times New Roman"/>
          <w:color w:val="000000"/>
          <w:shd w:val="clear" w:color="auto" w:fill="FFFFFF"/>
        </w:rPr>
        <w:t>Informasi</w:t>
      </w:r>
    </w:p>
    <w:p w:rsidR="00405434" w:rsidRPr="00AC363E" w:rsidRDefault="00845063">
      <w:pPr>
        <w:pStyle w:val="Heading3"/>
        <w:spacing w:line="360" w:lineRule="auto"/>
        <w:ind w:left="927"/>
        <w:jc w:val="both"/>
        <w:rPr>
          <w:rFonts w:ascii="Times New Roman" w:hAnsi="Times New Roman" w:cs="Times New Roman"/>
          <w:color w:val="000000"/>
          <w:shd w:val="clear" w:color="auto" w:fill="FFFFFF"/>
        </w:rPr>
      </w:pPr>
      <w:r w:rsidRPr="00AC363E">
        <w:rPr>
          <w:rFonts w:ascii="Times New Roman" w:hAnsi="Times New Roman" w:cs="Times New Roman"/>
          <w:color w:val="000000"/>
          <w:shd w:val="clear" w:color="auto" w:fill="FFFFFF"/>
        </w:rPr>
        <w:t xml:space="preserve">Bermutu Ia bisa mendapatkan informasi yang berkualitas dan bersifat subjektif dari pengguna sebagai data input untuk pemrosesan data. Contohnya: penilaian tingkat keindahan dapat dihitung dengan memberikan skor tertentu seperti 75 atau 90. </w:t>
      </w:r>
    </w:p>
    <w:p w:rsidR="00405434" w:rsidRPr="00AC363E" w:rsidRDefault="00845063">
      <w:pPr>
        <w:pStyle w:val="Heading3"/>
        <w:spacing w:line="360" w:lineRule="auto"/>
        <w:ind w:left="660"/>
        <w:jc w:val="both"/>
        <w:rPr>
          <w:rFonts w:ascii="Times New Roman" w:hAnsi="Times New Roman" w:cs="Times New Roman"/>
          <w:color w:val="000000"/>
          <w:shd w:val="clear" w:color="auto" w:fill="FFFFFF"/>
          <w:lang w:val="en-US"/>
        </w:rPr>
      </w:pPr>
      <w:r w:rsidRPr="00AC363E">
        <w:rPr>
          <w:rFonts w:ascii="Times New Roman" w:hAnsi="Times New Roman" w:cs="Times New Roman"/>
          <w:color w:val="000000"/>
          <w:shd w:val="clear" w:color="auto" w:fill="FFFFFF"/>
          <w:lang w:val="en-US"/>
        </w:rPr>
        <w:t xml:space="preserve">d. </w:t>
      </w:r>
      <w:r w:rsidRPr="00AC363E">
        <w:rPr>
          <w:rFonts w:ascii="Times New Roman" w:hAnsi="Times New Roman" w:cs="Times New Roman"/>
          <w:color w:val="000000"/>
          <w:shd w:val="clear" w:color="auto" w:fill="FFFFFF"/>
        </w:rPr>
        <w:t xml:space="preserve">Prosedur </w:t>
      </w:r>
      <w:r w:rsidRPr="00AC363E">
        <w:rPr>
          <w:rFonts w:ascii="Times New Roman" w:hAnsi="Times New Roman" w:cs="Times New Roman"/>
          <w:color w:val="000000"/>
          <w:shd w:val="clear" w:color="auto" w:fill="FFFFFF"/>
          <w:lang w:val="en-US"/>
        </w:rPr>
        <w:t>Pakar</w:t>
      </w:r>
    </w:p>
    <w:p w:rsidR="00405434" w:rsidRPr="00AC363E" w:rsidRDefault="00845063">
      <w:pPr>
        <w:pStyle w:val="Heading3"/>
        <w:spacing w:line="360" w:lineRule="auto"/>
        <w:ind w:left="880"/>
        <w:jc w:val="both"/>
        <w:rPr>
          <w:rFonts w:ascii="Times New Roman" w:hAnsi="Times New Roman" w:cs="Times New Roman"/>
          <w:i/>
          <w:iCs/>
          <w:color w:val="auto"/>
        </w:rPr>
      </w:pPr>
      <w:r w:rsidRPr="00AC363E">
        <w:rPr>
          <w:rFonts w:ascii="Times New Roman" w:hAnsi="Times New Roman" w:cs="Times New Roman"/>
          <w:color w:val="000000"/>
          <w:shd w:val="clear" w:color="auto" w:fill="FFFFFF"/>
        </w:rPr>
        <w:t>adalah serangkaian langkah-langkah yang didasarkan pada formulasi formal atau tindakan yang dilakukan oleh individu atau kelompok ahli untuk mengatasi masalah dalam suatu fenomena tertentu..</w:t>
      </w:r>
    </w:p>
    <w:p w:rsidR="00405434" w:rsidRPr="00AC363E" w:rsidRDefault="00845063">
      <w:pPr>
        <w:pStyle w:val="Heading3"/>
        <w:numPr>
          <w:ilvl w:val="2"/>
          <w:numId w:val="19"/>
        </w:numPr>
        <w:spacing w:line="360" w:lineRule="auto"/>
        <w:ind w:left="567" w:hanging="567"/>
        <w:rPr>
          <w:rFonts w:ascii="Times New Roman" w:hAnsi="Times New Roman" w:cs="Times New Roman"/>
          <w:b/>
          <w:bCs/>
          <w:i/>
          <w:iCs/>
          <w:color w:val="auto"/>
        </w:rPr>
      </w:pPr>
      <w:r w:rsidRPr="00AC363E">
        <w:rPr>
          <w:rFonts w:ascii="Times New Roman" w:hAnsi="Times New Roman" w:cs="Times New Roman"/>
          <w:color w:val="000000"/>
          <w:sz w:val="27"/>
          <w:szCs w:val="27"/>
          <w:shd w:val="clear" w:color="auto" w:fill="FFFFFF"/>
        </w:rPr>
        <w:t>.</w:t>
      </w:r>
      <w:r w:rsidRPr="00AC363E">
        <w:rPr>
          <w:rFonts w:ascii="Times New Roman" w:hAnsi="Times New Roman" w:cs="Times New Roman"/>
          <w:b/>
          <w:bCs/>
          <w:color w:val="auto"/>
        </w:rPr>
        <w:t xml:space="preserve">Algoritma </w:t>
      </w:r>
      <w:r w:rsidRPr="00AC363E">
        <w:rPr>
          <w:rFonts w:ascii="Times New Roman" w:hAnsi="Times New Roman" w:cs="Times New Roman"/>
          <w:b/>
          <w:bCs/>
          <w:i/>
          <w:iCs/>
          <w:color w:val="auto"/>
        </w:rPr>
        <w:t>Naive Bayes</w:t>
      </w:r>
      <w:bookmarkEnd w:id="45"/>
    </w:p>
    <w:p w:rsidR="00405434" w:rsidRPr="00AC363E" w:rsidRDefault="00845063">
      <w:pPr>
        <w:pStyle w:val="Default"/>
        <w:spacing w:line="360" w:lineRule="auto"/>
        <w:jc w:val="both"/>
        <w:rPr>
          <w:bCs/>
        </w:rPr>
      </w:pPr>
      <w:r w:rsidRPr="00AC363E">
        <w:rPr>
          <w:bCs/>
          <w:i/>
          <w:iCs/>
        </w:rPr>
        <w:t>Naive Bayes</w:t>
      </w:r>
      <w:r w:rsidRPr="00AC363E">
        <w:rPr>
          <w:bCs/>
        </w:rPr>
        <w:t xml:space="preserve"> adalah metode klasifikasi probabilistik yang sederhana. Metode ini menghitung probabilitas dengan menggabungkan frekuensi dan kombinasi nilai dari dataset yang diberikan. Algoritma Naive Bayes merupakan salah satu metode data mining yang termasuk dalam sepuluh klasifikasi data mining yang paling populer di antara algoritma-algoritma lainnya. Metode Naive Bayes juga dianggap memiliki potensi yang baik dalam mengklasifikasi dokumen jika dibandingkan dengan metode pengklasifikasian lainnya dalam hal akurasi dan efisiensi komputasi. </w:t>
      </w:r>
      <w:r w:rsidRPr="00AC363E">
        <w:rPr>
          <w:bCs/>
        </w:rPr>
        <w:fldChar w:fldCharType="begin" w:fldLock="1"/>
      </w:r>
      <w:r w:rsidRPr="00AC363E">
        <w:rPr>
          <w:bCs/>
        </w:rPr>
        <w:instrText>ADDIN CSL_CITATION {"citationItems":[{"id":"ITEM-1","itemData":{"DOI":"10.35671/telematika.v11i1.665","ISSN":"1979-925X","abstract":"… Keyword: Naive Bayes Algorithm, Scholarship Reception, Decision Support System PENDAHULUAN Beasiswa adalah pemberian berupa bantuan keuangan yang diberikan kepada perorangan yang bertujuan untuk digunakan demi keberlangsungan …","author":[{"dropping-particle":"","family":"Wahyuningsih","given":"Delpiah","non-dropping-particle":"","parse-names":false,"suffix":""},{"dropping-particle":"","family":"Patima","given":"Eli","non-dropping-particle":"","parse-names":false,"suffix":""}],"container-title":"Telematika","id":"ITEM-1","issue":"1","issued":{"date-parts":[["2018"]]},"page":"135","title":"Penerapan Naive Bayes Untuk Penerimaan Beasiswa","type":"article-journal","volume":"11"},"uris":["http://www.mendeley.com/documents/?uuid=711e95a5-1f9d-41f2-91b8-cf460206a468"]}],"mendeley":{"formattedCitation":"[12]","plainTextFormattedCitation":"[12]","previouslyFormattedCitation":"[12]"},"properties":{"noteIndex":0},"schema":"https://github.com/citation-style-language/schema/raw/master/csl-citation.json"}</w:instrText>
      </w:r>
      <w:r w:rsidRPr="00AC363E">
        <w:rPr>
          <w:bCs/>
        </w:rPr>
        <w:fldChar w:fldCharType="separate"/>
      </w:r>
      <w:r w:rsidRPr="00AC363E">
        <w:rPr>
          <w:bCs/>
        </w:rPr>
        <w:t>[12]</w:t>
      </w:r>
      <w:r w:rsidRPr="00AC363E">
        <w:rPr>
          <w:bCs/>
        </w:rPr>
        <w:fldChar w:fldCharType="end"/>
      </w:r>
      <w:r w:rsidRPr="00AC363E">
        <w:rPr>
          <w:bCs/>
        </w:rPr>
        <w:t>.</w:t>
      </w:r>
    </w:p>
    <w:p w:rsidR="00405434" w:rsidRPr="00AC363E" w:rsidRDefault="00845063">
      <w:pPr>
        <w:pStyle w:val="Default"/>
        <w:spacing w:line="360" w:lineRule="auto"/>
        <w:ind w:firstLine="709"/>
        <w:jc w:val="both"/>
        <w:rPr>
          <w:bCs/>
          <w:i/>
          <w:iCs/>
        </w:rPr>
      </w:pPr>
      <w:r w:rsidRPr="00AC363E">
        <w:rPr>
          <w:bCs/>
          <w:i/>
          <w:iCs/>
        </w:rPr>
        <w:lastRenderedPageBreak/>
        <w:t xml:space="preserve">Naive Bayes </w:t>
      </w:r>
      <w:r w:rsidRPr="00AC363E">
        <w:rPr>
          <w:bCs/>
        </w:rPr>
        <w:t xml:space="preserve">adalah sebuah metode klasifikasi yang menggunakan probabilitas dan statistik. Metode ini dikembangkan oleh ilmuwan Inggris bernama Thomas Bayes. </w:t>
      </w:r>
      <w:r w:rsidRPr="00AC363E">
        <w:rPr>
          <w:bCs/>
          <w:i/>
          <w:iCs/>
        </w:rPr>
        <w:t xml:space="preserve">Naive Bayes </w:t>
      </w:r>
      <w:r w:rsidRPr="00AC363E">
        <w:rPr>
          <w:bCs/>
        </w:rPr>
        <w:t xml:space="preserve">digunakan untuk memprediksi peluang di masa depan berdasarkan pengalaman di masa sebelumnya, dan karena itu juga dikenal sebagai </w:t>
      </w:r>
      <w:r w:rsidRPr="00AC363E">
        <w:rPr>
          <w:bCs/>
          <w:i/>
          <w:iCs/>
        </w:rPr>
        <w:t>Teorema Bayes</w:t>
      </w:r>
      <w:r w:rsidRPr="00AC363E">
        <w:rPr>
          <w:bCs/>
        </w:rPr>
        <w:t>. Teorema tersebut digabungkan dengan metode Naive yang mengasumsikan bahwa kondisi antar atribut saling independen.</w:t>
      </w:r>
      <w:r w:rsidRPr="00AC363E">
        <w:rPr>
          <w:bCs/>
          <w:i/>
          <w:iCs/>
        </w:rPr>
        <w:t xml:space="preserve"> </w:t>
      </w:r>
    </w:p>
    <w:p w:rsidR="00405434" w:rsidRPr="00AC363E" w:rsidRDefault="00845063">
      <w:pPr>
        <w:pStyle w:val="Default"/>
        <w:spacing w:line="360" w:lineRule="auto"/>
        <w:ind w:firstLine="709"/>
        <w:jc w:val="both"/>
        <w:rPr>
          <w:bCs/>
        </w:rPr>
      </w:pPr>
      <w:r w:rsidRPr="00AC363E">
        <w:rPr>
          <w:bCs/>
        </w:rPr>
        <w:t xml:space="preserve">Klasifikasi </w:t>
      </w:r>
      <w:r w:rsidRPr="00AC363E">
        <w:rPr>
          <w:bCs/>
          <w:i/>
          <w:iCs/>
        </w:rPr>
        <w:t xml:space="preserve">Naive Bayes </w:t>
      </w:r>
      <w:r w:rsidRPr="00AC363E">
        <w:rPr>
          <w:bCs/>
        </w:rPr>
        <w:t>mengasumsikan bahwa ada atau tidak ada ciri tertentu dari sebuah kelas yang tidak memiliki hubungan dengan ciri from kelas lainnya..</w:t>
      </w:r>
    </w:p>
    <w:p w:rsidR="00405434" w:rsidRPr="00AC363E" w:rsidRDefault="00845063">
      <w:pPr>
        <w:pStyle w:val="Default"/>
        <w:spacing w:line="360" w:lineRule="auto"/>
        <w:ind w:firstLine="709"/>
        <w:jc w:val="both"/>
        <w:rPr>
          <w:bCs/>
        </w:rPr>
      </w:pPr>
      <w:r w:rsidRPr="00AC363E">
        <w:rPr>
          <w:bCs/>
        </w:rPr>
        <w:t xml:space="preserve">Persamaan dari teorema </w:t>
      </w:r>
      <w:r w:rsidRPr="00AC363E">
        <w:rPr>
          <w:bCs/>
          <w:i/>
          <w:iCs/>
        </w:rPr>
        <w:t xml:space="preserve">Bayes </w:t>
      </w:r>
      <w:r w:rsidRPr="00AC363E">
        <w:rPr>
          <w:bCs/>
        </w:rPr>
        <w:t>adalah :</w:t>
      </w:r>
    </w:p>
    <w:p w:rsidR="00405434" w:rsidRPr="00AC363E" w:rsidRDefault="00845063">
      <w:pPr>
        <w:autoSpaceDE w:val="0"/>
        <w:autoSpaceDN w:val="0"/>
        <w:adjustRightInd w:val="0"/>
        <w:spacing w:line="360" w:lineRule="auto"/>
        <w:jc w:val="right"/>
        <w:rPr>
          <w:rFonts w:ascii="Times New Roman" w:hAnsi="Times New Roman" w:cs="Times New Roman"/>
          <w:bCs/>
          <w:sz w:val="24"/>
          <w:szCs w:val="24"/>
        </w:rPr>
      </w:pPr>
      <w:r w:rsidRPr="00AC363E">
        <w:rPr>
          <w:rFonts w:ascii="Times New Roman" w:hAnsi="Times New Roman" w:cs="Times New Roman"/>
          <w:bCs/>
          <w:noProof/>
          <w:sz w:val="24"/>
          <w:szCs w:val="24"/>
          <w:lang w:val="en-US"/>
        </w:rPr>
        <w:drawing>
          <wp:inline distT="0" distB="0" distL="0" distR="0" wp14:anchorId="2CEEB4A4" wp14:editId="5C94CE1E">
            <wp:extent cx="1247775" cy="304800"/>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43" cstate="print"/>
                    <a:srcRect/>
                    <a:stretch>
                      <a:fillRect/>
                    </a:stretch>
                  </pic:blipFill>
                  <pic:spPr>
                    <a:xfrm>
                      <a:off x="0" y="0"/>
                      <a:ext cx="1247775" cy="304800"/>
                    </a:xfrm>
                    <a:prstGeom prst="rect">
                      <a:avLst/>
                    </a:prstGeom>
                    <a:noFill/>
                    <a:ln w="9525">
                      <a:noFill/>
                      <a:miter lim="800000"/>
                      <a:headEnd/>
                      <a:tailEnd/>
                    </a:ln>
                  </pic:spPr>
                </pic:pic>
              </a:graphicData>
            </a:graphic>
          </wp:inline>
        </w:drawing>
      </w:r>
      <m:oMath>
        <m:r>
          <w:rPr>
            <w:rFonts w:ascii="Cambria Math" w:hAnsi="Cambria Math" w:cs="Times New Roman"/>
            <w:sz w:val="24"/>
            <w:szCs w:val="24"/>
          </w:rPr>
          <m:t>……………..………………………..</m:t>
        </m:r>
        <m:d>
          <m:dPr>
            <m:ctrlPr>
              <w:rPr>
                <w:rFonts w:ascii="Cambria Math" w:hAnsi="Cambria Math" w:cs="Times New Roman"/>
                <w:bCs/>
                <w:i/>
                <w:sz w:val="24"/>
                <w:szCs w:val="24"/>
              </w:rPr>
            </m:ctrlPr>
          </m:dPr>
          <m:e>
            <m:r>
              <w:rPr>
                <w:rFonts w:ascii="Cambria Math" w:hAnsi="Cambria Math" w:cs="Times New Roman"/>
                <w:sz w:val="24"/>
                <w:szCs w:val="24"/>
              </w:rPr>
              <m:t>1</m:t>
            </m:r>
          </m:e>
        </m:d>
      </m:oMath>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Keterangan :</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X</w:t>
      </w:r>
      <w:r w:rsidRPr="00AC363E">
        <w:rPr>
          <w:rFonts w:ascii="Times New Roman" w:hAnsi="Times New Roman" w:cs="Times New Roman"/>
          <w:bCs/>
          <w:sz w:val="24"/>
          <w:szCs w:val="24"/>
        </w:rPr>
        <w:tab/>
      </w:r>
      <w:r w:rsidRPr="00AC363E">
        <w:rPr>
          <w:rFonts w:ascii="Times New Roman" w:hAnsi="Times New Roman" w:cs="Times New Roman"/>
          <w:bCs/>
          <w:sz w:val="24"/>
          <w:szCs w:val="24"/>
        </w:rPr>
        <w:tab/>
        <w:t>: Data dengan class yang belum diketahui</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H</w:t>
      </w:r>
      <w:r w:rsidRPr="00AC363E">
        <w:rPr>
          <w:rFonts w:ascii="Times New Roman" w:hAnsi="Times New Roman" w:cs="Times New Roman"/>
          <w:bCs/>
          <w:sz w:val="24"/>
          <w:szCs w:val="24"/>
        </w:rPr>
        <w:tab/>
      </w:r>
      <w:r w:rsidRPr="00AC363E">
        <w:rPr>
          <w:rFonts w:ascii="Times New Roman" w:hAnsi="Times New Roman" w:cs="Times New Roman"/>
          <w:bCs/>
          <w:sz w:val="24"/>
          <w:szCs w:val="24"/>
        </w:rPr>
        <w:tab/>
        <w:t>: Hipotesis data merupakan suatu class spesifik</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P(H|X)</w:t>
      </w:r>
      <w:r w:rsidRPr="00AC363E">
        <w:rPr>
          <w:rFonts w:ascii="Times New Roman" w:hAnsi="Times New Roman" w:cs="Times New Roman"/>
          <w:bCs/>
          <w:sz w:val="24"/>
          <w:szCs w:val="24"/>
        </w:rPr>
        <w:tab/>
        <w:t>: Probabilitas hipotesis berdasar kondisi (posterioriprobability)</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P(H)</w:t>
      </w:r>
      <w:r w:rsidRPr="00AC363E">
        <w:rPr>
          <w:rFonts w:ascii="Times New Roman" w:hAnsi="Times New Roman" w:cs="Times New Roman"/>
          <w:bCs/>
          <w:sz w:val="24"/>
          <w:szCs w:val="24"/>
        </w:rPr>
        <w:tab/>
        <w:t>: Probabilitas hipotesis (prior probability)</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P(X|H)</w:t>
      </w:r>
      <w:r w:rsidRPr="00AC363E">
        <w:rPr>
          <w:rFonts w:ascii="Times New Roman" w:hAnsi="Times New Roman" w:cs="Times New Roman"/>
          <w:bCs/>
          <w:sz w:val="24"/>
          <w:szCs w:val="24"/>
        </w:rPr>
        <w:tab/>
        <w:t>: Probabilitas berdasarkan kondisi pada hipotesis</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lang w:val="en-US"/>
        </w:rPr>
      </w:pPr>
      <w:r w:rsidRPr="00AC363E">
        <w:rPr>
          <w:rFonts w:ascii="Times New Roman" w:hAnsi="Times New Roman" w:cs="Times New Roman"/>
          <w:bCs/>
          <w:sz w:val="24"/>
          <w:szCs w:val="24"/>
        </w:rPr>
        <w:t>P(X)</w:t>
      </w:r>
      <w:r w:rsidRPr="00AC363E">
        <w:rPr>
          <w:rFonts w:ascii="Times New Roman" w:hAnsi="Times New Roman" w:cs="Times New Roman"/>
          <w:bCs/>
          <w:sz w:val="24"/>
          <w:szCs w:val="24"/>
        </w:rPr>
        <w:tab/>
        <w:t>: Probabilitas</w:t>
      </w:r>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 xml:space="preserve">Untuk menjelaskan teorema </w:t>
      </w:r>
      <w:r w:rsidRPr="00AC363E">
        <w:rPr>
          <w:rFonts w:ascii="Times New Roman" w:hAnsi="Times New Roman" w:cs="Times New Roman"/>
          <w:bCs/>
          <w:i/>
          <w:iCs/>
          <w:sz w:val="24"/>
          <w:szCs w:val="24"/>
        </w:rPr>
        <w:t>Naive Bayes</w:t>
      </w:r>
      <w:r w:rsidRPr="00AC363E">
        <w:rPr>
          <w:rFonts w:ascii="Times New Roman" w:hAnsi="Times New Roman" w:cs="Times New Roman"/>
          <w:bCs/>
          <w:sz w:val="24"/>
          <w:szCs w:val="24"/>
        </w:rPr>
        <w:t>, perlu diketahui bahwa prosesklasifikasi memerlukan sejumlah petunjuk untuk menentukan kelas apayang cocok bagi sampel yang dianalisis tersebut. Karena itu, teorema</w:t>
      </w:r>
      <w:r w:rsidRPr="00AC363E">
        <w:rPr>
          <w:rFonts w:ascii="Times New Roman" w:hAnsi="Times New Roman" w:cs="Times New Roman"/>
          <w:bCs/>
          <w:i/>
          <w:iCs/>
          <w:sz w:val="24"/>
          <w:szCs w:val="24"/>
        </w:rPr>
        <w:t xml:space="preserve">bayes </w:t>
      </w:r>
      <w:r w:rsidRPr="00AC363E">
        <w:rPr>
          <w:rFonts w:ascii="Times New Roman" w:hAnsi="Times New Roman" w:cs="Times New Roman"/>
          <w:bCs/>
          <w:sz w:val="24"/>
          <w:szCs w:val="24"/>
        </w:rPr>
        <w:t>di atas disesuaikan sebagai berikut :</w:t>
      </w:r>
    </w:p>
    <w:p w:rsidR="00405434" w:rsidRPr="00AC363E" w:rsidRDefault="00845063">
      <w:pPr>
        <w:autoSpaceDE w:val="0"/>
        <w:autoSpaceDN w:val="0"/>
        <w:adjustRightInd w:val="0"/>
        <w:spacing w:line="360" w:lineRule="auto"/>
        <w:jc w:val="center"/>
        <w:rPr>
          <w:rFonts w:ascii="Times New Roman" w:hAnsi="Times New Roman" w:cs="Times New Roman"/>
          <w:bCs/>
          <w:sz w:val="24"/>
          <w:szCs w:val="24"/>
        </w:rPr>
      </w:pPr>
      <w:r w:rsidRPr="00AC363E">
        <w:rPr>
          <w:rFonts w:ascii="Times New Roman" w:hAnsi="Times New Roman" w:cs="Times New Roman"/>
          <w:bCs/>
          <w:noProof/>
          <w:sz w:val="24"/>
          <w:szCs w:val="24"/>
          <w:lang w:val="en-US"/>
        </w:rPr>
        <w:drawing>
          <wp:inline distT="0" distB="0" distL="0" distR="0" wp14:anchorId="53B44D3B" wp14:editId="4703C5B2">
            <wp:extent cx="2047875" cy="352425"/>
            <wp:effectExtent l="1905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44" cstate="print"/>
                    <a:srcRect/>
                    <a:stretch>
                      <a:fillRect/>
                    </a:stretch>
                  </pic:blipFill>
                  <pic:spPr>
                    <a:xfrm>
                      <a:off x="0" y="0"/>
                      <a:ext cx="2047875" cy="352425"/>
                    </a:xfrm>
                    <a:prstGeom prst="rect">
                      <a:avLst/>
                    </a:prstGeom>
                    <a:noFill/>
                    <a:ln w="9525">
                      <a:noFill/>
                      <a:miter lim="800000"/>
                      <a:headEnd/>
                      <a:tailEnd/>
                    </a:ln>
                  </pic:spPr>
                </pic:pic>
              </a:graphicData>
            </a:graphic>
          </wp:inline>
        </w:drawing>
      </w:r>
      <m:oMath>
        <m:r>
          <w:rPr>
            <w:rFonts w:ascii="Cambria Math" w:hAnsi="Cambria Math" w:cs="Times New Roman"/>
            <w:sz w:val="24"/>
            <w:szCs w:val="24"/>
          </w:rPr>
          <m:t>………..………………………..</m:t>
        </m:r>
        <m:d>
          <m:dPr>
            <m:ctrlPr>
              <w:rPr>
                <w:rFonts w:ascii="Cambria Math" w:hAnsi="Cambria Math" w:cs="Times New Roman"/>
                <w:bCs/>
                <w:i/>
                <w:sz w:val="24"/>
                <w:szCs w:val="24"/>
              </w:rPr>
            </m:ctrlPr>
          </m:dPr>
          <m:e>
            <m:r>
              <w:rPr>
                <w:rFonts w:ascii="Cambria Math" w:hAnsi="Cambria Math" w:cs="Times New Roman"/>
                <w:sz w:val="24"/>
                <w:szCs w:val="24"/>
              </w:rPr>
              <m:t>2</m:t>
            </m:r>
          </m:e>
        </m:d>
      </m:oMath>
    </w:p>
    <w:p w:rsidR="00405434" w:rsidRPr="00AC363E" w:rsidRDefault="00845063">
      <w:pPr>
        <w:tabs>
          <w:tab w:val="left" w:pos="426"/>
        </w:tabs>
        <w:autoSpaceDE w:val="0"/>
        <w:autoSpaceDN w:val="0"/>
        <w:adjustRightInd w:val="0"/>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Dimana Variabel </w:t>
      </w:r>
      <w:r w:rsidRPr="00AC363E">
        <w:rPr>
          <w:rFonts w:ascii="Times New Roman" w:hAnsi="Times New Roman" w:cs="Times New Roman"/>
          <w:bCs/>
          <w:i/>
          <w:iCs/>
          <w:sz w:val="24"/>
          <w:szCs w:val="24"/>
        </w:rPr>
        <w:t xml:space="preserve">C </w:t>
      </w:r>
      <w:r w:rsidRPr="00AC363E">
        <w:rPr>
          <w:rFonts w:ascii="Times New Roman" w:hAnsi="Times New Roman" w:cs="Times New Roman"/>
          <w:bCs/>
          <w:sz w:val="24"/>
          <w:szCs w:val="24"/>
        </w:rPr>
        <w:t xml:space="preserve">merepresentasikan kelas, sementara variabel </w:t>
      </w:r>
      <w:r w:rsidRPr="00AC363E">
        <w:rPr>
          <w:rFonts w:ascii="Times New Roman" w:hAnsi="Times New Roman" w:cs="Times New Roman"/>
          <w:bCs/>
          <w:i/>
          <w:iCs/>
          <w:sz w:val="24"/>
          <w:szCs w:val="24"/>
        </w:rPr>
        <w:t xml:space="preserve">F1 ... Fn </w:t>
      </w:r>
      <w:r w:rsidRPr="00AC363E">
        <w:rPr>
          <w:rFonts w:ascii="Times New Roman" w:hAnsi="Times New Roman" w:cs="Times New Roman"/>
          <w:bCs/>
          <w:sz w:val="24"/>
          <w:szCs w:val="24"/>
        </w:rPr>
        <w:t xml:space="preserve">merepresentasikan karakteristik petunjuk yang dibutuhkan untuk melakukan klasifikasi. Maka rumus tersebut menjelaskan bahwa peluang masuknya sampel </w:t>
      </w:r>
    </w:p>
    <w:p w:rsidR="00405434" w:rsidRPr="00AC363E" w:rsidRDefault="00845063">
      <w:pPr>
        <w:tabs>
          <w:tab w:val="left" w:pos="426"/>
        </w:tabs>
        <w:autoSpaceDE w:val="0"/>
        <w:autoSpaceDN w:val="0"/>
        <w:adjustRightInd w:val="0"/>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lastRenderedPageBreak/>
        <w:t xml:space="preserve">karakteristik tertentu dalam kelas </w:t>
      </w:r>
      <w:r w:rsidRPr="00AC363E">
        <w:rPr>
          <w:rFonts w:ascii="Times New Roman" w:hAnsi="Times New Roman" w:cs="Times New Roman"/>
          <w:bCs/>
          <w:i/>
          <w:iCs/>
          <w:sz w:val="24"/>
          <w:szCs w:val="24"/>
        </w:rPr>
        <w:t>C</w:t>
      </w:r>
      <w:r w:rsidRPr="00AC363E">
        <w:rPr>
          <w:rFonts w:ascii="Times New Roman" w:hAnsi="Times New Roman" w:cs="Times New Roman"/>
          <w:bCs/>
          <w:sz w:val="24"/>
          <w:szCs w:val="24"/>
        </w:rPr>
        <w:t>(</w:t>
      </w:r>
      <w:r w:rsidRPr="00AC363E">
        <w:rPr>
          <w:rFonts w:ascii="Times New Roman" w:hAnsi="Times New Roman" w:cs="Times New Roman"/>
          <w:bCs/>
          <w:i/>
          <w:iCs/>
          <w:sz w:val="24"/>
          <w:szCs w:val="24"/>
        </w:rPr>
        <w:t>Posterior</w:t>
      </w:r>
      <w:r w:rsidRPr="00AC363E">
        <w:rPr>
          <w:rFonts w:ascii="Times New Roman" w:hAnsi="Times New Roman" w:cs="Times New Roman"/>
          <w:bCs/>
          <w:sz w:val="24"/>
          <w:szCs w:val="24"/>
        </w:rPr>
        <w:t xml:space="preserve">) adalah peluang munculnya kelas </w:t>
      </w:r>
      <w:r w:rsidRPr="00AC363E">
        <w:rPr>
          <w:rFonts w:ascii="Times New Roman" w:hAnsi="Times New Roman" w:cs="Times New Roman"/>
          <w:bCs/>
          <w:i/>
          <w:iCs/>
          <w:sz w:val="24"/>
          <w:szCs w:val="24"/>
        </w:rPr>
        <w:t xml:space="preserve">C </w:t>
      </w:r>
      <w:r w:rsidRPr="00AC363E">
        <w:rPr>
          <w:rFonts w:ascii="Times New Roman" w:hAnsi="Times New Roman" w:cs="Times New Roman"/>
          <w:bCs/>
          <w:sz w:val="24"/>
          <w:szCs w:val="24"/>
        </w:rPr>
        <w:t xml:space="preserve">(sebelum masuknyasampel tersebut, seringkali disebut </w:t>
      </w:r>
      <w:r w:rsidRPr="00AC363E">
        <w:rPr>
          <w:rFonts w:ascii="Times New Roman" w:hAnsi="Times New Roman" w:cs="Times New Roman"/>
          <w:bCs/>
          <w:i/>
          <w:iCs/>
          <w:sz w:val="24"/>
          <w:szCs w:val="24"/>
        </w:rPr>
        <w:t>prior</w:t>
      </w:r>
      <w:r w:rsidRPr="00AC363E">
        <w:rPr>
          <w:rFonts w:ascii="Times New Roman" w:hAnsi="Times New Roman" w:cs="Times New Roman"/>
          <w:bCs/>
          <w:sz w:val="24"/>
          <w:szCs w:val="24"/>
        </w:rPr>
        <w:t xml:space="preserve">), dikali dengan peluangkemunculan karakteristik karakteristik sampel pada kelas </w:t>
      </w:r>
      <w:r w:rsidRPr="00AC363E">
        <w:rPr>
          <w:rFonts w:ascii="Times New Roman" w:hAnsi="Times New Roman" w:cs="Times New Roman"/>
          <w:bCs/>
          <w:i/>
          <w:iCs/>
          <w:sz w:val="24"/>
          <w:szCs w:val="24"/>
        </w:rPr>
        <w:t xml:space="preserve">C </w:t>
      </w:r>
      <w:r w:rsidRPr="00AC363E">
        <w:rPr>
          <w:rFonts w:ascii="Times New Roman" w:hAnsi="Times New Roman" w:cs="Times New Roman"/>
          <w:bCs/>
          <w:sz w:val="24"/>
          <w:szCs w:val="24"/>
        </w:rPr>
        <w:t xml:space="preserve">(disebutjuga </w:t>
      </w:r>
      <w:r w:rsidRPr="00AC363E">
        <w:rPr>
          <w:rFonts w:ascii="Times New Roman" w:hAnsi="Times New Roman" w:cs="Times New Roman"/>
          <w:bCs/>
          <w:i/>
          <w:iCs/>
          <w:sz w:val="24"/>
          <w:szCs w:val="24"/>
        </w:rPr>
        <w:t>likelihood</w:t>
      </w:r>
      <w:r w:rsidRPr="00AC363E">
        <w:rPr>
          <w:rFonts w:ascii="Times New Roman" w:hAnsi="Times New Roman" w:cs="Times New Roman"/>
          <w:bCs/>
          <w:sz w:val="24"/>
          <w:szCs w:val="24"/>
        </w:rPr>
        <w:t xml:space="preserve">), dibagi dengan peluang kemunculan karakteristik karakteristik sampel secara global (disebut juga </w:t>
      </w:r>
      <w:r w:rsidRPr="00AC363E">
        <w:rPr>
          <w:rFonts w:ascii="Times New Roman" w:hAnsi="Times New Roman" w:cs="Times New Roman"/>
          <w:bCs/>
          <w:i/>
          <w:iCs/>
          <w:sz w:val="24"/>
          <w:szCs w:val="24"/>
        </w:rPr>
        <w:t>evidence</w:t>
      </w:r>
      <w:r w:rsidRPr="00AC363E">
        <w:rPr>
          <w:rFonts w:ascii="Times New Roman" w:hAnsi="Times New Roman" w:cs="Times New Roman"/>
          <w:bCs/>
          <w:sz w:val="24"/>
          <w:szCs w:val="24"/>
        </w:rPr>
        <w:t>). Karena itu,rumus diatas dapat pula ditulis secara sederhana sebagai berikut :</w:t>
      </w:r>
    </w:p>
    <w:p w:rsidR="00405434" w:rsidRPr="00AC363E" w:rsidRDefault="00845063">
      <w:pPr>
        <w:autoSpaceDE w:val="0"/>
        <w:autoSpaceDN w:val="0"/>
        <w:adjustRightInd w:val="0"/>
        <w:spacing w:line="360" w:lineRule="auto"/>
        <w:jc w:val="center"/>
        <w:rPr>
          <w:rFonts w:ascii="Times New Roman" w:hAnsi="Times New Roman" w:cs="Times New Roman"/>
          <w:bCs/>
          <w:sz w:val="24"/>
          <w:szCs w:val="24"/>
        </w:rPr>
      </w:pPr>
      <w:r w:rsidRPr="00AC363E">
        <w:rPr>
          <w:rFonts w:ascii="Times New Roman" w:hAnsi="Times New Roman" w:cs="Times New Roman"/>
          <w:bCs/>
          <w:noProof/>
          <w:sz w:val="24"/>
          <w:szCs w:val="24"/>
          <w:lang w:val="en-US"/>
        </w:rPr>
        <w:drawing>
          <wp:inline distT="0" distB="0" distL="0" distR="0" wp14:anchorId="76C421C4" wp14:editId="5D504FD1">
            <wp:extent cx="2009775" cy="314325"/>
            <wp:effectExtent l="1905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45" cstate="print"/>
                    <a:srcRect/>
                    <a:stretch>
                      <a:fillRect/>
                    </a:stretch>
                  </pic:blipFill>
                  <pic:spPr>
                    <a:xfrm>
                      <a:off x="0" y="0"/>
                      <a:ext cx="2009775" cy="314325"/>
                    </a:xfrm>
                    <a:prstGeom prst="rect">
                      <a:avLst/>
                    </a:prstGeom>
                    <a:noFill/>
                    <a:ln w="9525">
                      <a:noFill/>
                      <a:miter lim="800000"/>
                      <a:headEnd/>
                      <a:tailEnd/>
                    </a:ln>
                  </pic:spPr>
                </pic:pic>
              </a:graphicData>
            </a:graphic>
          </wp:inline>
        </w:drawing>
      </w:r>
      <m:oMath>
        <m:r>
          <w:rPr>
            <w:rFonts w:ascii="Cambria Math" w:hAnsi="Cambria Math" w:cs="Times New Roman"/>
            <w:sz w:val="24"/>
            <w:szCs w:val="24"/>
          </w:rPr>
          <m:t>……………..………………………..</m:t>
        </m:r>
        <m:d>
          <m:dPr>
            <m:ctrlPr>
              <w:rPr>
                <w:rFonts w:ascii="Cambria Math" w:hAnsi="Cambria Math" w:cs="Times New Roman"/>
                <w:bCs/>
                <w:i/>
                <w:sz w:val="24"/>
                <w:szCs w:val="24"/>
              </w:rPr>
            </m:ctrlPr>
          </m:dPr>
          <m:e>
            <m:r>
              <w:rPr>
                <w:rFonts w:ascii="Cambria Math" w:hAnsi="Cambria Math" w:cs="Times New Roman"/>
                <w:sz w:val="24"/>
                <w:szCs w:val="24"/>
              </w:rPr>
              <m:t>3</m:t>
            </m:r>
          </m:e>
        </m:d>
      </m:oMath>
    </w:p>
    <w:p w:rsidR="00405434" w:rsidRPr="00AC363E" w:rsidRDefault="00845063">
      <w:pPr>
        <w:autoSpaceDE w:val="0"/>
        <w:autoSpaceDN w:val="0"/>
        <w:adjustRightInd w:val="0"/>
        <w:spacing w:line="360" w:lineRule="auto"/>
        <w:ind w:left="284"/>
        <w:jc w:val="both"/>
        <w:rPr>
          <w:rFonts w:ascii="Times New Roman" w:hAnsi="Times New Roman" w:cs="Times New Roman"/>
          <w:bCs/>
          <w:sz w:val="24"/>
          <w:szCs w:val="24"/>
        </w:rPr>
      </w:pPr>
      <w:r w:rsidRPr="00AC363E">
        <w:rPr>
          <w:rFonts w:ascii="Times New Roman" w:hAnsi="Times New Roman" w:cs="Times New Roman"/>
          <w:bCs/>
          <w:sz w:val="24"/>
          <w:szCs w:val="24"/>
        </w:rPr>
        <w:t xml:space="preserve">Nilai </w:t>
      </w:r>
      <w:r w:rsidRPr="00AC363E">
        <w:rPr>
          <w:rFonts w:ascii="Times New Roman" w:hAnsi="Times New Roman" w:cs="Times New Roman"/>
          <w:bCs/>
          <w:i/>
          <w:iCs/>
          <w:sz w:val="24"/>
          <w:szCs w:val="24"/>
        </w:rPr>
        <w:t xml:space="preserve">Evidence </w:t>
      </w:r>
      <w:r w:rsidRPr="00AC363E">
        <w:rPr>
          <w:rFonts w:ascii="Times New Roman" w:hAnsi="Times New Roman" w:cs="Times New Roman"/>
          <w:bCs/>
          <w:sz w:val="24"/>
          <w:szCs w:val="24"/>
        </w:rPr>
        <w:t xml:space="preserve">selalu tetap untuk setiap kelas pada satu sampel. Nilai dari </w:t>
      </w:r>
      <w:r w:rsidRPr="00AC363E">
        <w:rPr>
          <w:rFonts w:ascii="Times New Roman" w:hAnsi="Times New Roman" w:cs="Times New Roman"/>
          <w:bCs/>
          <w:i/>
          <w:iCs/>
          <w:sz w:val="24"/>
          <w:szCs w:val="24"/>
        </w:rPr>
        <w:t xml:space="preserve">posterior </w:t>
      </w:r>
      <w:r w:rsidRPr="00AC363E">
        <w:rPr>
          <w:rFonts w:ascii="Times New Roman" w:hAnsi="Times New Roman" w:cs="Times New Roman"/>
          <w:bCs/>
          <w:sz w:val="24"/>
          <w:szCs w:val="24"/>
        </w:rPr>
        <w:t xml:space="preserve">tersebut nantinya akan dibandingkan dengan nilai nilai </w:t>
      </w:r>
      <w:r w:rsidRPr="00AC363E">
        <w:rPr>
          <w:rFonts w:ascii="Times New Roman" w:hAnsi="Times New Roman" w:cs="Times New Roman"/>
          <w:bCs/>
          <w:i/>
          <w:iCs/>
          <w:sz w:val="24"/>
          <w:szCs w:val="24"/>
        </w:rPr>
        <w:t xml:space="preserve">posterior </w:t>
      </w:r>
      <w:r w:rsidRPr="00AC363E">
        <w:rPr>
          <w:rFonts w:ascii="Times New Roman" w:hAnsi="Times New Roman" w:cs="Times New Roman"/>
          <w:bCs/>
          <w:sz w:val="24"/>
          <w:szCs w:val="24"/>
        </w:rPr>
        <w:t>kelas lainnya untuk menentukan ke kelas apa suatu sampelakan diklasifikasikan.</w:t>
      </w:r>
    </w:p>
    <w:p w:rsidR="00405434" w:rsidRPr="00AC363E" w:rsidRDefault="00845063">
      <w:pPr>
        <w:pStyle w:val="Heading3"/>
        <w:spacing w:line="360" w:lineRule="auto"/>
        <w:rPr>
          <w:rFonts w:ascii="Times New Roman" w:hAnsi="Times New Roman" w:cs="Times New Roman"/>
          <w:b/>
          <w:bCs/>
          <w:color w:val="auto"/>
        </w:rPr>
      </w:pPr>
      <w:bookmarkStart w:id="46" w:name="_Toc153498402"/>
      <w:r w:rsidRPr="00AC363E">
        <w:rPr>
          <w:rFonts w:ascii="Times New Roman" w:hAnsi="Times New Roman" w:cs="Times New Roman"/>
          <w:b/>
          <w:bCs/>
          <w:color w:val="auto"/>
        </w:rPr>
        <w:t>2.2.6</w:t>
      </w:r>
      <w:r w:rsidRPr="00AC363E">
        <w:rPr>
          <w:rFonts w:ascii="Times New Roman" w:hAnsi="Times New Roman" w:cs="Times New Roman"/>
          <w:b/>
          <w:bCs/>
          <w:color w:val="auto"/>
        </w:rPr>
        <w:tab/>
        <w:t xml:space="preserve"> Siklus Hidup Pengembangan Sistem</w:t>
      </w:r>
      <w:bookmarkEnd w:id="46"/>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ngembangan sistem informasi yang berbasis komputer bisa menjadi tugas yang rumit yang membutuhkan banyak sumber daya dan bisa memakan waktu berbulan-bulan bahkan bertahun-tahun untuk menyelesaikannya. Pengembangan sistem melibatkan beberapa tahapan, mulai dari perencanaan hingga penerapan, operasionalisasi, dan pemeliharaan sistem. Jika operasi sistem yang sudah dikembangkan masih menghadapi masalah yang kritis dan tidak dapat diatasi selama pemeliharaan sistem, maka diperlukan pengembangan sistem baru untuk mengatasi masalah tersebut. Proses ini akan kembali ke tahap awal, yaitu tahap perencanaan sistem. Siklus ini dikenal sebagai siklus hidup suatu sistem (sistem siklus kehidupan). Daur atau siklus hidup pengembangan sistem adalah suatu bentuk yang digunakan untuk menggambarkan tahapan utama dan langkah-langkah dalam proses pengembangan sistem. Ide dari siklus kehidupan sistem adalah sederhana dan masuk akal. Dalam siklus hidup sistem, setiap bagian dari pengembangan sistem dibagi menjadi beberapa tahap kerja. Setiap tahapan ini memiliki ciri khasnya sendiri. Tahapan utama dalam siklus hidup pengembangan sistem bisa terdiri dari tahapan perencanaan sistem, analisis sistem, desain sistem, seleksi sistem, implementasi sistem, dan perawatan sistem. Tahapan-tahapan </w:t>
      </w:r>
      <w:r w:rsidRPr="00AC363E">
        <w:rPr>
          <w:rFonts w:ascii="Times New Roman" w:hAnsi="Times New Roman" w:cs="Times New Roman"/>
          <w:bCs/>
          <w:sz w:val="24"/>
          <w:szCs w:val="24"/>
        </w:rPr>
        <w:lastRenderedPageBreak/>
        <w:t xml:space="preserve">seperti ini sebenarnya adalah langkah-langkah dalam pengembangan sistem teknik. Pengembangan struktur bangunan, jaringan transmisi listrik, mesin-mesin, dan pabrik-pabrik kimia adalah contoh system teknik. Nampaknya daur hidup system teknik dan sistem informasi bisa serupa atau mirip. </w:t>
      </w:r>
    </w:p>
    <w:p w:rsidR="00405434" w:rsidRPr="00AC363E" w:rsidRDefault="00405434">
      <w:pPr>
        <w:spacing w:after="0" w:line="360" w:lineRule="auto"/>
        <w:ind w:firstLine="360"/>
        <w:rPr>
          <w:rFonts w:ascii="Times New Roman" w:hAnsi="Times New Roman" w:cs="Times New Roman"/>
          <w:bCs/>
          <w:szCs w:val="24"/>
        </w:rPr>
      </w:pPr>
    </w:p>
    <w:p w:rsidR="00405434" w:rsidRPr="00AC363E" w:rsidRDefault="00845063">
      <w:pPr>
        <w:spacing w:after="0" w:line="360" w:lineRule="auto"/>
        <w:rPr>
          <w:rFonts w:ascii="Times New Roman" w:hAnsi="Times New Roman" w:cs="Times New Roman"/>
          <w:b/>
          <w:sz w:val="24"/>
          <w:szCs w:val="24"/>
        </w:rPr>
      </w:pPr>
      <w:r w:rsidRPr="00AC363E">
        <w:rPr>
          <w:rFonts w:ascii="Times New Roman" w:hAnsi="Times New Roman" w:cs="Times New Roman"/>
          <w:bCs/>
          <w:sz w:val="24"/>
          <w:szCs w:val="24"/>
        </w:rPr>
        <w:t>Siklus hidup pengembangan sistem dengan langkah</w:t>
      </w:r>
      <w:r w:rsidRPr="00AC363E">
        <w:rPr>
          <w:rFonts w:ascii="Times New Roman" w:hAnsi="Times New Roman" w:cs="Times New Roman"/>
          <w:bCs/>
          <w:sz w:val="24"/>
          <w:szCs w:val="24"/>
          <w:lang w:val="en-US"/>
        </w:rPr>
        <w:t>-</w:t>
      </w:r>
      <w:r w:rsidRPr="00AC363E">
        <w:rPr>
          <w:rFonts w:ascii="Times New Roman" w:hAnsi="Times New Roman" w:cs="Times New Roman"/>
          <w:bCs/>
          <w:sz w:val="24"/>
          <w:szCs w:val="24"/>
        </w:rPr>
        <w:t>langkah utamanya yang akan digunakan adalah sebagai berikut :</w:t>
      </w:r>
    </w:p>
    <w:p w:rsidR="00405434" w:rsidRPr="00AC363E" w:rsidRDefault="00845063">
      <w:pPr>
        <w:autoSpaceDE w:val="0"/>
        <w:autoSpaceDN w:val="0"/>
        <w:adjustRightInd w:val="0"/>
        <w:spacing w:line="360" w:lineRule="auto"/>
        <w:ind w:left="284"/>
        <w:jc w:val="both"/>
        <w:rPr>
          <w:rFonts w:ascii="Times New Roman" w:hAnsi="Times New Roman" w:cs="Times New Roman"/>
          <w:b/>
          <w:sz w:val="24"/>
          <w:szCs w:val="24"/>
        </w:rPr>
      </w:pPr>
      <w:r w:rsidRPr="00AC363E">
        <w:rPr>
          <w:rFonts w:ascii="Times New Roman" w:hAnsi="Times New Roman" w:cs="Times New Roman"/>
          <w:b/>
          <w:noProof/>
          <w:lang w:val="en-US"/>
        </w:rPr>
        <mc:AlternateContent>
          <mc:Choice Requires="wps">
            <w:drawing>
              <wp:anchor distT="0" distB="0" distL="114300" distR="114300" simplePos="0" relativeHeight="251540480" behindDoc="1" locked="0" layoutInCell="1" allowOverlap="1" wp14:anchorId="6D12E941" wp14:editId="098B44C6">
                <wp:simplePos x="0" y="0"/>
                <wp:positionH relativeFrom="column">
                  <wp:posOffset>-8255</wp:posOffset>
                </wp:positionH>
                <wp:positionV relativeFrom="paragraph">
                  <wp:posOffset>2725420</wp:posOffset>
                </wp:positionV>
                <wp:extent cx="5038725"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rsidR="00EB334A" w:rsidRDefault="00EB334A">
                            <w:pPr>
                              <w:pStyle w:val="Caption"/>
                              <w:jc w:val="center"/>
                              <w:rPr>
                                <w:rFonts w:ascii="Times New Roman" w:hAnsi="Times New Roman" w:cs="Times New Roman"/>
                                <w:b/>
                                <w:bCs/>
                                <w:color w:val="auto"/>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6D12E941" id="_x0000_t202" coordsize="21600,21600" o:spt="202" path="m,l,21600r21600,l21600,xe">
                <v:stroke joinstyle="miter"/>
                <v:path gradientshapeok="t" o:connecttype="rect"/>
              </v:shapetype>
              <v:shape id="Text Box 5" o:spid="_x0000_s1026" type="#_x0000_t202" style="position:absolute;left:0;text-align:left;margin-left:-.65pt;margin-top:214.6pt;width:396.7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" stroked="f">
                <v:textbox style="mso-fit-shape-to-text:t" inset="0,0,0,0">
                  <w:txbxContent>
                    <w:p w:rsidR="00EB334A" w:rsidRDefault="00EB334A">
                      <w:pPr>
                        <w:pStyle w:val="Caption"/>
                        <w:jc w:val="center"/>
                        <w:rPr>
                          <w:rFonts w:ascii="Times New Roman" w:hAnsi="Times New Roman" w:cs="Times New Roman"/>
                          <w:b/>
                          <w:bCs/>
                          <w:color w:val="auto"/>
                          <w:sz w:val="24"/>
                          <w:szCs w:val="24"/>
                          <w:lang w:val="en-US"/>
                        </w:rPr>
                      </w:pPr>
                    </w:p>
                  </w:txbxContent>
                </v:textbox>
              </v:shape>
            </w:pict>
          </mc:Fallback>
        </mc:AlternateContent>
      </w:r>
      <w:r w:rsidRPr="00AC363E">
        <w:rPr>
          <w:rFonts w:ascii="Times New Roman" w:hAnsi="Times New Roman" w:cs="Times New Roman"/>
          <w:b/>
          <w:noProof/>
          <w:lang w:val="en-US"/>
        </w:rPr>
        <mc:AlternateContent>
          <mc:Choice Requires="wps">
            <w:drawing>
              <wp:anchor distT="0" distB="0" distL="114300" distR="114300" simplePos="0" relativeHeight="251543552" behindDoc="1" locked="0" layoutInCell="1" allowOverlap="1" wp14:anchorId="3EDA119C" wp14:editId="4EE2518E">
                <wp:simplePos x="0" y="0"/>
                <wp:positionH relativeFrom="column">
                  <wp:posOffset>-8255</wp:posOffset>
                </wp:positionH>
                <wp:positionV relativeFrom="paragraph">
                  <wp:posOffset>2725420</wp:posOffset>
                </wp:positionV>
                <wp:extent cx="5038725"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rsidR="00EB334A" w:rsidRDefault="00EB334A">
                            <w:pPr>
                              <w:pStyle w:val="Caption"/>
                              <w:rPr>
                                <w:rFonts w:ascii="Times New Roman" w:hAnsi="Times New Roman" w:cs="Times New Roman"/>
                                <w:sz w:val="24"/>
                                <w:szCs w:val="24"/>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3EDA119C" id="Text Box 6" o:spid="_x0000_s1027" type="#_x0000_t202" style="position:absolute;left:0;text-align:left;margin-left:-.65pt;margin-top:214.6pt;width:396.7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" stroked="f">
                <v:textbox style="mso-fit-shape-to-text:t" inset="0,0,0,0">
                  <w:txbxContent>
                    <w:p w:rsidR="00EB334A" w:rsidRDefault="00EB334A">
                      <w:pPr>
                        <w:pStyle w:val="Caption"/>
                        <w:rPr>
                          <w:rFonts w:ascii="Times New Roman" w:hAnsi="Times New Roman" w:cs="Times New Roman"/>
                          <w:sz w:val="24"/>
                          <w:szCs w:val="24"/>
                        </w:rPr>
                      </w:pPr>
                    </w:p>
                  </w:txbxContent>
                </v:textbox>
              </v:shape>
            </w:pict>
          </mc:Fallback>
        </mc:AlternateContent>
      </w:r>
      <w:r w:rsidRPr="00AC363E">
        <w:rPr>
          <w:rFonts w:ascii="Times New Roman" w:hAnsi="Times New Roman" w:cs="Times New Roman"/>
          <w:b/>
          <w:noProof/>
          <w:lang w:val="en-US"/>
        </w:rPr>
        <mc:AlternateContent>
          <mc:Choice Requires="wps">
            <w:drawing>
              <wp:anchor distT="0" distB="0" distL="114300" distR="114300" simplePos="0" relativeHeight="251546624" behindDoc="1" locked="0" layoutInCell="1" allowOverlap="1" wp14:anchorId="5B5FA427" wp14:editId="7F2957C3">
                <wp:simplePos x="0" y="0"/>
                <wp:positionH relativeFrom="column">
                  <wp:posOffset>-8255</wp:posOffset>
                </wp:positionH>
                <wp:positionV relativeFrom="paragraph">
                  <wp:posOffset>2725420</wp:posOffset>
                </wp:positionV>
                <wp:extent cx="503872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rsidR="00EB334A" w:rsidRDefault="00EB334A">
                            <w:pPr>
                              <w:pStyle w:val="Caption"/>
                              <w:jc w:val="center"/>
                              <w:rPr>
                                <w:rFonts w:ascii="Times New Roman" w:hAnsi="Times New Roman" w:cs="Times New Roman"/>
                                <w:color w:val="auto"/>
                                <w:sz w:val="24"/>
                                <w:szCs w:val="24"/>
                              </w:rPr>
                            </w:pPr>
                            <w:bookmarkStart w:id="47" w:name="_Toc149777679"/>
                            <w:r>
                              <w:rPr>
                                <w:rFonts w:ascii="Times New Roman" w:hAnsi="Times New Roman" w:cs="Times New Roman"/>
                                <w:b/>
                                <w:bCs/>
                                <w:color w:val="auto"/>
                                <w:sz w:val="24"/>
                                <w:szCs w:val="24"/>
                              </w:rPr>
                              <w:t xml:space="preserve">Gambar 2.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Gambar_2. \* ARABIC </w:instrText>
                            </w:r>
                            <w:r>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t xml:space="preserve"> </w:t>
                            </w:r>
                            <w:r>
                              <w:rPr>
                                <w:rFonts w:ascii="Times New Roman" w:hAnsi="Times New Roman" w:cs="Times New Roman"/>
                                <w:color w:val="auto"/>
                                <w:sz w:val="24"/>
                                <w:szCs w:val="24"/>
                              </w:rPr>
                              <w:t>Siklus Pengembangan Sistem Model Waterfal</w:t>
                            </w:r>
                            <w:bookmarkEnd w:id="47"/>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B5FA427" id="Text Box 7" o:spid="_x0000_s1028" type="#_x0000_t202" style="position:absolute;left:0;text-align:left;margin-left:-.65pt;margin-top:214.6pt;width:396.7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" stroked="f">
                <v:textbox style="mso-fit-shape-to-text:t" inset="0,0,0,0">
                  <w:txbxContent>
                    <w:p w:rsidR="00EB334A" w:rsidRDefault="00EB334A">
                      <w:pPr>
                        <w:pStyle w:val="Caption"/>
                        <w:jc w:val="center"/>
                        <w:rPr>
                          <w:rFonts w:ascii="Times New Roman" w:hAnsi="Times New Roman" w:cs="Times New Roman"/>
                          <w:color w:val="auto"/>
                          <w:sz w:val="24"/>
                          <w:szCs w:val="24"/>
                        </w:rPr>
                      </w:pPr>
                      <w:bookmarkStart w:id="48" w:name="_Toc149777679"/>
                      <w:r>
                        <w:rPr>
                          <w:rFonts w:ascii="Times New Roman" w:hAnsi="Times New Roman" w:cs="Times New Roman"/>
                          <w:b/>
                          <w:bCs/>
                          <w:color w:val="auto"/>
                          <w:sz w:val="24"/>
                          <w:szCs w:val="24"/>
                        </w:rPr>
                        <w:t xml:space="preserve">Gambar 2.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Gambar_2. \* ARABIC </w:instrText>
                      </w:r>
                      <w:r>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t xml:space="preserve"> </w:t>
                      </w:r>
                      <w:r>
                        <w:rPr>
                          <w:rFonts w:ascii="Times New Roman" w:hAnsi="Times New Roman" w:cs="Times New Roman"/>
                          <w:color w:val="auto"/>
                          <w:sz w:val="24"/>
                          <w:szCs w:val="24"/>
                        </w:rPr>
                        <w:t>Siklus Pengembangan Sistem Model Waterfal</w:t>
                      </w:r>
                      <w:bookmarkEnd w:id="48"/>
                    </w:p>
                  </w:txbxContent>
                </v:textbox>
              </v:shape>
            </w:pict>
          </mc:Fallback>
        </mc:AlternateContent>
      </w:r>
      <w:r w:rsidRPr="00AC363E">
        <w:rPr>
          <w:rFonts w:ascii="Times New Roman" w:hAnsi="Times New Roman" w:cs="Times New Roman"/>
          <w:b/>
          <w:noProof/>
          <w:szCs w:val="24"/>
          <w:lang w:val="en-US"/>
        </w:rPr>
        <w:drawing>
          <wp:anchor distT="0" distB="0" distL="114300" distR="114300" simplePos="0" relativeHeight="251537408" behindDoc="1" locked="0" layoutInCell="1" allowOverlap="1" wp14:anchorId="7018CDBF" wp14:editId="029A069C">
            <wp:simplePos x="0" y="0"/>
            <wp:positionH relativeFrom="margin">
              <wp:align>right</wp:align>
            </wp:positionH>
            <wp:positionV relativeFrom="paragraph">
              <wp:posOffset>58420</wp:posOffset>
            </wp:positionV>
            <wp:extent cx="5038725" cy="2609850"/>
            <wp:effectExtent l="0" t="0" r="9525" b="0"/>
            <wp:wrapNone/>
            <wp:docPr id="17" name="Picture 1" descr="waterf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descr="waterfal"/>
                    <pic:cNvPicPr>
                      <a:picLocks noChangeAspect="1" noChangeArrowheads="1"/>
                    </pic:cNvPicPr>
                  </pic:nvPicPr>
                  <pic:blipFill>
                    <a:blip r:embed="rId46" cstate="print"/>
                    <a:srcRect/>
                    <a:stretch>
                      <a:fillRect/>
                    </a:stretch>
                  </pic:blipFill>
                  <pic:spPr>
                    <a:xfrm>
                      <a:off x="0" y="0"/>
                      <a:ext cx="5038725" cy="2609850"/>
                    </a:xfrm>
                    <a:prstGeom prst="rect">
                      <a:avLst/>
                    </a:prstGeom>
                    <a:noFill/>
                    <a:ln w="9525">
                      <a:noFill/>
                      <a:miter lim="800000"/>
                      <a:headEnd/>
                      <a:tailEnd/>
                    </a:ln>
                  </pic:spPr>
                </pic:pic>
              </a:graphicData>
            </a:graphic>
          </wp:anchor>
        </w:drawing>
      </w:r>
    </w:p>
    <w:p w:rsidR="00405434" w:rsidRPr="00AC363E" w:rsidRDefault="00405434">
      <w:pPr>
        <w:tabs>
          <w:tab w:val="left" w:pos="720"/>
        </w:tabs>
        <w:spacing w:after="0" w:line="360" w:lineRule="auto"/>
        <w:jc w:val="center"/>
        <w:rPr>
          <w:rFonts w:ascii="Times New Roman" w:hAnsi="Times New Roman" w:cs="Times New Roman"/>
          <w:b/>
        </w:rPr>
      </w:pPr>
      <w:bookmarkStart w:id="49" w:name="_Toc357841280"/>
    </w:p>
    <w:p w:rsidR="00405434" w:rsidRPr="00AC363E" w:rsidRDefault="00405434">
      <w:pPr>
        <w:tabs>
          <w:tab w:val="left" w:pos="720"/>
        </w:tabs>
        <w:spacing w:after="0" w:line="360" w:lineRule="auto"/>
        <w:jc w:val="center"/>
        <w:rPr>
          <w:rFonts w:ascii="Times New Roman" w:hAnsi="Times New Roman" w:cs="Times New Roman"/>
          <w:b/>
        </w:rPr>
      </w:pPr>
    </w:p>
    <w:p w:rsidR="00405434" w:rsidRPr="00AC363E" w:rsidRDefault="00405434">
      <w:pPr>
        <w:tabs>
          <w:tab w:val="left" w:pos="720"/>
        </w:tabs>
        <w:spacing w:after="0" w:line="360" w:lineRule="auto"/>
        <w:rPr>
          <w:rFonts w:ascii="Times New Roman" w:hAnsi="Times New Roman" w:cs="Times New Roman"/>
          <w:b/>
        </w:rPr>
      </w:pPr>
    </w:p>
    <w:p w:rsidR="00405434" w:rsidRPr="00AC363E" w:rsidRDefault="00405434">
      <w:pPr>
        <w:tabs>
          <w:tab w:val="left" w:pos="720"/>
        </w:tabs>
        <w:spacing w:after="0" w:line="360" w:lineRule="auto"/>
        <w:jc w:val="center"/>
        <w:rPr>
          <w:rFonts w:ascii="Times New Roman" w:hAnsi="Times New Roman" w:cs="Times New Roman"/>
          <w:b/>
        </w:rPr>
      </w:pPr>
    </w:p>
    <w:p w:rsidR="00405434" w:rsidRPr="00AC363E" w:rsidRDefault="00405434">
      <w:pPr>
        <w:tabs>
          <w:tab w:val="left" w:pos="720"/>
        </w:tabs>
        <w:spacing w:after="0" w:line="360" w:lineRule="auto"/>
        <w:jc w:val="center"/>
        <w:rPr>
          <w:rFonts w:ascii="Times New Roman" w:hAnsi="Times New Roman" w:cs="Times New Roman"/>
          <w:b/>
        </w:rPr>
      </w:pPr>
    </w:p>
    <w:p w:rsidR="00405434" w:rsidRPr="00AC363E" w:rsidRDefault="00405434">
      <w:pPr>
        <w:tabs>
          <w:tab w:val="left" w:pos="720"/>
        </w:tabs>
        <w:spacing w:after="0" w:line="360" w:lineRule="auto"/>
        <w:jc w:val="center"/>
        <w:rPr>
          <w:rFonts w:ascii="Times New Roman" w:hAnsi="Times New Roman" w:cs="Times New Roman"/>
          <w:b/>
        </w:rPr>
      </w:pPr>
    </w:p>
    <w:p w:rsidR="00405434" w:rsidRPr="00AC363E" w:rsidRDefault="00405434">
      <w:pPr>
        <w:tabs>
          <w:tab w:val="left" w:pos="720"/>
        </w:tabs>
        <w:spacing w:after="0" w:line="360" w:lineRule="auto"/>
        <w:jc w:val="center"/>
        <w:rPr>
          <w:rFonts w:ascii="Times New Roman" w:hAnsi="Times New Roman" w:cs="Times New Roman"/>
          <w:b/>
        </w:rPr>
      </w:pPr>
    </w:p>
    <w:p w:rsidR="00405434" w:rsidRPr="00AC363E" w:rsidRDefault="00405434">
      <w:pPr>
        <w:tabs>
          <w:tab w:val="left" w:pos="720"/>
        </w:tabs>
        <w:spacing w:after="0" w:line="360" w:lineRule="auto"/>
        <w:jc w:val="center"/>
        <w:rPr>
          <w:rFonts w:ascii="Times New Roman" w:hAnsi="Times New Roman" w:cs="Times New Roman"/>
          <w:b/>
        </w:rPr>
      </w:pPr>
    </w:p>
    <w:p w:rsidR="00405434" w:rsidRPr="00AC363E" w:rsidRDefault="00405434">
      <w:pPr>
        <w:tabs>
          <w:tab w:val="left" w:pos="720"/>
        </w:tabs>
        <w:spacing w:after="0" w:line="360" w:lineRule="auto"/>
        <w:jc w:val="center"/>
        <w:rPr>
          <w:rFonts w:ascii="Times New Roman" w:hAnsi="Times New Roman" w:cs="Times New Roman"/>
          <w:b/>
        </w:rPr>
      </w:pPr>
    </w:p>
    <w:bookmarkEnd w:id="49"/>
    <w:p w:rsidR="00405434" w:rsidRPr="00AC363E" w:rsidRDefault="00845063">
      <w:pPr>
        <w:tabs>
          <w:tab w:val="left" w:pos="720"/>
        </w:tabs>
        <w:spacing w:after="0" w:line="360" w:lineRule="auto"/>
        <w:rPr>
          <w:rFonts w:ascii="Times New Roman" w:hAnsi="Times New Roman" w:cs="Times New Roman"/>
          <w:b/>
          <w:sz w:val="24"/>
          <w:lang w:val="sv-SE"/>
        </w:rPr>
      </w:pPr>
      <w:r w:rsidRPr="00AC363E">
        <w:rPr>
          <w:rFonts w:ascii="Times New Roman" w:hAnsi="Times New Roman" w:cs="Times New Roman"/>
          <w:b/>
          <w:sz w:val="24"/>
          <w:lang w:val="sv-SE"/>
        </w:rPr>
        <w:t xml:space="preserve">   </w:t>
      </w:r>
    </w:p>
    <w:p w:rsidR="00405434" w:rsidRPr="00AC363E" w:rsidRDefault="00405434">
      <w:pPr>
        <w:tabs>
          <w:tab w:val="left" w:pos="720"/>
          <w:tab w:val="left" w:pos="1701"/>
        </w:tabs>
        <w:spacing w:after="0" w:line="360" w:lineRule="auto"/>
        <w:jc w:val="both"/>
        <w:rPr>
          <w:rFonts w:ascii="Times New Roman" w:hAnsi="Times New Roman" w:cs="Times New Roman"/>
          <w:b/>
          <w:sz w:val="24"/>
          <w:szCs w:val="24"/>
        </w:rPr>
      </w:pPr>
    </w:p>
    <w:p w:rsidR="00405434" w:rsidRPr="00AC363E" w:rsidRDefault="00845063">
      <w:pPr>
        <w:pStyle w:val="Heading3"/>
        <w:numPr>
          <w:ilvl w:val="2"/>
          <w:numId w:val="20"/>
        </w:numPr>
        <w:tabs>
          <w:tab w:val="left" w:pos="426"/>
        </w:tabs>
        <w:spacing w:before="200" w:line="360" w:lineRule="auto"/>
        <w:jc w:val="both"/>
        <w:rPr>
          <w:rFonts w:ascii="Times New Roman" w:hAnsi="Times New Roman" w:cs="Times New Roman"/>
          <w:b/>
          <w:bCs/>
          <w:color w:val="auto"/>
          <w:lang w:val="sv-SE"/>
        </w:rPr>
      </w:pPr>
      <w:bookmarkStart w:id="50" w:name="_Toc366489345"/>
      <w:bookmarkStart w:id="51" w:name="_Toc153498403"/>
      <w:r w:rsidRPr="00AC363E">
        <w:rPr>
          <w:rFonts w:ascii="Times New Roman" w:hAnsi="Times New Roman" w:cs="Times New Roman"/>
          <w:b/>
          <w:bCs/>
          <w:color w:val="auto"/>
        </w:rPr>
        <w:t>Perencanaan</w:t>
      </w:r>
      <w:bookmarkEnd w:id="50"/>
      <w:r w:rsidRPr="00AC363E">
        <w:rPr>
          <w:rFonts w:ascii="Times New Roman" w:hAnsi="Times New Roman" w:cs="Times New Roman"/>
          <w:b/>
          <w:bCs/>
          <w:color w:val="auto"/>
        </w:rPr>
        <w:t xml:space="preserve"> Sistem</w:t>
      </w:r>
      <w:bookmarkEnd w:id="51"/>
    </w:p>
    <w:p w:rsidR="00405434" w:rsidRPr="00AC363E" w:rsidRDefault="00845063">
      <w:pPr>
        <w:autoSpaceDE w:val="0"/>
        <w:autoSpaceDN w:val="0"/>
        <w:adjustRightInd w:val="0"/>
        <w:spacing w:after="0"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Perencanaan sistem adalah istilah lain untuk sebuah konsep, di mana dalam pengembangan sistem atau perangkat lunak, konseptualisasi ini dilakukan dengan tujuan tertentu. Hariyanto (2004: 353) menyatakan bahwa tujuan konseptualisasi adalah untuk menciptakan spesifikasi perilaku sistem yang disepakati oleh pembeli, pengembang, pengguna, dan pihak terkait lainnya. Ini juga berfungsi sebagai kontrak resmi antara pengembang dan klien, serta menjadi panduan bagi pemrogram dalam mengimplementasikan sistem.”.</w:t>
      </w:r>
    </w:p>
    <w:p w:rsidR="00405434" w:rsidRPr="00AC363E" w:rsidRDefault="00845063">
      <w:pPr>
        <w:autoSpaceDE w:val="0"/>
        <w:autoSpaceDN w:val="0"/>
        <w:adjustRightInd w:val="0"/>
        <w:spacing w:after="0"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rencanaan atau planning adalah aspek-aspek yang terkait dengan penelitian tentang kebutuhan pengguna atau spesifikasi pengguna, penelitian kelayakan baik secara teknis maupun teknologi, dan penjadwalan pengembangan </w:t>
      </w:r>
      <w:r w:rsidRPr="00AC363E">
        <w:rPr>
          <w:rFonts w:ascii="Times New Roman" w:hAnsi="Times New Roman" w:cs="Times New Roman"/>
          <w:bCs/>
          <w:sz w:val="24"/>
          <w:szCs w:val="24"/>
        </w:rPr>
        <w:lastRenderedPageBreak/>
        <w:t>proyek system informasi dan/atau perangkat lunak. Pada tahap perencanaan ini, pengembang melakukan observasi untuk mempelajari calon pengguna dari system informasi atau perangkat lunak yang akan dikembangkan. Dalam pengembangan sistem atau perangkat lunak berorientasi objek yang menggunakan UML sebagai alat, semua masalah direpresentasikan sebagai use case untuk menggambarkan semua kebutuhan pengguna..</w:t>
      </w:r>
    </w:p>
    <w:p w:rsidR="00405434" w:rsidRPr="00AC363E" w:rsidRDefault="00405434">
      <w:pPr>
        <w:autoSpaceDE w:val="0"/>
        <w:autoSpaceDN w:val="0"/>
        <w:adjustRightInd w:val="0"/>
        <w:spacing w:after="0" w:line="360" w:lineRule="auto"/>
        <w:ind w:firstLine="709"/>
        <w:jc w:val="both"/>
        <w:rPr>
          <w:rFonts w:ascii="Times New Roman" w:hAnsi="Times New Roman" w:cs="Times New Roman"/>
          <w:b/>
          <w:bCs/>
          <w:sz w:val="24"/>
          <w:szCs w:val="24"/>
        </w:rPr>
      </w:pPr>
    </w:p>
    <w:p w:rsidR="00405434" w:rsidRPr="00AC363E" w:rsidRDefault="00845063">
      <w:pPr>
        <w:pStyle w:val="Heading3"/>
        <w:numPr>
          <w:ilvl w:val="2"/>
          <w:numId w:val="20"/>
        </w:numPr>
        <w:spacing w:line="360" w:lineRule="auto"/>
        <w:rPr>
          <w:rFonts w:ascii="Times New Roman" w:hAnsi="Times New Roman" w:cs="Times New Roman"/>
          <w:b/>
          <w:bCs/>
          <w:color w:val="auto"/>
          <w:lang w:val="en-US"/>
        </w:rPr>
      </w:pPr>
      <w:bookmarkStart w:id="52" w:name="_Toc153498404"/>
      <w:r w:rsidRPr="00AC363E">
        <w:rPr>
          <w:rFonts w:ascii="Times New Roman" w:hAnsi="Times New Roman" w:cs="Times New Roman"/>
          <w:b/>
          <w:bCs/>
          <w:color w:val="auto"/>
        </w:rPr>
        <w:t>Analis</w:t>
      </w:r>
      <w:r w:rsidRPr="00AC363E">
        <w:rPr>
          <w:rFonts w:ascii="Times New Roman" w:hAnsi="Times New Roman" w:cs="Times New Roman"/>
          <w:b/>
          <w:bCs/>
          <w:color w:val="auto"/>
          <w:lang w:val="en-US"/>
        </w:rPr>
        <w:t>a Sistem</w:t>
      </w:r>
      <w:bookmarkEnd w:id="52"/>
    </w:p>
    <w:p w:rsidR="00405434" w:rsidRPr="00AC363E" w:rsidRDefault="00845063">
      <w:pPr>
        <w:pStyle w:val="NoSpacing"/>
        <w:tabs>
          <w:tab w:val="left" w:pos="851"/>
        </w:tabs>
        <w:spacing w:line="360" w:lineRule="auto"/>
        <w:ind w:firstLine="851"/>
        <w:jc w:val="both"/>
        <w:rPr>
          <w:rFonts w:ascii="Times New Roman" w:hAnsi="Times New Roman" w:cs="Times New Roman"/>
          <w:bCs/>
          <w:sz w:val="24"/>
          <w:szCs w:val="24"/>
        </w:rPr>
      </w:pPr>
      <w:r w:rsidRPr="00AC363E">
        <w:rPr>
          <w:rFonts w:ascii="Times New Roman" w:hAnsi="Times New Roman" w:cs="Times New Roman"/>
          <w:bCs/>
          <w:sz w:val="24"/>
          <w:szCs w:val="24"/>
        </w:rPr>
        <w:t>Analisa sistem dapat dijelaskan sebagai proses memecah sistem informasi menjadi komponen-komponennya dengan tujuan mengidentifikasi dan mengevaluasi masalah, hambatan, dan kebutuhan yang ada, serta mengusulkan perbaikan yang diperlukan.</w:t>
      </w:r>
    </w:p>
    <w:p w:rsidR="00405434" w:rsidRPr="00AC363E" w:rsidRDefault="00845063">
      <w:pPr>
        <w:pStyle w:val="NoSpacing"/>
        <w:tabs>
          <w:tab w:val="left" w:pos="851"/>
        </w:tabs>
        <w:spacing w:line="360" w:lineRule="auto"/>
        <w:ind w:firstLine="851"/>
        <w:jc w:val="both"/>
        <w:rPr>
          <w:rFonts w:ascii="Times New Roman" w:hAnsi="Times New Roman" w:cs="Times New Roman"/>
          <w:bCs/>
          <w:sz w:val="24"/>
          <w:szCs w:val="24"/>
        </w:rPr>
      </w:pPr>
      <w:r w:rsidRPr="00AC363E">
        <w:rPr>
          <w:rFonts w:ascii="Times New Roman" w:hAnsi="Times New Roman" w:cs="Times New Roman"/>
          <w:bCs/>
          <w:sz w:val="24"/>
          <w:szCs w:val="24"/>
        </w:rPr>
        <w:t>Analisis sistem adalah ahli yang mempelajari masalah dan kebutuhan sebuah organisasi untuk menentukan bagaimana orang, data, proses, dan teknologi informasi dapat mencapai hasil optimal untuk bisnis.</w:t>
      </w:r>
    </w:p>
    <w:p w:rsidR="00405434" w:rsidRPr="00AC363E" w:rsidRDefault="00845063">
      <w:pPr>
        <w:pStyle w:val="NoSpacing"/>
        <w:tabs>
          <w:tab w:val="left" w:pos="851"/>
        </w:tabs>
        <w:spacing w:line="360" w:lineRule="auto"/>
        <w:ind w:firstLine="851"/>
        <w:jc w:val="both"/>
        <w:rPr>
          <w:rFonts w:ascii="Times New Roman" w:hAnsi="Times New Roman" w:cs="Times New Roman"/>
          <w:bCs/>
          <w:sz w:val="24"/>
          <w:szCs w:val="24"/>
        </w:rPr>
      </w:pPr>
      <w:r w:rsidRPr="00AC363E">
        <w:rPr>
          <w:rFonts w:ascii="Times New Roman" w:hAnsi="Times New Roman" w:cs="Times New Roman"/>
          <w:bCs/>
          <w:sz w:val="24"/>
          <w:szCs w:val="24"/>
        </w:rPr>
        <w:t>Analisis sistem melibatkan peran stakeholder sebagai fasilitator atau pelatih yang membantu mengatasi kesenjangan komunikasi yang mungkin timbul antara pemilik dengan pengguna sistem non-teknis, serta antara desainer dan pengembang sistem teknis.</w:t>
      </w:r>
    </w:p>
    <w:p w:rsidR="00405434" w:rsidRPr="00AC363E" w:rsidRDefault="00845063">
      <w:pPr>
        <w:pStyle w:val="NoSpacing"/>
        <w:spacing w:line="360" w:lineRule="auto"/>
        <w:ind w:firstLine="851"/>
        <w:jc w:val="both"/>
        <w:rPr>
          <w:rFonts w:ascii="Times New Roman" w:hAnsi="Times New Roman" w:cs="Times New Roman"/>
          <w:bCs/>
          <w:sz w:val="24"/>
          <w:szCs w:val="24"/>
        </w:rPr>
      </w:pPr>
      <w:r w:rsidRPr="00AC363E">
        <w:rPr>
          <w:rFonts w:ascii="Times New Roman" w:hAnsi="Times New Roman" w:cs="Times New Roman"/>
          <w:bCs/>
          <w:sz w:val="24"/>
          <w:szCs w:val="24"/>
        </w:rPr>
        <w:t>Whitten, et al. (2004:33) menyatakan bahwa "analisis sistem adalah studi tentang domain masalah bisnis untuk memberikan rekomendasi perbaikan dan menentukan persyaratan dan prioritas bisnis untuk solusi".</w:t>
      </w:r>
    </w:p>
    <w:p w:rsidR="00405434" w:rsidRPr="00AC363E" w:rsidRDefault="00845063">
      <w:pPr>
        <w:pStyle w:val="NoSpacing"/>
        <w:spacing w:line="360" w:lineRule="auto"/>
        <w:ind w:firstLine="851"/>
        <w:jc w:val="both"/>
        <w:rPr>
          <w:rFonts w:ascii="Times New Roman" w:hAnsi="Times New Roman" w:cs="Times New Roman"/>
          <w:bCs/>
          <w:sz w:val="24"/>
          <w:szCs w:val="24"/>
        </w:rPr>
      </w:pPr>
      <w:r w:rsidRPr="00AC363E">
        <w:rPr>
          <w:rFonts w:ascii="Times New Roman" w:hAnsi="Times New Roman" w:cs="Times New Roman"/>
          <w:bCs/>
          <w:sz w:val="24"/>
          <w:szCs w:val="24"/>
        </w:rPr>
        <w:t>Dampak teknologi objek sangat penting dalam analisis dan desain system. Sebelum ada teknologi objek, sebagian besar bahasa pemrograman didasarkan pada apa yang disebut metode terstruktur. Sebagai contoh, bahasa COBOL termasuk dalam domain 0, bersama dengan bahasa C, Fortran, Pascal, dan PL/I.  Oleh karena itu, metode analisis dan desain berorientasi objek telah menjadi pilihan utama dalam membangun sebagian besar system informasi saat ini.</w:t>
      </w:r>
    </w:p>
    <w:p w:rsidR="00405434" w:rsidRPr="00AC363E" w:rsidRDefault="00845063">
      <w:pPr>
        <w:pStyle w:val="NoSpacing"/>
        <w:spacing w:line="360" w:lineRule="auto"/>
        <w:ind w:firstLine="851"/>
        <w:jc w:val="both"/>
        <w:rPr>
          <w:rFonts w:ascii="Times New Roman" w:hAnsi="Times New Roman" w:cs="Times New Roman"/>
          <w:bCs/>
          <w:sz w:val="24"/>
          <w:szCs w:val="24"/>
        </w:rPr>
      </w:pPr>
      <w:r w:rsidRPr="00AC363E">
        <w:rPr>
          <w:rFonts w:ascii="Times New Roman" w:hAnsi="Times New Roman" w:cs="Times New Roman"/>
          <w:bCs/>
          <w:sz w:val="24"/>
          <w:szCs w:val="24"/>
        </w:rPr>
        <w:t xml:space="preserve">Selain memiliki keterampilan dalam analisis dan desain system formal, seorang analis juga perlu mengembangkan atau memiliki keterampilan, </w:t>
      </w:r>
      <w:r w:rsidRPr="00AC363E">
        <w:rPr>
          <w:rFonts w:ascii="Times New Roman" w:hAnsi="Times New Roman" w:cs="Times New Roman"/>
          <w:bCs/>
          <w:sz w:val="24"/>
          <w:szCs w:val="24"/>
        </w:rPr>
        <w:lastRenderedPageBreak/>
        <w:t>pengetahuan, dan karakter lainnya untuk menyelesaikan tugasnya. Hal ini termasuk:</w:t>
      </w:r>
    </w:p>
    <w:p w:rsidR="00405434" w:rsidRPr="00AC363E" w:rsidRDefault="00845063">
      <w:pPr>
        <w:pStyle w:val="NoSpacing"/>
        <w:numPr>
          <w:ilvl w:val="0"/>
          <w:numId w:val="21"/>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Pengalaman dan keahlian pemrograman komputer</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Sulit untuk membayangkan bagaimana para analis sistem dapat mempersiapkan bisnis dan spesifikasi teknis dengan cukup untuk programer jika mereka tidak memiliki pengalaman dalam pemrograman. Sebagian besar analis sistem harus memiliki pengetahuan dalam satu atau lebih bahasa pemrograman yang lebih kompleks.</w:t>
      </w:r>
    </w:p>
    <w:p w:rsidR="00405434" w:rsidRPr="00AC363E" w:rsidRDefault="00845063">
      <w:pPr>
        <w:pStyle w:val="NoSpacing"/>
        <w:numPr>
          <w:ilvl w:val="0"/>
          <w:numId w:val="21"/>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Pengetahuan umum proses dan teknologi bisnis</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Analis sistem perlu dapat berkomunikasi dengan para ahli bisnis untuk memahami masalah dan kebutuhan mereka. Bagi analis, sebagian besar pengetahuan ini didapatkan melalui pengalaman. Pada waktu yang sama, analis yang terinspirasi perlu memanfaatkan setiap kesempatan untuk menyelesaikan mata kuliah dasar teori bisnis.</w:t>
      </w:r>
    </w:p>
    <w:p w:rsidR="00405434" w:rsidRPr="00AC363E" w:rsidRDefault="00845063">
      <w:pPr>
        <w:pStyle w:val="NoSpacing"/>
        <w:spacing w:line="360" w:lineRule="auto"/>
        <w:ind w:firstLine="709"/>
        <w:jc w:val="both"/>
        <w:rPr>
          <w:rFonts w:ascii="Times New Roman" w:hAnsi="Times New Roman" w:cs="Times New Roman"/>
          <w:bCs/>
          <w:sz w:val="24"/>
          <w:szCs w:val="24"/>
        </w:rPr>
      </w:pPr>
      <w:r w:rsidRPr="00AC363E">
        <w:rPr>
          <w:rFonts w:ascii="Times New Roman" w:hAnsi="Times New Roman" w:cs="Times New Roman"/>
          <w:bCs/>
          <w:sz w:val="24"/>
          <w:szCs w:val="24"/>
        </w:rPr>
        <w:t>Tahap analisis merupakan tahap yang kritis dan sangat penting, karena kesalahan didalam tahap ini akan meyebabkan juga kesalahanditahap selanjutnya. Tahap analisa sistem mencakup studi kelayakan analisis kebutuhan.</w:t>
      </w:r>
    </w:p>
    <w:p w:rsidR="00405434" w:rsidRPr="00AC363E" w:rsidRDefault="00845063">
      <w:pPr>
        <w:pStyle w:val="NoSpacing"/>
        <w:numPr>
          <w:ilvl w:val="0"/>
          <w:numId w:val="22"/>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Studi Kelayakan</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Studi kelayakan digunakan untuk mengevaluasi kemungkinan keberhasilan solusi yang diusulkan. Tahapan ini berguna untuk memastikan bahwa solusi yang diusulkan dapat benar-benar dicapai dengan using sumber daya yang tersedia dan mempertimbangkan kendala yang ada di perusahaan serta dampaknya terhadap lingkungan sekitar. Tugas-tugas yang termasuk dalam studi kelayakan mencakup:</w:t>
      </w:r>
    </w:p>
    <w:p w:rsidR="00405434" w:rsidRPr="00AC363E" w:rsidRDefault="00845063">
      <w:pPr>
        <w:pStyle w:val="NoSpacing"/>
        <w:numPr>
          <w:ilvl w:val="0"/>
          <w:numId w:val="23"/>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nentuan masalah dan peluang yang dituju sistem.</w:t>
      </w:r>
    </w:p>
    <w:p w:rsidR="00405434" w:rsidRPr="00AC363E" w:rsidRDefault="00845063">
      <w:pPr>
        <w:pStyle w:val="NoSpacing"/>
        <w:numPr>
          <w:ilvl w:val="0"/>
          <w:numId w:val="23"/>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mbentukan sasaran sistem baru secara keseluruhan.</w:t>
      </w:r>
    </w:p>
    <w:p w:rsidR="00405434" w:rsidRPr="00AC363E" w:rsidRDefault="00845063">
      <w:pPr>
        <w:pStyle w:val="NoSpacing"/>
        <w:numPr>
          <w:ilvl w:val="0"/>
          <w:numId w:val="23"/>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ngidentifikasian para pemakai sistem.</w:t>
      </w:r>
    </w:p>
    <w:p w:rsidR="00405434" w:rsidRPr="00AC363E" w:rsidRDefault="00845063">
      <w:pPr>
        <w:pStyle w:val="NoSpacing"/>
        <w:numPr>
          <w:ilvl w:val="0"/>
          <w:numId w:val="23"/>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mbentukan lingkup sistem.</w:t>
      </w:r>
    </w:p>
    <w:p w:rsidR="00405434" w:rsidRPr="00AC363E" w:rsidRDefault="00845063">
      <w:pPr>
        <w:pStyle w:val="NoSpacing"/>
        <w:tabs>
          <w:tab w:val="left" w:pos="1155"/>
        </w:tabs>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ab/>
        <w:t>Selain itu, selama dalam tahapan studi kelayakan sistem analisis juga melakukan tugas-tugas sebagai berikut :</w:t>
      </w:r>
    </w:p>
    <w:p w:rsidR="00405434" w:rsidRPr="00AC363E" w:rsidRDefault="00845063">
      <w:pPr>
        <w:pStyle w:val="NoSpacing"/>
        <w:numPr>
          <w:ilvl w:val="0"/>
          <w:numId w:val="24"/>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ngusulan perangkat lunak dan perangkat keras untuk sistem baru.</w:t>
      </w:r>
    </w:p>
    <w:p w:rsidR="00405434" w:rsidRPr="00AC363E" w:rsidRDefault="00845063">
      <w:pPr>
        <w:pStyle w:val="NoSpacing"/>
        <w:numPr>
          <w:ilvl w:val="0"/>
          <w:numId w:val="24"/>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lastRenderedPageBreak/>
        <w:t>Pembuatan analisis untuk membuat atau membeli aplikasi.</w:t>
      </w:r>
    </w:p>
    <w:p w:rsidR="00405434" w:rsidRPr="00AC363E" w:rsidRDefault="00845063">
      <w:pPr>
        <w:pStyle w:val="NoSpacing"/>
        <w:numPr>
          <w:ilvl w:val="0"/>
          <w:numId w:val="24"/>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mbuatan analisis biaya/manfaat.</w:t>
      </w:r>
    </w:p>
    <w:p w:rsidR="00405434" w:rsidRPr="00AC363E" w:rsidRDefault="00845063">
      <w:pPr>
        <w:pStyle w:val="NoSpacing"/>
        <w:numPr>
          <w:ilvl w:val="0"/>
          <w:numId w:val="24"/>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Pengkajian terhadap resiko proyek.</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Studi kelayakan diukur dengan memperhatikan aspek teknologi, ekonomi,</w:t>
      </w:r>
      <w:r w:rsidRPr="00AC363E">
        <w:rPr>
          <w:rFonts w:ascii="Times New Roman" w:hAnsi="Times New Roman" w:cs="Times New Roman"/>
          <w:bCs/>
          <w:sz w:val="24"/>
          <w:szCs w:val="24"/>
          <w:lang w:val="en-US"/>
        </w:rPr>
        <w:t xml:space="preserve"> </w:t>
      </w:r>
      <w:r w:rsidRPr="00AC363E">
        <w:rPr>
          <w:rFonts w:ascii="Times New Roman" w:hAnsi="Times New Roman" w:cs="Times New Roman"/>
          <w:bCs/>
          <w:sz w:val="24"/>
          <w:szCs w:val="24"/>
        </w:rPr>
        <w:t xml:space="preserve">faktor organisasi dan kendala hukum, etika, dan yang lain (Turban, </w:t>
      </w:r>
      <w:r w:rsidRPr="00AC363E">
        <w:rPr>
          <w:rFonts w:ascii="Times New Roman" w:hAnsi="Times New Roman" w:cs="Times New Roman"/>
          <w:bCs/>
          <w:i/>
          <w:sz w:val="24"/>
          <w:szCs w:val="24"/>
        </w:rPr>
        <w:t>et, al,</w:t>
      </w:r>
      <w:r w:rsidRPr="00AC363E">
        <w:rPr>
          <w:rFonts w:ascii="Times New Roman" w:hAnsi="Times New Roman" w:cs="Times New Roman"/>
          <w:bCs/>
          <w:sz w:val="24"/>
          <w:szCs w:val="24"/>
        </w:rPr>
        <w:t xml:space="preserve"> 1999 dalam Abdul Kadir, 2003:403 ).</w:t>
      </w:r>
    </w:p>
    <w:p w:rsidR="00405434" w:rsidRPr="00AC363E" w:rsidRDefault="00845063">
      <w:pPr>
        <w:pStyle w:val="NoSpacing"/>
        <w:numPr>
          <w:ilvl w:val="0"/>
          <w:numId w:val="22"/>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Analisis kebutuhan</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360" w:firstLineChars="216" w:firstLine="518"/>
        <w:jc w:val="both"/>
        <w:rPr>
          <w:rFonts w:ascii="Times New Roman" w:hAnsi="Times New Roman" w:cs="Times New Roman"/>
          <w:bCs/>
          <w:sz w:val="24"/>
          <w:szCs w:val="24"/>
        </w:rPr>
      </w:pPr>
      <w:r w:rsidRPr="00AC363E">
        <w:rPr>
          <w:rFonts w:ascii="Times New Roman" w:hAnsi="Times New Roman" w:cs="Times New Roman"/>
          <w:bCs/>
          <w:sz w:val="24"/>
          <w:szCs w:val="24"/>
        </w:rPr>
        <w:t>Spesifikasi kebutuhan, juga disebut sebagai spesifikasi fungsional, dibuat melalui pelaksanaan analisis kebutuhan. Spesifikasi kebutuhan mencakup rincian lengkap tentang apa yang akan dilakukan oleh sistem saat diimplementasikan. Pengembang sistem, manajemen, pengguna yang akan menggunakan sistem di masa depan, dan mitra kerja lainnya (seperti auditor internal) menggunakan spesifikasi ini untuk mencapai kesepakatan.</w:t>
      </w:r>
    </w:p>
    <w:p w:rsidR="00405434" w:rsidRPr="00AC363E" w:rsidRDefault="00845063">
      <w:pPr>
        <w:pStyle w:val="NoSpacing"/>
        <w:spacing w:line="360" w:lineRule="auto"/>
        <w:ind w:left="360" w:firstLineChars="216" w:firstLine="518"/>
        <w:jc w:val="both"/>
        <w:rPr>
          <w:rFonts w:ascii="Times New Roman" w:hAnsi="Times New Roman" w:cs="Times New Roman"/>
          <w:bCs/>
          <w:sz w:val="24"/>
          <w:szCs w:val="24"/>
        </w:rPr>
      </w:pPr>
      <w:r w:rsidRPr="00AC363E">
        <w:rPr>
          <w:rFonts w:ascii="Times New Roman" w:hAnsi="Times New Roman" w:cs="Times New Roman"/>
          <w:bCs/>
          <w:sz w:val="24"/>
          <w:szCs w:val="24"/>
        </w:rPr>
        <w:t>Analisis kebutuhan ini penting untuk menentukan hasil yang akan dihasilkan oleh sistem, masukan yang dibutuhkan oleh sistem, luasnya proses yang digunakan untuk mengolah masukan menjadi hasil, volume data yang akan ditangani oleh sistem, jumlah pengguna dan kategori pengguna, dan kontrol sistem.</w:t>
      </w:r>
    </w:p>
    <w:p w:rsidR="00405434" w:rsidRPr="00AC363E" w:rsidRDefault="00845063">
      <w:pPr>
        <w:pStyle w:val="NoSpacing"/>
        <w:spacing w:line="360" w:lineRule="auto"/>
        <w:ind w:left="360"/>
        <w:jc w:val="both"/>
        <w:rPr>
          <w:rFonts w:ascii="Times New Roman" w:hAnsi="Times New Roman" w:cs="Times New Roman"/>
          <w:bCs/>
          <w:sz w:val="24"/>
          <w:szCs w:val="24"/>
          <w:lang w:val="en-US"/>
        </w:rPr>
      </w:pPr>
      <w:r w:rsidRPr="00AC363E">
        <w:rPr>
          <w:rFonts w:ascii="Times New Roman" w:hAnsi="Times New Roman" w:cs="Times New Roman"/>
          <w:bCs/>
          <w:sz w:val="24"/>
          <w:szCs w:val="24"/>
        </w:rPr>
        <w:t>Didalam tahap analisis ini sistem terdapat langkah-langkah dasar yang harus dilakukan oleh analisis sistem, yaitu sebagai berikut :</w:t>
      </w:r>
    </w:p>
    <w:p w:rsidR="00405434" w:rsidRPr="00AC363E" w:rsidRDefault="00845063">
      <w:pPr>
        <w:pStyle w:val="NoSpacing"/>
        <w:numPr>
          <w:ilvl w:val="0"/>
          <w:numId w:val="25"/>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i/>
          <w:sz w:val="24"/>
          <w:szCs w:val="24"/>
        </w:rPr>
        <w:t xml:space="preserve">Identify, </w:t>
      </w:r>
      <w:r w:rsidRPr="00AC363E">
        <w:rPr>
          <w:rFonts w:ascii="Times New Roman" w:hAnsi="Times New Roman" w:cs="Times New Roman"/>
          <w:bCs/>
          <w:sz w:val="24"/>
          <w:szCs w:val="24"/>
        </w:rPr>
        <w:t>yaitu mengidentifikasi masalah</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Langkah pertama dalam tahap analisis sistem adalah mengidentifikasi masalah. Masalah (masalah) dapat didefinisikan sebagai suatu pertanyaan yang diinginkan untuk dipecahkan. Tahap indentifikasi sebagai suatu masalah. Keberhasilan langkah-langkah berikutnya bergantung pada tahap identifikasi masalah..</w:t>
      </w:r>
    </w:p>
    <w:p w:rsidR="00405434" w:rsidRPr="00AC363E" w:rsidRDefault="00845063">
      <w:pPr>
        <w:pStyle w:val="NoSpacing"/>
        <w:numPr>
          <w:ilvl w:val="0"/>
          <w:numId w:val="25"/>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i/>
          <w:sz w:val="24"/>
          <w:szCs w:val="24"/>
        </w:rPr>
        <w:t>Understand,</w:t>
      </w:r>
      <w:r w:rsidRPr="00AC363E">
        <w:rPr>
          <w:rFonts w:ascii="Times New Roman" w:hAnsi="Times New Roman" w:cs="Times New Roman"/>
          <w:bCs/>
          <w:sz w:val="24"/>
          <w:szCs w:val="24"/>
        </w:rPr>
        <w:t xml:space="preserve"> yaitu memahami kerja dari sistem yang ada.</w:t>
      </w:r>
    </w:p>
    <w:p w:rsidR="00405434" w:rsidRPr="00AC363E" w:rsidRDefault="00845063">
      <w:pPr>
        <w:pStyle w:val="NoSpacing"/>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Langkah kedua dari tahap analisis sistem adalah memahami kerja dari sistem yang ada. Langkah ini dapat dilakukan dengan mempelajari operasi dari sistem ini diperlukan data yang dapat diperoleh dengan cara melakukan penelitian.</w:t>
      </w:r>
    </w:p>
    <w:p w:rsidR="00405434" w:rsidRPr="00AC363E" w:rsidRDefault="00845063">
      <w:pPr>
        <w:pStyle w:val="NoSpacing"/>
        <w:numPr>
          <w:ilvl w:val="0"/>
          <w:numId w:val="25"/>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i/>
          <w:sz w:val="24"/>
          <w:szCs w:val="24"/>
        </w:rPr>
        <w:lastRenderedPageBreak/>
        <w:t xml:space="preserve">Analyze, </w:t>
      </w:r>
      <w:r w:rsidRPr="00AC363E">
        <w:rPr>
          <w:rFonts w:ascii="Times New Roman" w:hAnsi="Times New Roman" w:cs="Times New Roman"/>
          <w:bCs/>
          <w:sz w:val="24"/>
          <w:szCs w:val="24"/>
        </w:rPr>
        <w:t xml:space="preserve">yaitu menganalisis sistem tanpa </w:t>
      </w:r>
      <w:r w:rsidR="003A75B1">
        <w:rPr>
          <w:rFonts w:ascii="Times New Roman" w:hAnsi="Times New Roman" w:cs="Times New Roman"/>
          <w:bCs/>
          <w:sz w:val="24"/>
          <w:szCs w:val="24"/>
          <w:lang w:val="en-US"/>
        </w:rPr>
        <w:t xml:space="preserve"> </w:t>
      </w:r>
      <w:r w:rsidRPr="00AC363E">
        <w:rPr>
          <w:rFonts w:ascii="Times New Roman" w:hAnsi="Times New Roman" w:cs="Times New Roman"/>
          <w:bCs/>
          <w:sz w:val="24"/>
          <w:szCs w:val="24"/>
        </w:rPr>
        <w:t>report</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lang w:val="en-US"/>
        </w:rPr>
      </w:pPr>
      <w:r w:rsidRPr="00AC363E">
        <w:rPr>
          <w:rFonts w:ascii="Times New Roman" w:hAnsi="Times New Roman" w:cs="Times New Roman"/>
          <w:bCs/>
          <w:sz w:val="24"/>
          <w:szCs w:val="24"/>
        </w:rPr>
        <w:t>Langkah ini dilakukan berdasarkan data yang telah diperoleh dari hasil penelitian yang telah dilakukan.</w:t>
      </w:r>
    </w:p>
    <w:p w:rsidR="00405434" w:rsidRPr="00AC363E" w:rsidRDefault="00845063">
      <w:pPr>
        <w:pStyle w:val="NoSpacing"/>
        <w:numPr>
          <w:ilvl w:val="0"/>
          <w:numId w:val="25"/>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i/>
          <w:sz w:val="24"/>
          <w:szCs w:val="24"/>
        </w:rPr>
        <w:t xml:space="preserve">Report, </w:t>
      </w:r>
      <w:r w:rsidRPr="00AC363E">
        <w:rPr>
          <w:rFonts w:ascii="Times New Roman" w:hAnsi="Times New Roman" w:cs="Times New Roman"/>
          <w:bCs/>
          <w:sz w:val="24"/>
          <w:szCs w:val="24"/>
        </w:rPr>
        <w:t>yaitu membuat laporan hasil analisis.</w:t>
      </w:r>
    </w:p>
    <w:p w:rsidR="00405434" w:rsidRPr="00AC363E" w:rsidRDefault="00845063">
      <w:pPr>
        <w:pStyle w:val="NoSpacing"/>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Tujuan utama dari pembuatan laporan hasil dilakukan ;</w:t>
      </w:r>
    </w:p>
    <w:p w:rsidR="00405434" w:rsidRPr="00AC363E" w:rsidRDefault="00845063">
      <w:pPr>
        <w:pStyle w:val="NoSpacing"/>
        <w:numPr>
          <w:ilvl w:val="0"/>
          <w:numId w:val="26"/>
        </w:numPr>
        <w:spacing w:line="360" w:lineRule="auto"/>
        <w:ind w:left="1080"/>
        <w:jc w:val="both"/>
        <w:rPr>
          <w:rFonts w:ascii="Times New Roman" w:hAnsi="Times New Roman" w:cs="Times New Roman"/>
          <w:bCs/>
          <w:sz w:val="24"/>
          <w:szCs w:val="24"/>
        </w:rPr>
      </w:pPr>
      <w:r w:rsidRPr="00AC363E">
        <w:rPr>
          <w:rFonts w:ascii="Times New Roman" w:hAnsi="Times New Roman" w:cs="Times New Roman"/>
          <w:bCs/>
          <w:sz w:val="24"/>
          <w:szCs w:val="24"/>
        </w:rPr>
        <w:t>Pelaporan bahwa analisi telah selesai dilakukan.</w:t>
      </w:r>
    </w:p>
    <w:p w:rsidR="00405434" w:rsidRPr="00AC363E" w:rsidRDefault="00845063">
      <w:pPr>
        <w:pStyle w:val="NoSpacing"/>
        <w:numPr>
          <w:ilvl w:val="0"/>
          <w:numId w:val="26"/>
        </w:numPr>
        <w:spacing w:line="360" w:lineRule="auto"/>
        <w:ind w:left="1080"/>
        <w:jc w:val="both"/>
        <w:rPr>
          <w:rFonts w:ascii="Times New Roman" w:hAnsi="Times New Roman" w:cs="Times New Roman"/>
          <w:bCs/>
          <w:sz w:val="24"/>
          <w:szCs w:val="24"/>
        </w:rPr>
      </w:pPr>
      <w:r w:rsidRPr="00AC363E">
        <w:rPr>
          <w:rFonts w:ascii="Times New Roman" w:hAnsi="Times New Roman" w:cs="Times New Roman"/>
          <w:bCs/>
          <w:sz w:val="24"/>
          <w:szCs w:val="24"/>
        </w:rPr>
        <w:t>Meluruskan kesalah pengertian mengenai apa yang telah ditemukan dan dianalisis oleh analis sistem tetapi tidak sesuai menurut manajemen.</w:t>
      </w:r>
    </w:p>
    <w:p w:rsidR="00405434" w:rsidRPr="00AC363E" w:rsidRDefault="00845063">
      <w:pPr>
        <w:pStyle w:val="Heading3"/>
        <w:spacing w:line="360" w:lineRule="auto"/>
        <w:rPr>
          <w:rFonts w:ascii="Times New Roman" w:hAnsi="Times New Roman" w:cs="Times New Roman"/>
          <w:b/>
          <w:bCs/>
          <w:color w:val="auto"/>
        </w:rPr>
      </w:pPr>
      <w:bookmarkStart w:id="53" w:name="_Toc153498405"/>
      <w:r w:rsidRPr="00AC363E">
        <w:rPr>
          <w:rFonts w:ascii="Times New Roman" w:hAnsi="Times New Roman" w:cs="Times New Roman"/>
          <w:b/>
          <w:bCs/>
          <w:color w:val="auto"/>
        </w:rPr>
        <w:t>2.2.9</w:t>
      </w:r>
      <w:r w:rsidRPr="00AC363E">
        <w:rPr>
          <w:rFonts w:ascii="Times New Roman" w:hAnsi="Times New Roman" w:cs="Times New Roman"/>
          <w:b/>
          <w:bCs/>
          <w:color w:val="auto"/>
        </w:rPr>
        <w:tab/>
        <w:t>Desain Sistem</w:t>
      </w:r>
      <w:bookmarkEnd w:id="53"/>
    </w:p>
    <w:p w:rsidR="00405434" w:rsidRPr="00AC363E" w:rsidRDefault="00845063">
      <w:pPr>
        <w:pStyle w:val="NoSpacing"/>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Setelah tahap analisis sistem selesai, maka analisis sistem telah memahami dengan baik apa yang perlu dilakukan. Sekarang adalah saat yang tepat bagi analisis sistem untuk mempertimbangkan cara membentuk sistem tersebut. Tahap ini dikenal sebagai desain sistem (system design).</w:t>
      </w:r>
    </w:p>
    <w:p w:rsidR="00405434" w:rsidRPr="00AC363E" w:rsidRDefault="00845063">
      <w:pPr>
        <w:pStyle w:val="NoSpacing"/>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Whitten, et al. (2004: 34) state that "</w:t>
      </w:r>
      <w:r w:rsidRPr="00AC363E">
        <w:rPr>
          <w:rFonts w:ascii="Times New Roman" w:hAnsi="Times New Roman" w:cs="Times New Roman"/>
          <w:bCs/>
          <w:i/>
          <w:iCs/>
          <w:sz w:val="24"/>
          <w:szCs w:val="24"/>
        </w:rPr>
        <w:t>System design is the technical and computer-based specification or instruction for the business requirements identified in system analysis</w:t>
      </w:r>
      <w:r w:rsidRPr="00AC363E">
        <w:rPr>
          <w:rFonts w:ascii="Times New Roman" w:hAnsi="Times New Roman" w:cs="Times New Roman"/>
          <w:bCs/>
          <w:sz w:val="24"/>
          <w:szCs w:val="24"/>
        </w:rPr>
        <w:t>."</w:t>
      </w:r>
    </w:p>
    <w:p w:rsidR="00405434" w:rsidRPr="00AC363E" w:rsidRDefault="00845063">
      <w:pPr>
        <w:pStyle w:val="NoSpacing"/>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Desain sistem adalah deskripsi atau petunjuk teknis dan berbasis komputer untuk kebutuhan bisnis yang diidentifikasi dalam analisis sistem.Driver teknologi sekarang ( dan dimasa depan ) paling berimpak pada proses dan keputusan desain sistem. Banyak organisasi mengidentifikasikan arsitektur teknologi informasi umum yang didasarkan pada driver-driver teknologi ini.</w:t>
      </w:r>
      <w:r w:rsidRPr="00AC363E">
        <w:rPr>
          <w:rFonts w:ascii="Times New Roman" w:hAnsi="Times New Roman" w:cs="Times New Roman"/>
          <w:bCs/>
          <w:sz w:val="24"/>
          <w:szCs w:val="24"/>
          <w:lang w:val="en-US"/>
        </w:rPr>
        <w:t xml:space="preserve"> </w:t>
      </w:r>
      <w:r w:rsidRPr="00AC363E">
        <w:rPr>
          <w:rFonts w:ascii="Times New Roman" w:hAnsi="Times New Roman" w:cs="Times New Roman"/>
          <w:bCs/>
          <w:sz w:val="24"/>
          <w:szCs w:val="24"/>
        </w:rPr>
        <w:t>Tahap desain sistem mempunyai dua tujuan utama, yaitu :</w:t>
      </w:r>
    </w:p>
    <w:p w:rsidR="00405434" w:rsidRPr="00AC363E" w:rsidRDefault="00845063">
      <w:pPr>
        <w:pStyle w:val="NoSpacing"/>
        <w:numPr>
          <w:ilvl w:val="0"/>
          <w:numId w:val="27"/>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Untuk memenuhi kebutuhan kepada pemakai system.</w:t>
      </w:r>
    </w:p>
    <w:p w:rsidR="00405434" w:rsidRPr="00AC363E" w:rsidRDefault="00845063">
      <w:pPr>
        <w:pStyle w:val="NoSpacing"/>
        <w:numPr>
          <w:ilvl w:val="0"/>
          <w:numId w:val="27"/>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Untuk memberikan gambaran yang jelas dan rancang bangun yang lengkap kepada pemogram computer dan ahli-ahli teknik lainnya.</w:t>
      </w:r>
    </w:p>
    <w:p w:rsidR="00405434" w:rsidRPr="00AC363E" w:rsidRDefault="00845063">
      <w:pPr>
        <w:pStyle w:val="NoSpacing"/>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Perancangan sistem adalah keinginan untuk membuat desain teknis berdasarkan evaluasi yang dilakukan pada analisis. Perancangan di sini bertujuan sebagai proses pemahaman dan perancangan suatu sistem berbasis komputer yang akan menghasilkan komputerisasi.</w:t>
      </w:r>
    </w:p>
    <w:p w:rsidR="00405434" w:rsidRPr="00AC363E" w:rsidRDefault="00845063">
      <w:pPr>
        <w:pStyle w:val="NoSpacing"/>
        <w:spacing w:line="360" w:lineRule="auto"/>
        <w:ind w:firstLine="720"/>
        <w:jc w:val="both"/>
        <w:rPr>
          <w:rFonts w:ascii="Times New Roman" w:hAnsi="Times New Roman" w:cs="Times New Roman"/>
          <w:bCs/>
          <w:sz w:val="24"/>
          <w:szCs w:val="24"/>
          <w:lang w:val="en-US"/>
        </w:rPr>
      </w:pPr>
      <w:r w:rsidRPr="00AC363E">
        <w:rPr>
          <w:rFonts w:ascii="Times New Roman" w:hAnsi="Times New Roman" w:cs="Times New Roman"/>
          <w:bCs/>
          <w:sz w:val="24"/>
          <w:szCs w:val="24"/>
        </w:rPr>
        <w:lastRenderedPageBreak/>
        <w:t>Dengan begitu, kegiatan perancangan sistem bertujuan untuk menciptakan sebuah sistem komputer. Komputerisasi adalah proses atau sistem pengolahan data menggunakan komputer sebagai alat bantu. Perencanaan sistem dilakukan setelah tahap analisis sistem selesai dilaksanakan yang kemudian akan menghasilkan hasil berupa kebutuhan yang akan dijadikan dasar untuk merencanakan sistem tersebut.</w:t>
      </w:r>
    </w:p>
    <w:p w:rsidR="00405434" w:rsidRPr="00AC363E" w:rsidRDefault="00845063">
      <w:pPr>
        <w:pStyle w:val="NoSpacing"/>
        <w:spacing w:line="360" w:lineRule="auto"/>
        <w:ind w:firstLine="360"/>
        <w:jc w:val="both"/>
        <w:rPr>
          <w:rFonts w:ascii="Times New Roman" w:hAnsi="Times New Roman" w:cs="Times New Roman"/>
          <w:bCs/>
          <w:sz w:val="24"/>
          <w:szCs w:val="24"/>
        </w:rPr>
      </w:pPr>
      <w:r w:rsidRPr="00AC363E">
        <w:rPr>
          <w:rFonts w:ascii="Times New Roman" w:hAnsi="Times New Roman" w:cs="Times New Roman"/>
          <w:bCs/>
          <w:sz w:val="24"/>
          <w:szCs w:val="24"/>
        </w:rPr>
        <w:t>Perancangan sistem terbagi dua, yaitu :</w:t>
      </w:r>
    </w:p>
    <w:p w:rsidR="00405434" w:rsidRPr="00AC363E" w:rsidRDefault="00845063">
      <w:pPr>
        <w:pStyle w:val="NoSpacing"/>
        <w:numPr>
          <w:ilvl w:val="0"/>
          <w:numId w:val="28"/>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Per</w:t>
      </w:r>
      <w:r w:rsidRPr="00AC363E">
        <w:rPr>
          <w:rFonts w:ascii="Times New Roman" w:hAnsi="Times New Roman" w:cs="Times New Roman"/>
          <w:bCs/>
          <w:sz w:val="24"/>
          <w:szCs w:val="24"/>
          <w:lang w:val="en-US"/>
        </w:rPr>
        <w:t>a</w:t>
      </w:r>
      <w:r w:rsidRPr="00AC363E">
        <w:rPr>
          <w:rFonts w:ascii="Times New Roman" w:hAnsi="Times New Roman" w:cs="Times New Roman"/>
          <w:bCs/>
          <w:sz w:val="24"/>
          <w:szCs w:val="24"/>
        </w:rPr>
        <w:t>ncangan konseptual</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Perancangan konseptual sering kali disebut sebagai perancangan logis. Pada tahap perancangan ini, kebutuhan pengguna dan solusi untuk masalah yang telah diidentifikasi selama analisis sistem akan dimulai untuk diimplementasikan. Ada tiga tahapan penting yang dilakukan dalam perancangan konseptual, yaitu mengevaluasi alternatif rancangan, menyiapkan spesifikasi rancangan, dan menyiapkan laporan rancangan sistem secara konseptual..</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Menurut Romney, et al. 1997 dalam abdul kadir (2003 :407 ) evaluasi yang dilakukan mengandung hal-hal berikut :</w:t>
      </w:r>
    </w:p>
    <w:p w:rsidR="00405434" w:rsidRPr="00AC363E" w:rsidRDefault="00845063">
      <w:pPr>
        <w:pStyle w:val="NoSpacing"/>
        <w:numPr>
          <w:ilvl w:val="0"/>
          <w:numId w:val="29"/>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Bagaiamana alternatif-alternatif tersebut memenuhi sasaran sistem dan organisasi dengan baik ?</w:t>
      </w:r>
    </w:p>
    <w:p w:rsidR="00405434" w:rsidRPr="00AC363E" w:rsidRDefault="00845063">
      <w:pPr>
        <w:pStyle w:val="NoSpacing"/>
        <w:numPr>
          <w:ilvl w:val="0"/>
          <w:numId w:val="29"/>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Bagaimana alternatif-alternatif tersebut memenuhi kebutuhan pemakai dengan baik ?</w:t>
      </w:r>
    </w:p>
    <w:p w:rsidR="00405434" w:rsidRPr="00AC363E" w:rsidRDefault="00845063">
      <w:pPr>
        <w:pStyle w:val="NoSpacing"/>
        <w:numPr>
          <w:ilvl w:val="0"/>
          <w:numId w:val="29"/>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Apakah alternatif-alternatif tersebut layak secara ekonomi ?</w:t>
      </w:r>
    </w:p>
    <w:p w:rsidR="00405434" w:rsidRPr="00AC363E" w:rsidRDefault="00845063">
      <w:pPr>
        <w:pStyle w:val="NoSpacing"/>
        <w:numPr>
          <w:ilvl w:val="0"/>
          <w:numId w:val="29"/>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 xml:space="preserve">Apa saja keuntungan dan masing- masing </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Setelah alternatif rancangan dipilih, tahap</w:t>
      </w:r>
      <w:r w:rsidRPr="00AC363E">
        <w:rPr>
          <w:rFonts w:ascii="Times New Roman" w:hAnsi="Times New Roman" w:cs="Times New Roman"/>
          <w:bCs/>
          <w:sz w:val="24"/>
          <w:szCs w:val="24"/>
          <w:lang w:val="en-US"/>
        </w:rPr>
        <w:t>s</w:t>
      </w:r>
      <w:r w:rsidRPr="00AC363E">
        <w:rPr>
          <w:rFonts w:ascii="Times New Roman" w:hAnsi="Times New Roman" w:cs="Times New Roman"/>
          <w:bCs/>
          <w:sz w:val="24"/>
          <w:szCs w:val="24"/>
        </w:rPr>
        <w:t xml:space="preserve"> selanjutnya adalah penyiapan spesikasi rancangan, yang mencakup elemen- elemen sebagai berikut :</w:t>
      </w:r>
    </w:p>
    <w:p w:rsidR="00405434" w:rsidRPr="00AC363E" w:rsidRDefault="00845063">
      <w:pPr>
        <w:pStyle w:val="NoSpacing"/>
        <w:numPr>
          <w:ilvl w:val="0"/>
          <w:numId w:val="30"/>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Keluaran</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Rancangan laporan mencakup frekuensi laporan (setiap hari, setiap minggu, dan sebagainya), isi laporan, dan apakah laporan perlu ditampilkan pada layar atau dicetak.</w:t>
      </w:r>
    </w:p>
    <w:p w:rsidR="00405434" w:rsidRPr="00AC363E" w:rsidRDefault="00405434">
      <w:pPr>
        <w:pStyle w:val="NoSpacing"/>
        <w:spacing w:line="360" w:lineRule="auto"/>
        <w:ind w:left="720"/>
        <w:jc w:val="both"/>
        <w:rPr>
          <w:rFonts w:ascii="Times New Roman" w:hAnsi="Times New Roman" w:cs="Times New Roman"/>
          <w:bCs/>
          <w:sz w:val="24"/>
          <w:szCs w:val="24"/>
        </w:rPr>
      </w:pPr>
    </w:p>
    <w:p w:rsidR="00405434" w:rsidRPr="00AC363E" w:rsidRDefault="00405434">
      <w:pPr>
        <w:pStyle w:val="NoSpacing"/>
        <w:spacing w:line="360" w:lineRule="auto"/>
        <w:ind w:left="720"/>
        <w:jc w:val="both"/>
        <w:rPr>
          <w:rFonts w:ascii="Times New Roman" w:hAnsi="Times New Roman" w:cs="Times New Roman"/>
          <w:bCs/>
          <w:sz w:val="24"/>
          <w:szCs w:val="24"/>
        </w:rPr>
      </w:pPr>
    </w:p>
    <w:p w:rsidR="00405434" w:rsidRPr="00AC363E" w:rsidRDefault="00845063">
      <w:pPr>
        <w:pStyle w:val="NoSpacing"/>
        <w:numPr>
          <w:ilvl w:val="0"/>
          <w:numId w:val="30"/>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lastRenderedPageBreak/>
        <w:t>Penyiapan data</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lang w:val="en-US"/>
        </w:rPr>
      </w:pPr>
      <w:r w:rsidRPr="00AC363E">
        <w:rPr>
          <w:rFonts w:ascii="Times New Roman" w:hAnsi="Times New Roman" w:cs="Times New Roman"/>
          <w:bCs/>
          <w:sz w:val="24"/>
          <w:szCs w:val="24"/>
        </w:rPr>
        <w:t>Dalam hal ini, semua data yang diperlukan untuk membentuk laporan ditentukan lebih detail,termasuk ukuran data dan letaknya dalam berkas.</w:t>
      </w:r>
    </w:p>
    <w:p w:rsidR="00405434" w:rsidRPr="00AC363E" w:rsidRDefault="00845063">
      <w:pPr>
        <w:pStyle w:val="NoSpacing"/>
        <w:numPr>
          <w:ilvl w:val="0"/>
          <w:numId w:val="30"/>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Masukan</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Rancangan masukan meliputi data yang perlu dimasukan kedalam sistem.</w:t>
      </w:r>
    </w:p>
    <w:p w:rsidR="00405434" w:rsidRPr="00AC363E" w:rsidRDefault="00845063">
      <w:pPr>
        <w:pStyle w:val="NoSpacing"/>
        <w:numPr>
          <w:ilvl w:val="0"/>
          <w:numId w:val="30"/>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Prosedur pemrosesan dan operasi</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lang w:val="en-US"/>
        </w:rPr>
      </w:pPr>
      <w:r w:rsidRPr="00AC363E">
        <w:rPr>
          <w:rFonts w:ascii="Times New Roman" w:hAnsi="Times New Roman" w:cs="Times New Roman"/>
          <w:bCs/>
          <w:sz w:val="24"/>
          <w:szCs w:val="24"/>
        </w:rPr>
        <w:t>Rancangan ini menjelaskan bagaimana data dimasukan diproses dan disimpan dalam rangka untuk menghasilkan laporan.</w:t>
      </w:r>
    </w:p>
    <w:p w:rsidR="00405434" w:rsidRPr="00AC363E" w:rsidRDefault="00845063">
      <w:pPr>
        <w:pStyle w:val="NoSpacing"/>
        <w:numPr>
          <w:ilvl w:val="0"/>
          <w:numId w:val="28"/>
        </w:numPr>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Perancangan fisik</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360"/>
        <w:jc w:val="both"/>
        <w:rPr>
          <w:rFonts w:ascii="Times New Roman" w:hAnsi="Times New Roman" w:cs="Times New Roman"/>
          <w:bCs/>
          <w:sz w:val="24"/>
          <w:szCs w:val="24"/>
        </w:rPr>
      </w:pPr>
      <w:r w:rsidRPr="00AC363E">
        <w:rPr>
          <w:rFonts w:ascii="Times New Roman" w:hAnsi="Times New Roman" w:cs="Times New Roman"/>
          <w:bCs/>
          <w:sz w:val="24"/>
          <w:szCs w:val="24"/>
        </w:rPr>
        <w:t>Pada tahap ini, rancangan yang masih dalam bentuk konsep diubah menjadi bentuk fisik untuk menghasilkan spesifikasi lengkap mengenai modul sistem dan antarmuka antar modul, serta rancangan basis data secara fisik.</w:t>
      </w:r>
    </w:p>
    <w:p w:rsidR="00405434" w:rsidRPr="00AC363E" w:rsidRDefault="00845063">
      <w:pPr>
        <w:pStyle w:val="NoSpacing"/>
        <w:spacing w:line="360" w:lineRule="auto"/>
        <w:ind w:left="360"/>
        <w:jc w:val="both"/>
        <w:rPr>
          <w:rFonts w:ascii="Times New Roman" w:hAnsi="Times New Roman" w:cs="Times New Roman"/>
          <w:bCs/>
          <w:sz w:val="24"/>
          <w:szCs w:val="24"/>
          <w:lang w:val="en-US"/>
        </w:rPr>
      </w:pPr>
      <w:r w:rsidRPr="00AC363E">
        <w:rPr>
          <w:rFonts w:ascii="Times New Roman" w:hAnsi="Times New Roman" w:cs="Times New Roman"/>
          <w:bCs/>
          <w:sz w:val="24"/>
          <w:szCs w:val="24"/>
        </w:rPr>
        <w:t>Beberapa hasil akhir setelah tahap perancangan fisik selesai :</w:t>
      </w:r>
    </w:p>
    <w:p w:rsidR="00405434" w:rsidRPr="00AC363E" w:rsidRDefault="00845063">
      <w:pPr>
        <w:pStyle w:val="NoSpacing"/>
        <w:numPr>
          <w:ilvl w:val="0"/>
          <w:numId w:val="31"/>
        </w:numPr>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Rancangan keluaran</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20"/>
        <w:jc w:val="both"/>
        <w:rPr>
          <w:rFonts w:ascii="Times New Roman" w:hAnsi="Times New Roman" w:cs="Times New Roman"/>
          <w:bCs/>
          <w:sz w:val="24"/>
          <w:szCs w:val="24"/>
        </w:rPr>
      </w:pPr>
      <w:r w:rsidRPr="00AC363E">
        <w:rPr>
          <w:rFonts w:ascii="Times New Roman" w:hAnsi="Times New Roman" w:cs="Times New Roman"/>
          <w:bCs/>
          <w:sz w:val="24"/>
          <w:szCs w:val="24"/>
        </w:rPr>
        <w:t>Rancangan keluaran berupa bentuk laporan dan rancangan dokumen</w:t>
      </w:r>
    </w:p>
    <w:p w:rsidR="00405434" w:rsidRPr="00AC363E" w:rsidRDefault="00845063">
      <w:pPr>
        <w:pStyle w:val="NoSpacing"/>
        <w:numPr>
          <w:ilvl w:val="0"/>
          <w:numId w:val="31"/>
        </w:numPr>
        <w:spacing w:line="360" w:lineRule="auto"/>
        <w:ind w:left="709" w:hanging="383"/>
        <w:jc w:val="both"/>
        <w:rPr>
          <w:rFonts w:ascii="Times New Roman" w:hAnsi="Times New Roman" w:cs="Times New Roman"/>
          <w:bCs/>
          <w:sz w:val="24"/>
          <w:szCs w:val="24"/>
          <w:lang w:val="en-US"/>
        </w:rPr>
      </w:pPr>
      <w:r w:rsidRPr="00AC363E">
        <w:rPr>
          <w:rFonts w:ascii="Times New Roman" w:hAnsi="Times New Roman" w:cs="Times New Roman"/>
          <w:bCs/>
          <w:sz w:val="24"/>
          <w:szCs w:val="24"/>
        </w:rPr>
        <w:t>Rancangan masukan</w:t>
      </w:r>
      <w:r w:rsidRPr="00AC363E">
        <w:rPr>
          <w:rFonts w:ascii="Times New Roman" w:hAnsi="Times New Roman" w:cs="Times New Roman"/>
          <w:bCs/>
          <w:sz w:val="24"/>
          <w:szCs w:val="24"/>
          <w:lang w:val="en-US"/>
        </w:rPr>
        <w:t>.</w:t>
      </w:r>
    </w:p>
    <w:p w:rsidR="00405434" w:rsidRPr="00AC363E" w:rsidRDefault="00845063">
      <w:pPr>
        <w:pStyle w:val="NoSpacing"/>
        <w:numPr>
          <w:ilvl w:val="0"/>
          <w:numId w:val="31"/>
        </w:numPr>
        <w:spacing w:line="360" w:lineRule="auto"/>
        <w:ind w:left="709" w:hanging="383"/>
        <w:jc w:val="both"/>
        <w:rPr>
          <w:rFonts w:ascii="Times New Roman" w:hAnsi="Times New Roman" w:cs="Times New Roman"/>
          <w:bCs/>
          <w:sz w:val="24"/>
          <w:szCs w:val="24"/>
        </w:rPr>
      </w:pPr>
      <w:r w:rsidRPr="00AC363E">
        <w:rPr>
          <w:rFonts w:ascii="Times New Roman" w:hAnsi="Times New Roman" w:cs="Times New Roman"/>
          <w:bCs/>
          <w:sz w:val="24"/>
          <w:szCs w:val="24"/>
        </w:rPr>
        <w:t>Rancangan masukan berupa rancangan layar untuk pemasukan data.</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ancangan antarmuka pemakai dengan sistem</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ancangan ini merupakan suatu rancangan interaksi antara pengguna dan sistem.Contohnya: termasuk menu, ikon, dan sebagainya.</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 xml:space="preserve">Rancangan </w:t>
      </w:r>
      <w:r w:rsidRPr="00AC363E">
        <w:rPr>
          <w:rFonts w:ascii="Times New Roman" w:hAnsi="Times New Roman" w:cs="Times New Roman"/>
          <w:bCs/>
          <w:i/>
          <w:sz w:val="24"/>
          <w:szCs w:val="24"/>
        </w:rPr>
        <w:t>platform</w:t>
      </w:r>
      <w:r w:rsidRPr="00AC363E">
        <w:rPr>
          <w:rFonts w:ascii="Times New Roman" w:hAnsi="Times New Roman" w:cs="Times New Roman"/>
          <w:bCs/>
          <w:i/>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 xml:space="preserve">Rancangan ini berupa rancangan yang menentukan </w:t>
      </w:r>
      <w:r w:rsidRPr="00AC363E">
        <w:rPr>
          <w:rFonts w:ascii="Times New Roman" w:hAnsi="Times New Roman" w:cs="Times New Roman"/>
          <w:bCs/>
          <w:i/>
          <w:sz w:val="24"/>
          <w:szCs w:val="24"/>
        </w:rPr>
        <w:t>hardware</w:t>
      </w:r>
      <w:r w:rsidRPr="00AC363E">
        <w:rPr>
          <w:rFonts w:ascii="Times New Roman" w:hAnsi="Times New Roman" w:cs="Times New Roman"/>
          <w:bCs/>
          <w:sz w:val="24"/>
          <w:szCs w:val="24"/>
        </w:rPr>
        <w:t xml:space="preserve">(perangkat keras) dan </w:t>
      </w:r>
      <w:r w:rsidRPr="00AC363E">
        <w:rPr>
          <w:rFonts w:ascii="Times New Roman" w:hAnsi="Times New Roman" w:cs="Times New Roman"/>
          <w:bCs/>
          <w:i/>
          <w:sz w:val="24"/>
          <w:szCs w:val="24"/>
        </w:rPr>
        <w:t xml:space="preserve">software </w:t>
      </w:r>
      <w:r w:rsidRPr="00AC363E">
        <w:rPr>
          <w:rFonts w:ascii="Times New Roman" w:hAnsi="Times New Roman" w:cs="Times New Roman"/>
          <w:bCs/>
          <w:sz w:val="24"/>
          <w:szCs w:val="24"/>
        </w:rPr>
        <w:t>(perangkat lunak) yang akan digunakan.</w:t>
      </w:r>
    </w:p>
    <w:p w:rsidR="00405434" w:rsidRPr="00AC363E" w:rsidRDefault="00845063">
      <w:pPr>
        <w:pStyle w:val="NoSpacing"/>
        <w:numPr>
          <w:ilvl w:val="0"/>
          <w:numId w:val="31"/>
        </w:numPr>
        <w:spacing w:line="360" w:lineRule="auto"/>
        <w:ind w:left="709" w:hanging="337"/>
        <w:jc w:val="both"/>
        <w:rPr>
          <w:rFonts w:ascii="Times New Roman" w:hAnsi="Times New Roman" w:cs="Times New Roman"/>
          <w:bCs/>
          <w:sz w:val="24"/>
          <w:szCs w:val="24"/>
        </w:rPr>
      </w:pPr>
      <w:r w:rsidRPr="00AC363E">
        <w:rPr>
          <w:rFonts w:ascii="Times New Roman" w:hAnsi="Times New Roman" w:cs="Times New Roman"/>
          <w:bCs/>
          <w:sz w:val="24"/>
          <w:szCs w:val="24"/>
        </w:rPr>
        <w:t>Rancangan ini berupa rancangan-rancangan berkas dalam basis data, termasuk penentuan kapasitas masing-masing.</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ancangan modul</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ancangan ini adalah sebuah rancangan program yang dilengkapi dengan algoritma (metode kerja modul/program).</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ancangan control</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ancangan ini adalah sebuah rencana yang berisi kontrol-kontrol yang digunakan dalam sistem, seperti validasi, otorisasi, dan audit data.</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lastRenderedPageBreak/>
        <w:t>Dokumentasi</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lang w:val="en-US"/>
        </w:rPr>
      </w:pPr>
      <w:r w:rsidRPr="00AC363E">
        <w:rPr>
          <w:rFonts w:ascii="Times New Roman" w:hAnsi="Times New Roman" w:cs="Times New Roman"/>
          <w:bCs/>
          <w:sz w:val="24"/>
          <w:szCs w:val="24"/>
        </w:rPr>
        <w:t>Berupa hasil dokumentasi hingga tahap perancangan fisik.</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encana pengujian</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Berupa rencana yang dipakai untuk menguji siste</w:t>
      </w:r>
      <w:r w:rsidRPr="00AC363E">
        <w:rPr>
          <w:rFonts w:ascii="Times New Roman" w:hAnsi="Times New Roman" w:cs="Times New Roman"/>
          <w:bCs/>
          <w:sz w:val="24"/>
          <w:szCs w:val="24"/>
          <w:lang w:val="en-US"/>
        </w:rPr>
        <w:t>m</w:t>
      </w:r>
      <w:r w:rsidRPr="00AC363E">
        <w:rPr>
          <w:rFonts w:ascii="Times New Roman" w:hAnsi="Times New Roman" w:cs="Times New Roman"/>
          <w:bCs/>
          <w:sz w:val="24"/>
          <w:szCs w:val="24"/>
        </w:rPr>
        <w:t>.</w:t>
      </w:r>
    </w:p>
    <w:p w:rsidR="00405434" w:rsidRPr="00AC363E" w:rsidRDefault="00845063">
      <w:pPr>
        <w:pStyle w:val="NoSpacing"/>
        <w:numPr>
          <w:ilvl w:val="0"/>
          <w:numId w:val="31"/>
        </w:numPr>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Rencana konversi</w:t>
      </w:r>
      <w:r w:rsidRPr="00AC363E">
        <w:rPr>
          <w:rFonts w:ascii="Times New Roman" w:hAnsi="Times New Roman" w:cs="Times New Roman"/>
          <w:bCs/>
          <w:sz w:val="24"/>
          <w:szCs w:val="24"/>
          <w:lang w:val="en-US"/>
        </w:rPr>
        <w:t>.</w:t>
      </w:r>
    </w:p>
    <w:p w:rsidR="00405434" w:rsidRPr="00AC363E" w:rsidRDefault="00845063">
      <w:pPr>
        <w:pStyle w:val="NoSpacing"/>
        <w:spacing w:line="360" w:lineRule="auto"/>
        <w:ind w:left="709"/>
        <w:jc w:val="both"/>
        <w:rPr>
          <w:rFonts w:ascii="Times New Roman" w:hAnsi="Times New Roman" w:cs="Times New Roman"/>
          <w:bCs/>
          <w:sz w:val="24"/>
          <w:szCs w:val="24"/>
        </w:rPr>
      </w:pPr>
      <w:r w:rsidRPr="00AC363E">
        <w:rPr>
          <w:rFonts w:ascii="Times New Roman" w:hAnsi="Times New Roman" w:cs="Times New Roman"/>
          <w:bCs/>
          <w:sz w:val="24"/>
          <w:szCs w:val="24"/>
        </w:rPr>
        <w:t>Berupa rencana untuk menerapkan sistem baru terhadap sistem lama.</w:t>
      </w:r>
    </w:p>
    <w:p w:rsidR="00405434" w:rsidRPr="00AC363E" w:rsidRDefault="00845063">
      <w:pPr>
        <w:pStyle w:val="NoSpacing"/>
        <w:spacing w:line="360" w:lineRule="auto"/>
        <w:ind w:left="540"/>
        <w:jc w:val="both"/>
        <w:rPr>
          <w:rFonts w:ascii="Times New Roman" w:hAnsi="Times New Roman" w:cs="Times New Roman"/>
          <w:bCs/>
          <w:sz w:val="24"/>
          <w:szCs w:val="24"/>
          <w:lang w:val="en-US"/>
        </w:rPr>
      </w:pPr>
      <w:r w:rsidRPr="00AC363E">
        <w:rPr>
          <w:rFonts w:ascii="Times New Roman" w:hAnsi="Times New Roman" w:cs="Times New Roman"/>
          <w:bCs/>
          <w:sz w:val="24"/>
          <w:szCs w:val="24"/>
        </w:rPr>
        <w:t>Dalam perancangan sistem yang baik melalui tahapan-tahapan sebagai berikut:</w:t>
      </w:r>
    </w:p>
    <w:p w:rsidR="00405434" w:rsidRPr="00AC363E" w:rsidRDefault="00845063">
      <w:pPr>
        <w:pStyle w:val="NoSpacing"/>
        <w:numPr>
          <w:ilvl w:val="0"/>
          <w:numId w:val="32"/>
        </w:numPr>
        <w:spacing w:line="360" w:lineRule="auto"/>
        <w:ind w:left="900"/>
        <w:jc w:val="both"/>
        <w:rPr>
          <w:rFonts w:ascii="Times New Roman" w:hAnsi="Times New Roman" w:cs="Times New Roman"/>
          <w:bCs/>
          <w:sz w:val="24"/>
          <w:szCs w:val="24"/>
        </w:rPr>
      </w:pPr>
      <w:r w:rsidRPr="00AC363E">
        <w:rPr>
          <w:rFonts w:ascii="Times New Roman" w:hAnsi="Times New Roman" w:cs="Times New Roman"/>
          <w:bCs/>
          <w:sz w:val="24"/>
          <w:szCs w:val="24"/>
        </w:rPr>
        <w:t>Identifikasi masalah yaitu mengidentifikasi masalah yang ada secara rinci agar tidak timbul masalah lain selain masalah utama.</w:t>
      </w:r>
    </w:p>
    <w:p w:rsidR="00405434" w:rsidRPr="00AC363E" w:rsidRDefault="00845063">
      <w:pPr>
        <w:pStyle w:val="NoSpacing"/>
        <w:numPr>
          <w:ilvl w:val="0"/>
          <w:numId w:val="32"/>
        </w:numPr>
        <w:spacing w:line="360" w:lineRule="auto"/>
        <w:ind w:left="900"/>
        <w:jc w:val="both"/>
        <w:rPr>
          <w:rFonts w:ascii="Times New Roman" w:hAnsi="Times New Roman" w:cs="Times New Roman"/>
          <w:bCs/>
          <w:sz w:val="24"/>
          <w:szCs w:val="24"/>
        </w:rPr>
      </w:pPr>
      <w:r w:rsidRPr="00AC363E">
        <w:rPr>
          <w:rFonts w:ascii="Times New Roman" w:hAnsi="Times New Roman" w:cs="Times New Roman"/>
          <w:bCs/>
          <w:sz w:val="24"/>
          <w:szCs w:val="24"/>
        </w:rPr>
        <w:t>Menentukan input,proses dan output yang diinginkan yaitu menginginkan hasil dari perancangan sistem yang dibuat sesuai dengan prosedur.</w:t>
      </w:r>
    </w:p>
    <w:p w:rsidR="00405434" w:rsidRPr="00AC363E" w:rsidRDefault="00845063">
      <w:pPr>
        <w:pStyle w:val="NoSpacing"/>
        <w:numPr>
          <w:ilvl w:val="0"/>
          <w:numId w:val="32"/>
        </w:numPr>
        <w:spacing w:line="360" w:lineRule="auto"/>
        <w:ind w:left="900"/>
        <w:jc w:val="both"/>
        <w:rPr>
          <w:rFonts w:ascii="Times New Roman" w:hAnsi="Times New Roman" w:cs="Times New Roman"/>
          <w:bCs/>
          <w:sz w:val="24"/>
          <w:szCs w:val="24"/>
        </w:rPr>
      </w:pPr>
      <w:r w:rsidRPr="00AC363E">
        <w:rPr>
          <w:rFonts w:ascii="Times New Roman" w:hAnsi="Times New Roman" w:cs="Times New Roman"/>
          <w:bCs/>
          <w:sz w:val="24"/>
          <w:szCs w:val="24"/>
        </w:rPr>
        <w:t>Menentukan algoritma</w:t>
      </w:r>
      <w:r w:rsidRPr="00AC363E">
        <w:rPr>
          <w:rFonts w:ascii="Times New Roman" w:hAnsi="Times New Roman" w:cs="Times New Roman"/>
          <w:bCs/>
          <w:sz w:val="24"/>
          <w:szCs w:val="24"/>
          <w:lang w:val="en-US"/>
        </w:rPr>
        <w:t>.</w:t>
      </w:r>
    </w:p>
    <w:p w:rsidR="00405434" w:rsidRPr="00AC363E" w:rsidRDefault="00845063">
      <w:pPr>
        <w:pStyle w:val="NoSpacing"/>
        <w:numPr>
          <w:ilvl w:val="0"/>
          <w:numId w:val="32"/>
        </w:numPr>
        <w:spacing w:line="360" w:lineRule="auto"/>
        <w:ind w:left="900"/>
        <w:jc w:val="both"/>
        <w:rPr>
          <w:rFonts w:ascii="Times New Roman" w:hAnsi="Times New Roman" w:cs="Times New Roman"/>
          <w:bCs/>
          <w:sz w:val="24"/>
          <w:szCs w:val="24"/>
        </w:rPr>
      </w:pPr>
      <w:r w:rsidRPr="00AC363E">
        <w:rPr>
          <w:rFonts w:ascii="Times New Roman" w:hAnsi="Times New Roman" w:cs="Times New Roman"/>
          <w:bCs/>
          <w:sz w:val="24"/>
          <w:szCs w:val="24"/>
        </w:rPr>
        <w:t>Mengimplementasikan dengan bahasa pemograman tertentu.</w:t>
      </w:r>
    </w:p>
    <w:p w:rsidR="00405434" w:rsidRPr="00AC363E" w:rsidRDefault="00845063">
      <w:pPr>
        <w:pStyle w:val="NoSpacing"/>
        <w:numPr>
          <w:ilvl w:val="0"/>
          <w:numId w:val="32"/>
        </w:numPr>
        <w:spacing w:line="360" w:lineRule="auto"/>
        <w:ind w:left="900"/>
        <w:jc w:val="both"/>
        <w:rPr>
          <w:rFonts w:ascii="Times New Roman" w:hAnsi="Times New Roman" w:cs="Times New Roman"/>
          <w:bCs/>
          <w:sz w:val="24"/>
          <w:szCs w:val="24"/>
          <w:lang w:val="en-US"/>
        </w:rPr>
      </w:pPr>
      <w:r w:rsidRPr="00AC363E">
        <w:rPr>
          <w:rFonts w:ascii="Times New Roman" w:hAnsi="Times New Roman" w:cs="Times New Roman"/>
          <w:bCs/>
          <w:sz w:val="24"/>
          <w:szCs w:val="24"/>
        </w:rPr>
        <w:t>Desain sistem dapat dibagi dua bagian,yaitu desain sistem secara umum (general system design) dan desain sistem terinci (detailed system design)</w:t>
      </w:r>
    </w:p>
    <w:p w:rsidR="00405434" w:rsidRPr="00AC363E" w:rsidRDefault="00405434">
      <w:pPr>
        <w:pStyle w:val="NoSpacing"/>
        <w:spacing w:line="360" w:lineRule="auto"/>
        <w:jc w:val="both"/>
        <w:rPr>
          <w:rFonts w:ascii="Times New Roman" w:hAnsi="Times New Roman" w:cs="Times New Roman"/>
          <w:bCs/>
          <w:sz w:val="24"/>
          <w:szCs w:val="24"/>
        </w:rPr>
      </w:pPr>
    </w:p>
    <w:p w:rsidR="00405434" w:rsidRPr="00AC363E" w:rsidRDefault="00405434">
      <w:pPr>
        <w:pStyle w:val="NoSpacing"/>
        <w:spacing w:line="360" w:lineRule="auto"/>
        <w:jc w:val="both"/>
        <w:rPr>
          <w:rFonts w:ascii="Times New Roman" w:hAnsi="Times New Roman" w:cs="Times New Roman"/>
          <w:bCs/>
          <w:sz w:val="24"/>
          <w:szCs w:val="24"/>
        </w:rPr>
      </w:pPr>
    </w:p>
    <w:p w:rsidR="00405434" w:rsidRPr="00AC363E" w:rsidRDefault="00405434">
      <w:pPr>
        <w:pStyle w:val="NoSpacing"/>
        <w:spacing w:line="360" w:lineRule="auto"/>
        <w:jc w:val="both"/>
        <w:rPr>
          <w:rFonts w:ascii="Times New Roman" w:hAnsi="Times New Roman" w:cs="Times New Roman"/>
          <w:bCs/>
          <w:sz w:val="24"/>
          <w:szCs w:val="24"/>
        </w:rPr>
      </w:pPr>
    </w:p>
    <w:p w:rsidR="00405434" w:rsidRPr="00AC363E" w:rsidRDefault="00405434">
      <w:pPr>
        <w:pStyle w:val="NoSpacing"/>
        <w:spacing w:line="360" w:lineRule="auto"/>
        <w:jc w:val="both"/>
        <w:rPr>
          <w:rFonts w:ascii="Times New Roman" w:hAnsi="Times New Roman" w:cs="Times New Roman"/>
          <w:bCs/>
          <w:sz w:val="24"/>
          <w:szCs w:val="24"/>
        </w:rPr>
      </w:pPr>
    </w:p>
    <w:p w:rsidR="00405434" w:rsidRPr="00AC363E" w:rsidRDefault="00405434">
      <w:pPr>
        <w:pStyle w:val="NoSpacing"/>
        <w:spacing w:line="360" w:lineRule="auto"/>
        <w:jc w:val="both"/>
        <w:rPr>
          <w:rFonts w:ascii="Times New Roman" w:hAnsi="Times New Roman" w:cs="Times New Roman"/>
          <w:bCs/>
          <w:sz w:val="24"/>
          <w:szCs w:val="24"/>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jc w:val="both"/>
        <w:rPr>
          <w:rFonts w:ascii="Times New Roman" w:hAnsi="Times New Roman" w:cs="Times New Roman"/>
          <w:bCs/>
          <w:sz w:val="24"/>
          <w:szCs w:val="24"/>
          <w:lang w:val="en-US"/>
        </w:rPr>
      </w:pPr>
    </w:p>
    <w:p w:rsidR="00405434" w:rsidRPr="00AC363E" w:rsidRDefault="00405434">
      <w:pPr>
        <w:pStyle w:val="NoSpacing"/>
        <w:spacing w:line="360" w:lineRule="auto"/>
        <w:ind w:left="900"/>
        <w:jc w:val="both"/>
        <w:rPr>
          <w:rFonts w:ascii="Times New Roman" w:hAnsi="Times New Roman" w:cs="Times New Roman"/>
          <w:b/>
          <w:sz w:val="18"/>
          <w:szCs w:val="24"/>
          <w:lang w:val="en-US"/>
        </w:rPr>
      </w:pPr>
    </w:p>
    <w:p w:rsidR="00405434" w:rsidRPr="00AC363E" w:rsidRDefault="00845063">
      <w:pPr>
        <w:pStyle w:val="Heading2"/>
        <w:numPr>
          <w:ilvl w:val="2"/>
          <w:numId w:val="33"/>
        </w:numPr>
        <w:spacing w:before="0" w:line="360" w:lineRule="auto"/>
        <w:jc w:val="both"/>
        <w:rPr>
          <w:rFonts w:ascii="Times New Roman" w:hAnsi="Times New Roman" w:cs="Times New Roman"/>
          <w:b/>
          <w:bCs/>
          <w:color w:val="auto"/>
          <w:shd w:val="clear" w:color="auto" w:fill="FFFFFF"/>
          <w:lang w:val="en-US"/>
        </w:rPr>
      </w:pPr>
      <w:bookmarkStart w:id="54" w:name="_Toc149072316"/>
      <w:bookmarkStart w:id="55" w:name="_Toc153498406"/>
      <w:bookmarkStart w:id="56" w:name="_Toc146820785"/>
      <w:r w:rsidRPr="00AC363E">
        <w:rPr>
          <w:rFonts w:ascii="Times New Roman" w:hAnsi="Times New Roman" w:cs="Times New Roman"/>
          <w:b/>
          <w:bCs/>
          <w:color w:val="auto"/>
          <w:shd w:val="clear" w:color="auto" w:fill="FFFFFF"/>
          <w:lang w:val="en-US"/>
        </w:rPr>
        <w:lastRenderedPageBreak/>
        <w:t>Kerangka Pikir</w:t>
      </w:r>
      <w:bookmarkEnd w:id="54"/>
      <w:bookmarkEnd w:id="55"/>
      <w:r w:rsidRPr="00AC363E">
        <w:rPr>
          <w:rFonts w:ascii="Times New Roman" w:hAnsi="Times New Roman" w:cs="Times New Roman"/>
          <w:b/>
          <w:bCs/>
          <w:color w:val="auto"/>
          <w:shd w:val="clear" w:color="auto" w:fill="FFFFFF"/>
          <w:lang w:val="en-US"/>
        </w:rPr>
        <w:t xml:space="preserve"> </w:t>
      </w:r>
    </w:p>
    <w:p w:rsidR="00405434" w:rsidRPr="00AC363E" w:rsidRDefault="00845063">
      <w:pPr>
        <w:pStyle w:val="ListParagraph"/>
        <w:spacing w:after="0" w:line="360" w:lineRule="auto"/>
        <w:ind w:left="1440"/>
        <w:jc w:val="both"/>
        <w:rPr>
          <w:rFonts w:ascii="Times New Roman" w:hAnsi="Times New Roman" w:cs="Times New Roman"/>
          <w:b/>
          <w:bCs/>
          <w:sz w:val="24"/>
          <w:szCs w:val="24"/>
          <w:lang w:val="id-ID"/>
        </w:rPr>
      </w:pPr>
      <w:r w:rsidRPr="00AC363E">
        <w:rPr>
          <w:rFonts w:ascii="Times New Roman" w:hAnsi="Times New Roman" w:cs="Times New Roman"/>
          <w:b/>
          <w:bCs/>
          <w:noProof/>
          <w:sz w:val="24"/>
          <w:szCs w:val="24"/>
          <w:lang w:val="en-US"/>
          <w14:ligatures w14:val="none"/>
        </w:rPr>
        <mc:AlternateContent>
          <mc:Choice Requires="wpg">
            <w:drawing>
              <wp:anchor distT="0" distB="0" distL="114300" distR="114300" simplePos="0" relativeHeight="251679744" behindDoc="0" locked="0" layoutInCell="1" allowOverlap="1" wp14:anchorId="69FC49A3" wp14:editId="0EA1F08D">
                <wp:simplePos x="0" y="0"/>
                <wp:positionH relativeFrom="column">
                  <wp:posOffset>-115570</wp:posOffset>
                </wp:positionH>
                <wp:positionV relativeFrom="paragraph">
                  <wp:posOffset>16510</wp:posOffset>
                </wp:positionV>
                <wp:extent cx="5613400" cy="6416675"/>
                <wp:effectExtent l="0" t="0" r="25400" b="22860"/>
                <wp:wrapNone/>
                <wp:docPr id="11" name="Group 11"/>
                <wp:cNvGraphicFramePr/>
                <a:graphic xmlns:a="http://schemas.openxmlformats.org/drawingml/2006/main">
                  <a:graphicData uri="http://schemas.microsoft.com/office/word/2010/wordprocessingGroup">
                    <wpg:wgp>
                      <wpg:cNvGrpSpPr/>
                      <wpg:grpSpPr>
                        <a:xfrm>
                          <a:off x="0" y="0"/>
                          <a:ext cx="5613400" cy="6416566"/>
                          <a:chOff x="0" y="0"/>
                          <a:chExt cx="5613400" cy="7333264"/>
                        </a:xfrm>
                      </wpg:grpSpPr>
                      <wps:wsp>
                        <wps:cNvPr id="73" name="Rectangle: Rounded Corners 73"/>
                        <wps:cNvSpPr/>
                        <wps:spPr>
                          <a:xfrm>
                            <a:off x="0" y="0"/>
                            <a:ext cx="5613400" cy="7027524"/>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EB334A" w:rsidRDefault="00EB334A">
                              <w:pPr>
                                <w:ind w:left="2880" w:right="-316"/>
                                <w:rPr>
                                  <w:rFonts w:ascii="Times New Roman" w:hAnsi="Times New Roman" w:cs="Times New Roman"/>
                                  <w:b/>
                                  <w:bCs/>
                                  <w:sz w:val="24"/>
                                  <w:szCs w:val="24"/>
                                </w:rPr>
                              </w:pPr>
                              <w:r>
                                <w:rPr>
                                  <w:rFonts w:ascii="Times New Roman" w:hAnsi="Times New Roman" w:cs="Times New Roman"/>
                                  <w:b/>
                                  <w:bCs/>
                                  <w:sz w:val="24"/>
                                  <w:szCs w:val="24"/>
                                </w:rPr>
                                <w:t xml:space="preserve">     </w:t>
                              </w:r>
                            </w:p>
                            <w:p w:rsidR="00EB334A" w:rsidRDefault="00EB334A">
                              <w:pPr>
                                <w:ind w:right="-316"/>
                                <w:jc w:val="center"/>
                                <w:rPr>
                                  <w:rFonts w:ascii="Times New Roman" w:hAnsi="Times New Roman" w:cs="Times New Roman"/>
                                  <w:b/>
                                  <w:bCs/>
                                  <w:sz w:val="24"/>
                                  <w:szCs w:val="24"/>
                                </w:rPr>
                              </w:pPr>
                            </w:p>
                            <w:p w:rsidR="00EB334A" w:rsidRDefault="00EB334A">
                              <w:pPr>
                                <w:ind w:right="-316"/>
                                <w:jc w:val="center"/>
                                <w:rPr>
                                  <w:rFonts w:ascii="Times New Roman" w:hAnsi="Times New Roman" w:cs="Times New Roman"/>
                                  <w:b/>
                                  <w:bCs/>
                                  <w:sz w:val="24"/>
                                  <w:szCs w:val="24"/>
                                </w:rPr>
                              </w:pPr>
                            </w:p>
                            <w:p w:rsidR="00EB334A" w:rsidRDefault="00EB334A">
                              <w:pPr>
                                <w:ind w:right="-316"/>
                                <w:jc w:val="center"/>
                                <w:rPr>
                                  <w:rFonts w:ascii="Times New Roman" w:hAnsi="Times New Roman" w:cs="Times New Roman"/>
                                  <w:b/>
                                  <w:bCs/>
                                  <w:sz w:val="24"/>
                                  <w:szCs w:val="24"/>
                                </w:rPr>
                              </w:pPr>
                            </w:p>
                            <w:p w:rsidR="00EB334A" w:rsidRDefault="00EB334A">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2" name="Rectangle: Rounded Corners 62"/>
                        <wps:cNvSpPr/>
                        <wps:spPr>
                          <a:xfrm>
                            <a:off x="331076" y="630620"/>
                            <a:ext cx="5005705" cy="952500"/>
                          </a:xfrm>
                          <a:prstGeom prst="roundRect">
                            <a:avLst/>
                          </a:prstGeom>
                        </wps:spPr>
                        <wps:style>
                          <a:lnRef idx="1">
                            <a:schemeClr val="dk1"/>
                          </a:lnRef>
                          <a:fillRef idx="2">
                            <a:schemeClr val="dk1"/>
                          </a:fillRef>
                          <a:effectRef idx="1">
                            <a:schemeClr val="dk1"/>
                          </a:effectRef>
                          <a:fontRef idx="minor">
                            <a:schemeClr val="dk1"/>
                          </a:fontRef>
                        </wps:style>
                        <wps:txbx>
                          <w:txbxContent>
                            <w:p w:rsidR="00EB334A" w:rsidRDefault="00EB334A">
                              <w:pPr>
                                <w:pStyle w:val="ListParagraph"/>
                                <w:spacing w:line="360" w:lineRule="auto"/>
                                <w:ind w:left="142"/>
                                <w:jc w:val="center"/>
                                <w:rPr>
                                  <w:rFonts w:ascii="Times New Roman" w:hAnsi="Times New Roman" w:cs="Times New Roman"/>
                                </w:rPr>
                              </w:pPr>
                              <w:r>
                                <w:rPr>
                                  <w:rFonts w:ascii="Times New Roman" w:hAnsi="Times New Roman" w:cs="Times New Roman"/>
                                </w:rPr>
                                <w:t xml:space="preserve">Proses akhir persidangan dalam pengambilan keputusan hakim membutuhkan waktu yang cukup lama dan adanya sistem </w:t>
                              </w:r>
                              <w:r>
                                <w:rPr>
                                  <w:rFonts w:ascii="Times New Roman" w:hAnsi="Times New Roman" w:cs="Times New Roman"/>
                                  <w:lang w:val="id-ID"/>
                                </w:rPr>
                                <w:t>Pendukung Keputusan</w:t>
                              </w:r>
                              <w:r>
                                <w:rPr>
                                  <w:rFonts w:ascii="Times New Roman" w:hAnsi="Times New Roman" w:cs="Times New Roman"/>
                                </w:rPr>
                                <w:t xml:space="preserve"> berbasis komputer sangat diperlukan sebagai alat bantu dalam pengambilan keputusan.</w:t>
                              </w:r>
                            </w:p>
                            <w:p w:rsidR="00EB334A" w:rsidRDefault="00EB334A">
                              <w:pPr>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2" name="Rectangle: Rounded Corners 72"/>
                        <wps:cNvSpPr/>
                        <wps:spPr>
                          <a:xfrm>
                            <a:off x="331076" y="5171089"/>
                            <a:ext cx="5015865" cy="216217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EB334A" w:rsidRDefault="00EB334A">
                              <w:pPr>
                                <w:ind w:left="284" w:right="-303" w:hanging="284"/>
                                <w:rPr>
                                  <w:rFonts w:ascii="Times New Roman" w:hAnsi="Times New Roman" w:cs="Times New Roman"/>
                                  <w:b/>
                                  <w:bCs/>
                                  <w:sz w:val="18"/>
                                  <w:szCs w:val="18"/>
                                  <w:lang w:val="id-ID"/>
                                </w:rPr>
                              </w:pPr>
                              <w:r>
                                <w:rPr>
                                  <w:rFonts w:ascii="Times New Roman" w:hAnsi="Times New Roman" w:cs="Times New Roman"/>
                                  <w:b/>
                                  <w:bCs/>
                                  <w:sz w:val="18"/>
                                  <w:szCs w:val="18"/>
                                  <w:lang w:val="id-ID"/>
                                </w:rPr>
                                <w:t xml:space="preserve">    TUJUAN</w:t>
                              </w:r>
                            </w:p>
                            <w:p w:rsidR="00EB334A" w:rsidRDefault="00EB334A">
                              <w:p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Adapun tujuan penelitian ini  adalah :</w:t>
                              </w:r>
                            </w:p>
                            <w:p w:rsidR="00EB334A" w:rsidRDefault="00EB334A">
                              <w:pPr>
                                <w:pStyle w:val="ListParagraph"/>
                                <w:numPr>
                                  <w:ilvl w:val="0"/>
                                  <w:numId w:val="1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etahui cara merekayasa sistem Penerapan Metode Naive Bayes Untuk Memprediksi Keputusan Akhir Perceraian.</w:t>
                              </w:r>
                            </w:p>
                            <w:p w:rsidR="00EB334A" w:rsidRDefault="00EB334A">
                              <w:pPr>
                                <w:pStyle w:val="ListParagraph"/>
                                <w:numPr>
                                  <w:ilvl w:val="0"/>
                                  <w:numId w:val="1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etahui hasil penerapan Metode Naive Bayes  Untuk Memprediksi Keputusan Akhir Perceraian pada Pengadilan Agama Kota Gorontalo.</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1" name="Rectangle: Rounded Corners 61"/>
                        <wps:cNvSpPr>
                          <a:spLocks noChangeArrowheads="1"/>
                        </wps:cNvSpPr>
                        <wps:spPr bwMode="auto">
                          <a:xfrm>
                            <a:off x="2033752" y="141889"/>
                            <a:ext cx="1199515" cy="340360"/>
                          </a:xfrm>
                          <a:prstGeom prst="roundRect">
                            <a:avLst>
                              <a:gd name="adj" fmla="val 16667"/>
                            </a:avLst>
                          </a:prstGeom>
                          <a:gradFill rotWithShape="0">
                            <a:gsLst>
                              <a:gs pos="0">
                                <a:schemeClr val="dk1">
                                  <a:lumMod val="60000"/>
                                  <a:lumOff val="40000"/>
                                </a:schemeClr>
                              </a:gs>
                              <a:gs pos="50000">
                                <a:schemeClr val="dk1">
                                  <a:lumMod val="20000"/>
                                  <a:lumOff val="80000"/>
                                </a:schemeClr>
                              </a:gs>
                              <a:gs pos="100000">
                                <a:schemeClr val="dk1">
                                  <a:lumMod val="60000"/>
                                  <a:lumOff val="40000"/>
                                </a:schemeClr>
                              </a:gs>
                            </a:gsLst>
                            <a:lin ang="18900000" scaled="1"/>
                          </a:gradFill>
                          <a:ln w="12700">
                            <a:solidFill>
                              <a:schemeClr val="dk1">
                                <a:lumMod val="60000"/>
                                <a:lumOff val="40000"/>
                              </a:schemeClr>
                            </a:solidFill>
                            <a:round/>
                          </a:ln>
                          <a:effectLst>
                            <a:outerShdw dist="28398" dir="3806097" algn="ctr" rotWithShape="0">
                              <a:schemeClr val="lt1">
                                <a:lumMod val="50000"/>
                                <a:lumOff val="0"/>
                                <a:alpha val="50000"/>
                              </a:schemeClr>
                            </a:outerShdw>
                          </a:effectLst>
                        </wps:spPr>
                        <wps:txbx>
                          <w:txbxContent>
                            <w:p w:rsidR="00EB334A" w:rsidRDefault="00EB334A">
                              <w:pPr>
                                <w:rPr>
                                  <w:rFonts w:ascii="Times New Roman" w:hAnsi="Times New Roman" w:cs="Times New Roman"/>
                                  <w:b/>
                                  <w:sz w:val="24"/>
                                  <w:szCs w:val="24"/>
                                </w:rPr>
                              </w:pPr>
                              <w:r>
                                <w:rPr>
                                  <w:rFonts w:ascii="Times New Roman" w:hAnsi="Times New Roman" w:cs="Times New Roman"/>
                                  <w:b/>
                                  <w:sz w:val="24"/>
                                  <w:szCs w:val="24"/>
                                </w:rPr>
                                <w:t xml:space="preserve">   MASALAH</w:t>
                              </w:r>
                            </w:p>
                            <w:p w:rsidR="00EB334A" w:rsidRDefault="00EB334A">
                              <w:pPr>
                                <w:rPr>
                                  <w:rFonts w:ascii="Times New Roman" w:hAnsi="Times New Roman" w:cs="Times New Roman"/>
                                  <w:b/>
                                  <w:sz w:val="24"/>
                                  <w:szCs w:val="24"/>
                                </w:rPr>
                              </w:pPr>
                            </w:p>
                          </w:txbxContent>
                        </wps:txbx>
                        <wps:bodyPr rot="0" vert="horz" wrap="square" lIns="91440" tIns="45720" rIns="91440" bIns="45720" anchor="t" anchorCtr="0" upright="1">
                          <a:noAutofit/>
                        </wps:bodyPr>
                      </wps:wsp>
                      <wps:wsp>
                        <wps:cNvPr id="82" name="Rounded Rectangle 82"/>
                        <wps:cNvSpPr/>
                        <wps:spPr>
                          <a:xfrm>
                            <a:off x="378373" y="2065282"/>
                            <a:ext cx="1585595" cy="412115"/>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rPr>
                                  <w:rFonts w:ascii="Times New Roman" w:hAnsi="Times New Roman" w:cs="Times New Roman"/>
                                </w:rPr>
                              </w:pPr>
                              <w:r>
                                <w:rPr>
                                  <w:rFonts w:ascii="Times New Roman" w:hAnsi="Times New Roman" w:cs="Times New Roman"/>
                                </w:rPr>
                                <w:t>Analisis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3" name="Rounded Rectangle 83"/>
                        <wps:cNvSpPr/>
                        <wps:spPr>
                          <a:xfrm>
                            <a:off x="2333297" y="1781503"/>
                            <a:ext cx="2908217" cy="87630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pStyle w:val="ListParagraph"/>
                                <w:widowControl w:val="0"/>
                                <w:numPr>
                                  <w:ilvl w:val="0"/>
                                  <w:numId w:val="34"/>
                                </w:numPr>
                                <w:autoSpaceDE w:val="0"/>
                                <w:autoSpaceDN w:val="0"/>
                                <w:spacing w:after="0" w:line="240" w:lineRule="auto"/>
                                <w:contextualSpacing w:val="0"/>
                                <w:jc w:val="both"/>
                              </w:pPr>
                              <w:r>
                                <w:t>Diagram Konteks (DFD)</w:t>
                              </w:r>
                            </w:p>
                            <w:p w:rsidR="00EB334A" w:rsidRDefault="00EB334A">
                              <w:pPr>
                                <w:pStyle w:val="ListParagraph"/>
                                <w:widowControl w:val="0"/>
                                <w:numPr>
                                  <w:ilvl w:val="0"/>
                                  <w:numId w:val="34"/>
                                </w:numPr>
                                <w:autoSpaceDE w:val="0"/>
                                <w:autoSpaceDN w:val="0"/>
                                <w:spacing w:after="0" w:line="240" w:lineRule="auto"/>
                                <w:contextualSpacing w:val="0"/>
                              </w:pPr>
                              <w:r>
                                <w:t>Diagram Berjenjang (DFD)</w:t>
                              </w:r>
                            </w:p>
                            <w:p w:rsidR="00EB334A" w:rsidRDefault="00EB334A">
                              <w:pPr>
                                <w:pStyle w:val="ListParagraph"/>
                                <w:widowControl w:val="0"/>
                                <w:numPr>
                                  <w:ilvl w:val="0"/>
                                  <w:numId w:val="34"/>
                                </w:numPr>
                                <w:autoSpaceDE w:val="0"/>
                                <w:autoSpaceDN w:val="0"/>
                                <w:spacing w:after="0" w:line="240" w:lineRule="auto"/>
                                <w:contextualSpacing w:val="0"/>
                              </w:pPr>
                              <w:r>
                                <w:t>Diagram Arus Data level 0, dst (DFD)</w:t>
                              </w:r>
                            </w:p>
                            <w:p w:rsidR="00EB334A" w:rsidRDefault="00EB334A">
                              <w:pPr>
                                <w:pStyle w:val="ListParagraph"/>
                                <w:widowControl w:val="0"/>
                                <w:numPr>
                                  <w:ilvl w:val="0"/>
                                  <w:numId w:val="34"/>
                                </w:numPr>
                                <w:autoSpaceDE w:val="0"/>
                                <w:autoSpaceDN w:val="0"/>
                                <w:spacing w:after="0" w:line="240" w:lineRule="auto"/>
                                <w:contextualSpacing w:val="0"/>
                              </w:pPr>
                              <w:r>
                                <w:t>Kamus Data (Visio)</w:t>
                              </w:r>
                            </w:p>
                            <w:p w:rsidR="00EB334A" w:rsidRDefault="00EB334A">
                              <w:pPr>
                                <w:pStyle w:val="ListParagraph"/>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4" name="Rounded Rectangle 84"/>
                        <wps:cNvSpPr/>
                        <wps:spPr>
                          <a:xfrm>
                            <a:off x="346842" y="3310758"/>
                            <a:ext cx="1594485" cy="31115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rPr>
                                  <w:rFonts w:ascii="Times New Roman" w:hAnsi="Times New Roman" w:cs="Times New Roman"/>
                                </w:rPr>
                              </w:pPr>
                              <w:r>
                                <w:rPr>
                                  <w:rFonts w:ascii="Times New Roman" w:hAnsi="Times New Roman" w:cs="Times New Roman"/>
                                </w:rPr>
                                <w:t>Desain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6" name="Rounded Rectangle 86"/>
                        <wps:cNvSpPr/>
                        <wps:spPr>
                          <a:xfrm>
                            <a:off x="2380594" y="3247696"/>
                            <a:ext cx="2890520" cy="47625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rPr>
                                  <w:rFonts w:ascii="Times New Roman" w:hAnsi="Times New Roman" w:cs="Times New Roman"/>
                                </w:rPr>
                              </w:pPr>
                              <w:r>
                                <w:rPr>
                                  <w:rFonts w:ascii="Times New Roman" w:hAnsi="Times New Roman" w:cs="Times New Roman"/>
                                </w:rPr>
                                <w:t>Desain output, Input, Basis Data, Teknologi, dan Program</w:t>
                              </w:r>
                            </w:p>
                            <w:p w:rsidR="00EB334A" w:rsidRDefault="00EB334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7" name="Rounded Rectangle 87"/>
                        <wps:cNvSpPr/>
                        <wps:spPr>
                          <a:xfrm>
                            <a:off x="378373" y="4051738"/>
                            <a:ext cx="1585595" cy="31115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rPr>
                                  <w:rFonts w:ascii="Times New Roman" w:hAnsi="Times New Roman" w:cs="Times New Roman"/>
                                </w:rPr>
                              </w:pPr>
                              <w:r>
                                <w:rPr>
                                  <w:rFonts w:ascii="Times New Roman" w:hAnsi="Times New Roman" w:cs="Times New Roman"/>
                                </w:rPr>
                                <w:t>Kontruksi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9" name="Rounded Rectangle 89"/>
                        <wps:cNvSpPr/>
                        <wps:spPr>
                          <a:xfrm>
                            <a:off x="2333297" y="4020206"/>
                            <a:ext cx="2938145" cy="34290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pPr>
                              <w:r>
                                <w:rPr>
                                  <w:rFonts w:ascii="Times New Roman" w:hAnsi="Times New Roman" w:cs="Times New Roman"/>
                                </w:rPr>
                                <w:t>Programing (PHP), Database (MySQL)</w:t>
                              </w:r>
                            </w:p>
                            <w:p w:rsidR="00EB334A" w:rsidRDefault="00EB334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0" name="Rounded Rectangle 90"/>
                        <wps:cNvSpPr/>
                        <wps:spPr>
                          <a:xfrm>
                            <a:off x="441435" y="4792717"/>
                            <a:ext cx="1585595" cy="31115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rPr>
                                  <w:rFonts w:ascii="Times New Roman" w:hAnsi="Times New Roman" w:cs="Times New Roman"/>
                                </w:rPr>
                              </w:pPr>
                              <w:r>
                                <w:rPr>
                                  <w:rFonts w:ascii="Times New Roman" w:hAnsi="Times New Roman" w:cs="Times New Roman"/>
                                </w:rPr>
                                <w:t>Pengujian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2" name="Rounded Rectangle 92"/>
                        <wps:cNvSpPr/>
                        <wps:spPr>
                          <a:xfrm>
                            <a:off x="2380594" y="4698124"/>
                            <a:ext cx="2965284" cy="476250"/>
                          </a:xfrm>
                          <a:prstGeom prst="roundRect">
                            <a:avLst/>
                          </a:prstGeom>
                          <a:solidFill>
                            <a:schemeClr val="accent4">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EB334A" w:rsidRDefault="00EB334A">
                              <w:pPr>
                                <w:jc w:val="center"/>
                                <w:rPr>
                                  <w:rFonts w:ascii="Times New Roman" w:hAnsi="Times New Roman" w:cs="Times New Roman"/>
                                </w:rPr>
                              </w:pPr>
                              <w:r>
                                <w:rPr>
                                  <w:rFonts w:ascii="Times New Roman" w:hAnsi="Times New Roman" w:cs="Times New Roman"/>
                                </w:rPr>
                                <w:t>Program (White Box Testing), Interface (Black Box testing)</w:t>
                              </w:r>
                            </w:p>
                            <w:p w:rsidR="00EB334A" w:rsidRDefault="00EB334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37665295" name="Panah: Kanan Bertakik 1"/>
                        <wps:cNvSpPr/>
                        <wps:spPr>
                          <a:xfrm>
                            <a:off x="2017987" y="2207172"/>
                            <a:ext cx="259080" cy="152400"/>
                          </a:xfrm>
                          <a:prstGeom prst="notchedRightArrow">
                            <a:avLst/>
                          </a:prstGeom>
                          <a:solidFill>
                            <a:schemeClr val="accent2"/>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68581321" name="Panah: Kanan Bertakik 1"/>
                        <wps:cNvSpPr/>
                        <wps:spPr>
                          <a:xfrm>
                            <a:off x="2017987" y="3373820"/>
                            <a:ext cx="259107" cy="183929"/>
                          </a:xfrm>
                          <a:prstGeom prst="notchedRightArrow">
                            <a:avLst/>
                          </a:prstGeom>
                          <a:solidFill>
                            <a:schemeClr val="accent2"/>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825710815" name="Panah: Kanan Bertakik 1"/>
                        <wps:cNvSpPr/>
                        <wps:spPr>
                          <a:xfrm>
                            <a:off x="2017987" y="4114800"/>
                            <a:ext cx="259107" cy="183929"/>
                          </a:xfrm>
                          <a:prstGeom prst="notchedRightArrow">
                            <a:avLst/>
                          </a:prstGeom>
                          <a:solidFill>
                            <a:schemeClr val="accent2"/>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78246342" name="Panah: Kanan Bertakik 1"/>
                        <wps:cNvSpPr/>
                        <wps:spPr>
                          <a:xfrm>
                            <a:off x="2065283" y="4871544"/>
                            <a:ext cx="259107" cy="183929"/>
                          </a:xfrm>
                          <a:prstGeom prst="notchedRightArrow">
                            <a:avLst/>
                          </a:prstGeom>
                          <a:solidFill>
                            <a:schemeClr val="accent2"/>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69FC49A3" id="Group 11" o:spid="_x0000_s1029" style="position:absolute;left:0;text-align:left;margin-left:-9.1pt;margin-top:1.3pt;width:442pt;height:505.25pt;z-index:251679744" coordsize="56134,7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">
                <v:roundrect id="Rectangle: Rounded Corners 73" o:spid="_x0000_s1030" style="position:absolute;width:56134;height:702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textbox>
                    <w:txbxContent>
                      <w:p w:rsidR="00EB334A" w:rsidRDefault="00EB334A">
                        <w:pPr>
                          <w:ind w:left="2880" w:right="-316"/>
                          <w:rPr>
                            <w:rFonts w:ascii="Times New Roman" w:hAnsi="Times New Roman" w:cs="Times New Roman"/>
                            <w:b/>
                            <w:bCs/>
                            <w:sz w:val="24"/>
                            <w:szCs w:val="24"/>
                          </w:rPr>
                        </w:pPr>
                        <w:r>
                          <w:rPr>
                            <w:rFonts w:ascii="Times New Roman" w:hAnsi="Times New Roman" w:cs="Times New Roman"/>
                            <w:b/>
                            <w:bCs/>
                            <w:sz w:val="24"/>
                            <w:szCs w:val="24"/>
                          </w:rPr>
                          <w:t xml:space="preserve">     </w:t>
                        </w:r>
                      </w:p>
                      <w:p w:rsidR="00EB334A" w:rsidRDefault="00EB334A">
                        <w:pPr>
                          <w:ind w:right="-316"/>
                          <w:jc w:val="center"/>
                          <w:rPr>
                            <w:rFonts w:ascii="Times New Roman" w:hAnsi="Times New Roman" w:cs="Times New Roman"/>
                            <w:b/>
                            <w:bCs/>
                            <w:sz w:val="24"/>
                            <w:szCs w:val="24"/>
                          </w:rPr>
                        </w:pPr>
                      </w:p>
                      <w:p w:rsidR="00EB334A" w:rsidRDefault="00EB334A">
                        <w:pPr>
                          <w:ind w:right="-316"/>
                          <w:jc w:val="center"/>
                          <w:rPr>
                            <w:rFonts w:ascii="Times New Roman" w:hAnsi="Times New Roman" w:cs="Times New Roman"/>
                            <w:b/>
                            <w:bCs/>
                            <w:sz w:val="24"/>
                            <w:szCs w:val="24"/>
                          </w:rPr>
                        </w:pPr>
                      </w:p>
                      <w:p w:rsidR="00EB334A" w:rsidRDefault="00EB334A">
                        <w:pPr>
                          <w:ind w:right="-316"/>
                          <w:jc w:val="center"/>
                          <w:rPr>
                            <w:rFonts w:ascii="Times New Roman" w:hAnsi="Times New Roman" w:cs="Times New Roman"/>
                            <w:b/>
                            <w:bCs/>
                            <w:sz w:val="24"/>
                            <w:szCs w:val="24"/>
                          </w:rPr>
                        </w:pPr>
                      </w:p>
                      <w:p w:rsidR="00EB334A" w:rsidRDefault="00EB334A">
                        <w:pPr>
                          <w:rPr>
                            <w:rFonts w:ascii="Times New Roman" w:hAnsi="Times New Roman" w:cs="Times New Roman"/>
                            <w:b/>
                            <w:bCs/>
                            <w:sz w:val="24"/>
                            <w:szCs w:val="24"/>
                          </w:rPr>
                        </w:pPr>
                      </w:p>
                    </w:txbxContent>
                  </v:textbox>
                </v:roundrect>
                <v:roundrect id="Rectangle: Rounded Corners 62" o:spid="_x0000_s1031" style="position:absolute;left:3310;top:6306;width:50057;height:9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" fillcolor="#555 [2160]" strokecolor="black [3200]" strokeweight=".5pt">
                  <v:fill color2="#313131 [2608]" rotate="t" colors="0 #9b9b9b;.5 #8e8e8e;1 #797979" focus="100%" type="gradient">
                    <o:fill v:ext="view" type="gradientUnscaled"/>
                  </v:fill>
                  <v:stroke joinstyle="miter"/>
                  <v:textbox>
                    <w:txbxContent>
                      <w:p w:rsidR="00EB334A" w:rsidRDefault="00EB334A">
                        <w:pPr>
                          <w:pStyle w:val="ListParagraph"/>
                          <w:spacing w:line="360" w:lineRule="auto"/>
                          <w:ind w:left="142"/>
                          <w:jc w:val="center"/>
                          <w:rPr>
                            <w:rFonts w:ascii="Times New Roman" w:hAnsi="Times New Roman" w:cs="Times New Roman"/>
                          </w:rPr>
                        </w:pPr>
                        <w:r>
                          <w:rPr>
                            <w:rFonts w:ascii="Times New Roman" w:hAnsi="Times New Roman" w:cs="Times New Roman"/>
                          </w:rPr>
                          <w:t xml:space="preserve">Proses akhir persidangan dalam pengambilan keputusan hakim membutuhkan waktu yang cukup lama dan adanya sistem </w:t>
                        </w:r>
                        <w:r>
                          <w:rPr>
                            <w:rFonts w:ascii="Times New Roman" w:hAnsi="Times New Roman" w:cs="Times New Roman"/>
                            <w:lang w:val="id-ID"/>
                          </w:rPr>
                          <w:t>Pendukung Keputusan</w:t>
                        </w:r>
                        <w:r>
                          <w:rPr>
                            <w:rFonts w:ascii="Times New Roman" w:hAnsi="Times New Roman" w:cs="Times New Roman"/>
                          </w:rPr>
                          <w:t xml:space="preserve"> berbasis komputer sangat diperlukan sebagai alat bantu dalam pengambilan keputusan.</w:t>
                        </w:r>
                      </w:p>
                      <w:p w:rsidR="00EB334A" w:rsidRDefault="00EB334A">
                        <w:pPr>
                          <w:rPr>
                            <w:rFonts w:ascii="Times New Roman" w:hAnsi="Times New Roman" w:cs="Times New Roman"/>
                            <w:sz w:val="24"/>
                            <w:szCs w:val="24"/>
                            <w:lang w:val="id-ID"/>
                          </w:rPr>
                        </w:pPr>
                      </w:p>
                    </w:txbxContent>
                  </v:textbox>
                </v:roundrect>
                <v:roundrect id="Rectangle: Rounded Corners 72" o:spid="_x0000_s1032" style="position:absolute;left:3310;top:51710;width:50159;height:21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" fillcolor="#f3a875 [2165]" strokecolor="#ed7d31 [3205]" strokeweight=".5pt">
                  <v:fill color2="#f09558 [2613]" rotate="t" colors="0 #f7bda4;.5 #f5b195;1 #f8a581" focus="100%" type="gradient">
                    <o:fill v:ext="view" type="gradientUnscaled"/>
                  </v:fill>
                  <v:stroke joinstyle="miter"/>
                  <v:textbox>
                    <w:txbxContent>
                      <w:p w:rsidR="00EB334A" w:rsidRDefault="00EB334A">
                        <w:pPr>
                          <w:ind w:left="284" w:right="-303" w:hanging="284"/>
                          <w:rPr>
                            <w:rFonts w:ascii="Times New Roman" w:hAnsi="Times New Roman" w:cs="Times New Roman"/>
                            <w:b/>
                            <w:bCs/>
                            <w:sz w:val="18"/>
                            <w:szCs w:val="18"/>
                            <w:lang w:val="id-ID"/>
                          </w:rPr>
                        </w:pPr>
                        <w:r>
                          <w:rPr>
                            <w:rFonts w:ascii="Times New Roman" w:hAnsi="Times New Roman" w:cs="Times New Roman"/>
                            <w:b/>
                            <w:bCs/>
                            <w:sz w:val="18"/>
                            <w:szCs w:val="18"/>
                            <w:lang w:val="id-ID"/>
                          </w:rPr>
                          <w:t xml:space="preserve">    TUJUAN</w:t>
                        </w:r>
                      </w:p>
                      <w:p w:rsidR="00EB334A" w:rsidRDefault="00EB334A">
                        <w:p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Adapun tujuan penelitian ini  adalah :</w:t>
                        </w:r>
                      </w:p>
                      <w:p w:rsidR="00EB334A" w:rsidRDefault="00EB334A">
                        <w:pPr>
                          <w:pStyle w:val="ListParagraph"/>
                          <w:numPr>
                            <w:ilvl w:val="0"/>
                            <w:numId w:val="1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etahui cara merekayasa sistem Penerapan Metode Naive Bayes Untuk Memprediksi Keputusan Akhir Perceraian.</w:t>
                        </w:r>
                      </w:p>
                      <w:p w:rsidR="00EB334A" w:rsidRDefault="00EB334A">
                        <w:pPr>
                          <w:pStyle w:val="ListParagraph"/>
                          <w:numPr>
                            <w:ilvl w:val="0"/>
                            <w:numId w:val="10"/>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etahui hasil penerapan Metode Naive Bayes  Untuk Memprediksi Keputusan Akhir Perceraian pada Pengadilan Agama Kota Gorontalo.</w:t>
                        </w:r>
                      </w:p>
                    </w:txbxContent>
                  </v:textbox>
                </v:roundrect>
                <v:roundrect id="Rectangle: Rounded Corners 61" o:spid="_x0000_s1033" style="position:absolute;left:20337;top:1418;width:11995;height:340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" fillcolor="#666 [1936]" strokecolor="#666 [1936]" strokeweight="1pt">
                  <v:fill color2="#ccc [656]" angle="135" focus="50%" type="gradient"/>
                  <v:shadow on="t" color="#7f7f7f [1601]" opacity=".5" offset="1pt"/>
                  <v:textbox>
                    <w:txbxContent>
                      <w:p w:rsidR="00EB334A" w:rsidRDefault="00EB334A">
                        <w:pPr>
                          <w:rPr>
                            <w:rFonts w:ascii="Times New Roman" w:hAnsi="Times New Roman" w:cs="Times New Roman"/>
                            <w:b/>
                            <w:sz w:val="24"/>
                            <w:szCs w:val="24"/>
                          </w:rPr>
                        </w:pPr>
                        <w:r>
                          <w:rPr>
                            <w:rFonts w:ascii="Times New Roman" w:hAnsi="Times New Roman" w:cs="Times New Roman"/>
                            <w:b/>
                            <w:sz w:val="24"/>
                            <w:szCs w:val="24"/>
                          </w:rPr>
                          <w:t xml:space="preserve">   MASALAH</w:t>
                        </w:r>
                      </w:p>
                      <w:p w:rsidR="00EB334A" w:rsidRDefault="00EB334A">
                        <w:pPr>
                          <w:rPr>
                            <w:rFonts w:ascii="Times New Roman" w:hAnsi="Times New Roman" w:cs="Times New Roman"/>
                            <w:b/>
                            <w:sz w:val="24"/>
                            <w:szCs w:val="24"/>
                          </w:rPr>
                        </w:pPr>
                      </w:p>
                    </w:txbxContent>
                  </v:textbox>
                </v:roundrect>
                <v:roundrect id="Rounded Rectangle 82" o:spid="_x0000_s1034" style="position:absolute;left:3783;top:20652;width:15856;height:41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" fillcolor="#fff2cc [663]" strokecolor="black [3200]" strokeweight="1pt">
                  <v:stroke joinstyle="miter"/>
                  <v:textbox>
                    <w:txbxContent>
                      <w:p w:rsidR="00EB334A" w:rsidRDefault="00EB334A">
                        <w:pPr>
                          <w:jc w:val="center"/>
                          <w:rPr>
                            <w:rFonts w:ascii="Times New Roman" w:hAnsi="Times New Roman" w:cs="Times New Roman"/>
                          </w:rPr>
                        </w:pPr>
                        <w:r>
                          <w:rPr>
                            <w:rFonts w:ascii="Times New Roman" w:hAnsi="Times New Roman" w:cs="Times New Roman"/>
                          </w:rPr>
                          <w:t>Analisis Sistem</w:t>
                        </w:r>
                      </w:p>
                    </w:txbxContent>
                  </v:textbox>
                </v:roundrect>
                <v:roundrect id="Rounded Rectangle 83" o:spid="_x0000_s1035" style="position:absolute;left:23332;top:17815;width:29083;height:8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" fillcolor="#fff2cc [663]" strokecolor="black [3200]" strokeweight="1pt">
                  <v:stroke joinstyle="miter"/>
                  <v:textbox>
                    <w:txbxContent>
                      <w:p w:rsidR="00EB334A" w:rsidRDefault="00EB334A">
                        <w:pPr>
                          <w:pStyle w:val="ListParagraph"/>
                          <w:widowControl w:val="0"/>
                          <w:numPr>
                            <w:ilvl w:val="0"/>
                            <w:numId w:val="34"/>
                          </w:numPr>
                          <w:autoSpaceDE w:val="0"/>
                          <w:autoSpaceDN w:val="0"/>
                          <w:spacing w:after="0" w:line="240" w:lineRule="auto"/>
                          <w:contextualSpacing w:val="0"/>
                          <w:jc w:val="both"/>
                        </w:pPr>
                        <w:r>
                          <w:t>Diagram Konteks (DFD)</w:t>
                        </w:r>
                      </w:p>
                      <w:p w:rsidR="00EB334A" w:rsidRDefault="00EB334A">
                        <w:pPr>
                          <w:pStyle w:val="ListParagraph"/>
                          <w:widowControl w:val="0"/>
                          <w:numPr>
                            <w:ilvl w:val="0"/>
                            <w:numId w:val="34"/>
                          </w:numPr>
                          <w:autoSpaceDE w:val="0"/>
                          <w:autoSpaceDN w:val="0"/>
                          <w:spacing w:after="0" w:line="240" w:lineRule="auto"/>
                          <w:contextualSpacing w:val="0"/>
                        </w:pPr>
                        <w:r>
                          <w:t>Diagram Berjenjang (DFD)</w:t>
                        </w:r>
                      </w:p>
                      <w:p w:rsidR="00EB334A" w:rsidRDefault="00EB334A">
                        <w:pPr>
                          <w:pStyle w:val="ListParagraph"/>
                          <w:widowControl w:val="0"/>
                          <w:numPr>
                            <w:ilvl w:val="0"/>
                            <w:numId w:val="34"/>
                          </w:numPr>
                          <w:autoSpaceDE w:val="0"/>
                          <w:autoSpaceDN w:val="0"/>
                          <w:spacing w:after="0" w:line="240" w:lineRule="auto"/>
                          <w:contextualSpacing w:val="0"/>
                        </w:pPr>
                        <w:r>
                          <w:t>Diagram Arus Data level 0, dst (DFD)</w:t>
                        </w:r>
                      </w:p>
                      <w:p w:rsidR="00EB334A" w:rsidRDefault="00EB334A">
                        <w:pPr>
                          <w:pStyle w:val="ListParagraph"/>
                          <w:widowControl w:val="0"/>
                          <w:numPr>
                            <w:ilvl w:val="0"/>
                            <w:numId w:val="34"/>
                          </w:numPr>
                          <w:autoSpaceDE w:val="0"/>
                          <w:autoSpaceDN w:val="0"/>
                          <w:spacing w:after="0" w:line="240" w:lineRule="auto"/>
                          <w:contextualSpacing w:val="0"/>
                        </w:pPr>
                        <w:r>
                          <w:t>Kamus Data (Visio)</w:t>
                        </w:r>
                      </w:p>
                      <w:p w:rsidR="00EB334A" w:rsidRDefault="00EB334A">
                        <w:pPr>
                          <w:pStyle w:val="ListParagraph"/>
                        </w:pPr>
                      </w:p>
                    </w:txbxContent>
                  </v:textbox>
                </v:roundrect>
                <v:roundrect id="Rounded Rectangle 84" o:spid="_x0000_s1036" style="position:absolute;left:3468;top:33107;width:15945;height:31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" fillcolor="#fff2cc [663]" strokecolor="black [3200]" strokeweight="1pt">
                  <v:stroke joinstyle="miter"/>
                  <v:textbox>
                    <w:txbxContent>
                      <w:p w:rsidR="00EB334A" w:rsidRDefault="00EB334A">
                        <w:pPr>
                          <w:jc w:val="center"/>
                          <w:rPr>
                            <w:rFonts w:ascii="Times New Roman" w:hAnsi="Times New Roman" w:cs="Times New Roman"/>
                          </w:rPr>
                        </w:pPr>
                        <w:r>
                          <w:rPr>
                            <w:rFonts w:ascii="Times New Roman" w:hAnsi="Times New Roman" w:cs="Times New Roman"/>
                          </w:rPr>
                          <w:t>Desain Sistem</w:t>
                        </w:r>
                      </w:p>
                    </w:txbxContent>
                  </v:textbox>
                </v:roundrect>
                <v:roundrect id="Rounded Rectangle 86" o:spid="_x0000_s1037" style="position:absolute;left:23805;top:32476;width:28906;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" fillcolor="#fff2cc [663]" strokecolor="black [3200]" strokeweight="1pt">
                  <v:stroke joinstyle="miter"/>
                  <v:textbox>
                    <w:txbxContent>
                      <w:p w:rsidR="00EB334A" w:rsidRDefault="00EB334A">
                        <w:pPr>
                          <w:jc w:val="center"/>
                          <w:rPr>
                            <w:rFonts w:ascii="Times New Roman" w:hAnsi="Times New Roman" w:cs="Times New Roman"/>
                          </w:rPr>
                        </w:pPr>
                        <w:r>
                          <w:rPr>
                            <w:rFonts w:ascii="Times New Roman" w:hAnsi="Times New Roman" w:cs="Times New Roman"/>
                          </w:rPr>
                          <w:t>Desain output, Input, Basis Data, Teknologi, dan Program</w:t>
                        </w:r>
                      </w:p>
                      <w:p w:rsidR="00EB334A" w:rsidRDefault="00EB334A">
                        <w:pPr>
                          <w:jc w:val="center"/>
                        </w:pPr>
                      </w:p>
                    </w:txbxContent>
                  </v:textbox>
                </v:roundrect>
                <v:roundrect id="Rounded Rectangle 87" o:spid="_x0000_s1038" style="position:absolute;left:3783;top:40517;width:15856;height:31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" fillcolor="#fff2cc [663]" strokecolor="black [3200]" strokeweight="1pt">
                  <v:stroke joinstyle="miter"/>
                  <v:textbox>
                    <w:txbxContent>
                      <w:p w:rsidR="00EB334A" w:rsidRDefault="00EB334A">
                        <w:pPr>
                          <w:jc w:val="center"/>
                          <w:rPr>
                            <w:rFonts w:ascii="Times New Roman" w:hAnsi="Times New Roman" w:cs="Times New Roman"/>
                          </w:rPr>
                        </w:pPr>
                        <w:r>
                          <w:rPr>
                            <w:rFonts w:ascii="Times New Roman" w:hAnsi="Times New Roman" w:cs="Times New Roman"/>
                          </w:rPr>
                          <w:t>Kontruksi Sistem</w:t>
                        </w:r>
                      </w:p>
                    </w:txbxContent>
                  </v:textbox>
                </v:roundrect>
                <v:roundrect id="Rounded Rectangle 89" o:spid="_x0000_s1039" style="position:absolute;left:23332;top:40202;width:29382;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" fillcolor="#fff2cc [663]" strokecolor="black [3200]" strokeweight="1pt">
                  <v:stroke joinstyle="miter"/>
                  <v:textbox>
                    <w:txbxContent>
                      <w:p w:rsidR="00EB334A" w:rsidRDefault="00EB334A">
                        <w:pPr>
                          <w:jc w:val="center"/>
                        </w:pPr>
                        <w:r>
                          <w:rPr>
                            <w:rFonts w:ascii="Times New Roman" w:hAnsi="Times New Roman" w:cs="Times New Roman"/>
                          </w:rPr>
                          <w:t>Programing (PHP), Database (MySQL)</w:t>
                        </w:r>
                      </w:p>
                      <w:p w:rsidR="00EB334A" w:rsidRDefault="00EB334A">
                        <w:pPr>
                          <w:jc w:val="center"/>
                        </w:pPr>
                      </w:p>
                    </w:txbxContent>
                  </v:textbox>
                </v:roundrect>
                <v:roundrect id="Rounded Rectangle 90" o:spid="_x0000_s1040" style="position:absolute;left:4414;top:47927;width:15856;height:31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" fillcolor="#fff2cc [663]" strokecolor="black [3200]" strokeweight="1pt">
                  <v:stroke joinstyle="miter"/>
                  <v:textbox>
                    <w:txbxContent>
                      <w:p w:rsidR="00EB334A" w:rsidRDefault="00EB334A">
                        <w:pPr>
                          <w:jc w:val="center"/>
                          <w:rPr>
                            <w:rFonts w:ascii="Times New Roman" w:hAnsi="Times New Roman" w:cs="Times New Roman"/>
                          </w:rPr>
                        </w:pPr>
                        <w:r>
                          <w:rPr>
                            <w:rFonts w:ascii="Times New Roman" w:hAnsi="Times New Roman" w:cs="Times New Roman"/>
                          </w:rPr>
                          <w:t>Pengujian Sistem</w:t>
                        </w:r>
                      </w:p>
                    </w:txbxContent>
                  </v:textbox>
                </v:roundrect>
                <v:roundrect id="Rounded Rectangle 92" o:spid="_x0000_s1041" style="position:absolute;left:23805;top:46981;width:29653;height:4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" fillcolor="#fff2cc [663]" strokecolor="black [3200]" strokeweight="1pt">
                  <v:stroke joinstyle="miter"/>
                  <v:textbox>
                    <w:txbxContent>
                      <w:p w:rsidR="00EB334A" w:rsidRDefault="00EB334A">
                        <w:pPr>
                          <w:jc w:val="center"/>
                          <w:rPr>
                            <w:rFonts w:ascii="Times New Roman" w:hAnsi="Times New Roman" w:cs="Times New Roman"/>
                          </w:rPr>
                        </w:pPr>
                        <w:r>
                          <w:rPr>
                            <w:rFonts w:ascii="Times New Roman" w:hAnsi="Times New Roman" w:cs="Times New Roman"/>
                          </w:rPr>
                          <w:t>Program (White Box Testing), Interface (Black Box testing)</w:t>
                        </w:r>
                      </w:p>
                      <w:p w:rsidR="00EB334A" w:rsidRDefault="00EB334A">
                        <w:pPr>
                          <w:jc w:val="center"/>
                        </w:pPr>
                      </w:p>
                    </w:txbxContent>
                  </v:textbox>
                </v:roundre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Panah: Kanan Bertakik 1" o:spid="_x0000_s1042" type="#_x0000_t94" style="position:absolute;left:20179;top:22071;width:2591;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" adj="15247" fillcolor="#ed7d31 [3205]" strokecolor="#09101d [484]" strokeweight="1pt"/>
                <v:shape id="Panah: Kanan Bertakik 1" o:spid="_x0000_s1043" type="#_x0000_t94" style="position:absolute;left:20179;top:33738;width:259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" adj="13934" fillcolor="#ed7d31 [3205]" strokecolor="#09101d [484]" strokeweight="1pt"/>
                <v:shape id="Panah: Kanan Bertakik 1" o:spid="_x0000_s1044" type="#_x0000_t94" style="position:absolute;left:20179;top:41148;width:259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" adj="13934" fillcolor="#ed7d31 [3205]" strokecolor="#09101d [484]" strokeweight="1pt"/>
                <v:shape id="Panah: Kanan Bertakik 1" o:spid="_x0000_s1045" type="#_x0000_t94" style="position:absolute;left:20652;top:48715;width:2591;height:1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" adj="13934" fillcolor="#ed7d31 [3205]" strokecolor="#09101d [484]" strokeweight="1pt"/>
              </v:group>
            </w:pict>
          </mc:Fallback>
        </mc:AlternateContent>
      </w:r>
      <w:r w:rsidRPr="00AC363E">
        <w:rPr>
          <w:rFonts w:ascii="Times New Roman" w:hAnsi="Times New Roman" w:cs="Times New Roman"/>
          <w:b/>
          <w:bCs/>
          <w:sz w:val="24"/>
          <w:szCs w:val="24"/>
          <w:lang w:val="id-ID"/>
        </w:rPr>
        <w:tab/>
      </w:r>
    </w:p>
    <w:p w:rsidR="00405434" w:rsidRPr="00AC363E" w:rsidRDefault="00405434">
      <w:pPr>
        <w:pStyle w:val="ListParagraph"/>
        <w:numPr>
          <w:ilvl w:val="0"/>
          <w:numId w:val="7"/>
        </w:numPr>
        <w:spacing w:after="0" w:line="360" w:lineRule="auto"/>
        <w:jc w:val="both"/>
        <w:rPr>
          <w:rFonts w:ascii="Times New Roman" w:hAnsi="Times New Roman" w:cs="Times New Roman"/>
          <w:b/>
          <w:bCs/>
          <w:sz w:val="24"/>
          <w:szCs w:val="24"/>
          <w:lang w:val="id-ID"/>
        </w:rPr>
      </w:pPr>
    </w:p>
    <w:p w:rsidR="00405434" w:rsidRPr="00AC363E" w:rsidRDefault="00405434">
      <w:pPr>
        <w:pStyle w:val="ListParagraph"/>
        <w:numPr>
          <w:ilvl w:val="0"/>
          <w:numId w:val="7"/>
        </w:numPr>
        <w:spacing w:line="360" w:lineRule="auto"/>
        <w:ind w:right="-93"/>
        <w:rPr>
          <w:rFonts w:ascii="Times New Roman" w:hAnsi="Times New Roman" w:cs="Times New Roman"/>
          <w:b/>
          <w:bCs/>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spacing w:line="360" w:lineRule="auto"/>
        <w:rPr>
          <w:rFonts w:ascii="Times New Roman" w:hAnsi="Times New Roman" w:cs="Times New Roman"/>
          <w:b/>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jc w:val="center"/>
        <w:rPr>
          <w:rFonts w:ascii="Times New Roman" w:hAnsi="Times New Roman" w:cs="Times New Roman"/>
          <w:b/>
          <w:sz w:val="24"/>
          <w:szCs w:val="24"/>
          <w:lang w:val="id-ID"/>
        </w:rPr>
      </w:pPr>
    </w:p>
    <w:p w:rsidR="00405434" w:rsidRPr="00AC363E" w:rsidRDefault="00405434">
      <w:pPr>
        <w:pStyle w:val="ListParagraph"/>
        <w:numPr>
          <w:ilvl w:val="0"/>
          <w:numId w:val="7"/>
        </w:numPr>
        <w:spacing w:line="360" w:lineRule="auto"/>
        <w:rPr>
          <w:rFonts w:ascii="Times New Roman" w:hAnsi="Times New Roman" w:cs="Times New Roman"/>
          <w:b/>
          <w:sz w:val="24"/>
          <w:szCs w:val="24"/>
          <w:lang w:val="en-US"/>
        </w:rPr>
      </w:pPr>
    </w:p>
    <w:p w:rsidR="00405434" w:rsidRPr="00AC363E" w:rsidRDefault="00405434">
      <w:pPr>
        <w:spacing w:line="360" w:lineRule="auto"/>
        <w:rPr>
          <w:rFonts w:ascii="Times New Roman" w:hAnsi="Times New Roman" w:cs="Times New Roman"/>
          <w:b/>
          <w:lang w:val="en-US"/>
        </w:rPr>
      </w:pPr>
    </w:p>
    <w:p w:rsidR="00405434" w:rsidRPr="00AC363E" w:rsidRDefault="00405434">
      <w:pPr>
        <w:spacing w:line="360" w:lineRule="auto"/>
        <w:rPr>
          <w:rFonts w:ascii="Times New Roman" w:hAnsi="Times New Roman" w:cs="Times New Roman"/>
          <w:b/>
          <w:lang w:val="en-US"/>
        </w:rPr>
      </w:pPr>
    </w:p>
    <w:p w:rsidR="00405434" w:rsidRPr="00AC363E" w:rsidRDefault="00405434">
      <w:pPr>
        <w:spacing w:line="360" w:lineRule="auto"/>
        <w:rPr>
          <w:rFonts w:ascii="Times New Roman" w:hAnsi="Times New Roman" w:cs="Times New Roman"/>
          <w:b/>
          <w:lang w:val="en-US"/>
        </w:rPr>
      </w:pPr>
    </w:p>
    <w:p w:rsidR="00405434" w:rsidRPr="00AC363E" w:rsidRDefault="00845063">
      <w:pPr>
        <w:pStyle w:val="Caption"/>
        <w:spacing w:line="360" w:lineRule="auto"/>
        <w:jc w:val="center"/>
        <w:rPr>
          <w:rFonts w:ascii="Times New Roman" w:hAnsi="Times New Roman" w:cs="Times New Roman"/>
          <w:b/>
          <w:i w:val="0"/>
          <w:iCs w:val="0"/>
          <w:sz w:val="24"/>
          <w:szCs w:val="24"/>
          <w:lang w:val="en-US"/>
        </w:rPr>
        <w:sectPr w:rsidR="00405434" w:rsidRPr="00AC363E">
          <w:headerReference w:type="default" r:id="rId47"/>
          <w:footerReference w:type="default" r:id="rId48"/>
          <w:pgSz w:w="11906" w:h="16838"/>
          <w:pgMar w:top="2268" w:right="1701" w:bottom="1701" w:left="2268" w:header="709" w:footer="709" w:gutter="0"/>
          <w:cols w:space="708"/>
          <w:docGrid w:linePitch="360"/>
        </w:sectPr>
      </w:pPr>
      <w:bookmarkStart w:id="57" w:name="_Toc149777680"/>
      <w:r w:rsidRPr="00AC363E">
        <w:rPr>
          <w:rFonts w:ascii="Times New Roman" w:hAnsi="Times New Roman" w:cs="Times New Roman"/>
          <w:b/>
          <w:bCs/>
          <w:i w:val="0"/>
          <w:iCs w:val="0"/>
          <w:color w:val="000000" w:themeColor="text1"/>
          <w:sz w:val="24"/>
          <w:szCs w:val="24"/>
        </w:rPr>
        <w:t xml:space="preserve">Gambar 2. </w:t>
      </w:r>
      <w:r w:rsidRPr="00AC363E">
        <w:rPr>
          <w:rFonts w:ascii="Times New Roman" w:hAnsi="Times New Roman" w:cs="Times New Roman"/>
          <w:b/>
          <w:bCs/>
          <w:i w:val="0"/>
          <w:iCs w:val="0"/>
          <w:color w:val="000000" w:themeColor="text1"/>
          <w:sz w:val="24"/>
          <w:szCs w:val="24"/>
        </w:rPr>
        <w:fldChar w:fldCharType="begin"/>
      </w:r>
      <w:r w:rsidRPr="00AC363E">
        <w:rPr>
          <w:rFonts w:ascii="Times New Roman" w:hAnsi="Times New Roman" w:cs="Times New Roman"/>
          <w:b/>
          <w:bCs/>
          <w:i w:val="0"/>
          <w:iCs w:val="0"/>
          <w:color w:val="000000" w:themeColor="text1"/>
          <w:sz w:val="24"/>
          <w:szCs w:val="24"/>
        </w:rPr>
        <w:instrText xml:space="preserve"> SEQ Gambar_2. \* ARABIC </w:instrText>
      </w:r>
      <w:r w:rsidRPr="00AC363E">
        <w:rPr>
          <w:rFonts w:ascii="Times New Roman" w:hAnsi="Times New Roman" w:cs="Times New Roman"/>
          <w:b/>
          <w:bCs/>
          <w:i w:val="0"/>
          <w:iCs w:val="0"/>
          <w:color w:val="000000" w:themeColor="text1"/>
          <w:sz w:val="24"/>
          <w:szCs w:val="24"/>
        </w:rPr>
        <w:fldChar w:fldCharType="separate"/>
      </w:r>
      <w:r w:rsidR="00865339">
        <w:rPr>
          <w:rFonts w:ascii="Times New Roman" w:hAnsi="Times New Roman" w:cs="Times New Roman"/>
          <w:b/>
          <w:bCs/>
          <w:i w:val="0"/>
          <w:iCs w:val="0"/>
          <w:noProof/>
          <w:color w:val="000000" w:themeColor="text1"/>
          <w:sz w:val="24"/>
          <w:szCs w:val="24"/>
        </w:rPr>
        <w:t>2</w:t>
      </w:r>
      <w:r w:rsidRPr="00AC363E">
        <w:rPr>
          <w:rFonts w:ascii="Times New Roman" w:hAnsi="Times New Roman" w:cs="Times New Roman"/>
          <w:b/>
          <w:bCs/>
          <w:i w:val="0"/>
          <w:iCs w:val="0"/>
          <w:color w:val="000000" w:themeColor="text1"/>
          <w:sz w:val="24"/>
          <w:szCs w:val="24"/>
        </w:rPr>
        <w:fldChar w:fldCharType="end"/>
      </w:r>
      <w:r w:rsidRPr="00AC363E">
        <w:rPr>
          <w:rFonts w:ascii="Times New Roman" w:hAnsi="Times New Roman" w:cs="Times New Roman"/>
          <w:b/>
          <w:i w:val="0"/>
          <w:iCs w:val="0"/>
          <w:color w:val="000000" w:themeColor="text1"/>
          <w:sz w:val="24"/>
          <w:szCs w:val="24"/>
        </w:rPr>
        <w:t xml:space="preserve"> Kerangka Pikir</w:t>
      </w:r>
      <w:bookmarkEnd w:id="57"/>
      <w:r w:rsidRPr="00AC363E">
        <w:rPr>
          <w:rFonts w:ascii="Times New Roman" w:hAnsi="Times New Roman" w:cs="Times New Roman"/>
          <w:b/>
          <w:i w:val="0"/>
          <w:iCs w:val="0"/>
          <w:color w:val="000000" w:themeColor="text1"/>
          <w:sz w:val="24"/>
          <w:szCs w:val="24"/>
        </w:rPr>
        <w:t xml:space="preserve"> </w:t>
      </w:r>
    </w:p>
    <w:p w:rsidR="00405434" w:rsidRPr="00AC363E" w:rsidRDefault="00845063">
      <w:pPr>
        <w:pStyle w:val="Heading1"/>
        <w:rPr>
          <w:sz w:val="24"/>
          <w:szCs w:val="24"/>
          <w:lang w:val="en-US"/>
        </w:rPr>
      </w:pPr>
      <w:bookmarkStart w:id="58" w:name="_Toc153498407"/>
      <w:bookmarkEnd w:id="56"/>
      <w:r w:rsidRPr="00AC363E">
        <w:lastRenderedPageBreak/>
        <w:t>BAB II</w:t>
      </w:r>
      <w:r w:rsidRPr="00AC363E">
        <w:rPr>
          <w:lang w:val="en-US"/>
        </w:rPr>
        <w:t>I</w:t>
      </w:r>
      <w:r w:rsidRPr="00AC363E">
        <w:br/>
      </w:r>
      <w:r w:rsidRPr="00AC363E">
        <w:rPr>
          <w:lang w:val="en-US"/>
        </w:rPr>
        <w:t>METODE PENELITIAN</w:t>
      </w:r>
      <w:bookmarkEnd w:id="58"/>
    </w:p>
    <w:p w:rsidR="00405434" w:rsidRPr="00AC363E" w:rsidRDefault="00845063">
      <w:pPr>
        <w:pStyle w:val="Heading2"/>
        <w:numPr>
          <w:ilvl w:val="1"/>
          <w:numId w:val="35"/>
        </w:numPr>
        <w:spacing w:line="360" w:lineRule="auto"/>
        <w:rPr>
          <w:rFonts w:ascii="Times New Roman" w:hAnsi="Times New Roman" w:cs="Times New Roman"/>
          <w:b/>
          <w:bCs/>
          <w:color w:val="auto"/>
          <w:sz w:val="24"/>
          <w:szCs w:val="24"/>
        </w:rPr>
      </w:pPr>
      <w:bookmarkStart w:id="59" w:name="_Toc146820787"/>
      <w:r w:rsidRPr="00AC363E">
        <w:rPr>
          <w:rFonts w:ascii="Times New Roman" w:hAnsi="Times New Roman" w:cs="Times New Roman"/>
          <w:b/>
          <w:bCs/>
          <w:color w:val="auto"/>
          <w:sz w:val="24"/>
          <w:szCs w:val="24"/>
        </w:rPr>
        <w:t xml:space="preserve"> </w:t>
      </w:r>
      <w:bookmarkStart w:id="60" w:name="_Toc153498408"/>
      <w:r w:rsidRPr="00AC363E">
        <w:rPr>
          <w:rFonts w:ascii="Times New Roman" w:hAnsi="Times New Roman" w:cs="Times New Roman"/>
          <w:b/>
          <w:bCs/>
          <w:color w:val="auto"/>
          <w:sz w:val="24"/>
          <w:szCs w:val="24"/>
        </w:rPr>
        <w:t>Objek Penelitian</w:t>
      </w:r>
      <w:bookmarkEnd w:id="59"/>
      <w:bookmarkEnd w:id="60"/>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Berdasarkan latar belakang dan kerangka pemikiran yang telah di uraikan pada BAB 1 dan Bab II, maka yang menjadi objek penelitian adalah “Pendukung Tingkat Perceraian” bertempat di Pengadilan Agama Kota Gorontalo.</w:t>
      </w:r>
    </w:p>
    <w:p w:rsidR="00405434" w:rsidRPr="00AC363E" w:rsidRDefault="00405434">
      <w:pPr>
        <w:spacing w:line="360" w:lineRule="auto"/>
        <w:ind w:firstLine="426"/>
        <w:jc w:val="both"/>
        <w:rPr>
          <w:rFonts w:ascii="Times New Roman" w:hAnsi="Times New Roman" w:cs="Times New Roman"/>
          <w:b/>
          <w:sz w:val="24"/>
          <w:szCs w:val="24"/>
        </w:rPr>
      </w:pPr>
    </w:p>
    <w:p w:rsidR="00405434" w:rsidRPr="00AC363E" w:rsidRDefault="00845063">
      <w:pPr>
        <w:pStyle w:val="Heading2"/>
        <w:numPr>
          <w:ilvl w:val="1"/>
          <w:numId w:val="36"/>
        </w:numPr>
        <w:spacing w:line="360" w:lineRule="auto"/>
        <w:rPr>
          <w:rFonts w:ascii="Times New Roman" w:hAnsi="Times New Roman" w:cs="Times New Roman"/>
          <w:b/>
          <w:bCs/>
          <w:color w:val="auto"/>
          <w:sz w:val="24"/>
          <w:szCs w:val="24"/>
        </w:rPr>
      </w:pPr>
      <w:bookmarkStart w:id="61" w:name="_Toc146820788"/>
      <w:r w:rsidRPr="00AC363E">
        <w:rPr>
          <w:rFonts w:ascii="Times New Roman" w:hAnsi="Times New Roman" w:cs="Times New Roman"/>
          <w:b/>
          <w:bCs/>
          <w:color w:val="auto"/>
          <w:sz w:val="24"/>
          <w:szCs w:val="24"/>
        </w:rPr>
        <w:t xml:space="preserve"> </w:t>
      </w:r>
      <w:bookmarkStart w:id="62" w:name="_Toc153498409"/>
      <w:r w:rsidRPr="00AC363E">
        <w:rPr>
          <w:rFonts w:ascii="Times New Roman" w:hAnsi="Times New Roman" w:cs="Times New Roman"/>
          <w:b/>
          <w:bCs/>
          <w:color w:val="auto"/>
          <w:sz w:val="24"/>
          <w:szCs w:val="24"/>
        </w:rPr>
        <w:t>Bahan Peneilitian</w:t>
      </w:r>
      <w:bookmarkEnd w:id="62"/>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 xml:space="preserve">Bahan penelitian yang digunakan oleh penulis dalam membuat aplikasi adalah data pertimbangan yang mencul dalam proses pengambilan keputusan perceraian seperti kompilasi hokum islam. Keluaran yang dihasilkan pada aplikasi adalah keputusan akhir perceraian (Cerai atau Tidak Cerai). </w:t>
      </w:r>
    </w:p>
    <w:p w:rsidR="00405434" w:rsidRPr="00AC363E" w:rsidRDefault="00405434">
      <w:pPr>
        <w:spacing w:line="360" w:lineRule="auto"/>
        <w:ind w:firstLine="426"/>
        <w:jc w:val="both"/>
        <w:rPr>
          <w:rFonts w:ascii="Times New Roman" w:hAnsi="Times New Roman" w:cs="Times New Roman"/>
          <w:b/>
          <w:sz w:val="24"/>
          <w:szCs w:val="24"/>
        </w:rPr>
      </w:pPr>
    </w:p>
    <w:p w:rsidR="00405434" w:rsidRPr="00AC363E" w:rsidRDefault="00845063">
      <w:pPr>
        <w:pStyle w:val="Heading2"/>
        <w:numPr>
          <w:ilvl w:val="1"/>
          <w:numId w:val="36"/>
        </w:numPr>
        <w:spacing w:line="360" w:lineRule="auto"/>
        <w:rPr>
          <w:rFonts w:ascii="Times New Roman" w:hAnsi="Times New Roman" w:cs="Times New Roman"/>
          <w:b/>
          <w:bCs/>
          <w:color w:val="auto"/>
          <w:sz w:val="24"/>
          <w:szCs w:val="24"/>
        </w:rPr>
      </w:pPr>
      <w:bookmarkStart w:id="63" w:name="_Toc153498410"/>
      <w:r w:rsidRPr="00AC363E">
        <w:rPr>
          <w:rFonts w:ascii="Times New Roman" w:hAnsi="Times New Roman" w:cs="Times New Roman"/>
          <w:b/>
          <w:bCs/>
          <w:color w:val="auto"/>
          <w:sz w:val="24"/>
          <w:szCs w:val="24"/>
        </w:rPr>
        <w:t>Metode Penelitian</w:t>
      </w:r>
      <w:bookmarkEnd w:id="61"/>
      <w:bookmarkEnd w:id="63"/>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Metode yang digunakan dalam penelitian ini adalah metode yang menjelaskan secara rinci. Metode deskriptif adalah bentuk penelitian yang sangat dasar. Ditujukan untuk menjelaskan atau menggambarkan fenomena-fenomena yang ada, baik fenomena ilmiah maupun rekayasa manusia..</w:t>
      </w:r>
    </w:p>
    <w:p w:rsidR="00405434" w:rsidRPr="00AC363E" w:rsidRDefault="00405434">
      <w:pPr>
        <w:spacing w:after="0" w:line="360" w:lineRule="auto"/>
        <w:ind w:firstLine="426"/>
        <w:jc w:val="both"/>
        <w:rPr>
          <w:rFonts w:ascii="Times New Roman" w:hAnsi="Times New Roman" w:cs="Times New Roman"/>
          <w:b/>
          <w:sz w:val="24"/>
          <w:szCs w:val="24"/>
        </w:rPr>
      </w:pPr>
    </w:p>
    <w:p w:rsidR="00405434" w:rsidRPr="00AC363E" w:rsidRDefault="00845063">
      <w:pPr>
        <w:pStyle w:val="Heading2"/>
        <w:numPr>
          <w:ilvl w:val="1"/>
          <w:numId w:val="36"/>
        </w:numPr>
        <w:spacing w:line="360" w:lineRule="auto"/>
        <w:ind w:left="426" w:hanging="426"/>
        <w:jc w:val="both"/>
        <w:rPr>
          <w:rFonts w:ascii="Times New Roman" w:hAnsi="Times New Roman" w:cs="Times New Roman"/>
          <w:b/>
          <w:bCs/>
          <w:color w:val="auto"/>
          <w:sz w:val="24"/>
          <w:szCs w:val="24"/>
        </w:rPr>
      </w:pPr>
      <w:bookmarkStart w:id="64" w:name="_Toc146820789"/>
      <w:bookmarkStart w:id="65" w:name="_Toc153498411"/>
      <w:r w:rsidRPr="00AC363E">
        <w:rPr>
          <w:rFonts w:ascii="Times New Roman" w:hAnsi="Times New Roman" w:cs="Times New Roman"/>
          <w:b/>
          <w:bCs/>
          <w:color w:val="auto"/>
          <w:sz w:val="24"/>
          <w:szCs w:val="24"/>
        </w:rPr>
        <w:t>Sumber Data</w:t>
      </w:r>
      <w:bookmarkEnd w:id="64"/>
      <w:bookmarkEnd w:id="65"/>
    </w:p>
    <w:p w:rsidR="00405434" w:rsidRPr="00AC363E" w:rsidRDefault="00845063">
      <w:pPr>
        <w:pStyle w:val="Heading3"/>
        <w:numPr>
          <w:ilvl w:val="0"/>
          <w:numId w:val="37"/>
        </w:numPr>
        <w:spacing w:line="360" w:lineRule="auto"/>
        <w:ind w:left="426"/>
        <w:jc w:val="both"/>
        <w:rPr>
          <w:rFonts w:ascii="Times New Roman" w:hAnsi="Times New Roman" w:cs="Times New Roman"/>
          <w:b/>
          <w:bCs/>
          <w:color w:val="auto"/>
        </w:rPr>
      </w:pPr>
      <w:bookmarkStart w:id="66" w:name="_Toc153498412"/>
      <w:bookmarkStart w:id="67" w:name="_Toc146820790"/>
      <w:r w:rsidRPr="00AC363E">
        <w:rPr>
          <w:rFonts w:ascii="Times New Roman" w:hAnsi="Times New Roman" w:cs="Times New Roman"/>
          <w:b/>
          <w:bCs/>
          <w:color w:val="auto"/>
        </w:rPr>
        <w:t>Data Primer</w:t>
      </w:r>
      <w:bookmarkEnd w:id="66"/>
      <w:bookmarkEnd w:id="67"/>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Data Primer adalah data yang dikumpulkan langsung oleh peneliti dari responden, bukan dari pengumpulan data sebelumnya. . Data primer dari penelitian ini; yaitu, Observasi Langsung.</w:t>
      </w:r>
    </w:p>
    <w:p w:rsidR="00405434" w:rsidRPr="00AC363E" w:rsidRDefault="00405434">
      <w:pPr>
        <w:spacing w:line="360" w:lineRule="auto"/>
        <w:ind w:firstLine="720"/>
        <w:jc w:val="both"/>
        <w:rPr>
          <w:rFonts w:ascii="Times New Roman" w:hAnsi="Times New Roman" w:cs="Times New Roman"/>
          <w:b/>
          <w:sz w:val="24"/>
          <w:szCs w:val="24"/>
        </w:rPr>
        <w:sectPr w:rsidR="00405434" w:rsidRPr="00AC363E">
          <w:headerReference w:type="default" r:id="rId49"/>
          <w:footerReference w:type="default" r:id="rId50"/>
          <w:pgSz w:w="11906" w:h="16838"/>
          <w:pgMar w:top="2268" w:right="1701" w:bottom="1701" w:left="2268" w:header="709" w:footer="709" w:gutter="0"/>
          <w:pgNumType w:start="25"/>
          <w:cols w:space="708"/>
          <w:docGrid w:linePitch="360"/>
        </w:sectPr>
      </w:pPr>
    </w:p>
    <w:p w:rsidR="00405434" w:rsidRPr="00AC363E" w:rsidRDefault="00845063">
      <w:pPr>
        <w:pStyle w:val="ListParagraph"/>
        <w:numPr>
          <w:ilvl w:val="0"/>
          <w:numId w:val="37"/>
        </w:numPr>
        <w:spacing w:line="360" w:lineRule="auto"/>
        <w:ind w:left="426"/>
        <w:jc w:val="both"/>
        <w:rPr>
          <w:rFonts w:ascii="Times New Roman" w:hAnsi="Times New Roman" w:cs="Times New Roman"/>
          <w:b/>
          <w:bCs/>
        </w:rPr>
      </w:pPr>
      <w:bookmarkStart w:id="68" w:name="_Toc146820791"/>
      <w:r w:rsidRPr="00AC363E">
        <w:rPr>
          <w:rFonts w:ascii="Times New Roman" w:hAnsi="Times New Roman" w:cs="Times New Roman"/>
          <w:b/>
          <w:bCs/>
        </w:rPr>
        <w:lastRenderedPageBreak/>
        <w:t>Data Sekunder</w:t>
      </w:r>
      <w:bookmarkEnd w:id="68"/>
    </w:p>
    <w:p w:rsidR="00405434" w:rsidRPr="00AC363E" w:rsidRDefault="00845063">
      <w:pPr>
        <w:spacing w:line="360" w:lineRule="auto"/>
        <w:ind w:firstLine="720"/>
        <w:jc w:val="both"/>
        <w:rPr>
          <w:rFonts w:ascii="Times New Roman" w:hAnsi="Times New Roman" w:cs="Times New Roman"/>
          <w:bCs/>
          <w:sz w:val="24"/>
          <w:szCs w:val="24"/>
        </w:rPr>
      </w:pPr>
      <w:r w:rsidRPr="00AC363E">
        <w:rPr>
          <w:rFonts w:ascii="Times New Roman" w:hAnsi="Times New Roman" w:cs="Times New Roman"/>
          <w:bCs/>
          <w:sz w:val="24"/>
          <w:szCs w:val="24"/>
        </w:rPr>
        <w:t>Data sekunder adalah data yang sudah ada sehingga kita hanya perlu mencari dan mengumpulkannya; sementara data primer adalah data yang hanya dapat diperoleh dari sumber asli atau pertama. Data sekunder dapat diperoleh dengan lebih mudah dan cepat karena sudah tersedia. Data tambahan dari penelitian ini adalah Metode kepustakan, yang berasal dari teori-teori. Mengumpulkan informasi tertulis dari lembaga yang relevan yang sudah ada.</w:t>
      </w:r>
    </w:p>
    <w:p w:rsidR="00405434" w:rsidRPr="00AC363E" w:rsidRDefault="00845063">
      <w:pPr>
        <w:pStyle w:val="Heading2"/>
        <w:numPr>
          <w:ilvl w:val="1"/>
          <w:numId w:val="36"/>
        </w:numPr>
        <w:spacing w:line="360" w:lineRule="auto"/>
        <w:jc w:val="both"/>
        <w:rPr>
          <w:rFonts w:ascii="Times New Roman" w:hAnsi="Times New Roman" w:cs="Times New Roman"/>
          <w:b/>
          <w:bCs/>
          <w:color w:val="auto"/>
          <w:sz w:val="24"/>
          <w:szCs w:val="24"/>
        </w:rPr>
      </w:pPr>
      <w:bookmarkStart w:id="69" w:name="_Toc146820792"/>
      <w:bookmarkStart w:id="70" w:name="_Toc153498413"/>
      <w:r w:rsidRPr="00AC363E">
        <w:rPr>
          <w:rFonts w:ascii="Times New Roman" w:hAnsi="Times New Roman" w:cs="Times New Roman"/>
          <w:b/>
          <w:bCs/>
          <w:color w:val="auto"/>
          <w:sz w:val="24"/>
          <w:szCs w:val="24"/>
        </w:rPr>
        <w:t>Cara Pengumpulan Data</w:t>
      </w:r>
      <w:bookmarkEnd w:id="69"/>
      <w:bookmarkEnd w:id="70"/>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Jika dilihat dari definisi metode pengumpulan data menurut para ahli, metode pengumpulan data adalah suatu pernyataan mengenai sifat, keadaan, kegiatan tertentu, dan sejenisnya. Pengumpulan data dilakukan untuk mendapatkan informasi yang diperlukan dalam rangka mencapai tujuan penelitian. (Gulo, 2002 : 110).</w:t>
      </w:r>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Metode pengumpulan data dalam penelitian ini yatu, :</w:t>
      </w:r>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1.</w:t>
      </w:r>
      <w:r w:rsidRPr="00AC363E">
        <w:rPr>
          <w:rFonts w:ascii="Times New Roman" w:hAnsi="Times New Roman" w:cs="Times New Roman"/>
          <w:bCs/>
          <w:sz w:val="24"/>
          <w:szCs w:val="24"/>
        </w:rPr>
        <w:tab/>
        <w:t>Observasi</w:t>
      </w:r>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Observasi yang dilakukan pada peneltian ini adalah dengan mengunjungi dan mengamati Kantor Pengadilan Agama Kota Gorontalo untuk mengumpulkan data dan meawancarai masyarakat pencari keadilan khususnya perkara perceraian yang berada di Kota Gorontalo.</w:t>
      </w:r>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2.</w:t>
      </w:r>
      <w:r w:rsidRPr="00AC363E">
        <w:rPr>
          <w:rFonts w:ascii="Times New Roman" w:hAnsi="Times New Roman" w:cs="Times New Roman"/>
          <w:bCs/>
          <w:sz w:val="24"/>
          <w:szCs w:val="24"/>
        </w:rPr>
        <w:tab/>
        <w:t>Wawancara</w:t>
      </w:r>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 xml:space="preserve">Wawancara yang di lakukan pada penelitian studi kasus ini yaitu dengan mendatangi Hakim, Panitera, Panitera muda Gugatan, Paniera Muda Permohonan, Panitera Muda Hukum yang ada dilngkungan kantor pengadilan Agama Kota Gorontalo   </w:t>
      </w:r>
    </w:p>
    <w:p w:rsidR="00405434" w:rsidRPr="00AC363E" w:rsidRDefault="00845063">
      <w:pPr>
        <w:spacing w:line="360" w:lineRule="auto"/>
        <w:ind w:firstLine="426"/>
        <w:jc w:val="both"/>
        <w:rPr>
          <w:rFonts w:ascii="Times New Roman" w:hAnsi="Times New Roman" w:cs="Times New Roman"/>
          <w:b/>
          <w:sz w:val="24"/>
          <w:szCs w:val="24"/>
        </w:rPr>
      </w:pPr>
      <w:r w:rsidRPr="00AC363E">
        <w:rPr>
          <w:rFonts w:ascii="Times New Roman" w:hAnsi="Times New Roman" w:cs="Times New Roman"/>
          <w:b/>
          <w:sz w:val="24"/>
          <w:szCs w:val="24"/>
        </w:rPr>
        <w:t>3.</w:t>
      </w:r>
      <w:r w:rsidRPr="00AC363E">
        <w:rPr>
          <w:rFonts w:ascii="Times New Roman" w:hAnsi="Times New Roman" w:cs="Times New Roman"/>
          <w:b/>
          <w:sz w:val="24"/>
          <w:szCs w:val="24"/>
        </w:rPr>
        <w:tab/>
        <w:t>Dokumentasi</w:t>
      </w:r>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 xml:space="preserve">Dari hasil penelitian dan wawancara yang ada dilungkungan Kantor Pengadilan Agama Gorontalo dan mengumpulkan bukti-bukti dan data-data akurat </w:t>
      </w:r>
      <w:r w:rsidRPr="00AC363E">
        <w:rPr>
          <w:rFonts w:ascii="Times New Roman" w:hAnsi="Times New Roman" w:cs="Times New Roman"/>
          <w:bCs/>
          <w:sz w:val="24"/>
          <w:szCs w:val="24"/>
        </w:rPr>
        <w:lastRenderedPageBreak/>
        <w:t>yang didukung oleh aplikasi yang ada maka tingkat perkara khususnya perceraian meningkat dari tahun ke tahun.</w:t>
      </w:r>
    </w:p>
    <w:p w:rsidR="00405434" w:rsidRPr="00AC363E" w:rsidRDefault="00845063">
      <w:pPr>
        <w:pStyle w:val="Heading2"/>
        <w:numPr>
          <w:ilvl w:val="1"/>
          <w:numId w:val="36"/>
        </w:numPr>
        <w:spacing w:line="360" w:lineRule="auto"/>
        <w:rPr>
          <w:rFonts w:ascii="Times New Roman" w:hAnsi="Times New Roman" w:cs="Times New Roman"/>
          <w:b/>
          <w:bCs/>
          <w:color w:val="auto"/>
          <w:sz w:val="24"/>
          <w:szCs w:val="24"/>
        </w:rPr>
      </w:pPr>
      <w:bookmarkStart w:id="71" w:name="_Toc153498414"/>
      <w:bookmarkStart w:id="72" w:name="_Toc146820793"/>
      <w:r w:rsidRPr="00AC363E">
        <w:rPr>
          <w:rFonts w:ascii="Times New Roman" w:hAnsi="Times New Roman" w:cs="Times New Roman"/>
          <w:b/>
          <w:bCs/>
          <w:color w:val="auto"/>
          <w:sz w:val="24"/>
          <w:szCs w:val="24"/>
        </w:rPr>
        <w:t>Simulasi Perhitungan</w:t>
      </w:r>
      <w:bookmarkEnd w:id="71"/>
      <w:r w:rsidRPr="00AC363E">
        <w:rPr>
          <w:rFonts w:ascii="Times New Roman" w:hAnsi="Times New Roman" w:cs="Times New Roman"/>
          <w:b/>
          <w:bCs/>
          <w:color w:val="auto"/>
          <w:sz w:val="24"/>
          <w:szCs w:val="24"/>
        </w:rPr>
        <w:t xml:space="preserve"> </w:t>
      </w:r>
    </w:p>
    <w:p w:rsidR="00405434" w:rsidRPr="00AC363E" w:rsidRDefault="00845063">
      <w:pPr>
        <w:spacing w:line="360" w:lineRule="auto"/>
        <w:ind w:firstLine="360"/>
        <w:jc w:val="both"/>
        <w:rPr>
          <w:rFonts w:ascii="Times New Roman" w:hAnsi="Times New Roman" w:cs="Times New Roman"/>
          <w:bCs/>
        </w:rPr>
      </w:pPr>
      <w:r w:rsidRPr="00AC363E">
        <w:rPr>
          <w:rFonts w:ascii="Times New Roman" w:hAnsi="Times New Roman" w:cs="Times New Roman"/>
          <w:bCs/>
        </w:rPr>
        <w:t xml:space="preserve">Seorang individu mengajukan gugatan terhadap pasangannya karena sering terjadi pertengkaran yang tidak dapat diselesaikan, sehingga kehidupan harmonis dalam rumah tangga tidak mungkin tercapai. Saat persidangan, pasangan yang digugat tidak pernah hadir untuk memutuskan apakah akan bercerai atau tidak, sesuai dengan ketentuan yang berlaku di pengadilan agama dan kompilasi hukum Islam.. </w:t>
      </w:r>
    </w:p>
    <w:p w:rsidR="00405434" w:rsidRPr="00AC363E" w:rsidRDefault="00845063">
      <w:pPr>
        <w:pStyle w:val="ListParagraph"/>
        <w:numPr>
          <w:ilvl w:val="0"/>
          <w:numId w:val="38"/>
        </w:numPr>
        <w:spacing w:line="360" w:lineRule="auto"/>
        <w:jc w:val="both"/>
        <w:rPr>
          <w:rFonts w:ascii="Times New Roman" w:hAnsi="Times New Roman" w:cs="Times New Roman"/>
          <w:bCs/>
        </w:rPr>
      </w:pPr>
      <w:r w:rsidRPr="00AC363E">
        <w:rPr>
          <w:rFonts w:ascii="Times New Roman" w:hAnsi="Times New Roman" w:cs="Times New Roman"/>
          <w:bCs/>
        </w:rPr>
        <w:t xml:space="preserve">Menentukan Kriteria dan sub Kriteria </w:t>
      </w:r>
    </w:p>
    <w:p w:rsidR="00405434" w:rsidRPr="00AC363E" w:rsidRDefault="00845063">
      <w:pPr>
        <w:pStyle w:val="ListParagraph"/>
        <w:spacing w:line="360" w:lineRule="auto"/>
        <w:jc w:val="both"/>
        <w:rPr>
          <w:rFonts w:ascii="Times New Roman" w:hAnsi="Times New Roman" w:cs="Times New Roman"/>
          <w:bCs/>
        </w:rPr>
      </w:pPr>
      <w:r w:rsidRPr="00AC363E">
        <w:rPr>
          <w:rFonts w:ascii="Times New Roman" w:hAnsi="Times New Roman" w:cs="Times New Roman"/>
          <w:bCs/>
        </w:rPr>
        <w:t xml:space="preserve">Misalkan ada calon cerai yang akan bercerai untuk menentukan kriterianya dan subkriterianya yang sesuai dengan calon cerai tersebut dengan nilai masingmasing kriteria dan sub kriteria ditampilkan seperti ditampilkan. </w:t>
      </w:r>
    </w:p>
    <w:p w:rsidR="00405434" w:rsidRPr="00AC363E" w:rsidRDefault="00845063">
      <w:pPr>
        <w:spacing w:line="360" w:lineRule="auto"/>
        <w:ind w:firstLine="360"/>
        <w:jc w:val="both"/>
        <w:rPr>
          <w:rFonts w:ascii="Times New Roman" w:hAnsi="Times New Roman" w:cs="Times New Roman"/>
          <w:bCs/>
        </w:rPr>
      </w:pPr>
      <w:r w:rsidRPr="00AC363E">
        <w:rPr>
          <w:rFonts w:ascii="Times New Roman" w:hAnsi="Times New Roman" w:cs="Times New Roman"/>
          <w:bCs/>
        </w:rPr>
        <w:t>1. Pengadilan Agama Kota Gorontalo</w:t>
      </w:r>
    </w:p>
    <w:p w:rsidR="00405434" w:rsidRPr="00AC363E" w:rsidRDefault="00845063">
      <w:pPr>
        <w:spacing w:line="360" w:lineRule="auto"/>
        <w:ind w:firstLine="360"/>
        <w:jc w:val="both"/>
        <w:rPr>
          <w:rFonts w:ascii="Times New Roman" w:hAnsi="Times New Roman" w:cs="Times New Roman"/>
          <w:bCs/>
        </w:rPr>
      </w:pPr>
      <w:r w:rsidRPr="00AC363E">
        <w:rPr>
          <w:rFonts w:ascii="Times New Roman" w:hAnsi="Times New Roman" w:cs="Times New Roman"/>
          <w:bCs/>
        </w:rPr>
        <w:t>2. Kompilasi Hukum Islam</w:t>
      </w:r>
    </w:p>
    <w:p w:rsidR="00405434" w:rsidRPr="00AC363E" w:rsidRDefault="00845063">
      <w:pPr>
        <w:spacing w:line="360" w:lineRule="auto"/>
        <w:ind w:firstLine="360"/>
        <w:jc w:val="both"/>
        <w:rPr>
          <w:rFonts w:ascii="Times New Roman" w:hAnsi="Times New Roman" w:cs="Times New Roman"/>
          <w:bCs/>
        </w:rPr>
      </w:pPr>
      <w:r w:rsidRPr="00AC363E">
        <w:rPr>
          <w:rFonts w:ascii="Times New Roman" w:hAnsi="Times New Roman" w:cs="Times New Roman"/>
          <w:bCs/>
        </w:rPr>
        <w:t>Simulasi perhitungan dengan menggunakan metode Naive Bayes berikut adalah data Kriteria dan Sub Kriteria</w:t>
      </w:r>
    </w:p>
    <w:p w:rsidR="00405434" w:rsidRPr="00AC363E" w:rsidRDefault="00845063">
      <w:pPr>
        <w:pStyle w:val="Heading3"/>
        <w:spacing w:before="1" w:after="9" w:line="360" w:lineRule="auto"/>
        <w:ind w:left="2384" w:right="1950"/>
        <w:jc w:val="center"/>
        <w:rPr>
          <w:rFonts w:ascii="Times New Roman" w:hAnsi="Times New Roman" w:cs="Times New Roman"/>
          <w:b/>
          <w:color w:val="000000" w:themeColor="text1"/>
          <w:sz w:val="22"/>
          <w:szCs w:val="22"/>
        </w:rPr>
      </w:pPr>
      <w:bookmarkStart w:id="73" w:name="_Toc153454014"/>
      <w:bookmarkStart w:id="74" w:name="_Toc153498415"/>
      <w:r w:rsidRPr="00AC363E">
        <w:rPr>
          <w:rFonts w:ascii="Times New Roman" w:hAnsi="Times New Roman" w:cs="Times New Roman"/>
          <w:b/>
          <w:bCs/>
          <w:color w:val="000000" w:themeColor="text1"/>
          <w:sz w:val="22"/>
          <w:szCs w:val="22"/>
        </w:rPr>
        <w:t>Tabel</w:t>
      </w:r>
      <w:r w:rsidRPr="00AC363E">
        <w:rPr>
          <w:rFonts w:ascii="Times New Roman" w:hAnsi="Times New Roman" w:cs="Times New Roman"/>
          <w:b/>
          <w:bCs/>
          <w:color w:val="000000" w:themeColor="text1"/>
          <w:spacing w:val="-9"/>
          <w:sz w:val="22"/>
          <w:szCs w:val="22"/>
        </w:rPr>
        <w:t xml:space="preserve"> </w:t>
      </w:r>
      <w:r w:rsidRPr="00AC363E">
        <w:rPr>
          <w:rFonts w:ascii="Times New Roman" w:hAnsi="Times New Roman" w:cs="Times New Roman"/>
          <w:b/>
          <w:bCs/>
          <w:color w:val="000000" w:themeColor="text1"/>
          <w:sz w:val="22"/>
          <w:szCs w:val="22"/>
        </w:rPr>
        <w:t>3.5</w:t>
      </w:r>
      <w:r w:rsidRPr="00AC363E">
        <w:rPr>
          <w:rFonts w:ascii="Times New Roman" w:hAnsi="Times New Roman" w:cs="Times New Roman"/>
          <w:b/>
          <w:color w:val="000000" w:themeColor="text1"/>
          <w:spacing w:val="-14"/>
          <w:sz w:val="22"/>
          <w:szCs w:val="22"/>
        </w:rPr>
        <w:t xml:space="preserve"> </w:t>
      </w:r>
      <w:r w:rsidRPr="00AC363E">
        <w:rPr>
          <w:rFonts w:ascii="Times New Roman" w:hAnsi="Times New Roman" w:cs="Times New Roman"/>
          <w:b/>
          <w:color w:val="000000" w:themeColor="text1"/>
          <w:sz w:val="22"/>
          <w:szCs w:val="22"/>
        </w:rPr>
        <w:t>Data</w:t>
      </w:r>
      <w:r w:rsidRPr="00AC363E">
        <w:rPr>
          <w:rFonts w:ascii="Times New Roman" w:hAnsi="Times New Roman" w:cs="Times New Roman"/>
          <w:b/>
          <w:color w:val="000000" w:themeColor="text1"/>
          <w:spacing w:val="-15"/>
          <w:sz w:val="22"/>
          <w:szCs w:val="22"/>
        </w:rPr>
        <w:t xml:space="preserve"> </w:t>
      </w:r>
      <w:r w:rsidRPr="00AC363E">
        <w:rPr>
          <w:rFonts w:ascii="Times New Roman" w:hAnsi="Times New Roman" w:cs="Times New Roman"/>
          <w:b/>
          <w:color w:val="000000" w:themeColor="text1"/>
          <w:sz w:val="22"/>
          <w:szCs w:val="22"/>
        </w:rPr>
        <w:t>Kriteria</w:t>
      </w:r>
      <w:r w:rsidRPr="00AC363E">
        <w:rPr>
          <w:rFonts w:ascii="Times New Roman" w:hAnsi="Times New Roman" w:cs="Times New Roman"/>
          <w:b/>
          <w:color w:val="000000" w:themeColor="text1"/>
          <w:spacing w:val="18"/>
          <w:sz w:val="22"/>
          <w:szCs w:val="22"/>
        </w:rPr>
        <w:t xml:space="preserve"> </w:t>
      </w:r>
      <w:r w:rsidRPr="00AC363E">
        <w:rPr>
          <w:rFonts w:ascii="Times New Roman" w:hAnsi="Times New Roman" w:cs="Times New Roman"/>
          <w:b/>
          <w:color w:val="000000" w:themeColor="text1"/>
          <w:sz w:val="22"/>
          <w:szCs w:val="22"/>
        </w:rPr>
        <w:t>dan</w:t>
      </w:r>
      <w:r w:rsidRPr="00AC363E">
        <w:rPr>
          <w:rFonts w:ascii="Times New Roman" w:hAnsi="Times New Roman" w:cs="Times New Roman"/>
          <w:b/>
          <w:color w:val="000000" w:themeColor="text1"/>
          <w:spacing w:val="-3"/>
          <w:sz w:val="22"/>
          <w:szCs w:val="22"/>
        </w:rPr>
        <w:t xml:space="preserve"> </w:t>
      </w:r>
      <w:r w:rsidRPr="00AC363E">
        <w:rPr>
          <w:rFonts w:ascii="Times New Roman" w:hAnsi="Times New Roman" w:cs="Times New Roman"/>
          <w:b/>
          <w:color w:val="000000" w:themeColor="text1"/>
          <w:sz w:val="22"/>
          <w:szCs w:val="22"/>
        </w:rPr>
        <w:t>Sub Kriteria</w:t>
      </w:r>
      <w:bookmarkEnd w:id="73"/>
      <w:bookmarkEnd w:id="74"/>
    </w:p>
    <w:tbl>
      <w:tblPr>
        <w:tblW w:w="7826" w:type="dxa"/>
        <w:tblInd w:w="1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4A0" w:firstRow="1" w:lastRow="0" w:firstColumn="1" w:lastColumn="0" w:noHBand="0" w:noVBand="1"/>
      </w:tblPr>
      <w:tblGrid>
        <w:gridCol w:w="556"/>
        <w:gridCol w:w="4671"/>
        <w:gridCol w:w="2599"/>
      </w:tblGrid>
      <w:tr w:rsidR="00405434" w:rsidRPr="00AC363E">
        <w:trPr>
          <w:trHeight w:val="390"/>
        </w:trPr>
        <w:tc>
          <w:tcPr>
            <w:tcW w:w="556" w:type="dxa"/>
            <w:tcBorders>
              <w:right w:val="single" w:sz="8" w:space="0" w:color="000000"/>
            </w:tcBorders>
          </w:tcPr>
          <w:p w:rsidR="00405434" w:rsidRPr="00AC363E" w:rsidRDefault="00845063">
            <w:pPr>
              <w:pStyle w:val="TableParagraph"/>
              <w:spacing w:line="360" w:lineRule="auto"/>
              <w:ind w:left="142" w:right="115"/>
              <w:jc w:val="center"/>
              <w:rPr>
                <w:b/>
                <w:sz w:val="18"/>
                <w:szCs w:val="18"/>
              </w:rPr>
            </w:pPr>
            <w:r w:rsidRPr="00AC363E">
              <w:rPr>
                <w:b/>
                <w:sz w:val="18"/>
                <w:szCs w:val="18"/>
              </w:rPr>
              <w:t>No</w:t>
            </w:r>
          </w:p>
        </w:tc>
        <w:tc>
          <w:tcPr>
            <w:tcW w:w="4671" w:type="dxa"/>
            <w:tcBorders>
              <w:left w:val="single" w:sz="8" w:space="0" w:color="000000"/>
            </w:tcBorders>
          </w:tcPr>
          <w:p w:rsidR="00405434" w:rsidRPr="00AC363E" w:rsidRDefault="00845063">
            <w:pPr>
              <w:pStyle w:val="TableParagraph"/>
              <w:spacing w:line="360" w:lineRule="auto"/>
              <w:ind w:left="2009" w:right="1973"/>
              <w:jc w:val="center"/>
              <w:rPr>
                <w:bCs/>
                <w:sz w:val="18"/>
                <w:szCs w:val="18"/>
              </w:rPr>
            </w:pPr>
            <w:r w:rsidRPr="00AC363E">
              <w:rPr>
                <w:bCs/>
                <w:sz w:val="18"/>
                <w:szCs w:val="18"/>
              </w:rPr>
              <w:t>Kriteria</w:t>
            </w:r>
          </w:p>
        </w:tc>
        <w:tc>
          <w:tcPr>
            <w:tcW w:w="2599" w:type="dxa"/>
          </w:tcPr>
          <w:p w:rsidR="00405434" w:rsidRPr="00AC363E" w:rsidRDefault="00845063">
            <w:pPr>
              <w:pStyle w:val="TableParagraph"/>
              <w:spacing w:line="360" w:lineRule="auto"/>
              <w:ind w:left="1005" w:right="958"/>
              <w:jc w:val="center"/>
              <w:rPr>
                <w:bCs/>
                <w:sz w:val="18"/>
                <w:szCs w:val="18"/>
              </w:rPr>
            </w:pPr>
            <w:r w:rsidRPr="00AC363E">
              <w:rPr>
                <w:bCs/>
                <w:sz w:val="18"/>
                <w:szCs w:val="18"/>
              </w:rPr>
              <w:t>Nilai</w:t>
            </w:r>
          </w:p>
        </w:tc>
      </w:tr>
      <w:tr w:rsidR="00405434" w:rsidRPr="00AC363E">
        <w:trPr>
          <w:trHeight w:val="390"/>
        </w:trPr>
        <w:tc>
          <w:tcPr>
            <w:tcW w:w="556" w:type="dxa"/>
            <w:vMerge w:val="restart"/>
            <w:tcBorders>
              <w:right w:val="single" w:sz="8" w:space="0" w:color="000000"/>
            </w:tcBorders>
          </w:tcPr>
          <w:p w:rsidR="00405434" w:rsidRPr="00AC363E" w:rsidRDefault="00845063">
            <w:pPr>
              <w:pStyle w:val="TableParagraph"/>
              <w:spacing w:line="360" w:lineRule="auto"/>
              <w:ind w:left="27"/>
              <w:jc w:val="center"/>
              <w:rPr>
                <w:b/>
                <w:sz w:val="18"/>
                <w:szCs w:val="18"/>
              </w:rPr>
            </w:pPr>
            <w:r w:rsidRPr="00AC363E">
              <w:rPr>
                <w:b/>
                <w:w w:val="99"/>
                <w:sz w:val="18"/>
                <w:szCs w:val="18"/>
              </w:rPr>
              <w:t>1</w:t>
            </w: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lang w:val="en-US"/>
              </w:rPr>
            </w:pPr>
            <w:r w:rsidRPr="00AC363E">
              <w:rPr>
                <w:bCs/>
                <w:sz w:val="18"/>
                <w:szCs w:val="18"/>
              </w:rPr>
              <w:t>Pengadilan</w:t>
            </w:r>
            <w:r w:rsidRPr="00AC363E">
              <w:rPr>
                <w:bCs/>
                <w:spacing w:val="27"/>
                <w:sz w:val="18"/>
                <w:szCs w:val="18"/>
              </w:rPr>
              <w:t xml:space="preserve"> </w:t>
            </w:r>
            <w:r w:rsidRPr="00AC363E">
              <w:rPr>
                <w:bCs/>
                <w:sz w:val="18"/>
                <w:szCs w:val="18"/>
              </w:rPr>
              <w:t>agama</w:t>
            </w:r>
            <w:r w:rsidRPr="00AC363E">
              <w:rPr>
                <w:bCs/>
                <w:spacing w:val="36"/>
                <w:sz w:val="18"/>
                <w:szCs w:val="18"/>
              </w:rPr>
              <w:t xml:space="preserve"> </w:t>
            </w:r>
            <w:r w:rsidRPr="00AC363E">
              <w:rPr>
                <w:bCs/>
                <w:sz w:val="18"/>
                <w:szCs w:val="18"/>
                <w:lang w:val="en-US"/>
              </w:rPr>
              <w:t>Kota Gorontalo</w:t>
            </w:r>
          </w:p>
        </w:tc>
        <w:tc>
          <w:tcPr>
            <w:tcW w:w="2599" w:type="dxa"/>
          </w:tcPr>
          <w:p w:rsidR="00405434" w:rsidRPr="00AC363E" w:rsidRDefault="00405434">
            <w:pPr>
              <w:pStyle w:val="TableParagraph"/>
              <w:spacing w:line="360" w:lineRule="auto"/>
              <w:rPr>
                <w:bCs/>
                <w:sz w:val="18"/>
                <w:szCs w:val="18"/>
              </w:rPr>
            </w:pPr>
          </w:p>
        </w:tc>
      </w:tr>
      <w:tr w:rsidR="00405434" w:rsidRPr="00AC363E">
        <w:trPr>
          <w:trHeight w:val="39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Pernah</w:t>
            </w:r>
            <w:r w:rsidRPr="00AC363E">
              <w:rPr>
                <w:bCs/>
                <w:spacing w:val="7"/>
                <w:sz w:val="18"/>
                <w:szCs w:val="18"/>
              </w:rPr>
              <w:t xml:space="preserve"> </w:t>
            </w:r>
            <w:r w:rsidRPr="00AC363E">
              <w:rPr>
                <w:bCs/>
                <w:sz w:val="18"/>
                <w:szCs w:val="18"/>
              </w:rPr>
              <w:t>hadir</w:t>
            </w:r>
            <w:r w:rsidRPr="00AC363E">
              <w:rPr>
                <w:bCs/>
                <w:spacing w:val="3"/>
                <w:sz w:val="18"/>
                <w:szCs w:val="18"/>
              </w:rPr>
              <w:t xml:space="preserve"> </w:t>
            </w:r>
            <w:r w:rsidRPr="00AC363E">
              <w:rPr>
                <w:bCs/>
                <w:sz w:val="18"/>
                <w:szCs w:val="18"/>
              </w:rPr>
              <w:t>1</w:t>
            </w:r>
            <w:r w:rsidRPr="00AC363E">
              <w:rPr>
                <w:bCs/>
                <w:spacing w:val="8"/>
                <w:sz w:val="18"/>
                <w:szCs w:val="18"/>
              </w:rPr>
              <w:t xml:space="preserve"> </w:t>
            </w:r>
            <w:r w:rsidRPr="00AC363E">
              <w:rPr>
                <w:bCs/>
                <w:sz w:val="18"/>
                <w:szCs w:val="18"/>
              </w:rPr>
              <w:t>kali</w:t>
            </w:r>
          </w:p>
        </w:tc>
        <w:tc>
          <w:tcPr>
            <w:tcW w:w="2599" w:type="dxa"/>
          </w:tcPr>
          <w:p w:rsidR="00405434" w:rsidRPr="00AC363E" w:rsidRDefault="00845063">
            <w:pPr>
              <w:pStyle w:val="TableParagraph"/>
              <w:spacing w:line="360" w:lineRule="auto"/>
              <w:ind w:left="1005" w:right="977"/>
              <w:jc w:val="center"/>
              <w:rPr>
                <w:bCs/>
                <w:sz w:val="18"/>
                <w:szCs w:val="18"/>
              </w:rPr>
            </w:pPr>
            <w:r w:rsidRPr="00AC363E">
              <w:rPr>
                <w:bCs/>
                <w:sz w:val="18"/>
                <w:szCs w:val="18"/>
              </w:rPr>
              <w:t>0-60</w:t>
            </w:r>
          </w:p>
        </w:tc>
      </w:tr>
      <w:tr w:rsidR="00405434" w:rsidRPr="00AC363E">
        <w:trPr>
          <w:trHeight w:val="39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Pernah</w:t>
            </w:r>
            <w:r w:rsidRPr="00AC363E">
              <w:rPr>
                <w:bCs/>
                <w:spacing w:val="7"/>
                <w:sz w:val="18"/>
                <w:szCs w:val="18"/>
              </w:rPr>
              <w:t xml:space="preserve"> </w:t>
            </w:r>
            <w:r w:rsidRPr="00AC363E">
              <w:rPr>
                <w:bCs/>
                <w:sz w:val="18"/>
                <w:szCs w:val="18"/>
              </w:rPr>
              <w:t>hadir</w:t>
            </w:r>
            <w:r w:rsidRPr="00AC363E">
              <w:rPr>
                <w:bCs/>
                <w:spacing w:val="3"/>
                <w:sz w:val="18"/>
                <w:szCs w:val="18"/>
              </w:rPr>
              <w:t xml:space="preserve"> </w:t>
            </w:r>
            <w:r w:rsidRPr="00AC363E">
              <w:rPr>
                <w:bCs/>
                <w:sz w:val="18"/>
                <w:szCs w:val="18"/>
              </w:rPr>
              <w:t>2</w:t>
            </w:r>
            <w:r w:rsidRPr="00AC363E">
              <w:rPr>
                <w:bCs/>
                <w:spacing w:val="8"/>
                <w:sz w:val="18"/>
                <w:szCs w:val="18"/>
              </w:rPr>
              <w:t xml:space="preserve"> </w:t>
            </w:r>
            <w:r w:rsidRPr="00AC363E">
              <w:rPr>
                <w:bCs/>
                <w:sz w:val="18"/>
                <w:szCs w:val="18"/>
              </w:rPr>
              <w:t>kali</w:t>
            </w:r>
          </w:p>
        </w:tc>
        <w:tc>
          <w:tcPr>
            <w:tcW w:w="2599" w:type="dxa"/>
          </w:tcPr>
          <w:p w:rsidR="00405434" w:rsidRPr="00AC363E" w:rsidRDefault="00845063">
            <w:pPr>
              <w:pStyle w:val="TableParagraph"/>
              <w:spacing w:line="360" w:lineRule="auto"/>
              <w:ind w:left="1005" w:right="962"/>
              <w:jc w:val="center"/>
              <w:rPr>
                <w:bCs/>
                <w:sz w:val="18"/>
                <w:szCs w:val="18"/>
              </w:rPr>
            </w:pPr>
            <w:r w:rsidRPr="00AC363E">
              <w:rPr>
                <w:bCs/>
                <w:sz w:val="18"/>
                <w:szCs w:val="18"/>
              </w:rPr>
              <w:t>61-75</w:t>
            </w:r>
          </w:p>
        </w:tc>
      </w:tr>
      <w:tr w:rsidR="00405434" w:rsidRPr="00AC363E">
        <w:trPr>
          <w:trHeight w:val="39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Hadir</w:t>
            </w:r>
            <w:r w:rsidRPr="00AC363E">
              <w:rPr>
                <w:bCs/>
                <w:spacing w:val="2"/>
                <w:sz w:val="18"/>
                <w:szCs w:val="18"/>
              </w:rPr>
              <w:t xml:space="preserve"> </w:t>
            </w:r>
            <w:r w:rsidRPr="00AC363E">
              <w:rPr>
                <w:bCs/>
                <w:sz w:val="18"/>
                <w:szCs w:val="18"/>
              </w:rPr>
              <w:t>Terus</w:t>
            </w:r>
          </w:p>
        </w:tc>
        <w:tc>
          <w:tcPr>
            <w:tcW w:w="2599" w:type="dxa"/>
          </w:tcPr>
          <w:p w:rsidR="00405434" w:rsidRPr="00AC363E" w:rsidRDefault="00845063">
            <w:pPr>
              <w:pStyle w:val="TableParagraph"/>
              <w:spacing w:line="360" w:lineRule="auto"/>
              <w:ind w:left="1005" w:right="962"/>
              <w:jc w:val="center"/>
              <w:rPr>
                <w:bCs/>
                <w:sz w:val="18"/>
                <w:szCs w:val="18"/>
              </w:rPr>
            </w:pPr>
            <w:r w:rsidRPr="00AC363E">
              <w:rPr>
                <w:bCs/>
                <w:sz w:val="18"/>
                <w:szCs w:val="18"/>
              </w:rPr>
              <w:t>76-85</w:t>
            </w:r>
          </w:p>
        </w:tc>
      </w:tr>
      <w:tr w:rsidR="00405434" w:rsidRPr="00AC363E">
        <w:trPr>
          <w:trHeight w:val="39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Tidak</w:t>
            </w:r>
            <w:r w:rsidRPr="00AC363E">
              <w:rPr>
                <w:bCs/>
                <w:spacing w:val="6"/>
                <w:sz w:val="18"/>
                <w:szCs w:val="18"/>
              </w:rPr>
              <w:t xml:space="preserve"> </w:t>
            </w:r>
            <w:r w:rsidRPr="00AC363E">
              <w:rPr>
                <w:bCs/>
                <w:sz w:val="18"/>
                <w:szCs w:val="18"/>
              </w:rPr>
              <w:t>pernah</w:t>
            </w:r>
            <w:r w:rsidRPr="00AC363E">
              <w:rPr>
                <w:bCs/>
                <w:spacing w:val="11"/>
                <w:sz w:val="18"/>
                <w:szCs w:val="18"/>
              </w:rPr>
              <w:t xml:space="preserve"> </w:t>
            </w:r>
            <w:r w:rsidRPr="00AC363E">
              <w:rPr>
                <w:bCs/>
                <w:sz w:val="18"/>
                <w:szCs w:val="18"/>
              </w:rPr>
              <w:t>hadir</w:t>
            </w:r>
          </w:p>
        </w:tc>
        <w:tc>
          <w:tcPr>
            <w:tcW w:w="2599" w:type="dxa"/>
          </w:tcPr>
          <w:p w:rsidR="00405434" w:rsidRPr="00AC363E" w:rsidRDefault="00845063">
            <w:pPr>
              <w:pStyle w:val="TableParagraph"/>
              <w:spacing w:line="360" w:lineRule="auto"/>
              <w:ind w:left="1005" w:right="962"/>
              <w:jc w:val="center"/>
              <w:rPr>
                <w:bCs/>
                <w:sz w:val="18"/>
                <w:szCs w:val="18"/>
              </w:rPr>
            </w:pPr>
            <w:r w:rsidRPr="00AC363E">
              <w:rPr>
                <w:bCs/>
                <w:sz w:val="18"/>
                <w:szCs w:val="18"/>
              </w:rPr>
              <w:t>86-99</w:t>
            </w:r>
          </w:p>
        </w:tc>
      </w:tr>
      <w:tr w:rsidR="00405434" w:rsidRPr="00AC363E">
        <w:trPr>
          <w:trHeight w:val="390"/>
        </w:trPr>
        <w:tc>
          <w:tcPr>
            <w:tcW w:w="556" w:type="dxa"/>
            <w:tcBorders>
              <w:right w:val="single" w:sz="8" w:space="0" w:color="000000"/>
            </w:tcBorders>
          </w:tcPr>
          <w:p w:rsidR="00405434" w:rsidRPr="00AC363E" w:rsidRDefault="00845063">
            <w:pPr>
              <w:pStyle w:val="TableParagraph"/>
              <w:spacing w:line="360" w:lineRule="auto"/>
              <w:ind w:left="27"/>
              <w:jc w:val="center"/>
              <w:rPr>
                <w:b/>
                <w:sz w:val="18"/>
                <w:szCs w:val="18"/>
              </w:rPr>
            </w:pPr>
            <w:r w:rsidRPr="00AC363E">
              <w:rPr>
                <w:b/>
                <w:w w:val="99"/>
                <w:sz w:val="18"/>
                <w:szCs w:val="18"/>
              </w:rPr>
              <w:t>2</w:t>
            </w: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Kompilasi</w:t>
            </w:r>
            <w:r w:rsidRPr="00AC363E">
              <w:rPr>
                <w:bCs/>
                <w:spacing w:val="23"/>
                <w:sz w:val="18"/>
                <w:szCs w:val="18"/>
              </w:rPr>
              <w:t xml:space="preserve"> </w:t>
            </w:r>
            <w:r w:rsidRPr="00AC363E">
              <w:rPr>
                <w:bCs/>
                <w:sz w:val="18"/>
                <w:szCs w:val="18"/>
              </w:rPr>
              <w:t>Hukum</w:t>
            </w:r>
            <w:r w:rsidRPr="00AC363E">
              <w:rPr>
                <w:bCs/>
                <w:spacing w:val="40"/>
                <w:sz w:val="18"/>
                <w:szCs w:val="18"/>
              </w:rPr>
              <w:t xml:space="preserve"> </w:t>
            </w:r>
            <w:r w:rsidRPr="00AC363E">
              <w:rPr>
                <w:bCs/>
                <w:sz w:val="18"/>
                <w:szCs w:val="18"/>
              </w:rPr>
              <w:t>islam</w:t>
            </w:r>
          </w:p>
        </w:tc>
        <w:tc>
          <w:tcPr>
            <w:tcW w:w="2599" w:type="dxa"/>
          </w:tcPr>
          <w:p w:rsidR="00405434" w:rsidRPr="00AC363E" w:rsidRDefault="00405434">
            <w:pPr>
              <w:pStyle w:val="TableParagraph"/>
              <w:spacing w:line="360" w:lineRule="auto"/>
              <w:rPr>
                <w:bCs/>
                <w:sz w:val="18"/>
                <w:szCs w:val="18"/>
              </w:rPr>
            </w:pPr>
          </w:p>
        </w:tc>
      </w:tr>
      <w:tr w:rsidR="00405434" w:rsidRPr="00AC363E">
        <w:trPr>
          <w:trHeight w:val="405"/>
        </w:trPr>
        <w:tc>
          <w:tcPr>
            <w:tcW w:w="556" w:type="dxa"/>
            <w:vMerge w:val="restart"/>
            <w:tcBorders>
              <w:right w:val="single" w:sz="8" w:space="0" w:color="000000"/>
            </w:tcBorders>
          </w:tcPr>
          <w:p w:rsidR="00405434" w:rsidRPr="00AC363E" w:rsidRDefault="00405434">
            <w:pPr>
              <w:pStyle w:val="TableParagraph"/>
              <w:spacing w:line="360" w:lineRule="auto"/>
              <w:rPr>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Mendapat</w:t>
            </w:r>
            <w:r w:rsidRPr="00AC363E">
              <w:rPr>
                <w:bCs/>
                <w:spacing w:val="-20"/>
                <w:sz w:val="18"/>
                <w:szCs w:val="18"/>
              </w:rPr>
              <w:t xml:space="preserve"> </w:t>
            </w:r>
            <w:r w:rsidRPr="00AC363E">
              <w:rPr>
                <w:bCs/>
                <w:sz w:val="18"/>
                <w:szCs w:val="18"/>
              </w:rPr>
              <w:t>cacat</w:t>
            </w:r>
            <w:r w:rsidRPr="00AC363E">
              <w:rPr>
                <w:bCs/>
                <w:spacing w:val="-20"/>
                <w:sz w:val="18"/>
                <w:szCs w:val="18"/>
              </w:rPr>
              <w:t xml:space="preserve"> </w:t>
            </w:r>
            <w:r w:rsidRPr="00AC363E">
              <w:rPr>
                <w:bCs/>
                <w:sz w:val="18"/>
                <w:szCs w:val="18"/>
              </w:rPr>
              <w:t>badan</w:t>
            </w:r>
            <w:r w:rsidRPr="00AC363E">
              <w:rPr>
                <w:bCs/>
                <w:spacing w:val="-8"/>
                <w:sz w:val="18"/>
                <w:szCs w:val="18"/>
              </w:rPr>
              <w:t xml:space="preserve"> </w:t>
            </w:r>
            <w:r w:rsidRPr="00AC363E">
              <w:rPr>
                <w:bCs/>
                <w:sz w:val="18"/>
                <w:szCs w:val="18"/>
              </w:rPr>
              <w:t>atau</w:t>
            </w:r>
            <w:r w:rsidRPr="00AC363E">
              <w:rPr>
                <w:bCs/>
                <w:spacing w:val="-9"/>
                <w:sz w:val="18"/>
                <w:szCs w:val="18"/>
              </w:rPr>
              <w:t xml:space="preserve"> </w:t>
            </w:r>
            <w:r w:rsidRPr="00AC363E">
              <w:rPr>
                <w:bCs/>
                <w:sz w:val="18"/>
                <w:szCs w:val="18"/>
              </w:rPr>
              <w:t>penyakit</w:t>
            </w:r>
            <w:r w:rsidRPr="00AC363E">
              <w:rPr>
                <w:bCs/>
                <w:spacing w:val="-19"/>
                <w:sz w:val="18"/>
                <w:szCs w:val="18"/>
              </w:rPr>
              <w:t xml:space="preserve"> </w:t>
            </w:r>
            <w:r w:rsidRPr="00AC363E">
              <w:rPr>
                <w:bCs/>
                <w:sz w:val="18"/>
                <w:szCs w:val="18"/>
              </w:rPr>
              <w:t>dengan</w:t>
            </w:r>
            <w:r w:rsidRPr="00AC363E">
              <w:rPr>
                <w:bCs/>
                <w:spacing w:val="-9"/>
                <w:sz w:val="18"/>
                <w:szCs w:val="18"/>
              </w:rPr>
              <w:t xml:space="preserve"> </w:t>
            </w:r>
            <w:r w:rsidRPr="00AC363E">
              <w:rPr>
                <w:bCs/>
                <w:sz w:val="18"/>
                <w:szCs w:val="18"/>
              </w:rPr>
              <w:t>akibattidak</w:t>
            </w:r>
            <w:r w:rsidRPr="00AC363E">
              <w:rPr>
                <w:bCs/>
                <w:spacing w:val="-47"/>
                <w:sz w:val="18"/>
                <w:szCs w:val="18"/>
              </w:rPr>
              <w:t xml:space="preserve"> </w:t>
            </w:r>
            <w:r w:rsidRPr="00AC363E">
              <w:rPr>
                <w:bCs/>
                <w:sz w:val="18"/>
                <w:szCs w:val="18"/>
              </w:rPr>
              <w:t>dapat</w:t>
            </w:r>
            <w:r w:rsidRPr="00AC363E">
              <w:rPr>
                <w:bCs/>
                <w:spacing w:val="12"/>
                <w:sz w:val="18"/>
                <w:szCs w:val="18"/>
              </w:rPr>
              <w:t xml:space="preserve"> </w:t>
            </w:r>
            <w:r w:rsidRPr="00AC363E">
              <w:rPr>
                <w:bCs/>
                <w:sz w:val="18"/>
                <w:szCs w:val="18"/>
              </w:rPr>
              <w:t>menjalankan</w:t>
            </w:r>
            <w:r w:rsidRPr="00AC363E">
              <w:rPr>
                <w:bCs/>
                <w:spacing w:val="31"/>
                <w:sz w:val="18"/>
                <w:szCs w:val="18"/>
              </w:rPr>
              <w:t xml:space="preserve"> </w:t>
            </w:r>
            <w:r w:rsidRPr="00AC363E">
              <w:rPr>
                <w:bCs/>
                <w:sz w:val="18"/>
                <w:szCs w:val="18"/>
              </w:rPr>
              <w:t>kewajibannya</w:t>
            </w:r>
            <w:r w:rsidRPr="00AC363E">
              <w:rPr>
                <w:bCs/>
                <w:spacing w:val="28"/>
                <w:sz w:val="18"/>
                <w:szCs w:val="18"/>
              </w:rPr>
              <w:t xml:space="preserve"> </w:t>
            </w:r>
            <w:r w:rsidRPr="00AC363E">
              <w:rPr>
                <w:bCs/>
                <w:sz w:val="18"/>
                <w:szCs w:val="18"/>
              </w:rPr>
              <w:t>sebagai</w:t>
            </w:r>
            <w:r w:rsidRPr="00AC363E">
              <w:rPr>
                <w:bCs/>
                <w:spacing w:val="27"/>
                <w:sz w:val="18"/>
                <w:szCs w:val="18"/>
              </w:rPr>
              <w:t xml:space="preserve"> </w:t>
            </w:r>
            <w:r w:rsidRPr="00AC363E">
              <w:rPr>
                <w:bCs/>
                <w:sz w:val="18"/>
                <w:szCs w:val="18"/>
              </w:rPr>
              <w:t>suami</w:t>
            </w:r>
            <w:r w:rsidRPr="00AC363E">
              <w:rPr>
                <w:bCs/>
                <w:spacing w:val="28"/>
                <w:sz w:val="18"/>
                <w:szCs w:val="18"/>
              </w:rPr>
              <w:t xml:space="preserve"> </w:t>
            </w:r>
            <w:r w:rsidRPr="00AC363E">
              <w:rPr>
                <w:bCs/>
                <w:sz w:val="18"/>
                <w:szCs w:val="18"/>
              </w:rPr>
              <w:t>istri.</w:t>
            </w:r>
          </w:p>
        </w:tc>
        <w:tc>
          <w:tcPr>
            <w:tcW w:w="2599" w:type="dxa"/>
          </w:tcPr>
          <w:p w:rsidR="00405434" w:rsidRPr="00AC363E" w:rsidRDefault="00845063">
            <w:pPr>
              <w:pStyle w:val="TableParagraph"/>
              <w:spacing w:line="360" w:lineRule="auto"/>
              <w:ind w:left="1005" w:right="977"/>
              <w:jc w:val="center"/>
              <w:rPr>
                <w:bCs/>
                <w:sz w:val="18"/>
                <w:szCs w:val="18"/>
              </w:rPr>
            </w:pPr>
            <w:r w:rsidRPr="00AC363E">
              <w:rPr>
                <w:bCs/>
                <w:sz w:val="18"/>
                <w:szCs w:val="18"/>
              </w:rPr>
              <w:t>0-30</w:t>
            </w:r>
          </w:p>
        </w:tc>
      </w:tr>
      <w:tr w:rsidR="00405434" w:rsidRPr="00AC363E">
        <w:trPr>
          <w:trHeight w:val="185"/>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Terus-</w:t>
            </w:r>
            <w:r w:rsidRPr="00AC363E">
              <w:rPr>
                <w:bCs/>
                <w:spacing w:val="15"/>
                <w:sz w:val="18"/>
                <w:szCs w:val="18"/>
              </w:rPr>
              <w:t xml:space="preserve"> </w:t>
            </w:r>
            <w:r w:rsidRPr="00AC363E">
              <w:rPr>
                <w:bCs/>
                <w:sz w:val="18"/>
                <w:szCs w:val="18"/>
              </w:rPr>
              <w:t>menerus</w:t>
            </w:r>
            <w:r w:rsidRPr="00AC363E">
              <w:rPr>
                <w:bCs/>
                <w:spacing w:val="39"/>
                <w:sz w:val="18"/>
                <w:szCs w:val="18"/>
              </w:rPr>
              <w:t xml:space="preserve"> </w:t>
            </w:r>
            <w:r w:rsidRPr="00AC363E">
              <w:rPr>
                <w:bCs/>
                <w:sz w:val="18"/>
                <w:szCs w:val="18"/>
              </w:rPr>
              <w:t>terjadi</w:t>
            </w:r>
            <w:r w:rsidRPr="00AC363E">
              <w:rPr>
                <w:bCs/>
                <w:spacing w:val="23"/>
                <w:sz w:val="18"/>
                <w:szCs w:val="18"/>
              </w:rPr>
              <w:t xml:space="preserve"> </w:t>
            </w:r>
            <w:r w:rsidRPr="00AC363E">
              <w:rPr>
                <w:bCs/>
                <w:sz w:val="18"/>
                <w:szCs w:val="18"/>
              </w:rPr>
              <w:t>perselisihan</w:t>
            </w:r>
            <w:r w:rsidRPr="00AC363E">
              <w:rPr>
                <w:bCs/>
                <w:spacing w:val="24"/>
                <w:sz w:val="18"/>
                <w:szCs w:val="18"/>
              </w:rPr>
              <w:t xml:space="preserve"> </w:t>
            </w:r>
            <w:r w:rsidRPr="00AC363E">
              <w:rPr>
                <w:bCs/>
                <w:sz w:val="18"/>
                <w:szCs w:val="18"/>
              </w:rPr>
              <w:t>dan</w:t>
            </w:r>
            <w:r w:rsidRPr="00AC363E">
              <w:rPr>
                <w:bCs/>
                <w:spacing w:val="1"/>
                <w:sz w:val="18"/>
                <w:szCs w:val="18"/>
              </w:rPr>
              <w:t xml:space="preserve"> </w:t>
            </w:r>
            <w:r w:rsidRPr="00AC363E">
              <w:rPr>
                <w:bCs/>
                <w:sz w:val="18"/>
                <w:szCs w:val="18"/>
              </w:rPr>
              <w:t>pertengkaran</w:t>
            </w:r>
          </w:p>
        </w:tc>
        <w:tc>
          <w:tcPr>
            <w:tcW w:w="2599" w:type="dxa"/>
            <w:tcBorders>
              <w:bottom w:val="nil"/>
            </w:tcBorders>
          </w:tcPr>
          <w:p w:rsidR="00405434" w:rsidRPr="00AC363E" w:rsidRDefault="00845063">
            <w:pPr>
              <w:pStyle w:val="TableParagraph"/>
              <w:spacing w:line="360" w:lineRule="auto"/>
              <w:ind w:left="1005" w:right="962"/>
              <w:jc w:val="center"/>
              <w:rPr>
                <w:bCs/>
                <w:sz w:val="18"/>
                <w:szCs w:val="18"/>
              </w:rPr>
            </w:pPr>
            <w:r w:rsidRPr="00AC363E">
              <w:rPr>
                <w:bCs/>
                <w:sz w:val="18"/>
                <w:szCs w:val="18"/>
              </w:rPr>
              <w:t>31-50</w:t>
            </w:r>
          </w:p>
        </w:tc>
      </w:tr>
      <w:tr w:rsidR="00405434" w:rsidRPr="00AC363E">
        <w:trPr>
          <w:trHeight w:val="187"/>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dan</w:t>
            </w:r>
            <w:r w:rsidRPr="00AC363E">
              <w:rPr>
                <w:bCs/>
                <w:spacing w:val="23"/>
                <w:sz w:val="18"/>
                <w:szCs w:val="18"/>
              </w:rPr>
              <w:t xml:space="preserve"> </w:t>
            </w:r>
            <w:r w:rsidRPr="00AC363E">
              <w:rPr>
                <w:bCs/>
                <w:sz w:val="18"/>
                <w:szCs w:val="18"/>
              </w:rPr>
              <w:t>tidak</w:t>
            </w:r>
            <w:r w:rsidRPr="00AC363E">
              <w:rPr>
                <w:bCs/>
                <w:spacing w:val="35"/>
                <w:sz w:val="18"/>
                <w:szCs w:val="18"/>
              </w:rPr>
              <w:t xml:space="preserve"> </w:t>
            </w:r>
            <w:r w:rsidRPr="00AC363E">
              <w:rPr>
                <w:bCs/>
                <w:sz w:val="18"/>
                <w:szCs w:val="18"/>
              </w:rPr>
              <w:t>ada</w:t>
            </w:r>
            <w:r w:rsidRPr="00AC363E">
              <w:rPr>
                <w:bCs/>
                <w:spacing w:val="41"/>
                <w:sz w:val="18"/>
                <w:szCs w:val="18"/>
              </w:rPr>
              <w:t xml:space="preserve"> </w:t>
            </w:r>
            <w:r w:rsidRPr="00AC363E">
              <w:rPr>
                <w:bCs/>
                <w:sz w:val="18"/>
                <w:szCs w:val="18"/>
              </w:rPr>
              <w:t>harapan</w:t>
            </w:r>
            <w:r w:rsidRPr="00AC363E">
              <w:rPr>
                <w:bCs/>
                <w:spacing w:val="41"/>
                <w:sz w:val="18"/>
                <w:szCs w:val="18"/>
              </w:rPr>
              <w:t xml:space="preserve"> </w:t>
            </w:r>
            <w:r w:rsidRPr="00AC363E">
              <w:rPr>
                <w:bCs/>
                <w:sz w:val="18"/>
                <w:szCs w:val="18"/>
              </w:rPr>
              <w:t>akan</w:t>
            </w:r>
            <w:r w:rsidRPr="00AC363E">
              <w:rPr>
                <w:bCs/>
                <w:spacing w:val="41"/>
                <w:sz w:val="18"/>
                <w:szCs w:val="18"/>
              </w:rPr>
              <w:t xml:space="preserve"> </w:t>
            </w:r>
            <w:r w:rsidRPr="00AC363E">
              <w:rPr>
                <w:bCs/>
                <w:sz w:val="18"/>
                <w:szCs w:val="18"/>
              </w:rPr>
              <w:t>hidup</w:t>
            </w:r>
            <w:r w:rsidRPr="00AC363E">
              <w:rPr>
                <w:bCs/>
                <w:spacing w:val="41"/>
                <w:sz w:val="18"/>
                <w:szCs w:val="18"/>
              </w:rPr>
              <w:t xml:space="preserve"> </w:t>
            </w:r>
            <w:r w:rsidRPr="00AC363E">
              <w:rPr>
                <w:bCs/>
                <w:sz w:val="18"/>
                <w:szCs w:val="18"/>
              </w:rPr>
              <w:t>rukun</w:t>
            </w:r>
            <w:r w:rsidRPr="00AC363E">
              <w:rPr>
                <w:bCs/>
                <w:spacing w:val="41"/>
                <w:sz w:val="18"/>
                <w:szCs w:val="18"/>
              </w:rPr>
              <w:t xml:space="preserve"> </w:t>
            </w:r>
            <w:r w:rsidRPr="00AC363E">
              <w:rPr>
                <w:bCs/>
                <w:sz w:val="18"/>
                <w:szCs w:val="18"/>
              </w:rPr>
              <w:t>lagi</w:t>
            </w:r>
            <w:r w:rsidRPr="00AC363E">
              <w:rPr>
                <w:bCs/>
                <w:spacing w:val="41"/>
                <w:sz w:val="18"/>
                <w:szCs w:val="18"/>
              </w:rPr>
              <w:t xml:space="preserve"> </w:t>
            </w:r>
            <w:r w:rsidRPr="00AC363E">
              <w:rPr>
                <w:bCs/>
                <w:sz w:val="18"/>
                <w:szCs w:val="18"/>
              </w:rPr>
              <w:t>dalam</w:t>
            </w:r>
          </w:p>
        </w:tc>
        <w:tc>
          <w:tcPr>
            <w:tcW w:w="2599" w:type="dxa"/>
            <w:tcBorders>
              <w:top w:val="nil"/>
              <w:bottom w:val="nil"/>
            </w:tcBorders>
          </w:tcPr>
          <w:p w:rsidR="00405434" w:rsidRPr="00AC363E" w:rsidRDefault="00405434">
            <w:pPr>
              <w:pStyle w:val="TableParagraph"/>
              <w:spacing w:line="360" w:lineRule="auto"/>
              <w:rPr>
                <w:bCs/>
                <w:sz w:val="18"/>
                <w:szCs w:val="18"/>
              </w:rPr>
            </w:pPr>
          </w:p>
        </w:tc>
      </w:tr>
      <w:tr w:rsidR="00405434" w:rsidRPr="00AC363E">
        <w:trPr>
          <w:trHeight w:val="213"/>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rumah</w:t>
            </w:r>
            <w:r w:rsidRPr="00AC363E">
              <w:rPr>
                <w:bCs/>
                <w:spacing w:val="15"/>
                <w:sz w:val="18"/>
                <w:szCs w:val="18"/>
              </w:rPr>
              <w:t xml:space="preserve"> </w:t>
            </w:r>
            <w:r w:rsidRPr="00AC363E">
              <w:rPr>
                <w:bCs/>
                <w:sz w:val="18"/>
                <w:szCs w:val="18"/>
              </w:rPr>
              <w:t>tangga.</w:t>
            </w:r>
          </w:p>
        </w:tc>
        <w:tc>
          <w:tcPr>
            <w:tcW w:w="2599" w:type="dxa"/>
            <w:tcBorders>
              <w:top w:val="nil"/>
            </w:tcBorders>
          </w:tcPr>
          <w:p w:rsidR="00405434" w:rsidRPr="00AC363E" w:rsidRDefault="00405434">
            <w:pPr>
              <w:pStyle w:val="TableParagraph"/>
              <w:spacing w:line="360" w:lineRule="auto"/>
              <w:rPr>
                <w:bCs/>
                <w:sz w:val="18"/>
                <w:szCs w:val="18"/>
              </w:rPr>
            </w:pPr>
          </w:p>
        </w:tc>
      </w:tr>
      <w:tr w:rsidR="00405434" w:rsidRPr="00AC363E">
        <w:trPr>
          <w:trHeight w:val="184"/>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Meninggalkan</w:t>
            </w:r>
            <w:r w:rsidRPr="00AC363E">
              <w:rPr>
                <w:bCs/>
                <w:spacing w:val="18"/>
                <w:sz w:val="18"/>
                <w:szCs w:val="18"/>
              </w:rPr>
              <w:t xml:space="preserve"> </w:t>
            </w:r>
            <w:r w:rsidRPr="00AC363E">
              <w:rPr>
                <w:bCs/>
                <w:sz w:val="18"/>
                <w:szCs w:val="18"/>
              </w:rPr>
              <w:t>pihak</w:t>
            </w:r>
            <w:r w:rsidRPr="00AC363E">
              <w:rPr>
                <w:bCs/>
                <w:spacing w:val="-7"/>
                <w:sz w:val="18"/>
                <w:szCs w:val="18"/>
              </w:rPr>
              <w:t xml:space="preserve"> </w:t>
            </w:r>
            <w:r w:rsidRPr="00AC363E">
              <w:rPr>
                <w:bCs/>
                <w:sz w:val="18"/>
                <w:szCs w:val="18"/>
              </w:rPr>
              <w:t>lain</w:t>
            </w:r>
            <w:r w:rsidRPr="00AC363E">
              <w:rPr>
                <w:bCs/>
                <w:spacing w:val="-2"/>
                <w:sz w:val="18"/>
                <w:szCs w:val="18"/>
              </w:rPr>
              <w:t xml:space="preserve"> </w:t>
            </w:r>
            <w:r w:rsidRPr="00AC363E">
              <w:rPr>
                <w:bCs/>
                <w:sz w:val="18"/>
                <w:szCs w:val="18"/>
              </w:rPr>
              <w:t>selama</w:t>
            </w:r>
            <w:r w:rsidRPr="00AC363E">
              <w:rPr>
                <w:bCs/>
                <w:spacing w:val="-3"/>
                <w:sz w:val="18"/>
                <w:szCs w:val="18"/>
              </w:rPr>
              <w:t xml:space="preserve"> </w:t>
            </w:r>
            <w:r w:rsidRPr="00AC363E">
              <w:rPr>
                <w:bCs/>
                <w:sz w:val="18"/>
                <w:szCs w:val="18"/>
              </w:rPr>
              <w:t>2</w:t>
            </w:r>
            <w:r w:rsidRPr="00AC363E">
              <w:rPr>
                <w:bCs/>
                <w:spacing w:val="-2"/>
                <w:sz w:val="18"/>
                <w:szCs w:val="18"/>
              </w:rPr>
              <w:t xml:space="preserve"> </w:t>
            </w:r>
            <w:r w:rsidRPr="00AC363E">
              <w:rPr>
                <w:bCs/>
                <w:sz w:val="18"/>
                <w:szCs w:val="18"/>
              </w:rPr>
              <w:t>(dua)</w:t>
            </w:r>
            <w:r w:rsidRPr="00AC363E">
              <w:rPr>
                <w:bCs/>
                <w:spacing w:val="-8"/>
                <w:sz w:val="18"/>
                <w:szCs w:val="18"/>
              </w:rPr>
              <w:t xml:space="preserve"> </w:t>
            </w:r>
            <w:r w:rsidRPr="00AC363E">
              <w:rPr>
                <w:bCs/>
                <w:sz w:val="18"/>
                <w:szCs w:val="18"/>
              </w:rPr>
              <w:t>tahun</w:t>
            </w:r>
            <w:r w:rsidRPr="00AC363E">
              <w:rPr>
                <w:bCs/>
                <w:spacing w:val="-2"/>
                <w:sz w:val="18"/>
                <w:szCs w:val="18"/>
              </w:rPr>
              <w:t xml:space="preserve"> </w:t>
            </w:r>
            <w:r w:rsidRPr="00AC363E">
              <w:rPr>
                <w:bCs/>
                <w:sz w:val="18"/>
                <w:szCs w:val="18"/>
              </w:rPr>
              <w:t>berturut-</w:t>
            </w:r>
          </w:p>
        </w:tc>
        <w:tc>
          <w:tcPr>
            <w:tcW w:w="2599" w:type="dxa"/>
            <w:tcBorders>
              <w:bottom w:val="nil"/>
            </w:tcBorders>
          </w:tcPr>
          <w:p w:rsidR="00405434" w:rsidRPr="00AC363E" w:rsidRDefault="00845063">
            <w:pPr>
              <w:pStyle w:val="TableParagraph"/>
              <w:spacing w:line="360" w:lineRule="auto"/>
              <w:ind w:left="1005" w:right="962"/>
              <w:jc w:val="center"/>
              <w:rPr>
                <w:bCs/>
                <w:sz w:val="18"/>
                <w:szCs w:val="18"/>
              </w:rPr>
            </w:pPr>
            <w:r w:rsidRPr="00AC363E">
              <w:rPr>
                <w:bCs/>
                <w:sz w:val="18"/>
                <w:szCs w:val="18"/>
              </w:rPr>
              <w:t>51-60</w:t>
            </w:r>
          </w:p>
        </w:tc>
      </w:tr>
      <w:tr w:rsidR="00405434" w:rsidRPr="00AC363E">
        <w:trPr>
          <w:trHeight w:val="195"/>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turut</w:t>
            </w:r>
            <w:r w:rsidRPr="00AC363E">
              <w:rPr>
                <w:bCs/>
                <w:spacing w:val="10"/>
                <w:sz w:val="18"/>
                <w:szCs w:val="18"/>
              </w:rPr>
              <w:t xml:space="preserve"> </w:t>
            </w:r>
            <w:r w:rsidRPr="00AC363E">
              <w:rPr>
                <w:bCs/>
                <w:sz w:val="18"/>
                <w:szCs w:val="18"/>
              </w:rPr>
              <w:t>tanpa</w:t>
            </w:r>
            <w:r w:rsidRPr="00AC363E">
              <w:rPr>
                <w:bCs/>
                <w:spacing w:val="23"/>
                <w:sz w:val="18"/>
                <w:szCs w:val="18"/>
              </w:rPr>
              <w:t xml:space="preserve"> </w:t>
            </w:r>
            <w:r w:rsidRPr="00AC363E">
              <w:rPr>
                <w:bCs/>
                <w:sz w:val="18"/>
                <w:szCs w:val="18"/>
              </w:rPr>
              <w:t>izin</w:t>
            </w:r>
            <w:r w:rsidRPr="00AC363E">
              <w:rPr>
                <w:bCs/>
                <w:spacing w:val="22"/>
                <w:sz w:val="18"/>
                <w:szCs w:val="18"/>
              </w:rPr>
              <w:t xml:space="preserve"> </w:t>
            </w:r>
            <w:r w:rsidRPr="00AC363E">
              <w:rPr>
                <w:bCs/>
                <w:sz w:val="18"/>
                <w:szCs w:val="18"/>
              </w:rPr>
              <w:t>pihak</w:t>
            </w:r>
            <w:r w:rsidRPr="00AC363E">
              <w:rPr>
                <w:bCs/>
                <w:spacing w:val="17"/>
                <w:sz w:val="18"/>
                <w:szCs w:val="18"/>
              </w:rPr>
              <w:t xml:space="preserve"> </w:t>
            </w:r>
            <w:r w:rsidRPr="00AC363E">
              <w:rPr>
                <w:bCs/>
                <w:sz w:val="18"/>
                <w:szCs w:val="18"/>
              </w:rPr>
              <w:t>lain</w:t>
            </w:r>
            <w:r w:rsidRPr="00AC363E">
              <w:rPr>
                <w:bCs/>
                <w:spacing w:val="30"/>
                <w:sz w:val="18"/>
                <w:szCs w:val="18"/>
              </w:rPr>
              <w:t xml:space="preserve"> </w:t>
            </w:r>
            <w:r w:rsidRPr="00AC363E">
              <w:rPr>
                <w:bCs/>
                <w:sz w:val="18"/>
                <w:szCs w:val="18"/>
              </w:rPr>
              <w:t>dan</w:t>
            </w:r>
            <w:r w:rsidRPr="00AC363E">
              <w:rPr>
                <w:bCs/>
                <w:spacing w:val="22"/>
                <w:sz w:val="18"/>
                <w:szCs w:val="18"/>
              </w:rPr>
              <w:t xml:space="preserve"> </w:t>
            </w:r>
            <w:r w:rsidRPr="00AC363E">
              <w:rPr>
                <w:bCs/>
                <w:sz w:val="18"/>
                <w:szCs w:val="18"/>
              </w:rPr>
              <w:t>tanpa</w:t>
            </w:r>
            <w:r w:rsidRPr="00AC363E">
              <w:rPr>
                <w:bCs/>
                <w:spacing w:val="22"/>
                <w:sz w:val="18"/>
                <w:szCs w:val="18"/>
              </w:rPr>
              <w:t xml:space="preserve"> </w:t>
            </w:r>
            <w:r w:rsidRPr="00AC363E">
              <w:rPr>
                <w:bCs/>
                <w:sz w:val="18"/>
                <w:szCs w:val="18"/>
              </w:rPr>
              <w:t>alasan</w:t>
            </w:r>
            <w:r w:rsidRPr="00AC363E">
              <w:rPr>
                <w:bCs/>
                <w:spacing w:val="23"/>
                <w:sz w:val="18"/>
                <w:szCs w:val="18"/>
              </w:rPr>
              <w:t xml:space="preserve"> </w:t>
            </w:r>
            <w:r w:rsidRPr="00AC363E">
              <w:rPr>
                <w:bCs/>
                <w:sz w:val="18"/>
                <w:szCs w:val="18"/>
              </w:rPr>
              <w:t>yang</w:t>
            </w:r>
            <w:r w:rsidRPr="00AC363E">
              <w:rPr>
                <w:bCs/>
                <w:spacing w:val="39"/>
                <w:sz w:val="18"/>
                <w:szCs w:val="18"/>
              </w:rPr>
              <w:t xml:space="preserve"> </w:t>
            </w:r>
            <w:r w:rsidRPr="00AC363E">
              <w:rPr>
                <w:bCs/>
                <w:sz w:val="18"/>
                <w:szCs w:val="18"/>
              </w:rPr>
              <w:t>sah</w:t>
            </w:r>
          </w:p>
        </w:tc>
        <w:tc>
          <w:tcPr>
            <w:tcW w:w="2599" w:type="dxa"/>
            <w:tcBorders>
              <w:top w:val="nil"/>
              <w:bottom w:val="nil"/>
            </w:tcBorders>
          </w:tcPr>
          <w:p w:rsidR="00405434" w:rsidRPr="00AC363E" w:rsidRDefault="00405434">
            <w:pPr>
              <w:pStyle w:val="TableParagraph"/>
              <w:spacing w:line="360" w:lineRule="auto"/>
              <w:rPr>
                <w:bCs/>
                <w:sz w:val="18"/>
                <w:szCs w:val="18"/>
              </w:rPr>
            </w:pPr>
          </w:p>
        </w:tc>
      </w:tr>
      <w:tr w:rsidR="00405434" w:rsidRPr="00AC363E">
        <w:trPr>
          <w:trHeight w:val="28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atau</w:t>
            </w:r>
            <w:r w:rsidRPr="00AC363E">
              <w:rPr>
                <w:bCs/>
                <w:spacing w:val="14"/>
                <w:sz w:val="18"/>
                <w:szCs w:val="18"/>
              </w:rPr>
              <w:t xml:space="preserve"> </w:t>
            </w:r>
            <w:r w:rsidRPr="00AC363E">
              <w:rPr>
                <w:bCs/>
                <w:sz w:val="18"/>
                <w:szCs w:val="18"/>
              </w:rPr>
              <w:t>karena</w:t>
            </w:r>
            <w:r w:rsidRPr="00AC363E">
              <w:rPr>
                <w:bCs/>
                <w:spacing w:val="14"/>
                <w:sz w:val="18"/>
                <w:szCs w:val="18"/>
              </w:rPr>
              <w:t xml:space="preserve"> </w:t>
            </w:r>
            <w:r w:rsidRPr="00AC363E">
              <w:rPr>
                <w:bCs/>
                <w:sz w:val="18"/>
                <w:szCs w:val="18"/>
              </w:rPr>
              <w:t>hal</w:t>
            </w:r>
            <w:r w:rsidRPr="00AC363E">
              <w:rPr>
                <w:bCs/>
                <w:spacing w:val="15"/>
                <w:sz w:val="18"/>
                <w:szCs w:val="18"/>
              </w:rPr>
              <w:t xml:space="preserve"> </w:t>
            </w:r>
            <w:r w:rsidRPr="00AC363E">
              <w:rPr>
                <w:bCs/>
                <w:sz w:val="18"/>
                <w:szCs w:val="18"/>
              </w:rPr>
              <w:t>lain</w:t>
            </w:r>
            <w:r w:rsidRPr="00AC363E">
              <w:rPr>
                <w:bCs/>
                <w:spacing w:val="14"/>
                <w:sz w:val="18"/>
                <w:szCs w:val="18"/>
              </w:rPr>
              <w:t xml:space="preserve"> </w:t>
            </w:r>
            <w:r w:rsidRPr="00AC363E">
              <w:rPr>
                <w:bCs/>
                <w:sz w:val="18"/>
                <w:szCs w:val="18"/>
              </w:rPr>
              <w:t>diluar</w:t>
            </w:r>
            <w:r w:rsidRPr="00AC363E">
              <w:rPr>
                <w:bCs/>
                <w:spacing w:val="9"/>
                <w:sz w:val="18"/>
                <w:szCs w:val="18"/>
              </w:rPr>
              <w:t xml:space="preserve"> </w:t>
            </w:r>
            <w:r w:rsidRPr="00AC363E">
              <w:rPr>
                <w:bCs/>
                <w:sz w:val="18"/>
                <w:szCs w:val="18"/>
              </w:rPr>
              <w:t>kemampuannya</w:t>
            </w:r>
          </w:p>
        </w:tc>
        <w:tc>
          <w:tcPr>
            <w:tcW w:w="2599" w:type="dxa"/>
            <w:tcBorders>
              <w:top w:val="nil"/>
            </w:tcBorders>
          </w:tcPr>
          <w:p w:rsidR="00405434" w:rsidRPr="00AC363E" w:rsidRDefault="00405434">
            <w:pPr>
              <w:pStyle w:val="TableParagraph"/>
              <w:spacing w:line="360" w:lineRule="auto"/>
              <w:rPr>
                <w:bCs/>
                <w:sz w:val="18"/>
                <w:szCs w:val="18"/>
              </w:rPr>
            </w:pPr>
          </w:p>
        </w:tc>
      </w:tr>
      <w:tr w:rsidR="00405434" w:rsidRPr="00AC363E">
        <w:trPr>
          <w:trHeight w:val="17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Mendapat</w:t>
            </w:r>
            <w:r w:rsidRPr="00AC363E">
              <w:rPr>
                <w:bCs/>
                <w:spacing w:val="92"/>
                <w:sz w:val="18"/>
                <w:szCs w:val="18"/>
              </w:rPr>
              <w:t xml:space="preserve"> </w:t>
            </w:r>
            <w:r w:rsidRPr="00AC363E">
              <w:rPr>
                <w:bCs/>
                <w:sz w:val="18"/>
                <w:szCs w:val="18"/>
              </w:rPr>
              <w:t>hukuman</w:t>
            </w:r>
            <w:r w:rsidRPr="00AC363E">
              <w:rPr>
                <w:bCs/>
                <w:spacing w:val="55"/>
                <w:sz w:val="18"/>
                <w:szCs w:val="18"/>
              </w:rPr>
              <w:t xml:space="preserve"> </w:t>
            </w:r>
            <w:r w:rsidRPr="00AC363E">
              <w:rPr>
                <w:bCs/>
                <w:sz w:val="18"/>
                <w:szCs w:val="18"/>
              </w:rPr>
              <w:t xml:space="preserve">penjara  </w:t>
            </w:r>
            <w:r w:rsidRPr="00AC363E">
              <w:rPr>
                <w:bCs/>
                <w:spacing w:val="3"/>
                <w:sz w:val="18"/>
                <w:szCs w:val="18"/>
              </w:rPr>
              <w:t xml:space="preserve"> </w:t>
            </w:r>
            <w:r w:rsidRPr="00AC363E">
              <w:rPr>
                <w:bCs/>
                <w:sz w:val="18"/>
                <w:szCs w:val="18"/>
              </w:rPr>
              <w:t xml:space="preserve">5  </w:t>
            </w:r>
            <w:r w:rsidRPr="00AC363E">
              <w:rPr>
                <w:bCs/>
                <w:spacing w:val="4"/>
                <w:sz w:val="18"/>
                <w:szCs w:val="18"/>
              </w:rPr>
              <w:t xml:space="preserve"> </w:t>
            </w:r>
            <w:r w:rsidRPr="00AC363E">
              <w:rPr>
                <w:bCs/>
                <w:sz w:val="18"/>
                <w:szCs w:val="18"/>
              </w:rPr>
              <w:t>(lima)</w:t>
            </w:r>
            <w:r w:rsidRPr="00AC363E">
              <w:rPr>
                <w:bCs/>
                <w:spacing w:val="97"/>
                <w:sz w:val="18"/>
                <w:szCs w:val="18"/>
              </w:rPr>
              <w:t xml:space="preserve"> </w:t>
            </w:r>
            <w:r w:rsidRPr="00AC363E">
              <w:rPr>
                <w:bCs/>
                <w:sz w:val="18"/>
                <w:szCs w:val="18"/>
              </w:rPr>
              <w:t xml:space="preserve">tahun  </w:t>
            </w:r>
            <w:r w:rsidRPr="00AC363E">
              <w:rPr>
                <w:bCs/>
                <w:spacing w:val="20"/>
                <w:sz w:val="18"/>
                <w:szCs w:val="18"/>
              </w:rPr>
              <w:t xml:space="preserve"> </w:t>
            </w:r>
            <w:r w:rsidRPr="00AC363E">
              <w:rPr>
                <w:bCs/>
                <w:sz w:val="18"/>
                <w:szCs w:val="18"/>
              </w:rPr>
              <w:t>atau</w:t>
            </w:r>
          </w:p>
        </w:tc>
        <w:tc>
          <w:tcPr>
            <w:tcW w:w="2599" w:type="dxa"/>
            <w:tcBorders>
              <w:bottom w:val="nil"/>
            </w:tcBorders>
          </w:tcPr>
          <w:p w:rsidR="00405434" w:rsidRPr="00AC363E" w:rsidRDefault="00845063">
            <w:pPr>
              <w:pStyle w:val="TableParagraph"/>
              <w:spacing w:line="360" w:lineRule="auto"/>
              <w:ind w:left="1005" w:right="962"/>
              <w:jc w:val="center"/>
              <w:rPr>
                <w:bCs/>
                <w:sz w:val="18"/>
                <w:szCs w:val="18"/>
              </w:rPr>
            </w:pPr>
            <w:r w:rsidRPr="00AC363E">
              <w:rPr>
                <w:bCs/>
                <w:sz w:val="18"/>
                <w:szCs w:val="18"/>
              </w:rPr>
              <w:t>61-70</w:t>
            </w:r>
          </w:p>
        </w:tc>
      </w:tr>
      <w:tr w:rsidR="00405434" w:rsidRPr="00AC363E">
        <w:trPr>
          <w:trHeight w:val="195"/>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 xml:space="preserve">hukuman  </w:t>
            </w:r>
            <w:r w:rsidRPr="00AC363E">
              <w:rPr>
                <w:bCs/>
                <w:spacing w:val="37"/>
                <w:sz w:val="18"/>
                <w:szCs w:val="18"/>
              </w:rPr>
              <w:t xml:space="preserve"> </w:t>
            </w:r>
            <w:r w:rsidRPr="00AC363E">
              <w:rPr>
                <w:bCs/>
                <w:sz w:val="18"/>
                <w:szCs w:val="18"/>
              </w:rPr>
              <w:t xml:space="preserve">yang  </w:t>
            </w:r>
            <w:r w:rsidRPr="00AC363E">
              <w:rPr>
                <w:bCs/>
                <w:spacing w:val="4"/>
                <w:sz w:val="18"/>
                <w:szCs w:val="18"/>
              </w:rPr>
              <w:t xml:space="preserve"> </w:t>
            </w:r>
            <w:r w:rsidRPr="00AC363E">
              <w:rPr>
                <w:bCs/>
                <w:sz w:val="18"/>
                <w:szCs w:val="18"/>
              </w:rPr>
              <w:t xml:space="preserve">lebih   </w:t>
            </w:r>
            <w:r w:rsidRPr="00AC363E">
              <w:rPr>
                <w:bCs/>
                <w:spacing w:val="3"/>
                <w:sz w:val="18"/>
                <w:szCs w:val="18"/>
              </w:rPr>
              <w:t xml:space="preserve"> </w:t>
            </w:r>
            <w:r w:rsidRPr="00AC363E">
              <w:rPr>
                <w:bCs/>
                <w:sz w:val="18"/>
                <w:szCs w:val="18"/>
              </w:rPr>
              <w:t xml:space="preserve">berat  </w:t>
            </w:r>
            <w:r w:rsidRPr="00AC363E">
              <w:rPr>
                <w:bCs/>
                <w:spacing w:val="43"/>
                <w:sz w:val="18"/>
                <w:szCs w:val="18"/>
              </w:rPr>
              <w:t xml:space="preserve"> </w:t>
            </w:r>
            <w:r w:rsidRPr="00AC363E">
              <w:rPr>
                <w:bCs/>
                <w:sz w:val="18"/>
                <w:szCs w:val="18"/>
              </w:rPr>
              <w:t xml:space="preserve">setelah   </w:t>
            </w:r>
            <w:r w:rsidRPr="00AC363E">
              <w:rPr>
                <w:bCs/>
                <w:spacing w:val="4"/>
                <w:sz w:val="18"/>
                <w:szCs w:val="18"/>
              </w:rPr>
              <w:t xml:space="preserve"> </w:t>
            </w:r>
            <w:r w:rsidRPr="00AC363E">
              <w:rPr>
                <w:bCs/>
                <w:sz w:val="18"/>
                <w:szCs w:val="18"/>
              </w:rPr>
              <w:t>perkawinan</w:t>
            </w:r>
          </w:p>
        </w:tc>
        <w:tc>
          <w:tcPr>
            <w:tcW w:w="2599" w:type="dxa"/>
            <w:tcBorders>
              <w:top w:val="nil"/>
              <w:bottom w:val="nil"/>
            </w:tcBorders>
          </w:tcPr>
          <w:p w:rsidR="00405434" w:rsidRPr="00AC363E" w:rsidRDefault="00405434">
            <w:pPr>
              <w:pStyle w:val="TableParagraph"/>
              <w:spacing w:line="360" w:lineRule="auto"/>
              <w:rPr>
                <w:bCs/>
                <w:sz w:val="18"/>
                <w:szCs w:val="18"/>
              </w:rPr>
            </w:pPr>
          </w:p>
        </w:tc>
      </w:tr>
      <w:tr w:rsidR="00405434" w:rsidRPr="00AC363E">
        <w:trPr>
          <w:trHeight w:val="22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Berlangsung</w:t>
            </w:r>
          </w:p>
        </w:tc>
        <w:tc>
          <w:tcPr>
            <w:tcW w:w="2599" w:type="dxa"/>
            <w:tcBorders>
              <w:top w:val="nil"/>
            </w:tcBorders>
          </w:tcPr>
          <w:p w:rsidR="00405434" w:rsidRPr="00AC363E" w:rsidRDefault="00405434">
            <w:pPr>
              <w:pStyle w:val="TableParagraph"/>
              <w:spacing w:line="360" w:lineRule="auto"/>
              <w:rPr>
                <w:bCs/>
                <w:sz w:val="18"/>
                <w:szCs w:val="18"/>
              </w:rPr>
            </w:pPr>
          </w:p>
        </w:tc>
      </w:tr>
      <w:tr w:rsidR="00405434" w:rsidRPr="00AC363E">
        <w:trPr>
          <w:trHeight w:val="17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Berbuat</w:t>
            </w:r>
            <w:r w:rsidRPr="00AC363E">
              <w:rPr>
                <w:bCs/>
                <w:spacing w:val="-11"/>
                <w:sz w:val="18"/>
                <w:szCs w:val="18"/>
              </w:rPr>
              <w:t xml:space="preserve"> </w:t>
            </w:r>
            <w:r w:rsidRPr="00AC363E">
              <w:rPr>
                <w:bCs/>
                <w:sz w:val="18"/>
                <w:szCs w:val="18"/>
              </w:rPr>
              <w:t>zina</w:t>
            </w:r>
            <w:r w:rsidRPr="00AC363E">
              <w:rPr>
                <w:bCs/>
                <w:spacing w:val="3"/>
                <w:sz w:val="18"/>
                <w:szCs w:val="18"/>
              </w:rPr>
              <w:t xml:space="preserve"> </w:t>
            </w:r>
            <w:r w:rsidRPr="00AC363E">
              <w:rPr>
                <w:bCs/>
                <w:sz w:val="18"/>
                <w:szCs w:val="18"/>
              </w:rPr>
              <w:t>atau</w:t>
            </w:r>
            <w:r w:rsidRPr="00AC363E">
              <w:rPr>
                <w:bCs/>
                <w:spacing w:val="3"/>
                <w:sz w:val="18"/>
                <w:szCs w:val="18"/>
              </w:rPr>
              <w:t xml:space="preserve"> </w:t>
            </w:r>
            <w:r w:rsidRPr="00AC363E">
              <w:rPr>
                <w:bCs/>
                <w:sz w:val="18"/>
                <w:szCs w:val="18"/>
              </w:rPr>
              <w:t>menjadi</w:t>
            </w:r>
            <w:r w:rsidRPr="00AC363E">
              <w:rPr>
                <w:bCs/>
                <w:spacing w:val="3"/>
                <w:sz w:val="18"/>
                <w:szCs w:val="18"/>
              </w:rPr>
              <w:t xml:space="preserve"> </w:t>
            </w:r>
            <w:r w:rsidRPr="00AC363E">
              <w:rPr>
                <w:bCs/>
                <w:sz w:val="18"/>
                <w:szCs w:val="18"/>
              </w:rPr>
              <w:t>pemabuk,</w:t>
            </w:r>
            <w:r w:rsidRPr="00AC363E">
              <w:rPr>
                <w:bCs/>
                <w:spacing w:val="-10"/>
                <w:sz w:val="18"/>
                <w:szCs w:val="18"/>
              </w:rPr>
              <w:t xml:space="preserve"> </w:t>
            </w:r>
            <w:r w:rsidRPr="00AC363E">
              <w:rPr>
                <w:bCs/>
                <w:sz w:val="18"/>
                <w:szCs w:val="18"/>
              </w:rPr>
              <w:t>pemadat,</w:t>
            </w:r>
            <w:r w:rsidRPr="00AC363E">
              <w:rPr>
                <w:bCs/>
                <w:spacing w:val="-11"/>
                <w:sz w:val="18"/>
                <w:szCs w:val="18"/>
              </w:rPr>
              <w:t xml:space="preserve"> </w:t>
            </w:r>
            <w:r w:rsidRPr="00AC363E">
              <w:rPr>
                <w:bCs/>
                <w:sz w:val="18"/>
                <w:szCs w:val="18"/>
              </w:rPr>
              <w:t>penjudi,</w:t>
            </w:r>
          </w:p>
        </w:tc>
        <w:tc>
          <w:tcPr>
            <w:tcW w:w="2599" w:type="dxa"/>
            <w:tcBorders>
              <w:bottom w:val="nil"/>
            </w:tcBorders>
          </w:tcPr>
          <w:p w:rsidR="00405434" w:rsidRPr="00AC363E" w:rsidRDefault="00845063">
            <w:pPr>
              <w:pStyle w:val="TableParagraph"/>
              <w:spacing w:line="360" w:lineRule="auto"/>
              <w:ind w:left="1005" w:right="962"/>
              <w:jc w:val="center"/>
              <w:rPr>
                <w:bCs/>
                <w:sz w:val="18"/>
                <w:szCs w:val="18"/>
              </w:rPr>
            </w:pPr>
            <w:r w:rsidRPr="00AC363E">
              <w:rPr>
                <w:bCs/>
                <w:sz w:val="18"/>
                <w:szCs w:val="18"/>
              </w:rPr>
              <w:t>71-80</w:t>
            </w:r>
          </w:p>
        </w:tc>
      </w:tr>
      <w:tr w:rsidR="00405434" w:rsidRPr="00AC363E">
        <w:trPr>
          <w:trHeight w:val="22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dan</w:t>
            </w:r>
            <w:r w:rsidRPr="00AC363E">
              <w:rPr>
                <w:bCs/>
                <w:spacing w:val="25"/>
                <w:sz w:val="18"/>
                <w:szCs w:val="18"/>
              </w:rPr>
              <w:t xml:space="preserve"> </w:t>
            </w:r>
            <w:r w:rsidRPr="00AC363E">
              <w:rPr>
                <w:bCs/>
                <w:sz w:val="18"/>
                <w:szCs w:val="18"/>
              </w:rPr>
              <w:t>lain</w:t>
            </w:r>
            <w:r w:rsidRPr="00AC363E">
              <w:rPr>
                <w:bCs/>
                <w:spacing w:val="26"/>
                <w:sz w:val="18"/>
                <w:szCs w:val="18"/>
              </w:rPr>
              <w:t xml:space="preserve"> </w:t>
            </w:r>
            <w:r w:rsidRPr="00AC363E">
              <w:rPr>
                <w:bCs/>
                <w:sz w:val="18"/>
                <w:szCs w:val="18"/>
              </w:rPr>
              <w:t>sebagai</w:t>
            </w:r>
            <w:r w:rsidRPr="00AC363E">
              <w:rPr>
                <w:bCs/>
                <w:spacing w:val="34"/>
                <w:sz w:val="18"/>
                <w:szCs w:val="18"/>
              </w:rPr>
              <w:t xml:space="preserve"> </w:t>
            </w:r>
            <w:r w:rsidRPr="00AC363E">
              <w:rPr>
                <w:bCs/>
                <w:sz w:val="18"/>
                <w:szCs w:val="18"/>
              </w:rPr>
              <w:t>alasan</w:t>
            </w:r>
            <w:r w:rsidRPr="00AC363E">
              <w:rPr>
                <w:bCs/>
                <w:spacing w:val="26"/>
                <w:sz w:val="18"/>
                <w:szCs w:val="18"/>
              </w:rPr>
              <w:t xml:space="preserve"> </w:t>
            </w:r>
            <w:r w:rsidRPr="00AC363E">
              <w:rPr>
                <w:bCs/>
                <w:sz w:val="18"/>
                <w:szCs w:val="18"/>
              </w:rPr>
              <w:t>sulit</w:t>
            </w:r>
            <w:r w:rsidRPr="00AC363E">
              <w:rPr>
                <w:bCs/>
                <w:spacing w:val="11"/>
                <w:sz w:val="18"/>
                <w:szCs w:val="18"/>
              </w:rPr>
              <w:t xml:space="preserve"> </w:t>
            </w:r>
            <w:r w:rsidRPr="00AC363E">
              <w:rPr>
                <w:bCs/>
                <w:sz w:val="18"/>
                <w:szCs w:val="18"/>
              </w:rPr>
              <w:t>disembuhkan</w:t>
            </w:r>
          </w:p>
        </w:tc>
        <w:tc>
          <w:tcPr>
            <w:tcW w:w="2599" w:type="dxa"/>
            <w:tcBorders>
              <w:top w:val="nil"/>
            </w:tcBorders>
          </w:tcPr>
          <w:p w:rsidR="00405434" w:rsidRPr="00AC363E" w:rsidRDefault="00405434">
            <w:pPr>
              <w:pStyle w:val="TableParagraph"/>
              <w:spacing w:line="360" w:lineRule="auto"/>
              <w:rPr>
                <w:bCs/>
                <w:sz w:val="18"/>
                <w:szCs w:val="18"/>
              </w:rPr>
            </w:pPr>
          </w:p>
        </w:tc>
      </w:tr>
      <w:tr w:rsidR="00405434" w:rsidRPr="00AC363E">
        <w:trPr>
          <w:trHeight w:val="405"/>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Melakukan</w:t>
            </w:r>
            <w:r w:rsidRPr="00AC363E">
              <w:rPr>
                <w:bCs/>
                <w:spacing w:val="26"/>
                <w:sz w:val="18"/>
                <w:szCs w:val="18"/>
              </w:rPr>
              <w:t xml:space="preserve"> </w:t>
            </w:r>
            <w:r w:rsidRPr="00AC363E">
              <w:rPr>
                <w:bCs/>
                <w:sz w:val="18"/>
                <w:szCs w:val="18"/>
              </w:rPr>
              <w:t>kekejaman</w:t>
            </w:r>
            <w:r w:rsidRPr="00AC363E">
              <w:rPr>
                <w:bCs/>
                <w:spacing w:val="27"/>
                <w:sz w:val="18"/>
                <w:szCs w:val="18"/>
              </w:rPr>
              <w:t xml:space="preserve"> </w:t>
            </w:r>
            <w:r w:rsidRPr="00AC363E">
              <w:rPr>
                <w:bCs/>
                <w:sz w:val="18"/>
                <w:szCs w:val="18"/>
              </w:rPr>
              <w:t>atau</w:t>
            </w:r>
            <w:r w:rsidRPr="00AC363E">
              <w:rPr>
                <w:bCs/>
                <w:spacing w:val="27"/>
                <w:sz w:val="18"/>
                <w:szCs w:val="18"/>
              </w:rPr>
              <w:t xml:space="preserve"> </w:t>
            </w:r>
            <w:r w:rsidRPr="00AC363E">
              <w:rPr>
                <w:bCs/>
                <w:sz w:val="18"/>
                <w:szCs w:val="18"/>
              </w:rPr>
              <w:t>penganiayaan</w:t>
            </w:r>
            <w:r w:rsidRPr="00AC363E">
              <w:rPr>
                <w:bCs/>
                <w:spacing w:val="26"/>
                <w:sz w:val="18"/>
                <w:szCs w:val="18"/>
              </w:rPr>
              <w:t xml:space="preserve"> </w:t>
            </w:r>
            <w:r w:rsidRPr="00AC363E">
              <w:rPr>
                <w:bCs/>
                <w:sz w:val="18"/>
                <w:szCs w:val="18"/>
              </w:rPr>
              <w:t>berat</w:t>
            </w:r>
            <w:r w:rsidRPr="00AC363E">
              <w:rPr>
                <w:bCs/>
                <w:spacing w:val="33"/>
                <w:sz w:val="18"/>
                <w:szCs w:val="18"/>
              </w:rPr>
              <w:t xml:space="preserve"> </w:t>
            </w:r>
            <w:r w:rsidRPr="00AC363E">
              <w:rPr>
                <w:bCs/>
                <w:sz w:val="18"/>
                <w:szCs w:val="18"/>
              </w:rPr>
              <w:t>yang</w:t>
            </w:r>
            <w:r w:rsidRPr="00AC363E">
              <w:rPr>
                <w:bCs/>
                <w:spacing w:val="-47"/>
                <w:sz w:val="18"/>
                <w:szCs w:val="18"/>
              </w:rPr>
              <w:t xml:space="preserve"> </w:t>
            </w:r>
            <w:r w:rsidRPr="00AC363E">
              <w:rPr>
                <w:bCs/>
                <w:sz w:val="18"/>
                <w:szCs w:val="18"/>
              </w:rPr>
              <w:t>membahayakan pihak</w:t>
            </w:r>
            <w:r w:rsidRPr="00AC363E">
              <w:rPr>
                <w:bCs/>
                <w:spacing w:val="-4"/>
                <w:sz w:val="18"/>
                <w:szCs w:val="18"/>
              </w:rPr>
              <w:t xml:space="preserve"> </w:t>
            </w:r>
            <w:r w:rsidRPr="00AC363E">
              <w:rPr>
                <w:bCs/>
                <w:sz w:val="18"/>
                <w:szCs w:val="18"/>
              </w:rPr>
              <w:t>lain.</w:t>
            </w:r>
          </w:p>
        </w:tc>
        <w:tc>
          <w:tcPr>
            <w:tcW w:w="2599" w:type="dxa"/>
          </w:tcPr>
          <w:p w:rsidR="00405434" w:rsidRPr="00AC363E" w:rsidRDefault="00845063">
            <w:pPr>
              <w:pStyle w:val="TableParagraph"/>
              <w:spacing w:line="360" w:lineRule="auto"/>
              <w:ind w:left="1005" w:right="962"/>
              <w:jc w:val="center"/>
              <w:rPr>
                <w:bCs/>
                <w:sz w:val="18"/>
                <w:szCs w:val="18"/>
              </w:rPr>
            </w:pPr>
            <w:r w:rsidRPr="00AC363E">
              <w:rPr>
                <w:bCs/>
                <w:sz w:val="18"/>
                <w:szCs w:val="18"/>
              </w:rPr>
              <w:t>81-85</w:t>
            </w:r>
          </w:p>
        </w:tc>
      </w:tr>
      <w:tr w:rsidR="00405434" w:rsidRPr="00AC363E">
        <w:trPr>
          <w:trHeight w:val="21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Suami</w:t>
            </w:r>
            <w:r w:rsidRPr="00AC363E">
              <w:rPr>
                <w:bCs/>
                <w:spacing w:val="17"/>
                <w:sz w:val="18"/>
                <w:szCs w:val="18"/>
              </w:rPr>
              <w:t xml:space="preserve"> </w:t>
            </w:r>
            <w:r w:rsidRPr="00AC363E">
              <w:rPr>
                <w:bCs/>
                <w:sz w:val="18"/>
                <w:szCs w:val="18"/>
              </w:rPr>
              <w:t>melanggar</w:t>
            </w:r>
            <w:r w:rsidRPr="00AC363E">
              <w:rPr>
                <w:bCs/>
                <w:spacing w:val="12"/>
                <w:sz w:val="18"/>
                <w:szCs w:val="18"/>
              </w:rPr>
              <w:t xml:space="preserve"> </w:t>
            </w:r>
            <w:r w:rsidRPr="00AC363E">
              <w:rPr>
                <w:bCs/>
                <w:sz w:val="18"/>
                <w:szCs w:val="18"/>
              </w:rPr>
              <w:t>taklik</w:t>
            </w:r>
            <w:r w:rsidRPr="00AC363E">
              <w:rPr>
                <w:bCs/>
                <w:spacing w:val="12"/>
                <w:sz w:val="18"/>
                <w:szCs w:val="18"/>
              </w:rPr>
              <w:t xml:space="preserve"> </w:t>
            </w:r>
            <w:r w:rsidRPr="00AC363E">
              <w:rPr>
                <w:bCs/>
                <w:sz w:val="18"/>
                <w:szCs w:val="18"/>
              </w:rPr>
              <w:t>talak.</w:t>
            </w:r>
          </w:p>
        </w:tc>
        <w:tc>
          <w:tcPr>
            <w:tcW w:w="2599" w:type="dxa"/>
          </w:tcPr>
          <w:p w:rsidR="00405434" w:rsidRPr="00AC363E" w:rsidRDefault="00845063">
            <w:pPr>
              <w:pStyle w:val="TableParagraph"/>
              <w:spacing w:line="360" w:lineRule="auto"/>
              <w:ind w:left="1005" w:right="962"/>
              <w:jc w:val="center"/>
              <w:rPr>
                <w:bCs/>
                <w:sz w:val="18"/>
                <w:szCs w:val="18"/>
              </w:rPr>
            </w:pPr>
            <w:r w:rsidRPr="00AC363E">
              <w:rPr>
                <w:bCs/>
                <w:sz w:val="18"/>
                <w:szCs w:val="18"/>
              </w:rPr>
              <w:t>86-90</w:t>
            </w:r>
          </w:p>
        </w:tc>
      </w:tr>
      <w:tr w:rsidR="00405434" w:rsidRPr="00AC363E">
        <w:trPr>
          <w:trHeight w:val="17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left w:val="single" w:sz="8" w:space="0" w:color="000000"/>
              <w:bottom w:val="nil"/>
            </w:tcBorders>
          </w:tcPr>
          <w:p w:rsidR="00405434" w:rsidRPr="00AC363E" w:rsidRDefault="00845063">
            <w:pPr>
              <w:pStyle w:val="TableParagraph"/>
              <w:spacing w:line="360" w:lineRule="auto"/>
              <w:ind w:left="124"/>
              <w:rPr>
                <w:bCs/>
                <w:sz w:val="18"/>
                <w:szCs w:val="18"/>
              </w:rPr>
            </w:pPr>
            <w:r w:rsidRPr="00AC363E">
              <w:rPr>
                <w:bCs/>
                <w:sz w:val="18"/>
                <w:szCs w:val="18"/>
              </w:rPr>
              <w:t>Peralihan</w:t>
            </w:r>
            <w:r w:rsidRPr="00AC363E">
              <w:rPr>
                <w:bCs/>
                <w:spacing w:val="25"/>
                <w:sz w:val="18"/>
                <w:szCs w:val="18"/>
              </w:rPr>
              <w:t xml:space="preserve"> </w:t>
            </w:r>
            <w:r w:rsidRPr="00AC363E">
              <w:rPr>
                <w:bCs/>
                <w:sz w:val="18"/>
                <w:szCs w:val="18"/>
              </w:rPr>
              <w:t>agama</w:t>
            </w:r>
            <w:r w:rsidRPr="00AC363E">
              <w:rPr>
                <w:bCs/>
                <w:spacing w:val="90"/>
                <w:sz w:val="18"/>
                <w:szCs w:val="18"/>
              </w:rPr>
              <w:t xml:space="preserve"> </w:t>
            </w:r>
            <w:r w:rsidRPr="00AC363E">
              <w:rPr>
                <w:bCs/>
                <w:sz w:val="18"/>
                <w:szCs w:val="18"/>
              </w:rPr>
              <w:t>atau</w:t>
            </w:r>
            <w:r w:rsidRPr="00AC363E">
              <w:rPr>
                <w:bCs/>
                <w:spacing w:val="74"/>
                <w:sz w:val="18"/>
                <w:szCs w:val="18"/>
              </w:rPr>
              <w:t xml:space="preserve"> </w:t>
            </w:r>
            <w:r w:rsidRPr="00AC363E">
              <w:rPr>
                <w:bCs/>
                <w:sz w:val="18"/>
                <w:szCs w:val="18"/>
              </w:rPr>
              <w:t>murtad</w:t>
            </w:r>
            <w:r w:rsidRPr="00AC363E">
              <w:rPr>
                <w:bCs/>
                <w:spacing w:val="90"/>
                <w:sz w:val="18"/>
                <w:szCs w:val="18"/>
              </w:rPr>
              <w:t xml:space="preserve"> </w:t>
            </w:r>
            <w:r w:rsidRPr="00AC363E">
              <w:rPr>
                <w:bCs/>
                <w:sz w:val="18"/>
                <w:szCs w:val="18"/>
              </w:rPr>
              <w:t>yang</w:t>
            </w:r>
            <w:r w:rsidRPr="00AC363E">
              <w:rPr>
                <w:bCs/>
                <w:spacing w:val="91"/>
                <w:sz w:val="18"/>
                <w:szCs w:val="18"/>
              </w:rPr>
              <w:t xml:space="preserve"> </w:t>
            </w:r>
            <w:r w:rsidRPr="00AC363E">
              <w:rPr>
                <w:bCs/>
                <w:sz w:val="18"/>
                <w:szCs w:val="18"/>
              </w:rPr>
              <w:t>menyebabkan</w:t>
            </w:r>
          </w:p>
        </w:tc>
        <w:tc>
          <w:tcPr>
            <w:tcW w:w="2599" w:type="dxa"/>
            <w:tcBorders>
              <w:bottom w:val="nil"/>
            </w:tcBorders>
          </w:tcPr>
          <w:p w:rsidR="00405434" w:rsidRPr="00AC363E" w:rsidRDefault="00845063">
            <w:pPr>
              <w:pStyle w:val="TableParagraph"/>
              <w:spacing w:line="360" w:lineRule="auto"/>
              <w:ind w:left="1005" w:right="977"/>
              <w:jc w:val="center"/>
              <w:rPr>
                <w:bCs/>
                <w:sz w:val="18"/>
                <w:szCs w:val="18"/>
              </w:rPr>
            </w:pPr>
            <w:r w:rsidRPr="00AC363E">
              <w:rPr>
                <w:bCs/>
                <w:sz w:val="18"/>
                <w:szCs w:val="18"/>
              </w:rPr>
              <w:t>91-100</w:t>
            </w:r>
          </w:p>
        </w:tc>
      </w:tr>
      <w:tr w:rsidR="00405434" w:rsidRPr="00AC363E">
        <w:trPr>
          <w:trHeight w:val="220"/>
        </w:trPr>
        <w:tc>
          <w:tcPr>
            <w:tcW w:w="556" w:type="dxa"/>
            <w:vMerge/>
            <w:tcBorders>
              <w:top w:val="nil"/>
              <w:right w:val="single" w:sz="8" w:space="0" w:color="000000"/>
            </w:tcBorders>
          </w:tcPr>
          <w:p w:rsidR="00405434" w:rsidRPr="00AC363E" w:rsidRDefault="00405434">
            <w:pPr>
              <w:spacing w:line="360" w:lineRule="auto"/>
              <w:rPr>
                <w:rFonts w:ascii="Times New Roman" w:hAnsi="Times New Roman" w:cs="Times New Roman"/>
                <w:b/>
                <w:sz w:val="18"/>
                <w:szCs w:val="18"/>
              </w:rPr>
            </w:pPr>
          </w:p>
        </w:tc>
        <w:tc>
          <w:tcPr>
            <w:tcW w:w="4671" w:type="dxa"/>
            <w:tcBorders>
              <w:top w:val="nil"/>
              <w:left w:val="single" w:sz="8" w:space="0" w:color="000000"/>
            </w:tcBorders>
          </w:tcPr>
          <w:p w:rsidR="00405434" w:rsidRPr="00AC363E" w:rsidRDefault="00845063">
            <w:pPr>
              <w:pStyle w:val="TableParagraph"/>
              <w:spacing w:line="360" w:lineRule="auto"/>
              <w:ind w:left="124"/>
              <w:rPr>
                <w:bCs/>
                <w:sz w:val="18"/>
                <w:szCs w:val="18"/>
              </w:rPr>
            </w:pPr>
            <w:r w:rsidRPr="00AC363E">
              <w:rPr>
                <w:bCs/>
                <w:sz w:val="18"/>
                <w:szCs w:val="18"/>
              </w:rPr>
              <w:t>terjadinya</w:t>
            </w:r>
            <w:r w:rsidRPr="00AC363E">
              <w:rPr>
                <w:bCs/>
                <w:spacing w:val="11"/>
                <w:sz w:val="18"/>
                <w:szCs w:val="18"/>
              </w:rPr>
              <w:t xml:space="preserve"> </w:t>
            </w:r>
            <w:r w:rsidRPr="00AC363E">
              <w:rPr>
                <w:bCs/>
                <w:sz w:val="18"/>
                <w:szCs w:val="18"/>
              </w:rPr>
              <w:t>ketidak</w:t>
            </w:r>
            <w:r w:rsidRPr="00AC363E">
              <w:rPr>
                <w:bCs/>
                <w:spacing w:val="7"/>
                <w:sz w:val="18"/>
                <w:szCs w:val="18"/>
              </w:rPr>
              <w:t xml:space="preserve"> </w:t>
            </w:r>
            <w:r w:rsidRPr="00AC363E">
              <w:rPr>
                <w:bCs/>
                <w:sz w:val="18"/>
                <w:szCs w:val="18"/>
              </w:rPr>
              <w:t>rukunan</w:t>
            </w:r>
            <w:r w:rsidRPr="00AC363E">
              <w:rPr>
                <w:bCs/>
                <w:spacing w:val="11"/>
                <w:sz w:val="18"/>
                <w:szCs w:val="18"/>
              </w:rPr>
              <w:t xml:space="preserve"> </w:t>
            </w:r>
            <w:r w:rsidRPr="00AC363E">
              <w:rPr>
                <w:bCs/>
                <w:sz w:val="18"/>
                <w:szCs w:val="18"/>
              </w:rPr>
              <w:t>dalam</w:t>
            </w:r>
            <w:r w:rsidRPr="00AC363E">
              <w:rPr>
                <w:bCs/>
                <w:spacing w:val="25"/>
                <w:sz w:val="18"/>
                <w:szCs w:val="18"/>
              </w:rPr>
              <w:t xml:space="preserve"> </w:t>
            </w:r>
            <w:r w:rsidRPr="00AC363E">
              <w:rPr>
                <w:bCs/>
                <w:sz w:val="18"/>
                <w:szCs w:val="18"/>
              </w:rPr>
              <w:t>rumah</w:t>
            </w:r>
            <w:r w:rsidRPr="00AC363E">
              <w:rPr>
                <w:bCs/>
                <w:spacing w:val="11"/>
                <w:sz w:val="18"/>
                <w:szCs w:val="18"/>
              </w:rPr>
              <w:t xml:space="preserve"> </w:t>
            </w:r>
            <w:r w:rsidRPr="00AC363E">
              <w:rPr>
                <w:bCs/>
                <w:sz w:val="18"/>
                <w:szCs w:val="18"/>
              </w:rPr>
              <w:t>tangga.</w:t>
            </w:r>
          </w:p>
        </w:tc>
        <w:tc>
          <w:tcPr>
            <w:tcW w:w="2599" w:type="dxa"/>
            <w:tcBorders>
              <w:top w:val="nil"/>
            </w:tcBorders>
          </w:tcPr>
          <w:p w:rsidR="00405434" w:rsidRPr="00AC363E" w:rsidRDefault="00405434">
            <w:pPr>
              <w:pStyle w:val="TableParagraph"/>
              <w:spacing w:line="360" w:lineRule="auto"/>
              <w:rPr>
                <w:bCs/>
                <w:sz w:val="18"/>
                <w:szCs w:val="18"/>
              </w:rPr>
            </w:pPr>
          </w:p>
        </w:tc>
      </w:tr>
    </w:tbl>
    <w:p w:rsidR="00405434" w:rsidRPr="00AC363E" w:rsidRDefault="00405434">
      <w:pPr>
        <w:spacing w:line="360" w:lineRule="auto"/>
        <w:ind w:firstLine="360"/>
        <w:rPr>
          <w:rFonts w:ascii="Times New Roman" w:hAnsi="Times New Roman" w:cs="Times New Roman"/>
          <w:b/>
        </w:rPr>
      </w:pPr>
    </w:p>
    <w:p w:rsidR="00405434" w:rsidRPr="00AC363E" w:rsidRDefault="00845063">
      <w:pPr>
        <w:pStyle w:val="ListParagraph"/>
        <w:widowControl w:val="0"/>
        <w:numPr>
          <w:ilvl w:val="0"/>
          <w:numId w:val="38"/>
        </w:numPr>
        <w:tabs>
          <w:tab w:val="left" w:pos="1129"/>
        </w:tabs>
        <w:autoSpaceDE w:val="0"/>
        <w:autoSpaceDN w:val="0"/>
        <w:spacing w:after="0" w:line="360" w:lineRule="auto"/>
        <w:ind w:right="137"/>
        <w:jc w:val="both"/>
        <w:rPr>
          <w:rFonts w:ascii="Times New Roman" w:hAnsi="Times New Roman" w:cs="Times New Roman"/>
          <w:bCs/>
          <w:i/>
          <w:sz w:val="24"/>
          <w:szCs w:val="24"/>
        </w:rPr>
      </w:pPr>
      <w:r w:rsidRPr="00AC363E">
        <w:rPr>
          <w:rFonts w:ascii="Times New Roman" w:hAnsi="Times New Roman" w:cs="Times New Roman"/>
          <w:bCs/>
          <w:sz w:val="24"/>
          <w:szCs w:val="24"/>
        </w:rPr>
        <w:t>Menghitung Kriteria dan Sub Kriteria menggunakan tabel aturan Dengan</w:t>
      </w:r>
      <w:r w:rsidRPr="00AC363E">
        <w:rPr>
          <w:rFonts w:ascii="Times New Roman" w:hAnsi="Times New Roman" w:cs="Times New Roman"/>
          <w:bCs/>
          <w:spacing w:val="1"/>
          <w:sz w:val="24"/>
          <w:szCs w:val="24"/>
        </w:rPr>
        <w:t xml:space="preserve"> </w:t>
      </w:r>
      <w:r w:rsidRPr="00AC363E">
        <w:rPr>
          <w:rFonts w:ascii="Times New Roman" w:hAnsi="Times New Roman" w:cs="Times New Roman"/>
          <w:bCs/>
          <w:sz w:val="24"/>
          <w:szCs w:val="24"/>
        </w:rPr>
        <w:t>Metode</w:t>
      </w:r>
      <w:r w:rsidRPr="00AC363E">
        <w:rPr>
          <w:rFonts w:ascii="Times New Roman" w:hAnsi="Times New Roman" w:cs="Times New Roman"/>
          <w:bCs/>
          <w:spacing w:val="12"/>
          <w:sz w:val="24"/>
          <w:szCs w:val="24"/>
        </w:rPr>
        <w:t xml:space="preserve"> </w:t>
      </w:r>
      <w:r w:rsidRPr="00AC363E">
        <w:rPr>
          <w:rFonts w:ascii="Times New Roman" w:hAnsi="Times New Roman" w:cs="Times New Roman"/>
          <w:bCs/>
          <w:i/>
          <w:sz w:val="24"/>
          <w:szCs w:val="24"/>
        </w:rPr>
        <w:t>Naive</w:t>
      </w:r>
      <w:r w:rsidRPr="00AC363E">
        <w:rPr>
          <w:rFonts w:ascii="Times New Roman" w:hAnsi="Times New Roman" w:cs="Times New Roman"/>
          <w:bCs/>
          <w:i/>
          <w:spacing w:val="-2"/>
          <w:sz w:val="24"/>
          <w:szCs w:val="24"/>
        </w:rPr>
        <w:t xml:space="preserve"> </w:t>
      </w:r>
      <w:r w:rsidRPr="00AC363E">
        <w:rPr>
          <w:rFonts w:ascii="Times New Roman" w:hAnsi="Times New Roman" w:cs="Times New Roman"/>
          <w:bCs/>
          <w:i/>
          <w:sz w:val="24"/>
          <w:szCs w:val="24"/>
        </w:rPr>
        <w:t>Bayes</w:t>
      </w:r>
      <w:r w:rsidRPr="00AC363E">
        <w:rPr>
          <w:rFonts w:ascii="Times New Roman" w:hAnsi="Times New Roman" w:cs="Times New Roman"/>
          <w:bCs/>
          <w:i/>
          <w:spacing w:val="-1"/>
          <w:sz w:val="24"/>
          <w:szCs w:val="24"/>
        </w:rPr>
        <w:t xml:space="preserve"> </w:t>
      </w:r>
      <w:r w:rsidRPr="00AC363E">
        <w:rPr>
          <w:rFonts w:ascii="Times New Roman" w:hAnsi="Times New Roman" w:cs="Times New Roman"/>
          <w:bCs/>
          <w:i/>
          <w:sz w:val="24"/>
          <w:szCs w:val="24"/>
        </w:rPr>
        <w:t>.</w:t>
      </w:r>
    </w:p>
    <w:p w:rsidR="00405434" w:rsidRPr="00AC363E" w:rsidRDefault="00845063">
      <w:pPr>
        <w:pStyle w:val="BodyText"/>
        <w:spacing w:before="2" w:line="360" w:lineRule="auto"/>
        <w:ind w:left="588" w:right="137" w:firstLine="540"/>
        <w:jc w:val="both"/>
        <w:rPr>
          <w:bCs/>
          <w:lang w:val="en-US"/>
        </w:rPr>
      </w:pPr>
      <w:r w:rsidRPr="00AC363E">
        <w:rPr>
          <w:bCs/>
          <w:spacing w:val="-1"/>
        </w:rPr>
        <w:t>Seorang individu mengajukan gugatan terhadap pasangannya atau pihak yang digugat karena alasan tertentu. Terjadi terus-menerus perselisihan dan pertengkaran di dalam rumah tangganya, tanpa ada harapan untuk hidup harmonis lagi. Perselisihan ini terutama berupa pertengkaran lisan yang sering terjadi. Persidangan tergugat juga tidak pernah hadir, dengan tingkat ketidakhadiran mencapai 99.</w:t>
      </w:r>
      <w:r w:rsidRPr="00AC363E">
        <w:rPr>
          <w:bCs/>
          <w:lang w:val="en-US"/>
        </w:rPr>
        <w:t>.</w:t>
      </w:r>
    </w:p>
    <w:p w:rsidR="00405434" w:rsidRPr="00AC363E" w:rsidRDefault="00405434">
      <w:pPr>
        <w:pStyle w:val="BodyText"/>
        <w:spacing w:before="2" w:line="360" w:lineRule="auto"/>
        <w:ind w:left="588" w:right="137" w:firstLine="540"/>
        <w:jc w:val="both"/>
        <w:rPr>
          <w:b/>
          <w:sz w:val="8"/>
          <w:szCs w:val="22"/>
          <w:lang w:val="en-US"/>
        </w:rPr>
      </w:pPr>
    </w:p>
    <w:p w:rsidR="00405434" w:rsidRPr="00AC363E" w:rsidRDefault="00845063">
      <w:pPr>
        <w:pStyle w:val="Heading3"/>
        <w:spacing w:before="10" w:after="8" w:line="360" w:lineRule="auto"/>
        <w:ind w:left="2135"/>
        <w:jc w:val="both"/>
        <w:rPr>
          <w:rFonts w:ascii="Times New Roman" w:hAnsi="Times New Roman" w:cs="Times New Roman"/>
          <w:b/>
          <w:bCs/>
          <w:color w:val="000000" w:themeColor="text1"/>
        </w:rPr>
      </w:pPr>
      <w:bookmarkStart w:id="75" w:name="_Toc153454015"/>
      <w:bookmarkStart w:id="76" w:name="_Toc153498416"/>
      <w:r w:rsidRPr="00AC363E">
        <w:rPr>
          <w:rFonts w:ascii="Times New Roman" w:hAnsi="Times New Roman" w:cs="Times New Roman"/>
          <w:b/>
          <w:bCs/>
          <w:color w:val="000000" w:themeColor="text1"/>
          <w:spacing w:val="-2"/>
        </w:rPr>
        <w:t>Tabel</w:t>
      </w:r>
      <w:r w:rsidRPr="00AC363E">
        <w:rPr>
          <w:rFonts w:ascii="Times New Roman" w:hAnsi="Times New Roman" w:cs="Times New Roman"/>
          <w:b/>
          <w:bCs/>
          <w:color w:val="000000" w:themeColor="text1"/>
          <w:spacing w:val="-8"/>
        </w:rPr>
        <w:t xml:space="preserve"> </w:t>
      </w:r>
      <w:r w:rsidRPr="00AC363E">
        <w:rPr>
          <w:rFonts w:ascii="Times New Roman" w:hAnsi="Times New Roman" w:cs="Times New Roman"/>
          <w:b/>
          <w:bCs/>
          <w:color w:val="000000" w:themeColor="text1"/>
          <w:spacing w:val="-2"/>
        </w:rPr>
        <w:t>3.6</w:t>
      </w:r>
      <w:r w:rsidRPr="00AC363E">
        <w:rPr>
          <w:rFonts w:ascii="Times New Roman" w:hAnsi="Times New Roman" w:cs="Times New Roman"/>
          <w:b/>
          <w:bCs/>
          <w:color w:val="000000" w:themeColor="text1"/>
          <w:spacing w:val="-12"/>
        </w:rPr>
        <w:t xml:space="preserve"> </w:t>
      </w:r>
      <w:r w:rsidRPr="00AC363E">
        <w:rPr>
          <w:rFonts w:ascii="Times New Roman" w:hAnsi="Times New Roman" w:cs="Times New Roman"/>
          <w:b/>
          <w:bCs/>
          <w:color w:val="000000" w:themeColor="text1"/>
          <w:spacing w:val="-2"/>
        </w:rPr>
        <w:t>Tabel</w:t>
      </w:r>
      <w:r w:rsidRPr="00AC363E">
        <w:rPr>
          <w:rFonts w:ascii="Times New Roman" w:hAnsi="Times New Roman" w:cs="Times New Roman"/>
          <w:b/>
          <w:bCs/>
          <w:color w:val="000000" w:themeColor="text1"/>
          <w:spacing w:val="-7"/>
        </w:rPr>
        <w:t xml:space="preserve"> </w:t>
      </w:r>
      <w:r w:rsidRPr="00AC363E">
        <w:rPr>
          <w:rFonts w:ascii="Times New Roman" w:hAnsi="Times New Roman" w:cs="Times New Roman"/>
          <w:b/>
          <w:bCs/>
          <w:color w:val="000000" w:themeColor="text1"/>
          <w:spacing w:val="-2"/>
        </w:rPr>
        <w:t>Aturan</w:t>
      </w:r>
      <w:r w:rsidRPr="00AC363E">
        <w:rPr>
          <w:rFonts w:ascii="Times New Roman" w:hAnsi="Times New Roman" w:cs="Times New Roman"/>
          <w:b/>
          <w:bCs/>
          <w:color w:val="000000" w:themeColor="text1"/>
          <w:spacing w:val="22"/>
        </w:rPr>
        <w:t xml:space="preserve"> </w:t>
      </w:r>
      <w:r w:rsidRPr="00AC363E">
        <w:rPr>
          <w:rFonts w:ascii="Times New Roman" w:hAnsi="Times New Roman" w:cs="Times New Roman"/>
          <w:b/>
          <w:bCs/>
          <w:color w:val="000000" w:themeColor="text1"/>
          <w:spacing w:val="-1"/>
        </w:rPr>
        <w:t>kriteria</w:t>
      </w:r>
      <w:r w:rsidRPr="00AC363E">
        <w:rPr>
          <w:rFonts w:ascii="Times New Roman" w:hAnsi="Times New Roman" w:cs="Times New Roman"/>
          <w:b/>
          <w:bCs/>
          <w:color w:val="000000" w:themeColor="text1"/>
          <w:spacing w:val="21"/>
        </w:rPr>
        <w:t xml:space="preserve"> </w:t>
      </w:r>
      <w:r w:rsidRPr="00AC363E">
        <w:rPr>
          <w:rFonts w:ascii="Times New Roman" w:hAnsi="Times New Roman" w:cs="Times New Roman"/>
          <w:b/>
          <w:bCs/>
          <w:color w:val="000000" w:themeColor="text1"/>
          <w:spacing w:val="-1"/>
        </w:rPr>
        <w:t>dan</w:t>
      </w:r>
      <w:r w:rsidRPr="00AC363E">
        <w:rPr>
          <w:rFonts w:ascii="Times New Roman" w:hAnsi="Times New Roman" w:cs="Times New Roman"/>
          <w:b/>
          <w:bCs/>
          <w:color w:val="000000" w:themeColor="text1"/>
          <w:spacing w:val="-12"/>
        </w:rPr>
        <w:t xml:space="preserve"> </w:t>
      </w:r>
      <w:r w:rsidRPr="00AC363E">
        <w:rPr>
          <w:rFonts w:ascii="Times New Roman" w:hAnsi="Times New Roman" w:cs="Times New Roman"/>
          <w:b/>
          <w:bCs/>
          <w:color w:val="000000" w:themeColor="text1"/>
          <w:spacing w:val="-1"/>
        </w:rPr>
        <w:t>subkriteria</w:t>
      </w:r>
      <w:bookmarkEnd w:id="75"/>
      <w:bookmarkEnd w:id="76"/>
    </w:p>
    <w:tbl>
      <w:tblPr>
        <w:tblW w:w="0" w:type="auto"/>
        <w:tblInd w:w="7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4A0" w:firstRow="1" w:lastRow="0" w:firstColumn="1" w:lastColumn="0" w:noHBand="0" w:noVBand="1"/>
      </w:tblPr>
      <w:tblGrid>
        <w:gridCol w:w="541"/>
        <w:gridCol w:w="3215"/>
        <w:gridCol w:w="2554"/>
        <w:gridCol w:w="1518"/>
      </w:tblGrid>
      <w:tr w:rsidR="00405434" w:rsidRPr="00AC363E">
        <w:trPr>
          <w:trHeight w:val="450"/>
        </w:trPr>
        <w:tc>
          <w:tcPr>
            <w:tcW w:w="541" w:type="dxa"/>
          </w:tcPr>
          <w:p w:rsidR="00405434" w:rsidRPr="00AC363E" w:rsidRDefault="00845063">
            <w:pPr>
              <w:pStyle w:val="TableParagraph"/>
              <w:spacing w:line="360" w:lineRule="auto"/>
              <w:ind w:left="157"/>
              <w:rPr>
                <w:bCs/>
                <w:sz w:val="18"/>
                <w:szCs w:val="18"/>
              </w:rPr>
            </w:pPr>
            <w:r w:rsidRPr="00AC363E">
              <w:rPr>
                <w:bCs/>
                <w:sz w:val="18"/>
                <w:szCs w:val="18"/>
              </w:rPr>
              <w:t>No</w:t>
            </w:r>
          </w:p>
        </w:tc>
        <w:tc>
          <w:tcPr>
            <w:tcW w:w="3215" w:type="dxa"/>
          </w:tcPr>
          <w:p w:rsidR="00405434" w:rsidRPr="00AC363E" w:rsidRDefault="00845063">
            <w:pPr>
              <w:pStyle w:val="TableParagraph"/>
              <w:spacing w:line="360" w:lineRule="auto"/>
              <w:ind w:left="322"/>
              <w:rPr>
                <w:bCs/>
                <w:sz w:val="18"/>
                <w:szCs w:val="18"/>
                <w:lang w:val="en-US"/>
              </w:rPr>
            </w:pPr>
            <w:r w:rsidRPr="00AC363E">
              <w:rPr>
                <w:bCs/>
                <w:sz w:val="18"/>
                <w:szCs w:val="18"/>
              </w:rPr>
              <w:t>Pengadilan</w:t>
            </w:r>
            <w:r w:rsidRPr="00AC363E">
              <w:rPr>
                <w:bCs/>
                <w:spacing w:val="-3"/>
                <w:sz w:val="18"/>
                <w:szCs w:val="18"/>
              </w:rPr>
              <w:t xml:space="preserve"> </w:t>
            </w:r>
            <w:r w:rsidRPr="00AC363E">
              <w:rPr>
                <w:bCs/>
                <w:sz w:val="18"/>
                <w:szCs w:val="18"/>
                <w:lang w:val="en-US"/>
              </w:rPr>
              <w:t>A</w:t>
            </w:r>
            <w:r w:rsidRPr="00AC363E">
              <w:rPr>
                <w:bCs/>
                <w:sz w:val="18"/>
                <w:szCs w:val="18"/>
              </w:rPr>
              <w:t>gama</w:t>
            </w:r>
            <w:r w:rsidRPr="00AC363E">
              <w:rPr>
                <w:bCs/>
                <w:spacing w:val="-7"/>
                <w:sz w:val="18"/>
                <w:szCs w:val="18"/>
              </w:rPr>
              <w:t xml:space="preserve"> </w:t>
            </w:r>
            <w:r w:rsidRPr="00AC363E">
              <w:rPr>
                <w:bCs/>
                <w:sz w:val="18"/>
                <w:szCs w:val="18"/>
                <w:lang w:val="en-US"/>
              </w:rPr>
              <w:t>Kota Gorontalo</w:t>
            </w:r>
          </w:p>
        </w:tc>
        <w:tc>
          <w:tcPr>
            <w:tcW w:w="2554" w:type="dxa"/>
          </w:tcPr>
          <w:p w:rsidR="00405434" w:rsidRPr="00AC363E" w:rsidRDefault="00845063">
            <w:pPr>
              <w:pStyle w:val="TableParagraph"/>
              <w:spacing w:line="360" w:lineRule="auto"/>
              <w:ind w:left="276"/>
              <w:rPr>
                <w:bCs/>
                <w:sz w:val="18"/>
                <w:szCs w:val="18"/>
              </w:rPr>
            </w:pPr>
            <w:r w:rsidRPr="00AC363E">
              <w:rPr>
                <w:bCs/>
                <w:sz w:val="18"/>
                <w:szCs w:val="18"/>
              </w:rPr>
              <w:t>Kompilasi</w:t>
            </w:r>
            <w:r w:rsidRPr="00AC363E">
              <w:rPr>
                <w:bCs/>
                <w:spacing w:val="3"/>
                <w:sz w:val="18"/>
                <w:szCs w:val="18"/>
              </w:rPr>
              <w:t xml:space="preserve"> </w:t>
            </w:r>
            <w:r w:rsidRPr="00AC363E">
              <w:rPr>
                <w:bCs/>
                <w:sz w:val="18"/>
                <w:szCs w:val="18"/>
                <w:lang w:val="en-US"/>
              </w:rPr>
              <w:t>H</w:t>
            </w:r>
            <w:r w:rsidRPr="00AC363E">
              <w:rPr>
                <w:bCs/>
                <w:sz w:val="18"/>
                <w:szCs w:val="18"/>
              </w:rPr>
              <w:t>ukum</w:t>
            </w:r>
            <w:r w:rsidRPr="00AC363E">
              <w:rPr>
                <w:bCs/>
                <w:spacing w:val="-12"/>
                <w:sz w:val="18"/>
                <w:szCs w:val="18"/>
              </w:rPr>
              <w:t xml:space="preserve"> </w:t>
            </w:r>
            <w:r w:rsidRPr="00AC363E">
              <w:rPr>
                <w:bCs/>
                <w:sz w:val="18"/>
                <w:szCs w:val="18"/>
                <w:lang w:val="en-US"/>
              </w:rPr>
              <w:t>I</w:t>
            </w:r>
            <w:r w:rsidRPr="00AC363E">
              <w:rPr>
                <w:bCs/>
                <w:sz w:val="18"/>
                <w:szCs w:val="18"/>
              </w:rPr>
              <w:t>slam</w:t>
            </w:r>
          </w:p>
        </w:tc>
        <w:tc>
          <w:tcPr>
            <w:tcW w:w="1518" w:type="dxa"/>
          </w:tcPr>
          <w:p w:rsidR="00405434" w:rsidRPr="00AC363E" w:rsidRDefault="00845063">
            <w:pPr>
              <w:pStyle w:val="TableParagraph"/>
              <w:spacing w:line="360" w:lineRule="auto"/>
              <w:ind w:left="276"/>
              <w:rPr>
                <w:bCs/>
                <w:sz w:val="18"/>
                <w:szCs w:val="18"/>
              </w:rPr>
            </w:pPr>
            <w:r w:rsidRPr="00AC363E">
              <w:rPr>
                <w:bCs/>
                <w:sz w:val="18"/>
                <w:szCs w:val="18"/>
                <w:lang w:val="en-US"/>
              </w:rPr>
              <w:t>K</w:t>
            </w:r>
            <w:r w:rsidRPr="00AC363E">
              <w:rPr>
                <w:bCs/>
                <w:sz w:val="18"/>
                <w:szCs w:val="18"/>
              </w:rPr>
              <w:t>eterangan</w:t>
            </w:r>
          </w:p>
        </w:tc>
      </w:tr>
      <w:tr w:rsidR="00405434" w:rsidRPr="00AC363E">
        <w:trPr>
          <w:trHeight w:val="360"/>
        </w:trPr>
        <w:tc>
          <w:tcPr>
            <w:tcW w:w="541" w:type="dxa"/>
          </w:tcPr>
          <w:p w:rsidR="00405434" w:rsidRPr="00AC363E" w:rsidRDefault="00845063">
            <w:pPr>
              <w:pStyle w:val="TableParagraph"/>
              <w:spacing w:line="360" w:lineRule="auto"/>
              <w:ind w:left="218"/>
              <w:rPr>
                <w:bCs/>
                <w:sz w:val="18"/>
                <w:szCs w:val="18"/>
              </w:rPr>
            </w:pPr>
            <w:r w:rsidRPr="00AC363E">
              <w:rPr>
                <w:bCs/>
                <w:w w:val="99"/>
                <w:sz w:val="18"/>
                <w:szCs w:val="18"/>
              </w:rPr>
              <w:t>1</w:t>
            </w:r>
          </w:p>
        </w:tc>
        <w:tc>
          <w:tcPr>
            <w:tcW w:w="3215" w:type="dxa"/>
          </w:tcPr>
          <w:p w:rsidR="00405434" w:rsidRPr="00AC363E" w:rsidRDefault="00845063">
            <w:pPr>
              <w:pStyle w:val="TableParagraph"/>
              <w:spacing w:line="360" w:lineRule="auto"/>
              <w:ind w:left="127"/>
              <w:rPr>
                <w:bCs/>
                <w:sz w:val="18"/>
                <w:szCs w:val="18"/>
              </w:rPr>
            </w:pPr>
            <w:r w:rsidRPr="00AC363E">
              <w:rPr>
                <w:bCs/>
                <w:sz w:val="18"/>
                <w:szCs w:val="18"/>
              </w:rPr>
              <w:t>99</w:t>
            </w:r>
          </w:p>
        </w:tc>
        <w:tc>
          <w:tcPr>
            <w:tcW w:w="2554" w:type="dxa"/>
          </w:tcPr>
          <w:p w:rsidR="00405434" w:rsidRPr="00AC363E" w:rsidRDefault="00845063">
            <w:pPr>
              <w:pStyle w:val="TableParagraph"/>
              <w:spacing w:line="360" w:lineRule="auto"/>
              <w:ind w:left="832"/>
              <w:rPr>
                <w:bCs/>
                <w:sz w:val="18"/>
                <w:szCs w:val="18"/>
              </w:rPr>
            </w:pPr>
            <w:r w:rsidRPr="00AC363E">
              <w:rPr>
                <w:bCs/>
                <w:sz w:val="18"/>
                <w:szCs w:val="18"/>
              </w:rPr>
              <w:t>40</w:t>
            </w:r>
          </w:p>
        </w:tc>
        <w:tc>
          <w:tcPr>
            <w:tcW w:w="1518" w:type="dxa"/>
          </w:tcPr>
          <w:p w:rsidR="00405434" w:rsidRPr="00AC363E" w:rsidRDefault="00845063">
            <w:pPr>
              <w:pStyle w:val="TableParagraph"/>
              <w:spacing w:line="360" w:lineRule="auto"/>
              <w:ind w:left="110"/>
              <w:rPr>
                <w:bCs/>
                <w:sz w:val="18"/>
                <w:szCs w:val="18"/>
              </w:rPr>
            </w:pPr>
            <w:r w:rsidRPr="00AC363E">
              <w:rPr>
                <w:bCs/>
                <w:sz w:val="18"/>
                <w:szCs w:val="18"/>
              </w:rPr>
              <w:t>Ya</w:t>
            </w:r>
          </w:p>
        </w:tc>
      </w:tr>
    </w:tbl>
    <w:p w:rsidR="00405434" w:rsidRPr="00AC363E" w:rsidRDefault="00405434">
      <w:pPr>
        <w:pStyle w:val="BodyText"/>
        <w:spacing w:line="360" w:lineRule="auto"/>
        <w:rPr>
          <w:bCs/>
          <w:sz w:val="18"/>
          <w:szCs w:val="18"/>
        </w:rPr>
      </w:pPr>
    </w:p>
    <w:p w:rsidR="00405434" w:rsidRPr="00AC363E" w:rsidRDefault="00845063">
      <w:pPr>
        <w:pStyle w:val="ListParagraph"/>
        <w:widowControl w:val="0"/>
        <w:numPr>
          <w:ilvl w:val="0"/>
          <w:numId w:val="38"/>
        </w:numPr>
        <w:tabs>
          <w:tab w:val="left" w:pos="1128"/>
          <w:tab w:val="left" w:pos="1129"/>
        </w:tabs>
        <w:autoSpaceDE w:val="0"/>
        <w:autoSpaceDN w:val="0"/>
        <w:spacing w:before="1" w:after="0" w:line="360" w:lineRule="auto"/>
        <w:ind w:right="131"/>
        <w:rPr>
          <w:rFonts w:ascii="Times New Roman" w:hAnsi="Times New Roman" w:cs="Times New Roman"/>
          <w:bCs/>
          <w:sz w:val="18"/>
          <w:szCs w:val="18"/>
        </w:rPr>
      </w:pPr>
      <w:r w:rsidRPr="00AC363E">
        <w:rPr>
          <w:rFonts w:ascii="Times New Roman" w:hAnsi="Times New Roman" w:cs="Times New Roman"/>
          <w:bCs/>
          <w:sz w:val="24"/>
          <w:szCs w:val="24"/>
        </w:rPr>
        <w:t>Melakukan Perhitungan</w:t>
      </w:r>
      <w:r w:rsidRPr="00AC363E">
        <w:rPr>
          <w:rFonts w:ascii="Times New Roman" w:hAnsi="Times New Roman" w:cs="Times New Roman"/>
          <w:bCs/>
          <w:spacing w:val="1"/>
          <w:sz w:val="24"/>
          <w:szCs w:val="24"/>
        </w:rPr>
        <w:t xml:space="preserve"> </w:t>
      </w:r>
      <w:r w:rsidRPr="00AC363E">
        <w:rPr>
          <w:rFonts w:ascii="Times New Roman" w:hAnsi="Times New Roman" w:cs="Times New Roman"/>
          <w:bCs/>
          <w:sz w:val="24"/>
          <w:szCs w:val="24"/>
        </w:rPr>
        <w:t>Probabilitas</w:t>
      </w:r>
      <w:r w:rsidRPr="00AC363E">
        <w:rPr>
          <w:rFonts w:ascii="Times New Roman" w:hAnsi="Times New Roman" w:cs="Times New Roman"/>
          <w:bCs/>
          <w:spacing w:val="1"/>
          <w:sz w:val="24"/>
          <w:szCs w:val="24"/>
        </w:rPr>
        <w:t xml:space="preserve"> </w:t>
      </w:r>
      <w:r w:rsidRPr="00AC363E">
        <w:rPr>
          <w:rFonts w:ascii="Times New Roman" w:hAnsi="Times New Roman" w:cs="Times New Roman"/>
          <w:bCs/>
          <w:sz w:val="24"/>
          <w:szCs w:val="24"/>
        </w:rPr>
        <w:t>Pengadilan</w:t>
      </w:r>
      <w:r w:rsidRPr="00AC363E">
        <w:rPr>
          <w:rFonts w:ascii="Times New Roman" w:hAnsi="Times New Roman" w:cs="Times New Roman"/>
          <w:bCs/>
          <w:spacing w:val="1"/>
          <w:sz w:val="24"/>
          <w:szCs w:val="24"/>
        </w:rPr>
        <w:t xml:space="preserve"> </w:t>
      </w:r>
      <w:r w:rsidRPr="00AC363E">
        <w:rPr>
          <w:rFonts w:ascii="Times New Roman" w:hAnsi="Times New Roman" w:cs="Times New Roman"/>
          <w:bCs/>
          <w:sz w:val="24"/>
          <w:szCs w:val="24"/>
        </w:rPr>
        <w:t>Agama Kota Gorontalo</w:t>
      </w:r>
      <w:r w:rsidRPr="00AC363E">
        <w:rPr>
          <w:rFonts w:ascii="Times New Roman" w:hAnsi="Times New Roman" w:cs="Times New Roman"/>
          <w:bCs/>
          <w:spacing w:val="1"/>
          <w:sz w:val="24"/>
          <w:szCs w:val="24"/>
        </w:rPr>
        <w:t xml:space="preserve"> </w:t>
      </w:r>
      <w:r w:rsidRPr="00AC363E">
        <w:rPr>
          <w:rFonts w:ascii="Times New Roman" w:hAnsi="Times New Roman" w:cs="Times New Roman"/>
          <w:bCs/>
          <w:spacing w:val="-4"/>
          <w:sz w:val="24"/>
          <w:szCs w:val="24"/>
        </w:rPr>
        <w:t>Dilakukan</w:t>
      </w:r>
      <w:r w:rsidRPr="00AC363E">
        <w:rPr>
          <w:rFonts w:ascii="Times New Roman" w:hAnsi="Times New Roman" w:cs="Times New Roman"/>
          <w:bCs/>
          <w:spacing w:val="8"/>
          <w:sz w:val="24"/>
          <w:szCs w:val="24"/>
        </w:rPr>
        <w:t xml:space="preserve"> </w:t>
      </w:r>
      <w:r w:rsidRPr="00AC363E">
        <w:rPr>
          <w:rFonts w:ascii="Times New Roman" w:hAnsi="Times New Roman" w:cs="Times New Roman"/>
          <w:bCs/>
          <w:spacing w:val="-4"/>
          <w:sz w:val="24"/>
          <w:szCs w:val="24"/>
        </w:rPr>
        <w:t>perhitungan</w:t>
      </w:r>
      <w:r w:rsidRPr="00AC363E">
        <w:rPr>
          <w:rFonts w:ascii="Times New Roman" w:hAnsi="Times New Roman" w:cs="Times New Roman"/>
          <w:bCs/>
          <w:spacing w:val="22"/>
          <w:sz w:val="24"/>
          <w:szCs w:val="24"/>
        </w:rPr>
        <w:t xml:space="preserve"> </w:t>
      </w:r>
      <w:r w:rsidRPr="00AC363E">
        <w:rPr>
          <w:rFonts w:ascii="Times New Roman" w:hAnsi="Times New Roman" w:cs="Times New Roman"/>
          <w:bCs/>
          <w:spacing w:val="-4"/>
          <w:sz w:val="24"/>
          <w:szCs w:val="24"/>
        </w:rPr>
        <w:t>sesuai</w:t>
      </w:r>
      <w:r w:rsidRPr="00AC363E">
        <w:rPr>
          <w:rFonts w:ascii="Times New Roman" w:hAnsi="Times New Roman" w:cs="Times New Roman"/>
          <w:bCs/>
          <w:spacing w:val="15"/>
          <w:sz w:val="24"/>
          <w:szCs w:val="24"/>
        </w:rPr>
        <w:t xml:space="preserve"> </w:t>
      </w:r>
      <w:r w:rsidRPr="00AC363E">
        <w:rPr>
          <w:rFonts w:ascii="Times New Roman" w:hAnsi="Times New Roman" w:cs="Times New Roman"/>
          <w:bCs/>
          <w:spacing w:val="-4"/>
          <w:sz w:val="24"/>
          <w:szCs w:val="24"/>
        </w:rPr>
        <w:t>dengan</w:t>
      </w:r>
      <w:r w:rsidRPr="00AC363E">
        <w:rPr>
          <w:rFonts w:ascii="Times New Roman" w:hAnsi="Times New Roman" w:cs="Times New Roman"/>
          <w:bCs/>
          <w:spacing w:val="19"/>
          <w:sz w:val="24"/>
          <w:szCs w:val="24"/>
        </w:rPr>
        <w:t xml:space="preserve"> </w:t>
      </w:r>
      <w:r w:rsidRPr="00AC363E">
        <w:rPr>
          <w:rFonts w:ascii="Times New Roman" w:hAnsi="Times New Roman" w:cs="Times New Roman"/>
          <w:bCs/>
          <w:spacing w:val="-4"/>
          <w:sz w:val="24"/>
          <w:szCs w:val="24"/>
        </w:rPr>
        <w:t>dipengadilan</w:t>
      </w:r>
      <w:r w:rsidRPr="00AC363E">
        <w:rPr>
          <w:rFonts w:ascii="Times New Roman" w:hAnsi="Times New Roman" w:cs="Times New Roman"/>
          <w:bCs/>
          <w:spacing w:val="18"/>
          <w:sz w:val="24"/>
          <w:szCs w:val="24"/>
        </w:rPr>
        <w:t xml:space="preserve"> </w:t>
      </w:r>
      <w:r w:rsidRPr="00AC363E">
        <w:rPr>
          <w:rFonts w:ascii="Times New Roman" w:hAnsi="Times New Roman" w:cs="Times New Roman"/>
          <w:bCs/>
          <w:spacing w:val="-3"/>
          <w:sz w:val="24"/>
          <w:szCs w:val="24"/>
        </w:rPr>
        <w:t>agama</w:t>
      </w:r>
      <w:r w:rsidRPr="00AC363E">
        <w:rPr>
          <w:rFonts w:ascii="Times New Roman" w:hAnsi="Times New Roman" w:cs="Times New Roman"/>
          <w:bCs/>
          <w:spacing w:val="28"/>
          <w:sz w:val="24"/>
          <w:szCs w:val="24"/>
        </w:rPr>
        <w:t xml:space="preserve"> </w:t>
      </w:r>
      <w:r w:rsidRPr="00AC363E">
        <w:rPr>
          <w:rFonts w:ascii="Times New Roman" w:hAnsi="Times New Roman" w:cs="Times New Roman"/>
          <w:bCs/>
          <w:spacing w:val="-3"/>
          <w:sz w:val="24"/>
          <w:szCs w:val="24"/>
        </w:rPr>
        <w:t>kota gorontalo,</w:t>
      </w:r>
      <w:r w:rsidRPr="00AC363E">
        <w:rPr>
          <w:rFonts w:ascii="Times New Roman" w:hAnsi="Times New Roman" w:cs="Times New Roman"/>
          <w:bCs/>
          <w:spacing w:val="29"/>
          <w:sz w:val="24"/>
          <w:szCs w:val="24"/>
        </w:rPr>
        <w:t xml:space="preserve"> </w:t>
      </w:r>
      <w:r w:rsidRPr="00AC363E">
        <w:rPr>
          <w:rFonts w:ascii="Times New Roman" w:hAnsi="Times New Roman" w:cs="Times New Roman"/>
          <w:bCs/>
          <w:spacing w:val="-3"/>
          <w:sz w:val="24"/>
          <w:szCs w:val="24"/>
        </w:rPr>
        <w:t xml:space="preserve">jumlah </w:t>
      </w:r>
      <w:r w:rsidRPr="00AC363E">
        <w:rPr>
          <w:rFonts w:ascii="Times New Roman" w:hAnsi="Times New Roman" w:cs="Times New Roman"/>
          <w:bCs/>
          <w:spacing w:val="-4"/>
          <w:sz w:val="24"/>
          <w:szCs w:val="24"/>
        </w:rPr>
        <w:t>kejadian</w:t>
      </w:r>
      <w:r w:rsidRPr="00AC363E">
        <w:rPr>
          <w:rFonts w:ascii="Times New Roman" w:hAnsi="Times New Roman" w:cs="Times New Roman"/>
          <w:bCs/>
          <w:spacing w:val="14"/>
          <w:sz w:val="24"/>
          <w:szCs w:val="24"/>
        </w:rPr>
        <w:t xml:space="preserve"> </w:t>
      </w:r>
      <w:r w:rsidRPr="00AC363E">
        <w:rPr>
          <w:rFonts w:ascii="Times New Roman" w:hAnsi="Times New Roman" w:cs="Times New Roman"/>
          <w:bCs/>
          <w:spacing w:val="-4"/>
          <w:sz w:val="24"/>
          <w:szCs w:val="24"/>
        </w:rPr>
        <w:t>“hasil”</w:t>
      </w:r>
      <w:r w:rsidRPr="00AC363E">
        <w:rPr>
          <w:rFonts w:ascii="Times New Roman" w:hAnsi="Times New Roman" w:cs="Times New Roman"/>
          <w:bCs/>
          <w:spacing w:val="38"/>
          <w:sz w:val="24"/>
          <w:szCs w:val="24"/>
        </w:rPr>
        <w:t xml:space="preserve"> </w:t>
      </w:r>
      <w:r w:rsidRPr="00AC363E">
        <w:rPr>
          <w:rFonts w:ascii="Times New Roman" w:hAnsi="Times New Roman" w:cs="Times New Roman"/>
          <w:bCs/>
          <w:spacing w:val="-3"/>
          <w:sz w:val="24"/>
          <w:szCs w:val="24"/>
        </w:rPr>
        <w:t>dan</w:t>
      </w:r>
      <w:r w:rsidRPr="00AC363E">
        <w:rPr>
          <w:rFonts w:ascii="Times New Roman" w:hAnsi="Times New Roman" w:cs="Times New Roman"/>
          <w:bCs/>
          <w:spacing w:val="-12"/>
          <w:sz w:val="24"/>
          <w:szCs w:val="24"/>
        </w:rPr>
        <w:t xml:space="preserve"> </w:t>
      </w:r>
      <w:r w:rsidRPr="00AC363E">
        <w:rPr>
          <w:rFonts w:ascii="Times New Roman" w:hAnsi="Times New Roman" w:cs="Times New Roman"/>
          <w:bCs/>
          <w:spacing w:val="-3"/>
          <w:sz w:val="24"/>
          <w:szCs w:val="24"/>
        </w:rPr>
        <w:t>probabilitasnya</w:t>
      </w:r>
      <w:r w:rsidRPr="00AC363E">
        <w:rPr>
          <w:rFonts w:ascii="Times New Roman" w:hAnsi="Times New Roman" w:cs="Times New Roman"/>
          <w:bCs/>
          <w:spacing w:val="-3"/>
          <w:sz w:val="18"/>
          <w:szCs w:val="18"/>
        </w:rPr>
        <w:t>.</w:t>
      </w:r>
    </w:p>
    <w:p w:rsidR="00405434" w:rsidRPr="00AC363E" w:rsidRDefault="00845063">
      <w:pPr>
        <w:pStyle w:val="Heading3"/>
        <w:spacing w:before="1" w:after="8" w:line="360" w:lineRule="auto"/>
        <w:ind w:left="948" w:right="85"/>
        <w:jc w:val="center"/>
        <w:rPr>
          <w:rFonts w:ascii="Times New Roman" w:hAnsi="Times New Roman" w:cs="Times New Roman"/>
          <w:b/>
          <w:color w:val="000000" w:themeColor="text1"/>
        </w:rPr>
      </w:pPr>
      <w:bookmarkStart w:id="77" w:name="_Toc153454016"/>
      <w:bookmarkStart w:id="78" w:name="_Toc153498417"/>
      <w:r w:rsidRPr="00AC363E">
        <w:rPr>
          <w:rFonts w:ascii="Times New Roman" w:hAnsi="Times New Roman" w:cs="Times New Roman"/>
          <w:b/>
          <w:color w:val="000000" w:themeColor="text1"/>
          <w:spacing w:val="-2"/>
        </w:rPr>
        <w:t>Tabel</w:t>
      </w:r>
      <w:r w:rsidRPr="00AC363E">
        <w:rPr>
          <w:rFonts w:ascii="Times New Roman" w:hAnsi="Times New Roman" w:cs="Times New Roman"/>
          <w:b/>
          <w:color w:val="000000" w:themeColor="text1"/>
          <w:spacing w:val="-8"/>
        </w:rPr>
        <w:t xml:space="preserve"> </w:t>
      </w:r>
      <w:r w:rsidRPr="00AC363E">
        <w:rPr>
          <w:rFonts w:ascii="Times New Roman" w:hAnsi="Times New Roman" w:cs="Times New Roman"/>
          <w:b/>
          <w:color w:val="000000" w:themeColor="text1"/>
          <w:spacing w:val="-2"/>
        </w:rPr>
        <w:t>3.7</w:t>
      </w:r>
      <w:r w:rsidRPr="00AC363E">
        <w:rPr>
          <w:rFonts w:ascii="Times New Roman" w:hAnsi="Times New Roman" w:cs="Times New Roman"/>
          <w:b/>
          <w:color w:val="000000" w:themeColor="text1"/>
          <w:spacing w:val="-13"/>
        </w:rPr>
        <w:t xml:space="preserve"> </w:t>
      </w:r>
      <w:r w:rsidRPr="00AC363E">
        <w:rPr>
          <w:rFonts w:ascii="Times New Roman" w:hAnsi="Times New Roman" w:cs="Times New Roman"/>
          <w:b/>
          <w:color w:val="000000" w:themeColor="text1"/>
          <w:spacing w:val="-2"/>
        </w:rPr>
        <w:t>Probabilitas</w:t>
      </w:r>
      <w:r w:rsidRPr="00AC363E">
        <w:rPr>
          <w:rFonts w:ascii="Times New Roman" w:hAnsi="Times New Roman" w:cs="Times New Roman"/>
          <w:b/>
          <w:color w:val="000000" w:themeColor="text1"/>
          <w:spacing w:val="42"/>
        </w:rPr>
        <w:t xml:space="preserve"> </w:t>
      </w:r>
      <w:r w:rsidRPr="00AC363E">
        <w:rPr>
          <w:rFonts w:ascii="Times New Roman" w:hAnsi="Times New Roman" w:cs="Times New Roman"/>
          <w:b/>
          <w:color w:val="000000" w:themeColor="text1"/>
          <w:spacing w:val="-2"/>
        </w:rPr>
        <w:t>Pengadilan</w:t>
      </w:r>
      <w:r w:rsidRPr="00AC363E">
        <w:rPr>
          <w:rFonts w:ascii="Times New Roman" w:hAnsi="Times New Roman" w:cs="Times New Roman"/>
          <w:b/>
          <w:color w:val="000000" w:themeColor="text1"/>
          <w:spacing w:val="10"/>
        </w:rPr>
        <w:t xml:space="preserve"> </w:t>
      </w:r>
      <w:r w:rsidRPr="00AC363E">
        <w:rPr>
          <w:rFonts w:ascii="Times New Roman" w:hAnsi="Times New Roman" w:cs="Times New Roman"/>
          <w:b/>
          <w:color w:val="000000" w:themeColor="text1"/>
          <w:spacing w:val="-2"/>
        </w:rPr>
        <w:t>Agama</w:t>
      </w:r>
      <w:r w:rsidRPr="00AC363E">
        <w:rPr>
          <w:rFonts w:ascii="Times New Roman" w:hAnsi="Times New Roman" w:cs="Times New Roman"/>
          <w:b/>
          <w:color w:val="000000" w:themeColor="text1"/>
          <w:spacing w:val="9"/>
        </w:rPr>
        <w:t xml:space="preserve"> </w:t>
      </w:r>
      <w:r w:rsidRPr="00AC363E">
        <w:rPr>
          <w:rFonts w:ascii="Times New Roman" w:hAnsi="Times New Roman" w:cs="Times New Roman"/>
          <w:b/>
          <w:color w:val="000000" w:themeColor="text1"/>
          <w:spacing w:val="-2"/>
        </w:rPr>
        <w:t>Kota Gorontalo</w:t>
      </w:r>
      <w:bookmarkEnd w:id="77"/>
      <w:bookmarkEnd w:id="78"/>
    </w:p>
    <w:tbl>
      <w:tblPr>
        <w:tblW w:w="8073" w:type="dxa"/>
        <w:tblInd w:w="7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4A0" w:firstRow="1" w:lastRow="0" w:firstColumn="1" w:lastColumn="0" w:noHBand="0" w:noVBand="1"/>
      </w:tblPr>
      <w:tblGrid>
        <w:gridCol w:w="2524"/>
        <w:gridCol w:w="1162"/>
        <w:gridCol w:w="1209"/>
        <w:gridCol w:w="1612"/>
        <w:gridCol w:w="1566"/>
      </w:tblGrid>
      <w:tr w:rsidR="00405434" w:rsidRPr="00AC363E">
        <w:trPr>
          <w:trHeight w:val="390"/>
        </w:trPr>
        <w:tc>
          <w:tcPr>
            <w:tcW w:w="2524" w:type="dxa"/>
            <w:vMerge w:val="restart"/>
          </w:tcPr>
          <w:p w:rsidR="00405434" w:rsidRPr="00AC363E" w:rsidRDefault="00845063">
            <w:pPr>
              <w:pStyle w:val="TableParagraph"/>
              <w:spacing w:line="360" w:lineRule="auto"/>
              <w:ind w:left="410" w:right="404"/>
              <w:jc w:val="center"/>
              <w:rPr>
                <w:bCs/>
                <w:sz w:val="18"/>
                <w:szCs w:val="18"/>
              </w:rPr>
            </w:pPr>
            <w:r w:rsidRPr="00AC363E">
              <w:rPr>
                <w:bCs/>
                <w:sz w:val="18"/>
                <w:szCs w:val="18"/>
              </w:rPr>
              <w:t>Pengadilan</w:t>
            </w:r>
            <w:r w:rsidRPr="00AC363E">
              <w:rPr>
                <w:bCs/>
                <w:spacing w:val="-2"/>
                <w:sz w:val="18"/>
                <w:szCs w:val="18"/>
              </w:rPr>
              <w:t xml:space="preserve"> </w:t>
            </w:r>
            <w:r w:rsidRPr="00AC363E">
              <w:rPr>
                <w:bCs/>
                <w:sz w:val="18"/>
                <w:szCs w:val="18"/>
                <w:lang w:val="en-US"/>
              </w:rPr>
              <w:t>A</w:t>
            </w:r>
            <w:r w:rsidRPr="00AC363E">
              <w:rPr>
                <w:bCs/>
                <w:sz w:val="18"/>
                <w:szCs w:val="18"/>
              </w:rPr>
              <w:t>gama</w:t>
            </w:r>
          </w:p>
          <w:p w:rsidR="00405434" w:rsidRPr="00AC363E" w:rsidRDefault="00845063">
            <w:pPr>
              <w:pStyle w:val="TableParagraph"/>
              <w:spacing w:before="3" w:line="360" w:lineRule="auto"/>
              <w:ind w:left="410" w:right="378"/>
              <w:jc w:val="center"/>
              <w:rPr>
                <w:bCs/>
                <w:sz w:val="18"/>
                <w:szCs w:val="18"/>
                <w:lang w:val="en-US"/>
              </w:rPr>
            </w:pPr>
            <w:r w:rsidRPr="00AC363E">
              <w:rPr>
                <w:bCs/>
                <w:sz w:val="18"/>
                <w:szCs w:val="18"/>
                <w:lang w:val="en-US"/>
              </w:rPr>
              <w:t>Kota Gorontalo</w:t>
            </w:r>
          </w:p>
        </w:tc>
        <w:tc>
          <w:tcPr>
            <w:tcW w:w="2371" w:type="dxa"/>
            <w:gridSpan w:val="2"/>
          </w:tcPr>
          <w:p w:rsidR="00405434" w:rsidRPr="00AC363E" w:rsidRDefault="00845063">
            <w:pPr>
              <w:pStyle w:val="TableParagraph"/>
              <w:spacing w:line="360" w:lineRule="auto"/>
              <w:ind w:left="128"/>
              <w:rPr>
                <w:bCs/>
                <w:sz w:val="18"/>
                <w:szCs w:val="18"/>
              </w:rPr>
            </w:pPr>
            <w:r w:rsidRPr="00AC363E">
              <w:rPr>
                <w:bCs/>
                <w:spacing w:val="-1"/>
                <w:sz w:val="18"/>
                <w:szCs w:val="18"/>
                <w:lang w:val="en-US"/>
              </w:rPr>
              <w:t>J</w:t>
            </w:r>
            <w:r w:rsidRPr="00AC363E">
              <w:rPr>
                <w:bCs/>
                <w:spacing w:val="-1"/>
                <w:sz w:val="18"/>
                <w:szCs w:val="18"/>
              </w:rPr>
              <w:t>umlah</w:t>
            </w:r>
            <w:r w:rsidRPr="00AC363E">
              <w:rPr>
                <w:bCs/>
                <w:spacing w:val="-12"/>
                <w:sz w:val="18"/>
                <w:szCs w:val="18"/>
              </w:rPr>
              <w:t xml:space="preserve"> </w:t>
            </w:r>
            <w:r w:rsidRPr="00AC363E">
              <w:rPr>
                <w:bCs/>
                <w:sz w:val="18"/>
                <w:szCs w:val="18"/>
                <w:lang w:val="en-US"/>
              </w:rPr>
              <w:t>K</w:t>
            </w:r>
            <w:r w:rsidRPr="00AC363E">
              <w:rPr>
                <w:bCs/>
                <w:sz w:val="18"/>
                <w:szCs w:val="18"/>
              </w:rPr>
              <w:t>ejadian</w:t>
            </w:r>
            <w:r w:rsidRPr="00AC363E">
              <w:rPr>
                <w:bCs/>
                <w:spacing w:val="4"/>
                <w:sz w:val="18"/>
                <w:szCs w:val="18"/>
              </w:rPr>
              <w:t xml:space="preserve"> </w:t>
            </w:r>
            <w:r w:rsidRPr="00AC363E">
              <w:rPr>
                <w:bCs/>
                <w:sz w:val="18"/>
                <w:szCs w:val="18"/>
              </w:rPr>
              <w:t>“</w:t>
            </w:r>
            <w:r w:rsidRPr="00AC363E">
              <w:rPr>
                <w:bCs/>
                <w:sz w:val="18"/>
                <w:szCs w:val="18"/>
                <w:lang w:val="en-US"/>
              </w:rPr>
              <w:t>H</w:t>
            </w:r>
            <w:r w:rsidRPr="00AC363E">
              <w:rPr>
                <w:bCs/>
                <w:sz w:val="18"/>
                <w:szCs w:val="18"/>
              </w:rPr>
              <w:t>asil”</w:t>
            </w:r>
          </w:p>
        </w:tc>
        <w:tc>
          <w:tcPr>
            <w:tcW w:w="3178" w:type="dxa"/>
            <w:gridSpan w:val="2"/>
          </w:tcPr>
          <w:p w:rsidR="00405434" w:rsidRPr="00AC363E" w:rsidRDefault="00845063">
            <w:pPr>
              <w:pStyle w:val="TableParagraph"/>
              <w:spacing w:line="360" w:lineRule="auto"/>
              <w:ind w:left="999" w:right="995"/>
              <w:jc w:val="center"/>
              <w:rPr>
                <w:bCs/>
                <w:sz w:val="18"/>
                <w:szCs w:val="18"/>
              </w:rPr>
            </w:pPr>
            <w:r w:rsidRPr="00AC363E">
              <w:rPr>
                <w:bCs/>
                <w:sz w:val="18"/>
                <w:szCs w:val="18"/>
              </w:rPr>
              <w:t>Probabilitas</w:t>
            </w:r>
          </w:p>
        </w:tc>
      </w:tr>
      <w:tr w:rsidR="00405434" w:rsidRPr="00AC363E">
        <w:trPr>
          <w:trHeight w:val="255"/>
        </w:trPr>
        <w:tc>
          <w:tcPr>
            <w:tcW w:w="2524" w:type="dxa"/>
            <w:vMerge/>
            <w:tcBorders>
              <w:top w:val="nil"/>
            </w:tcBorders>
          </w:tcPr>
          <w:p w:rsidR="00405434" w:rsidRPr="00AC363E" w:rsidRDefault="00405434">
            <w:pPr>
              <w:spacing w:line="360" w:lineRule="auto"/>
              <w:rPr>
                <w:rFonts w:ascii="Times New Roman" w:hAnsi="Times New Roman" w:cs="Times New Roman"/>
                <w:bCs/>
                <w:sz w:val="18"/>
                <w:szCs w:val="18"/>
              </w:rPr>
            </w:pPr>
          </w:p>
        </w:tc>
        <w:tc>
          <w:tcPr>
            <w:tcW w:w="1162" w:type="dxa"/>
          </w:tcPr>
          <w:p w:rsidR="00405434" w:rsidRPr="00AC363E" w:rsidRDefault="00845063">
            <w:pPr>
              <w:pStyle w:val="TableParagraph"/>
              <w:spacing w:line="360" w:lineRule="auto"/>
              <w:ind w:left="423" w:right="427"/>
              <w:jc w:val="center"/>
              <w:rPr>
                <w:bCs/>
                <w:sz w:val="18"/>
                <w:szCs w:val="18"/>
              </w:rPr>
            </w:pPr>
            <w:r w:rsidRPr="00AC363E">
              <w:rPr>
                <w:bCs/>
                <w:sz w:val="18"/>
                <w:szCs w:val="18"/>
              </w:rPr>
              <w:t>Ya</w:t>
            </w:r>
          </w:p>
        </w:tc>
        <w:tc>
          <w:tcPr>
            <w:tcW w:w="1209" w:type="dxa"/>
          </w:tcPr>
          <w:p w:rsidR="00405434" w:rsidRPr="00AC363E" w:rsidRDefault="00845063">
            <w:pPr>
              <w:pStyle w:val="TableParagraph"/>
              <w:spacing w:line="360" w:lineRule="auto"/>
              <w:ind w:left="45" w:right="18"/>
              <w:jc w:val="center"/>
              <w:rPr>
                <w:bCs/>
                <w:sz w:val="18"/>
                <w:szCs w:val="18"/>
              </w:rPr>
            </w:pPr>
            <w:r w:rsidRPr="00AC363E">
              <w:rPr>
                <w:bCs/>
                <w:sz w:val="18"/>
                <w:szCs w:val="18"/>
              </w:rPr>
              <w:t>tidak</w:t>
            </w:r>
          </w:p>
        </w:tc>
        <w:tc>
          <w:tcPr>
            <w:tcW w:w="1612" w:type="dxa"/>
          </w:tcPr>
          <w:p w:rsidR="00405434" w:rsidRPr="00AC363E" w:rsidRDefault="00845063">
            <w:pPr>
              <w:pStyle w:val="TableParagraph"/>
              <w:spacing w:line="360" w:lineRule="auto"/>
              <w:ind w:left="546" w:right="539"/>
              <w:jc w:val="center"/>
              <w:rPr>
                <w:bCs/>
                <w:sz w:val="18"/>
                <w:szCs w:val="18"/>
              </w:rPr>
            </w:pPr>
            <w:r w:rsidRPr="00AC363E">
              <w:rPr>
                <w:bCs/>
                <w:sz w:val="18"/>
                <w:szCs w:val="18"/>
              </w:rPr>
              <w:t>Ya</w:t>
            </w:r>
          </w:p>
        </w:tc>
        <w:tc>
          <w:tcPr>
            <w:tcW w:w="1566" w:type="dxa"/>
          </w:tcPr>
          <w:p w:rsidR="00405434" w:rsidRPr="00AC363E" w:rsidRDefault="00845063">
            <w:pPr>
              <w:pStyle w:val="TableParagraph"/>
              <w:spacing w:line="360" w:lineRule="auto"/>
              <w:ind w:left="545" w:right="536"/>
              <w:jc w:val="center"/>
              <w:rPr>
                <w:bCs/>
                <w:sz w:val="18"/>
                <w:szCs w:val="18"/>
              </w:rPr>
            </w:pPr>
            <w:r w:rsidRPr="00AC363E">
              <w:rPr>
                <w:bCs/>
                <w:sz w:val="18"/>
                <w:szCs w:val="18"/>
              </w:rPr>
              <w:t>tidak</w:t>
            </w:r>
          </w:p>
        </w:tc>
      </w:tr>
      <w:tr w:rsidR="00405434" w:rsidRPr="00AC363E">
        <w:trPr>
          <w:trHeight w:val="255"/>
        </w:trPr>
        <w:tc>
          <w:tcPr>
            <w:tcW w:w="2524" w:type="dxa"/>
          </w:tcPr>
          <w:p w:rsidR="00405434" w:rsidRPr="00AC363E" w:rsidRDefault="00845063">
            <w:pPr>
              <w:pStyle w:val="TableParagraph"/>
              <w:spacing w:line="360" w:lineRule="auto"/>
              <w:ind w:left="112"/>
              <w:rPr>
                <w:bCs/>
                <w:sz w:val="18"/>
                <w:szCs w:val="18"/>
              </w:rPr>
            </w:pPr>
            <w:r w:rsidRPr="00AC363E">
              <w:rPr>
                <w:bCs/>
                <w:sz w:val="18"/>
                <w:szCs w:val="18"/>
              </w:rPr>
              <w:t>Pernah</w:t>
            </w:r>
            <w:r w:rsidRPr="00AC363E">
              <w:rPr>
                <w:bCs/>
                <w:spacing w:val="-9"/>
                <w:sz w:val="18"/>
                <w:szCs w:val="18"/>
              </w:rPr>
              <w:t xml:space="preserve"> </w:t>
            </w:r>
            <w:r w:rsidRPr="00AC363E">
              <w:rPr>
                <w:bCs/>
                <w:sz w:val="18"/>
                <w:szCs w:val="18"/>
              </w:rPr>
              <w:t>hadir</w:t>
            </w:r>
            <w:r w:rsidRPr="00AC363E">
              <w:rPr>
                <w:bCs/>
                <w:spacing w:val="-14"/>
                <w:sz w:val="18"/>
                <w:szCs w:val="18"/>
              </w:rPr>
              <w:t xml:space="preserve"> </w:t>
            </w:r>
            <w:r w:rsidRPr="00AC363E">
              <w:rPr>
                <w:bCs/>
                <w:sz w:val="18"/>
                <w:szCs w:val="18"/>
              </w:rPr>
              <w:t>1</w:t>
            </w:r>
            <w:r w:rsidRPr="00AC363E">
              <w:rPr>
                <w:bCs/>
                <w:spacing w:val="9"/>
                <w:sz w:val="18"/>
                <w:szCs w:val="18"/>
              </w:rPr>
              <w:t xml:space="preserve"> </w:t>
            </w:r>
            <w:r w:rsidRPr="00AC363E">
              <w:rPr>
                <w:bCs/>
                <w:sz w:val="18"/>
                <w:szCs w:val="18"/>
              </w:rPr>
              <w:t>kali</w:t>
            </w:r>
          </w:p>
        </w:tc>
        <w:tc>
          <w:tcPr>
            <w:tcW w:w="1162" w:type="dxa"/>
          </w:tcPr>
          <w:p w:rsidR="00405434" w:rsidRPr="00AC363E" w:rsidRDefault="00845063">
            <w:pPr>
              <w:pStyle w:val="TableParagraph"/>
              <w:spacing w:line="360" w:lineRule="auto"/>
              <w:ind w:right="2"/>
              <w:jc w:val="center"/>
              <w:rPr>
                <w:bCs/>
                <w:sz w:val="18"/>
                <w:szCs w:val="18"/>
              </w:rPr>
            </w:pPr>
            <w:r w:rsidRPr="00AC363E">
              <w:rPr>
                <w:bCs/>
                <w:w w:val="99"/>
                <w:sz w:val="18"/>
                <w:szCs w:val="18"/>
              </w:rPr>
              <w:t>0</w:t>
            </w:r>
          </w:p>
        </w:tc>
        <w:tc>
          <w:tcPr>
            <w:tcW w:w="1209" w:type="dxa"/>
          </w:tcPr>
          <w:p w:rsidR="00405434" w:rsidRPr="00AC363E" w:rsidRDefault="00845063">
            <w:pPr>
              <w:pStyle w:val="TableParagraph"/>
              <w:spacing w:line="360" w:lineRule="auto"/>
              <w:ind w:left="8"/>
              <w:jc w:val="center"/>
              <w:rPr>
                <w:bCs/>
                <w:sz w:val="18"/>
                <w:szCs w:val="18"/>
              </w:rPr>
            </w:pPr>
            <w:r w:rsidRPr="00AC363E">
              <w:rPr>
                <w:bCs/>
                <w:w w:val="99"/>
                <w:sz w:val="18"/>
                <w:szCs w:val="18"/>
              </w:rPr>
              <w:t>0</w:t>
            </w:r>
          </w:p>
        </w:tc>
        <w:tc>
          <w:tcPr>
            <w:tcW w:w="1612" w:type="dxa"/>
          </w:tcPr>
          <w:p w:rsidR="00405434" w:rsidRPr="00AC363E" w:rsidRDefault="00845063">
            <w:pPr>
              <w:pStyle w:val="TableParagraph"/>
              <w:spacing w:line="360" w:lineRule="auto"/>
              <w:ind w:left="546" w:right="540"/>
              <w:jc w:val="center"/>
              <w:rPr>
                <w:bCs/>
                <w:sz w:val="18"/>
                <w:szCs w:val="18"/>
              </w:rPr>
            </w:pPr>
            <w:r w:rsidRPr="00AC363E">
              <w:rPr>
                <w:bCs/>
                <w:sz w:val="18"/>
                <w:szCs w:val="18"/>
              </w:rPr>
              <w:t>0/1</w:t>
            </w:r>
          </w:p>
        </w:tc>
        <w:tc>
          <w:tcPr>
            <w:tcW w:w="1566" w:type="dxa"/>
          </w:tcPr>
          <w:p w:rsidR="00405434" w:rsidRPr="00AC363E" w:rsidRDefault="00845063">
            <w:pPr>
              <w:pStyle w:val="TableParagraph"/>
              <w:spacing w:line="360" w:lineRule="auto"/>
              <w:ind w:left="528" w:right="536"/>
              <w:jc w:val="center"/>
              <w:rPr>
                <w:bCs/>
                <w:sz w:val="18"/>
                <w:szCs w:val="18"/>
              </w:rPr>
            </w:pPr>
            <w:r w:rsidRPr="00AC363E">
              <w:rPr>
                <w:bCs/>
                <w:sz w:val="18"/>
                <w:szCs w:val="18"/>
              </w:rPr>
              <w:t>0/1</w:t>
            </w:r>
          </w:p>
        </w:tc>
      </w:tr>
      <w:tr w:rsidR="00405434" w:rsidRPr="00AC363E">
        <w:trPr>
          <w:trHeight w:val="210"/>
        </w:trPr>
        <w:tc>
          <w:tcPr>
            <w:tcW w:w="2524" w:type="dxa"/>
          </w:tcPr>
          <w:p w:rsidR="00405434" w:rsidRPr="00AC363E" w:rsidRDefault="00845063">
            <w:pPr>
              <w:pStyle w:val="TableParagraph"/>
              <w:spacing w:line="360" w:lineRule="auto"/>
              <w:ind w:left="112"/>
              <w:rPr>
                <w:bCs/>
                <w:sz w:val="18"/>
                <w:szCs w:val="18"/>
              </w:rPr>
            </w:pPr>
            <w:r w:rsidRPr="00AC363E">
              <w:rPr>
                <w:bCs/>
                <w:sz w:val="18"/>
                <w:szCs w:val="18"/>
              </w:rPr>
              <w:t>Pernah</w:t>
            </w:r>
            <w:r w:rsidRPr="00AC363E">
              <w:rPr>
                <w:bCs/>
                <w:spacing w:val="-9"/>
                <w:sz w:val="18"/>
                <w:szCs w:val="18"/>
              </w:rPr>
              <w:t xml:space="preserve"> </w:t>
            </w:r>
            <w:r w:rsidRPr="00AC363E">
              <w:rPr>
                <w:bCs/>
                <w:sz w:val="18"/>
                <w:szCs w:val="18"/>
              </w:rPr>
              <w:t>hadir</w:t>
            </w:r>
            <w:r w:rsidRPr="00AC363E">
              <w:rPr>
                <w:bCs/>
                <w:spacing w:val="-14"/>
                <w:sz w:val="18"/>
                <w:szCs w:val="18"/>
              </w:rPr>
              <w:t xml:space="preserve"> </w:t>
            </w:r>
            <w:r w:rsidRPr="00AC363E">
              <w:rPr>
                <w:bCs/>
                <w:sz w:val="18"/>
                <w:szCs w:val="18"/>
              </w:rPr>
              <w:t>2</w:t>
            </w:r>
            <w:r w:rsidRPr="00AC363E">
              <w:rPr>
                <w:bCs/>
                <w:spacing w:val="9"/>
                <w:sz w:val="18"/>
                <w:szCs w:val="18"/>
              </w:rPr>
              <w:t xml:space="preserve"> </w:t>
            </w:r>
            <w:r w:rsidRPr="00AC363E">
              <w:rPr>
                <w:bCs/>
                <w:sz w:val="18"/>
                <w:szCs w:val="18"/>
              </w:rPr>
              <w:t>kali</w:t>
            </w:r>
          </w:p>
        </w:tc>
        <w:tc>
          <w:tcPr>
            <w:tcW w:w="1162" w:type="dxa"/>
          </w:tcPr>
          <w:p w:rsidR="00405434" w:rsidRPr="00AC363E" w:rsidRDefault="00845063">
            <w:pPr>
              <w:pStyle w:val="TableParagraph"/>
              <w:spacing w:line="360" w:lineRule="auto"/>
              <w:ind w:right="2"/>
              <w:jc w:val="center"/>
              <w:rPr>
                <w:bCs/>
                <w:sz w:val="18"/>
                <w:szCs w:val="18"/>
              </w:rPr>
            </w:pPr>
            <w:r w:rsidRPr="00AC363E">
              <w:rPr>
                <w:bCs/>
                <w:w w:val="99"/>
                <w:sz w:val="18"/>
                <w:szCs w:val="18"/>
              </w:rPr>
              <w:t>0</w:t>
            </w:r>
          </w:p>
        </w:tc>
        <w:tc>
          <w:tcPr>
            <w:tcW w:w="1209" w:type="dxa"/>
          </w:tcPr>
          <w:p w:rsidR="00405434" w:rsidRPr="00AC363E" w:rsidRDefault="00845063">
            <w:pPr>
              <w:pStyle w:val="TableParagraph"/>
              <w:spacing w:line="360" w:lineRule="auto"/>
              <w:ind w:left="8"/>
              <w:jc w:val="center"/>
              <w:rPr>
                <w:bCs/>
                <w:sz w:val="18"/>
                <w:szCs w:val="18"/>
              </w:rPr>
            </w:pPr>
            <w:r w:rsidRPr="00AC363E">
              <w:rPr>
                <w:bCs/>
                <w:w w:val="99"/>
                <w:sz w:val="18"/>
                <w:szCs w:val="18"/>
              </w:rPr>
              <w:t>0</w:t>
            </w:r>
          </w:p>
        </w:tc>
        <w:tc>
          <w:tcPr>
            <w:tcW w:w="1612" w:type="dxa"/>
          </w:tcPr>
          <w:p w:rsidR="00405434" w:rsidRPr="00AC363E" w:rsidRDefault="00845063">
            <w:pPr>
              <w:pStyle w:val="TableParagraph"/>
              <w:spacing w:line="360" w:lineRule="auto"/>
              <w:ind w:left="546" w:right="540"/>
              <w:jc w:val="center"/>
              <w:rPr>
                <w:bCs/>
                <w:sz w:val="18"/>
                <w:szCs w:val="18"/>
              </w:rPr>
            </w:pPr>
            <w:r w:rsidRPr="00AC363E">
              <w:rPr>
                <w:bCs/>
                <w:sz w:val="18"/>
                <w:szCs w:val="18"/>
              </w:rPr>
              <w:t>0/1</w:t>
            </w:r>
          </w:p>
        </w:tc>
        <w:tc>
          <w:tcPr>
            <w:tcW w:w="1566" w:type="dxa"/>
          </w:tcPr>
          <w:p w:rsidR="00405434" w:rsidRPr="00AC363E" w:rsidRDefault="00845063">
            <w:pPr>
              <w:pStyle w:val="TableParagraph"/>
              <w:spacing w:line="360" w:lineRule="auto"/>
              <w:ind w:left="528" w:right="536"/>
              <w:jc w:val="center"/>
              <w:rPr>
                <w:bCs/>
                <w:sz w:val="18"/>
                <w:szCs w:val="18"/>
              </w:rPr>
            </w:pPr>
            <w:r w:rsidRPr="00AC363E">
              <w:rPr>
                <w:bCs/>
                <w:sz w:val="18"/>
                <w:szCs w:val="18"/>
              </w:rPr>
              <w:t>0/1</w:t>
            </w:r>
          </w:p>
        </w:tc>
      </w:tr>
      <w:tr w:rsidR="00405434" w:rsidRPr="00AC363E">
        <w:trPr>
          <w:trHeight w:val="195"/>
        </w:trPr>
        <w:tc>
          <w:tcPr>
            <w:tcW w:w="2524" w:type="dxa"/>
          </w:tcPr>
          <w:p w:rsidR="00405434" w:rsidRPr="00AC363E" w:rsidRDefault="00845063">
            <w:pPr>
              <w:pStyle w:val="TableParagraph"/>
              <w:spacing w:line="360" w:lineRule="auto"/>
              <w:ind w:left="112"/>
              <w:rPr>
                <w:bCs/>
                <w:sz w:val="18"/>
                <w:szCs w:val="18"/>
              </w:rPr>
            </w:pPr>
            <w:r w:rsidRPr="00AC363E">
              <w:rPr>
                <w:bCs/>
                <w:sz w:val="18"/>
                <w:szCs w:val="18"/>
              </w:rPr>
              <w:lastRenderedPageBreak/>
              <w:t>Tidak</w:t>
            </w:r>
            <w:r w:rsidRPr="00AC363E">
              <w:rPr>
                <w:bCs/>
                <w:spacing w:val="7"/>
                <w:sz w:val="18"/>
                <w:szCs w:val="18"/>
              </w:rPr>
              <w:t xml:space="preserve"> </w:t>
            </w:r>
            <w:r w:rsidRPr="00AC363E">
              <w:rPr>
                <w:bCs/>
                <w:sz w:val="18"/>
                <w:szCs w:val="18"/>
              </w:rPr>
              <w:t>pernah</w:t>
            </w:r>
            <w:r w:rsidRPr="00AC363E">
              <w:rPr>
                <w:bCs/>
                <w:spacing w:val="-7"/>
                <w:sz w:val="18"/>
                <w:szCs w:val="18"/>
              </w:rPr>
              <w:t xml:space="preserve"> </w:t>
            </w:r>
            <w:r w:rsidRPr="00AC363E">
              <w:rPr>
                <w:bCs/>
                <w:sz w:val="18"/>
                <w:szCs w:val="18"/>
              </w:rPr>
              <w:t>hadir</w:t>
            </w:r>
          </w:p>
        </w:tc>
        <w:tc>
          <w:tcPr>
            <w:tcW w:w="1162" w:type="dxa"/>
          </w:tcPr>
          <w:p w:rsidR="00405434" w:rsidRPr="00AC363E" w:rsidRDefault="00845063">
            <w:pPr>
              <w:pStyle w:val="TableParagraph"/>
              <w:spacing w:line="360" w:lineRule="auto"/>
              <w:ind w:right="2"/>
              <w:jc w:val="center"/>
              <w:rPr>
                <w:bCs/>
                <w:sz w:val="18"/>
                <w:szCs w:val="18"/>
              </w:rPr>
            </w:pPr>
            <w:r w:rsidRPr="00AC363E">
              <w:rPr>
                <w:bCs/>
                <w:w w:val="99"/>
                <w:sz w:val="18"/>
                <w:szCs w:val="18"/>
              </w:rPr>
              <w:t>1</w:t>
            </w:r>
          </w:p>
        </w:tc>
        <w:tc>
          <w:tcPr>
            <w:tcW w:w="1209" w:type="dxa"/>
          </w:tcPr>
          <w:p w:rsidR="00405434" w:rsidRPr="00AC363E" w:rsidRDefault="00845063">
            <w:pPr>
              <w:pStyle w:val="TableParagraph"/>
              <w:spacing w:line="360" w:lineRule="auto"/>
              <w:ind w:left="8"/>
              <w:jc w:val="center"/>
              <w:rPr>
                <w:bCs/>
                <w:sz w:val="18"/>
                <w:szCs w:val="18"/>
              </w:rPr>
            </w:pPr>
            <w:r w:rsidRPr="00AC363E">
              <w:rPr>
                <w:bCs/>
                <w:w w:val="99"/>
                <w:sz w:val="18"/>
                <w:szCs w:val="18"/>
              </w:rPr>
              <w:t>0</w:t>
            </w:r>
          </w:p>
        </w:tc>
        <w:tc>
          <w:tcPr>
            <w:tcW w:w="1612" w:type="dxa"/>
          </w:tcPr>
          <w:p w:rsidR="00405434" w:rsidRPr="00AC363E" w:rsidRDefault="00845063">
            <w:pPr>
              <w:pStyle w:val="TableParagraph"/>
              <w:spacing w:line="360" w:lineRule="auto"/>
              <w:ind w:left="546" w:right="540"/>
              <w:jc w:val="center"/>
              <w:rPr>
                <w:bCs/>
                <w:sz w:val="18"/>
                <w:szCs w:val="18"/>
              </w:rPr>
            </w:pPr>
            <w:r w:rsidRPr="00AC363E">
              <w:rPr>
                <w:bCs/>
                <w:sz w:val="18"/>
                <w:szCs w:val="18"/>
              </w:rPr>
              <w:t>1/1</w:t>
            </w:r>
          </w:p>
        </w:tc>
        <w:tc>
          <w:tcPr>
            <w:tcW w:w="1566" w:type="dxa"/>
          </w:tcPr>
          <w:p w:rsidR="00405434" w:rsidRPr="00AC363E" w:rsidRDefault="00845063">
            <w:pPr>
              <w:pStyle w:val="TableParagraph"/>
              <w:spacing w:line="360" w:lineRule="auto"/>
              <w:ind w:left="528" w:right="536"/>
              <w:jc w:val="center"/>
              <w:rPr>
                <w:bCs/>
                <w:sz w:val="18"/>
                <w:szCs w:val="18"/>
              </w:rPr>
            </w:pPr>
            <w:r w:rsidRPr="00AC363E">
              <w:rPr>
                <w:bCs/>
                <w:sz w:val="18"/>
                <w:szCs w:val="18"/>
              </w:rPr>
              <w:t>0/1</w:t>
            </w:r>
          </w:p>
        </w:tc>
      </w:tr>
      <w:tr w:rsidR="00405434" w:rsidRPr="00AC363E">
        <w:trPr>
          <w:trHeight w:val="210"/>
        </w:trPr>
        <w:tc>
          <w:tcPr>
            <w:tcW w:w="2524" w:type="dxa"/>
          </w:tcPr>
          <w:p w:rsidR="00405434" w:rsidRPr="00AC363E" w:rsidRDefault="00845063">
            <w:pPr>
              <w:pStyle w:val="TableParagraph"/>
              <w:spacing w:line="360" w:lineRule="auto"/>
              <w:ind w:left="112"/>
              <w:rPr>
                <w:bCs/>
                <w:sz w:val="18"/>
                <w:szCs w:val="18"/>
              </w:rPr>
            </w:pPr>
            <w:r w:rsidRPr="00AC363E">
              <w:rPr>
                <w:bCs/>
                <w:sz w:val="18"/>
                <w:szCs w:val="18"/>
              </w:rPr>
              <w:t>Hadir</w:t>
            </w:r>
            <w:r w:rsidRPr="00AC363E">
              <w:rPr>
                <w:bCs/>
                <w:spacing w:val="-15"/>
                <w:sz w:val="18"/>
                <w:szCs w:val="18"/>
              </w:rPr>
              <w:t xml:space="preserve"> </w:t>
            </w:r>
            <w:r w:rsidRPr="00AC363E">
              <w:rPr>
                <w:bCs/>
                <w:sz w:val="18"/>
                <w:szCs w:val="18"/>
              </w:rPr>
              <w:t>terus</w:t>
            </w:r>
          </w:p>
        </w:tc>
        <w:tc>
          <w:tcPr>
            <w:tcW w:w="1162" w:type="dxa"/>
          </w:tcPr>
          <w:p w:rsidR="00405434" w:rsidRPr="00AC363E" w:rsidRDefault="00845063">
            <w:pPr>
              <w:pStyle w:val="TableParagraph"/>
              <w:spacing w:line="360" w:lineRule="auto"/>
              <w:ind w:right="2"/>
              <w:jc w:val="center"/>
              <w:rPr>
                <w:bCs/>
                <w:sz w:val="18"/>
                <w:szCs w:val="18"/>
              </w:rPr>
            </w:pPr>
            <w:r w:rsidRPr="00AC363E">
              <w:rPr>
                <w:bCs/>
                <w:w w:val="99"/>
                <w:sz w:val="18"/>
                <w:szCs w:val="18"/>
              </w:rPr>
              <w:t>0</w:t>
            </w:r>
          </w:p>
        </w:tc>
        <w:tc>
          <w:tcPr>
            <w:tcW w:w="1209" w:type="dxa"/>
          </w:tcPr>
          <w:p w:rsidR="00405434" w:rsidRPr="00AC363E" w:rsidRDefault="00845063">
            <w:pPr>
              <w:pStyle w:val="TableParagraph"/>
              <w:spacing w:line="360" w:lineRule="auto"/>
              <w:ind w:left="8"/>
              <w:jc w:val="center"/>
              <w:rPr>
                <w:bCs/>
                <w:sz w:val="18"/>
                <w:szCs w:val="18"/>
              </w:rPr>
            </w:pPr>
            <w:r w:rsidRPr="00AC363E">
              <w:rPr>
                <w:bCs/>
                <w:w w:val="99"/>
                <w:sz w:val="18"/>
                <w:szCs w:val="18"/>
              </w:rPr>
              <w:t>0</w:t>
            </w:r>
          </w:p>
        </w:tc>
        <w:tc>
          <w:tcPr>
            <w:tcW w:w="1612" w:type="dxa"/>
          </w:tcPr>
          <w:p w:rsidR="00405434" w:rsidRPr="00AC363E" w:rsidRDefault="00845063">
            <w:pPr>
              <w:pStyle w:val="TableParagraph"/>
              <w:spacing w:line="360" w:lineRule="auto"/>
              <w:ind w:left="546" w:right="540"/>
              <w:jc w:val="center"/>
              <w:rPr>
                <w:bCs/>
                <w:sz w:val="18"/>
                <w:szCs w:val="18"/>
              </w:rPr>
            </w:pPr>
            <w:r w:rsidRPr="00AC363E">
              <w:rPr>
                <w:bCs/>
                <w:sz w:val="18"/>
                <w:szCs w:val="18"/>
              </w:rPr>
              <w:t>0/1</w:t>
            </w:r>
          </w:p>
        </w:tc>
        <w:tc>
          <w:tcPr>
            <w:tcW w:w="1566" w:type="dxa"/>
          </w:tcPr>
          <w:p w:rsidR="00405434" w:rsidRPr="00AC363E" w:rsidRDefault="00845063">
            <w:pPr>
              <w:pStyle w:val="TableParagraph"/>
              <w:spacing w:line="360" w:lineRule="auto"/>
              <w:ind w:left="528" w:right="536"/>
              <w:jc w:val="center"/>
              <w:rPr>
                <w:bCs/>
                <w:sz w:val="18"/>
                <w:szCs w:val="18"/>
              </w:rPr>
            </w:pPr>
            <w:r w:rsidRPr="00AC363E">
              <w:rPr>
                <w:bCs/>
                <w:sz w:val="18"/>
                <w:szCs w:val="18"/>
              </w:rPr>
              <w:t>0/1</w:t>
            </w:r>
          </w:p>
        </w:tc>
      </w:tr>
      <w:tr w:rsidR="00405434" w:rsidRPr="00AC363E">
        <w:trPr>
          <w:trHeight w:val="210"/>
        </w:trPr>
        <w:tc>
          <w:tcPr>
            <w:tcW w:w="2524" w:type="dxa"/>
          </w:tcPr>
          <w:p w:rsidR="00405434" w:rsidRPr="00AC363E" w:rsidRDefault="00845063">
            <w:pPr>
              <w:pStyle w:val="TableParagraph"/>
              <w:spacing w:line="360" w:lineRule="auto"/>
              <w:ind w:left="112"/>
              <w:rPr>
                <w:bCs/>
                <w:sz w:val="18"/>
                <w:szCs w:val="18"/>
              </w:rPr>
            </w:pPr>
            <w:r w:rsidRPr="00AC363E">
              <w:rPr>
                <w:bCs/>
                <w:sz w:val="18"/>
                <w:szCs w:val="18"/>
              </w:rPr>
              <w:t>Jumlah</w:t>
            </w:r>
          </w:p>
        </w:tc>
        <w:tc>
          <w:tcPr>
            <w:tcW w:w="1162" w:type="dxa"/>
          </w:tcPr>
          <w:p w:rsidR="00405434" w:rsidRPr="00AC363E" w:rsidRDefault="00845063">
            <w:pPr>
              <w:pStyle w:val="TableParagraph"/>
              <w:spacing w:line="360" w:lineRule="auto"/>
              <w:ind w:right="2"/>
              <w:jc w:val="center"/>
              <w:rPr>
                <w:bCs/>
                <w:sz w:val="18"/>
                <w:szCs w:val="18"/>
              </w:rPr>
            </w:pPr>
            <w:r w:rsidRPr="00AC363E">
              <w:rPr>
                <w:bCs/>
                <w:w w:val="99"/>
                <w:sz w:val="18"/>
                <w:szCs w:val="18"/>
              </w:rPr>
              <w:t>1</w:t>
            </w:r>
          </w:p>
        </w:tc>
        <w:tc>
          <w:tcPr>
            <w:tcW w:w="1209" w:type="dxa"/>
          </w:tcPr>
          <w:p w:rsidR="00405434" w:rsidRPr="00AC363E" w:rsidRDefault="00845063">
            <w:pPr>
              <w:pStyle w:val="TableParagraph"/>
              <w:spacing w:line="360" w:lineRule="auto"/>
              <w:ind w:left="8"/>
              <w:jc w:val="center"/>
              <w:rPr>
                <w:bCs/>
                <w:sz w:val="18"/>
                <w:szCs w:val="18"/>
              </w:rPr>
            </w:pPr>
            <w:r w:rsidRPr="00AC363E">
              <w:rPr>
                <w:bCs/>
                <w:w w:val="99"/>
                <w:sz w:val="18"/>
                <w:szCs w:val="18"/>
              </w:rPr>
              <w:t>0</w:t>
            </w:r>
          </w:p>
        </w:tc>
        <w:tc>
          <w:tcPr>
            <w:tcW w:w="1612" w:type="dxa"/>
          </w:tcPr>
          <w:p w:rsidR="00405434" w:rsidRPr="00AC363E" w:rsidRDefault="00845063">
            <w:pPr>
              <w:pStyle w:val="TableParagraph"/>
              <w:spacing w:line="360" w:lineRule="auto"/>
              <w:ind w:left="7"/>
              <w:jc w:val="center"/>
              <w:rPr>
                <w:bCs/>
                <w:sz w:val="18"/>
                <w:szCs w:val="18"/>
              </w:rPr>
            </w:pPr>
            <w:r w:rsidRPr="00AC363E">
              <w:rPr>
                <w:bCs/>
                <w:w w:val="99"/>
                <w:sz w:val="18"/>
                <w:szCs w:val="18"/>
              </w:rPr>
              <w:t>1</w:t>
            </w:r>
          </w:p>
        </w:tc>
        <w:tc>
          <w:tcPr>
            <w:tcW w:w="1566" w:type="dxa"/>
          </w:tcPr>
          <w:p w:rsidR="00405434" w:rsidRPr="00AC363E" w:rsidRDefault="00845063">
            <w:pPr>
              <w:pStyle w:val="TableParagraph"/>
              <w:spacing w:line="360" w:lineRule="auto"/>
              <w:ind w:right="7"/>
              <w:jc w:val="center"/>
              <w:rPr>
                <w:bCs/>
                <w:sz w:val="18"/>
                <w:szCs w:val="18"/>
              </w:rPr>
            </w:pPr>
            <w:r w:rsidRPr="00AC363E">
              <w:rPr>
                <w:bCs/>
                <w:w w:val="99"/>
                <w:sz w:val="18"/>
                <w:szCs w:val="18"/>
              </w:rPr>
              <w:t>0</w:t>
            </w:r>
          </w:p>
        </w:tc>
      </w:tr>
    </w:tbl>
    <w:p w:rsidR="00405434" w:rsidRPr="00AC363E" w:rsidRDefault="00405434">
      <w:pPr>
        <w:pStyle w:val="ListParagraph"/>
        <w:widowControl w:val="0"/>
        <w:tabs>
          <w:tab w:val="left" w:pos="1128"/>
          <w:tab w:val="left" w:pos="1129"/>
        </w:tabs>
        <w:autoSpaceDE w:val="0"/>
        <w:autoSpaceDN w:val="0"/>
        <w:spacing w:after="0" w:line="360" w:lineRule="auto"/>
        <w:ind w:left="1128"/>
        <w:contextualSpacing w:val="0"/>
        <w:rPr>
          <w:rFonts w:ascii="Times New Roman" w:hAnsi="Times New Roman" w:cs="Times New Roman"/>
          <w:bCs/>
          <w:sz w:val="18"/>
          <w:szCs w:val="18"/>
        </w:rPr>
      </w:pPr>
    </w:p>
    <w:p w:rsidR="00405434" w:rsidRPr="00AC363E" w:rsidRDefault="00845063">
      <w:pPr>
        <w:pStyle w:val="ListParagraph"/>
        <w:widowControl w:val="0"/>
        <w:numPr>
          <w:ilvl w:val="0"/>
          <w:numId w:val="38"/>
        </w:numPr>
        <w:tabs>
          <w:tab w:val="left" w:pos="1128"/>
          <w:tab w:val="left" w:pos="1129"/>
        </w:tabs>
        <w:autoSpaceDE w:val="0"/>
        <w:autoSpaceDN w:val="0"/>
        <w:spacing w:after="0" w:line="360" w:lineRule="auto"/>
        <w:ind w:left="1128" w:hanging="541"/>
        <w:contextualSpacing w:val="0"/>
        <w:rPr>
          <w:rFonts w:ascii="Times New Roman" w:hAnsi="Times New Roman" w:cs="Times New Roman"/>
          <w:bCs/>
          <w:sz w:val="24"/>
          <w:szCs w:val="24"/>
        </w:rPr>
      </w:pPr>
      <w:r w:rsidRPr="00AC363E">
        <w:rPr>
          <w:rFonts w:ascii="Times New Roman" w:hAnsi="Times New Roman" w:cs="Times New Roman"/>
          <w:bCs/>
          <w:spacing w:val="-2"/>
          <w:sz w:val="24"/>
          <w:szCs w:val="24"/>
        </w:rPr>
        <w:t>Melakukan</w:t>
      </w:r>
      <w:r w:rsidRPr="00AC363E">
        <w:rPr>
          <w:rFonts w:ascii="Times New Roman" w:hAnsi="Times New Roman" w:cs="Times New Roman"/>
          <w:bCs/>
          <w:spacing w:val="8"/>
          <w:sz w:val="24"/>
          <w:szCs w:val="24"/>
        </w:rPr>
        <w:t xml:space="preserve"> </w:t>
      </w:r>
      <w:r w:rsidRPr="00AC363E">
        <w:rPr>
          <w:rFonts w:ascii="Times New Roman" w:hAnsi="Times New Roman" w:cs="Times New Roman"/>
          <w:bCs/>
          <w:spacing w:val="-2"/>
          <w:sz w:val="24"/>
          <w:szCs w:val="24"/>
        </w:rPr>
        <w:t>Perhitungan</w:t>
      </w:r>
      <w:r w:rsidRPr="00AC363E">
        <w:rPr>
          <w:rFonts w:ascii="Times New Roman" w:hAnsi="Times New Roman" w:cs="Times New Roman"/>
          <w:bCs/>
          <w:spacing w:val="19"/>
          <w:sz w:val="24"/>
          <w:szCs w:val="24"/>
        </w:rPr>
        <w:t xml:space="preserve"> </w:t>
      </w:r>
      <w:r w:rsidRPr="00AC363E">
        <w:rPr>
          <w:rFonts w:ascii="Times New Roman" w:hAnsi="Times New Roman" w:cs="Times New Roman"/>
          <w:bCs/>
          <w:spacing w:val="-2"/>
          <w:sz w:val="24"/>
          <w:szCs w:val="24"/>
        </w:rPr>
        <w:t>Probabilitas</w:t>
      </w:r>
      <w:r w:rsidRPr="00AC363E">
        <w:rPr>
          <w:rFonts w:ascii="Times New Roman" w:hAnsi="Times New Roman" w:cs="Times New Roman"/>
          <w:bCs/>
          <w:spacing w:val="26"/>
          <w:sz w:val="24"/>
          <w:szCs w:val="24"/>
        </w:rPr>
        <w:t xml:space="preserve"> </w:t>
      </w:r>
      <w:r w:rsidRPr="00AC363E">
        <w:rPr>
          <w:rFonts w:ascii="Times New Roman" w:hAnsi="Times New Roman" w:cs="Times New Roman"/>
          <w:bCs/>
          <w:spacing w:val="-2"/>
          <w:sz w:val="24"/>
          <w:szCs w:val="24"/>
        </w:rPr>
        <w:t>Kompilasi</w:t>
      </w:r>
      <w:r w:rsidRPr="00AC363E">
        <w:rPr>
          <w:rFonts w:ascii="Times New Roman" w:hAnsi="Times New Roman" w:cs="Times New Roman"/>
          <w:bCs/>
          <w:spacing w:val="14"/>
          <w:sz w:val="24"/>
          <w:szCs w:val="24"/>
        </w:rPr>
        <w:t xml:space="preserve"> </w:t>
      </w:r>
      <w:r w:rsidRPr="00AC363E">
        <w:rPr>
          <w:rFonts w:ascii="Times New Roman" w:hAnsi="Times New Roman" w:cs="Times New Roman"/>
          <w:bCs/>
          <w:spacing w:val="-1"/>
          <w:sz w:val="24"/>
          <w:szCs w:val="24"/>
        </w:rPr>
        <w:t>Hukum</w:t>
      </w:r>
      <w:r w:rsidRPr="00AC363E">
        <w:rPr>
          <w:rFonts w:ascii="Times New Roman" w:hAnsi="Times New Roman" w:cs="Times New Roman"/>
          <w:bCs/>
          <w:spacing w:val="4"/>
          <w:sz w:val="24"/>
          <w:szCs w:val="24"/>
        </w:rPr>
        <w:t xml:space="preserve"> </w:t>
      </w:r>
      <w:r w:rsidRPr="00AC363E">
        <w:rPr>
          <w:rFonts w:ascii="Times New Roman" w:hAnsi="Times New Roman" w:cs="Times New Roman"/>
          <w:bCs/>
          <w:spacing w:val="-1"/>
          <w:sz w:val="24"/>
          <w:szCs w:val="24"/>
        </w:rPr>
        <w:t>Islam</w:t>
      </w:r>
    </w:p>
    <w:p w:rsidR="00405434" w:rsidRPr="00AC363E" w:rsidRDefault="00845063">
      <w:pPr>
        <w:pStyle w:val="BodyText"/>
        <w:tabs>
          <w:tab w:val="left" w:pos="2284"/>
          <w:tab w:val="left" w:pos="3558"/>
          <w:tab w:val="left" w:pos="4338"/>
          <w:tab w:val="left" w:pos="5238"/>
          <w:tab w:val="left" w:pos="6332"/>
          <w:tab w:val="left" w:pos="7172"/>
          <w:tab w:val="left" w:pos="7937"/>
        </w:tabs>
        <w:spacing w:line="360" w:lineRule="auto"/>
        <w:ind w:left="588" w:right="131" w:firstLine="540"/>
        <w:rPr>
          <w:bCs/>
        </w:rPr>
      </w:pPr>
      <w:r w:rsidRPr="00AC363E">
        <w:rPr>
          <w:bCs/>
        </w:rPr>
        <w:t>Dilakukan</w:t>
      </w:r>
      <w:r w:rsidRPr="00AC363E">
        <w:rPr>
          <w:bCs/>
        </w:rPr>
        <w:tab/>
      </w:r>
      <w:r w:rsidRPr="00AC363E">
        <w:rPr>
          <w:bCs/>
          <w:spacing w:val="-2"/>
        </w:rPr>
        <w:t>perhitungan</w:t>
      </w:r>
      <w:r w:rsidRPr="00AC363E">
        <w:rPr>
          <w:bCs/>
          <w:spacing w:val="-2"/>
        </w:rPr>
        <w:tab/>
      </w:r>
      <w:r w:rsidRPr="00AC363E">
        <w:rPr>
          <w:bCs/>
        </w:rPr>
        <w:t>sesuai</w:t>
      </w:r>
      <w:r w:rsidRPr="00AC363E">
        <w:rPr>
          <w:bCs/>
        </w:rPr>
        <w:tab/>
        <w:t>dengan</w:t>
      </w:r>
      <w:r w:rsidRPr="00AC363E">
        <w:rPr>
          <w:bCs/>
        </w:rPr>
        <w:tab/>
        <w:t>kompilasi</w:t>
      </w:r>
      <w:r w:rsidRPr="00AC363E">
        <w:rPr>
          <w:bCs/>
        </w:rPr>
        <w:tab/>
        <w:t>hukum</w:t>
      </w:r>
      <w:r w:rsidRPr="00AC363E">
        <w:rPr>
          <w:bCs/>
          <w:lang w:val="en-US"/>
        </w:rPr>
        <w:t xml:space="preserve"> </w:t>
      </w:r>
      <w:r w:rsidRPr="00AC363E">
        <w:rPr>
          <w:bCs/>
        </w:rPr>
        <w:t>islam,</w:t>
      </w:r>
      <w:r w:rsidRPr="00AC363E">
        <w:rPr>
          <w:bCs/>
          <w:spacing w:val="-12"/>
        </w:rPr>
        <w:t>jumlah</w:t>
      </w:r>
      <w:r w:rsidRPr="00AC363E">
        <w:rPr>
          <w:bCs/>
          <w:spacing w:val="-57"/>
        </w:rPr>
        <w:t xml:space="preserve"> </w:t>
      </w:r>
      <w:r w:rsidRPr="00AC363E">
        <w:rPr>
          <w:bCs/>
          <w:spacing w:val="-57"/>
          <w:lang w:val="en-US"/>
        </w:rPr>
        <w:t xml:space="preserve">         </w:t>
      </w:r>
      <w:r w:rsidRPr="00AC363E">
        <w:rPr>
          <w:bCs/>
        </w:rPr>
        <w:t>kejadian</w:t>
      </w:r>
      <w:r w:rsidRPr="00AC363E">
        <w:rPr>
          <w:bCs/>
          <w:spacing w:val="27"/>
        </w:rPr>
        <w:t xml:space="preserve"> </w:t>
      </w:r>
      <w:r w:rsidRPr="00AC363E">
        <w:rPr>
          <w:bCs/>
        </w:rPr>
        <w:t>“hasil”</w:t>
      </w:r>
      <w:r w:rsidRPr="00AC363E">
        <w:rPr>
          <w:bCs/>
          <w:spacing w:val="55"/>
        </w:rPr>
        <w:t xml:space="preserve"> </w:t>
      </w:r>
      <w:r w:rsidRPr="00AC363E">
        <w:rPr>
          <w:bCs/>
        </w:rPr>
        <w:t>dan</w:t>
      </w:r>
      <w:r w:rsidRPr="00AC363E">
        <w:rPr>
          <w:bCs/>
          <w:spacing w:val="-4"/>
        </w:rPr>
        <w:t xml:space="preserve"> </w:t>
      </w:r>
      <w:r w:rsidRPr="00AC363E">
        <w:rPr>
          <w:bCs/>
        </w:rPr>
        <w:t>probabilitasnya.</w:t>
      </w:r>
    </w:p>
    <w:p w:rsidR="00405434" w:rsidRPr="00AC363E" w:rsidRDefault="00405434">
      <w:pPr>
        <w:pStyle w:val="BodyText"/>
        <w:tabs>
          <w:tab w:val="left" w:pos="2284"/>
          <w:tab w:val="left" w:pos="3558"/>
          <w:tab w:val="left" w:pos="4338"/>
          <w:tab w:val="left" w:pos="5238"/>
          <w:tab w:val="left" w:pos="6332"/>
          <w:tab w:val="left" w:pos="7172"/>
          <w:tab w:val="left" w:pos="7937"/>
        </w:tabs>
        <w:spacing w:line="360" w:lineRule="auto"/>
        <w:ind w:left="588" w:right="131" w:firstLine="540"/>
        <w:rPr>
          <w:bCs/>
          <w:sz w:val="18"/>
          <w:szCs w:val="18"/>
        </w:rPr>
      </w:pPr>
    </w:p>
    <w:p w:rsidR="00405434" w:rsidRPr="00AC363E" w:rsidRDefault="00845063">
      <w:pPr>
        <w:pStyle w:val="Heading3"/>
        <w:spacing w:before="2" w:after="8" w:line="360" w:lineRule="auto"/>
        <w:ind w:left="948" w:right="64"/>
        <w:jc w:val="center"/>
        <w:rPr>
          <w:rFonts w:ascii="Times New Roman" w:hAnsi="Times New Roman" w:cs="Times New Roman"/>
          <w:b/>
          <w:bCs/>
          <w:color w:val="000000" w:themeColor="text1"/>
        </w:rPr>
      </w:pPr>
      <w:bookmarkStart w:id="79" w:name="_Toc153454017"/>
      <w:bookmarkStart w:id="80" w:name="_Toc153498418"/>
      <w:r w:rsidRPr="00AC363E">
        <w:rPr>
          <w:rFonts w:ascii="Times New Roman" w:hAnsi="Times New Roman" w:cs="Times New Roman"/>
          <w:b/>
          <w:bCs/>
          <w:spacing w:val="-1"/>
        </w:rPr>
        <w:t>T</w:t>
      </w:r>
      <w:r w:rsidRPr="00AC363E">
        <w:rPr>
          <w:rFonts w:ascii="Times New Roman" w:hAnsi="Times New Roman" w:cs="Times New Roman"/>
          <w:b/>
          <w:bCs/>
          <w:color w:val="000000" w:themeColor="text1"/>
          <w:spacing w:val="-1"/>
        </w:rPr>
        <w:t>abel</w:t>
      </w:r>
      <w:r w:rsidRPr="00AC363E">
        <w:rPr>
          <w:rFonts w:ascii="Times New Roman" w:hAnsi="Times New Roman" w:cs="Times New Roman"/>
          <w:b/>
          <w:bCs/>
          <w:color w:val="000000" w:themeColor="text1"/>
          <w:spacing w:val="-9"/>
        </w:rPr>
        <w:t xml:space="preserve"> </w:t>
      </w:r>
      <w:r w:rsidRPr="00AC363E">
        <w:rPr>
          <w:rFonts w:ascii="Times New Roman" w:hAnsi="Times New Roman" w:cs="Times New Roman"/>
          <w:b/>
          <w:bCs/>
          <w:color w:val="000000" w:themeColor="text1"/>
          <w:spacing w:val="-1"/>
        </w:rPr>
        <w:t>3.8</w:t>
      </w:r>
      <w:r w:rsidRPr="00AC363E">
        <w:rPr>
          <w:rFonts w:ascii="Times New Roman" w:hAnsi="Times New Roman" w:cs="Times New Roman"/>
          <w:b/>
          <w:bCs/>
          <w:color w:val="000000" w:themeColor="text1"/>
          <w:spacing w:val="-13"/>
        </w:rPr>
        <w:t xml:space="preserve"> </w:t>
      </w:r>
      <w:r w:rsidRPr="00AC363E">
        <w:rPr>
          <w:rFonts w:ascii="Times New Roman" w:hAnsi="Times New Roman" w:cs="Times New Roman"/>
          <w:b/>
          <w:bCs/>
          <w:color w:val="000000" w:themeColor="text1"/>
          <w:spacing w:val="-1"/>
        </w:rPr>
        <w:t>Probabilitas</w:t>
      </w:r>
      <w:r w:rsidRPr="00AC363E">
        <w:rPr>
          <w:rFonts w:ascii="Times New Roman" w:hAnsi="Times New Roman" w:cs="Times New Roman"/>
          <w:b/>
          <w:bCs/>
          <w:color w:val="000000" w:themeColor="text1"/>
          <w:spacing w:val="39"/>
        </w:rPr>
        <w:t xml:space="preserve"> </w:t>
      </w:r>
      <w:r w:rsidRPr="00AC363E">
        <w:rPr>
          <w:rFonts w:ascii="Times New Roman" w:hAnsi="Times New Roman" w:cs="Times New Roman"/>
          <w:b/>
          <w:bCs/>
          <w:color w:val="000000" w:themeColor="text1"/>
          <w:spacing w:val="-1"/>
        </w:rPr>
        <w:t>Kompilasi</w:t>
      </w:r>
      <w:r w:rsidRPr="00AC363E">
        <w:rPr>
          <w:rFonts w:ascii="Times New Roman" w:hAnsi="Times New Roman" w:cs="Times New Roman"/>
          <w:b/>
          <w:bCs/>
          <w:color w:val="000000" w:themeColor="text1"/>
          <w:spacing w:val="14"/>
        </w:rPr>
        <w:t xml:space="preserve"> </w:t>
      </w:r>
      <w:r w:rsidRPr="00AC363E">
        <w:rPr>
          <w:rFonts w:ascii="Times New Roman" w:hAnsi="Times New Roman" w:cs="Times New Roman"/>
          <w:b/>
          <w:bCs/>
          <w:color w:val="000000" w:themeColor="text1"/>
        </w:rPr>
        <w:t>Hukum</w:t>
      </w:r>
      <w:r w:rsidRPr="00AC363E">
        <w:rPr>
          <w:rFonts w:ascii="Times New Roman" w:hAnsi="Times New Roman" w:cs="Times New Roman"/>
          <w:b/>
          <w:bCs/>
          <w:color w:val="000000" w:themeColor="text1"/>
          <w:spacing w:val="15"/>
        </w:rPr>
        <w:t xml:space="preserve"> </w:t>
      </w:r>
      <w:r w:rsidRPr="00AC363E">
        <w:rPr>
          <w:rFonts w:ascii="Times New Roman" w:hAnsi="Times New Roman" w:cs="Times New Roman"/>
          <w:b/>
          <w:bCs/>
          <w:color w:val="000000" w:themeColor="text1"/>
        </w:rPr>
        <w:t>Islam</w:t>
      </w:r>
      <w:bookmarkEnd w:id="79"/>
      <w:bookmarkEnd w:id="80"/>
    </w:p>
    <w:tbl>
      <w:tblPr>
        <w:tblW w:w="7824" w:type="dxa"/>
        <w:tblInd w:w="7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4A0" w:firstRow="1" w:lastRow="0" w:firstColumn="1" w:lastColumn="0" w:noHBand="0" w:noVBand="1"/>
      </w:tblPr>
      <w:tblGrid>
        <w:gridCol w:w="3755"/>
        <w:gridCol w:w="991"/>
        <w:gridCol w:w="991"/>
        <w:gridCol w:w="991"/>
        <w:gridCol w:w="1096"/>
      </w:tblGrid>
      <w:tr w:rsidR="00405434" w:rsidRPr="00AC363E">
        <w:trPr>
          <w:trHeight w:val="405"/>
        </w:trPr>
        <w:tc>
          <w:tcPr>
            <w:tcW w:w="3755" w:type="dxa"/>
            <w:vMerge w:val="restart"/>
          </w:tcPr>
          <w:p w:rsidR="00405434" w:rsidRPr="00AC363E" w:rsidRDefault="00845063">
            <w:pPr>
              <w:pStyle w:val="TableParagraph"/>
              <w:spacing w:line="360" w:lineRule="auto"/>
              <w:ind w:left="878"/>
              <w:rPr>
                <w:bCs/>
                <w:sz w:val="18"/>
              </w:rPr>
            </w:pPr>
            <w:r w:rsidRPr="00AC363E">
              <w:rPr>
                <w:bCs/>
                <w:sz w:val="18"/>
              </w:rPr>
              <w:t>Kompilasi</w:t>
            </w:r>
            <w:r w:rsidRPr="00AC363E">
              <w:rPr>
                <w:bCs/>
                <w:spacing w:val="3"/>
                <w:sz w:val="18"/>
              </w:rPr>
              <w:t xml:space="preserve"> </w:t>
            </w:r>
            <w:r w:rsidRPr="00AC363E">
              <w:rPr>
                <w:bCs/>
                <w:sz w:val="18"/>
              </w:rPr>
              <w:t>hukum</w:t>
            </w:r>
            <w:r w:rsidRPr="00AC363E">
              <w:rPr>
                <w:bCs/>
                <w:spacing w:val="-12"/>
                <w:sz w:val="18"/>
              </w:rPr>
              <w:t xml:space="preserve"> </w:t>
            </w:r>
            <w:r w:rsidRPr="00AC363E">
              <w:rPr>
                <w:bCs/>
                <w:sz w:val="18"/>
              </w:rPr>
              <w:t>islam</w:t>
            </w:r>
          </w:p>
        </w:tc>
        <w:tc>
          <w:tcPr>
            <w:tcW w:w="1982" w:type="dxa"/>
            <w:gridSpan w:val="2"/>
          </w:tcPr>
          <w:p w:rsidR="00405434" w:rsidRPr="00AC363E" w:rsidRDefault="00845063">
            <w:pPr>
              <w:pStyle w:val="TableParagraph"/>
              <w:spacing w:line="360" w:lineRule="auto"/>
              <w:ind w:left="698" w:right="261" w:hanging="406"/>
              <w:rPr>
                <w:bCs/>
                <w:sz w:val="18"/>
              </w:rPr>
            </w:pPr>
            <w:r w:rsidRPr="00AC363E">
              <w:rPr>
                <w:bCs/>
                <w:spacing w:val="-1"/>
                <w:sz w:val="18"/>
              </w:rPr>
              <w:t xml:space="preserve">Jumlah </w:t>
            </w:r>
            <w:r w:rsidRPr="00AC363E">
              <w:rPr>
                <w:bCs/>
                <w:sz w:val="18"/>
              </w:rPr>
              <w:t>kejadian</w:t>
            </w:r>
            <w:r w:rsidRPr="00AC363E">
              <w:rPr>
                <w:bCs/>
                <w:spacing w:val="-47"/>
                <w:sz w:val="18"/>
              </w:rPr>
              <w:t xml:space="preserve"> </w:t>
            </w:r>
            <w:r w:rsidRPr="00AC363E">
              <w:rPr>
                <w:bCs/>
                <w:sz w:val="18"/>
              </w:rPr>
              <w:t>“hasil”</w:t>
            </w:r>
          </w:p>
        </w:tc>
        <w:tc>
          <w:tcPr>
            <w:tcW w:w="2087" w:type="dxa"/>
            <w:gridSpan w:val="2"/>
          </w:tcPr>
          <w:p w:rsidR="00405434" w:rsidRPr="00AC363E" w:rsidRDefault="00845063">
            <w:pPr>
              <w:pStyle w:val="TableParagraph"/>
              <w:spacing w:line="360" w:lineRule="auto"/>
              <w:ind w:left="548"/>
              <w:rPr>
                <w:bCs/>
                <w:sz w:val="18"/>
              </w:rPr>
            </w:pPr>
            <w:r w:rsidRPr="00AC363E">
              <w:rPr>
                <w:bCs/>
                <w:sz w:val="18"/>
              </w:rPr>
              <w:t>probabilitas</w:t>
            </w:r>
          </w:p>
        </w:tc>
      </w:tr>
      <w:tr w:rsidR="00405434" w:rsidRPr="00AC363E">
        <w:trPr>
          <w:trHeight w:val="210"/>
        </w:trPr>
        <w:tc>
          <w:tcPr>
            <w:tcW w:w="3755" w:type="dxa"/>
            <w:vMerge/>
            <w:tcBorders>
              <w:top w:val="nil"/>
            </w:tcBorders>
          </w:tcPr>
          <w:p w:rsidR="00405434" w:rsidRPr="00AC363E" w:rsidRDefault="00405434">
            <w:pPr>
              <w:spacing w:line="360" w:lineRule="auto"/>
              <w:rPr>
                <w:rFonts w:ascii="Times New Roman" w:hAnsi="Times New Roman" w:cs="Times New Roman"/>
                <w:bCs/>
                <w:sz w:val="2"/>
                <w:szCs w:val="2"/>
              </w:rPr>
            </w:pPr>
          </w:p>
        </w:tc>
        <w:tc>
          <w:tcPr>
            <w:tcW w:w="991" w:type="dxa"/>
          </w:tcPr>
          <w:p w:rsidR="00405434" w:rsidRPr="00AC363E" w:rsidRDefault="00845063">
            <w:pPr>
              <w:pStyle w:val="TableParagraph"/>
              <w:spacing w:line="360" w:lineRule="auto"/>
              <w:ind w:left="397"/>
              <w:rPr>
                <w:bCs/>
                <w:sz w:val="18"/>
              </w:rPr>
            </w:pPr>
            <w:r w:rsidRPr="00AC363E">
              <w:rPr>
                <w:bCs/>
                <w:sz w:val="18"/>
              </w:rPr>
              <w:t>ya</w:t>
            </w:r>
          </w:p>
        </w:tc>
        <w:tc>
          <w:tcPr>
            <w:tcW w:w="991" w:type="dxa"/>
          </w:tcPr>
          <w:p w:rsidR="00405434" w:rsidRPr="00AC363E" w:rsidRDefault="00845063">
            <w:pPr>
              <w:pStyle w:val="TableParagraph"/>
              <w:spacing w:line="360" w:lineRule="auto"/>
              <w:ind w:left="237" w:right="228"/>
              <w:jc w:val="center"/>
              <w:rPr>
                <w:bCs/>
                <w:sz w:val="18"/>
              </w:rPr>
            </w:pPr>
            <w:r w:rsidRPr="00AC363E">
              <w:rPr>
                <w:bCs/>
                <w:sz w:val="18"/>
              </w:rPr>
              <w:t>Tidak</w:t>
            </w:r>
          </w:p>
        </w:tc>
        <w:tc>
          <w:tcPr>
            <w:tcW w:w="991" w:type="dxa"/>
          </w:tcPr>
          <w:p w:rsidR="00405434" w:rsidRPr="00AC363E" w:rsidRDefault="00845063">
            <w:pPr>
              <w:pStyle w:val="TableParagraph"/>
              <w:spacing w:line="360" w:lineRule="auto"/>
              <w:ind w:left="229" w:right="228"/>
              <w:jc w:val="center"/>
              <w:rPr>
                <w:bCs/>
                <w:sz w:val="18"/>
              </w:rPr>
            </w:pPr>
            <w:r w:rsidRPr="00AC363E">
              <w:rPr>
                <w:bCs/>
                <w:sz w:val="18"/>
              </w:rPr>
              <w:t>ya</w:t>
            </w:r>
          </w:p>
        </w:tc>
        <w:tc>
          <w:tcPr>
            <w:tcW w:w="1096" w:type="dxa"/>
          </w:tcPr>
          <w:p w:rsidR="00405434" w:rsidRPr="00AC363E" w:rsidRDefault="00845063">
            <w:pPr>
              <w:pStyle w:val="TableParagraph"/>
              <w:spacing w:line="360" w:lineRule="auto"/>
              <w:ind w:left="315" w:right="305"/>
              <w:jc w:val="center"/>
              <w:rPr>
                <w:bCs/>
                <w:sz w:val="18"/>
              </w:rPr>
            </w:pPr>
            <w:r w:rsidRPr="00AC363E">
              <w:rPr>
                <w:bCs/>
                <w:sz w:val="18"/>
              </w:rPr>
              <w:t>tidak</w:t>
            </w:r>
          </w:p>
        </w:tc>
      </w:tr>
      <w:tr w:rsidR="00405434" w:rsidRPr="00AC363E">
        <w:trPr>
          <w:trHeight w:val="825"/>
        </w:trPr>
        <w:tc>
          <w:tcPr>
            <w:tcW w:w="3755" w:type="dxa"/>
          </w:tcPr>
          <w:p w:rsidR="00405434" w:rsidRPr="00AC363E" w:rsidRDefault="00845063">
            <w:pPr>
              <w:pStyle w:val="TableParagraph"/>
              <w:spacing w:line="360" w:lineRule="auto"/>
              <w:ind w:left="112"/>
              <w:rPr>
                <w:bCs/>
                <w:sz w:val="18"/>
              </w:rPr>
            </w:pPr>
            <w:r w:rsidRPr="00AC363E">
              <w:rPr>
                <w:bCs/>
                <w:sz w:val="18"/>
              </w:rPr>
              <w:t>Mendapat</w:t>
            </w:r>
            <w:r w:rsidRPr="00AC363E">
              <w:rPr>
                <w:bCs/>
                <w:spacing w:val="-19"/>
                <w:sz w:val="18"/>
              </w:rPr>
              <w:t xml:space="preserve"> </w:t>
            </w:r>
            <w:r w:rsidRPr="00AC363E">
              <w:rPr>
                <w:bCs/>
                <w:sz w:val="18"/>
              </w:rPr>
              <w:t>cacat</w:t>
            </w:r>
            <w:r w:rsidRPr="00AC363E">
              <w:rPr>
                <w:bCs/>
                <w:spacing w:val="-18"/>
                <w:sz w:val="18"/>
              </w:rPr>
              <w:t xml:space="preserve"> </w:t>
            </w:r>
            <w:r w:rsidRPr="00AC363E">
              <w:rPr>
                <w:bCs/>
                <w:sz w:val="18"/>
              </w:rPr>
              <w:t>badan</w:t>
            </w:r>
            <w:r w:rsidRPr="00AC363E">
              <w:rPr>
                <w:bCs/>
                <w:spacing w:val="-8"/>
                <w:sz w:val="18"/>
              </w:rPr>
              <w:t xml:space="preserve"> </w:t>
            </w:r>
            <w:r w:rsidRPr="00AC363E">
              <w:rPr>
                <w:bCs/>
                <w:sz w:val="18"/>
              </w:rPr>
              <w:t>atau</w:t>
            </w:r>
            <w:r w:rsidRPr="00AC363E">
              <w:rPr>
                <w:bCs/>
                <w:spacing w:val="-7"/>
                <w:sz w:val="18"/>
              </w:rPr>
              <w:t xml:space="preserve"> </w:t>
            </w:r>
            <w:r w:rsidRPr="00AC363E">
              <w:rPr>
                <w:bCs/>
                <w:sz w:val="18"/>
              </w:rPr>
              <w:t>penyakit</w:t>
            </w:r>
            <w:r w:rsidRPr="00AC363E">
              <w:rPr>
                <w:bCs/>
                <w:spacing w:val="-18"/>
                <w:sz w:val="18"/>
              </w:rPr>
              <w:t xml:space="preserve"> </w:t>
            </w:r>
            <w:r w:rsidRPr="00AC363E">
              <w:rPr>
                <w:bCs/>
                <w:sz w:val="18"/>
              </w:rPr>
              <w:t>dengan</w:t>
            </w:r>
          </w:p>
          <w:p w:rsidR="00405434" w:rsidRPr="00AC363E" w:rsidRDefault="00845063">
            <w:pPr>
              <w:pStyle w:val="TableParagraph"/>
              <w:tabs>
                <w:tab w:val="left" w:pos="3264"/>
              </w:tabs>
              <w:spacing w:before="3" w:line="360" w:lineRule="auto"/>
              <w:ind w:left="112"/>
              <w:rPr>
                <w:bCs/>
                <w:sz w:val="18"/>
              </w:rPr>
            </w:pPr>
            <w:r w:rsidRPr="00AC363E">
              <w:rPr>
                <w:bCs/>
                <w:sz w:val="18"/>
              </w:rPr>
              <w:t>akibat</w:t>
            </w:r>
            <w:r w:rsidRPr="00AC363E">
              <w:rPr>
                <w:bCs/>
                <w:sz w:val="18"/>
              </w:rPr>
              <w:tab/>
              <w:t>tidak</w:t>
            </w:r>
          </w:p>
          <w:p w:rsidR="00405434" w:rsidRPr="00AC363E" w:rsidRDefault="00845063">
            <w:pPr>
              <w:pStyle w:val="TableParagraph"/>
              <w:spacing w:line="360" w:lineRule="auto"/>
              <w:ind w:left="112"/>
              <w:rPr>
                <w:bCs/>
                <w:sz w:val="18"/>
              </w:rPr>
            </w:pPr>
            <w:r w:rsidRPr="00AC363E">
              <w:rPr>
                <w:bCs/>
                <w:sz w:val="18"/>
              </w:rPr>
              <w:t>dapat</w:t>
            </w:r>
            <w:r w:rsidRPr="00AC363E">
              <w:rPr>
                <w:bCs/>
                <w:spacing w:val="33"/>
                <w:sz w:val="18"/>
              </w:rPr>
              <w:t xml:space="preserve"> </w:t>
            </w:r>
            <w:r w:rsidRPr="00AC363E">
              <w:rPr>
                <w:bCs/>
                <w:sz w:val="18"/>
              </w:rPr>
              <w:t>menjalankan</w:t>
            </w:r>
            <w:r w:rsidRPr="00AC363E">
              <w:rPr>
                <w:bCs/>
                <w:spacing w:val="3"/>
                <w:sz w:val="18"/>
              </w:rPr>
              <w:t xml:space="preserve"> </w:t>
            </w:r>
            <w:r w:rsidRPr="00AC363E">
              <w:rPr>
                <w:bCs/>
                <w:sz w:val="18"/>
              </w:rPr>
              <w:t>kewajibannya</w:t>
            </w:r>
            <w:r w:rsidRPr="00AC363E">
              <w:rPr>
                <w:bCs/>
                <w:spacing w:val="20"/>
                <w:sz w:val="18"/>
              </w:rPr>
              <w:t xml:space="preserve"> </w:t>
            </w:r>
            <w:r w:rsidRPr="00AC363E">
              <w:rPr>
                <w:bCs/>
                <w:sz w:val="18"/>
              </w:rPr>
              <w:t>sebagai</w:t>
            </w:r>
            <w:r w:rsidRPr="00AC363E">
              <w:rPr>
                <w:bCs/>
                <w:spacing w:val="-47"/>
                <w:sz w:val="18"/>
              </w:rPr>
              <w:t xml:space="preserve"> </w:t>
            </w:r>
            <w:r w:rsidRPr="00AC363E">
              <w:rPr>
                <w:bCs/>
                <w:sz w:val="18"/>
              </w:rPr>
              <w:t>suami</w:t>
            </w:r>
            <w:r w:rsidRPr="00AC363E">
              <w:rPr>
                <w:bCs/>
                <w:spacing w:val="-1"/>
                <w:sz w:val="18"/>
              </w:rPr>
              <w:t xml:space="preserve"> </w:t>
            </w:r>
            <w:r w:rsidRPr="00AC363E">
              <w:rPr>
                <w:bCs/>
                <w:sz w:val="18"/>
              </w:rPr>
              <w:t>istri.</w:t>
            </w:r>
          </w:p>
        </w:tc>
        <w:tc>
          <w:tcPr>
            <w:tcW w:w="991" w:type="dxa"/>
          </w:tcPr>
          <w:p w:rsidR="00405434" w:rsidRPr="00AC363E" w:rsidRDefault="00845063">
            <w:pPr>
              <w:pStyle w:val="TableParagraph"/>
              <w:spacing w:line="360" w:lineRule="auto"/>
              <w:ind w:left="442"/>
              <w:rPr>
                <w:bCs/>
                <w:sz w:val="18"/>
              </w:rPr>
            </w:pPr>
            <w:r w:rsidRPr="00AC363E">
              <w:rPr>
                <w:bCs/>
                <w:w w:val="99"/>
                <w:sz w:val="18"/>
              </w:rPr>
              <w:t>0</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690"/>
        </w:trPr>
        <w:tc>
          <w:tcPr>
            <w:tcW w:w="3755" w:type="dxa"/>
          </w:tcPr>
          <w:p w:rsidR="00405434" w:rsidRPr="00AC363E" w:rsidRDefault="00845063">
            <w:pPr>
              <w:pStyle w:val="TableParagraph"/>
              <w:spacing w:line="360" w:lineRule="auto"/>
              <w:ind w:left="112"/>
              <w:rPr>
                <w:bCs/>
                <w:sz w:val="18"/>
              </w:rPr>
            </w:pPr>
            <w:r w:rsidRPr="00AC363E">
              <w:rPr>
                <w:bCs/>
                <w:sz w:val="18"/>
              </w:rPr>
              <w:t>Terus</w:t>
            </w:r>
            <w:r w:rsidRPr="00AC363E">
              <w:rPr>
                <w:bCs/>
                <w:spacing w:val="-31"/>
                <w:sz w:val="18"/>
              </w:rPr>
              <w:t xml:space="preserve"> </w:t>
            </w:r>
            <w:r w:rsidRPr="00AC363E">
              <w:rPr>
                <w:bCs/>
                <w:sz w:val="18"/>
              </w:rPr>
              <w:t>-</w:t>
            </w:r>
            <w:r w:rsidRPr="00AC363E">
              <w:rPr>
                <w:bCs/>
                <w:spacing w:val="60"/>
                <w:sz w:val="18"/>
              </w:rPr>
              <w:t xml:space="preserve"> </w:t>
            </w:r>
            <w:r w:rsidRPr="00AC363E">
              <w:rPr>
                <w:bCs/>
                <w:sz w:val="18"/>
              </w:rPr>
              <w:t>menerus</w:t>
            </w:r>
            <w:r w:rsidRPr="00AC363E">
              <w:rPr>
                <w:bCs/>
                <w:spacing w:val="96"/>
                <w:sz w:val="18"/>
              </w:rPr>
              <w:t xml:space="preserve"> </w:t>
            </w:r>
            <w:r w:rsidRPr="00AC363E">
              <w:rPr>
                <w:bCs/>
                <w:sz w:val="18"/>
              </w:rPr>
              <w:t>terjadi</w:t>
            </w:r>
            <w:r w:rsidRPr="00AC363E">
              <w:rPr>
                <w:bCs/>
                <w:spacing w:val="65"/>
                <w:sz w:val="18"/>
              </w:rPr>
              <w:t xml:space="preserve"> </w:t>
            </w:r>
            <w:r w:rsidRPr="00AC363E">
              <w:rPr>
                <w:bCs/>
                <w:sz w:val="18"/>
              </w:rPr>
              <w:t>perselisihan</w:t>
            </w:r>
            <w:r w:rsidRPr="00AC363E">
              <w:rPr>
                <w:bCs/>
                <w:spacing w:val="83"/>
                <w:sz w:val="18"/>
              </w:rPr>
              <w:t xml:space="preserve"> </w:t>
            </w:r>
            <w:r w:rsidRPr="00AC363E">
              <w:rPr>
                <w:bCs/>
                <w:sz w:val="18"/>
              </w:rPr>
              <w:t>dan</w:t>
            </w:r>
          </w:p>
          <w:p w:rsidR="00405434" w:rsidRPr="00AC363E" w:rsidRDefault="00845063">
            <w:pPr>
              <w:pStyle w:val="TableParagraph"/>
              <w:spacing w:before="3" w:line="360" w:lineRule="auto"/>
              <w:ind w:left="112"/>
              <w:rPr>
                <w:bCs/>
                <w:sz w:val="18"/>
              </w:rPr>
            </w:pPr>
            <w:r w:rsidRPr="00AC363E">
              <w:rPr>
                <w:bCs/>
                <w:sz w:val="18"/>
              </w:rPr>
              <w:t>pertengkaran</w:t>
            </w:r>
            <w:r w:rsidRPr="00AC363E">
              <w:rPr>
                <w:bCs/>
                <w:spacing w:val="26"/>
                <w:sz w:val="18"/>
              </w:rPr>
              <w:t xml:space="preserve"> </w:t>
            </w:r>
            <w:r w:rsidRPr="00AC363E">
              <w:rPr>
                <w:bCs/>
                <w:sz w:val="18"/>
              </w:rPr>
              <w:t>dan</w:t>
            </w:r>
            <w:r w:rsidRPr="00AC363E">
              <w:rPr>
                <w:bCs/>
                <w:spacing w:val="26"/>
                <w:sz w:val="18"/>
              </w:rPr>
              <w:t xml:space="preserve"> </w:t>
            </w:r>
            <w:r w:rsidRPr="00AC363E">
              <w:rPr>
                <w:bCs/>
                <w:sz w:val="18"/>
              </w:rPr>
              <w:t>tidak</w:t>
            </w:r>
            <w:r w:rsidRPr="00AC363E">
              <w:rPr>
                <w:bCs/>
                <w:spacing w:val="39"/>
                <w:sz w:val="18"/>
              </w:rPr>
              <w:t xml:space="preserve"> </w:t>
            </w:r>
            <w:r w:rsidRPr="00AC363E">
              <w:rPr>
                <w:bCs/>
                <w:sz w:val="18"/>
              </w:rPr>
              <w:t>ada</w:t>
            </w:r>
            <w:r w:rsidRPr="00AC363E">
              <w:rPr>
                <w:bCs/>
                <w:spacing w:val="26"/>
                <w:sz w:val="18"/>
              </w:rPr>
              <w:t xml:space="preserve"> </w:t>
            </w:r>
            <w:r w:rsidRPr="00AC363E">
              <w:rPr>
                <w:bCs/>
                <w:sz w:val="18"/>
              </w:rPr>
              <w:t>harapan</w:t>
            </w:r>
            <w:r w:rsidRPr="00AC363E">
              <w:rPr>
                <w:bCs/>
                <w:spacing w:val="45"/>
                <w:sz w:val="18"/>
              </w:rPr>
              <w:t xml:space="preserve"> </w:t>
            </w:r>
            <w:r w:rsidRPr="00AC363E">
              <w:rPr>
                <w:bCs/>
                <w:sz w:val="18"/>
              </w:rPr>
              <w:t>akan</w:t>
            </w:r>
            <w:r w:rsidRPr="00AC363E">
              <w:rPr>
                <w:bCs/>
                <w:spacing w:val="-47"/>
                <w:sz w:val="18"/>
              </w:rPr>
              <w:t xml:space="preserve"> </w:t>
            </w:r>
            <w:r w:rsidRPr="00AC363E">
              <w:rPr>
                <w:bCs/>
                <w:sz w:val="18"/>
              </w:rPr>
              <w:t>hidup</w:t>
            </w:r>
            <w:r w:rsidRPr="00AC363E">
              <w:rPr>
                <w:bCs/>
                <w:spacing w:val="5"/>
                <w:sz w:val="18"/>
              </w:rPr>
              <w:t xml:space="preserve"> </w:t>
            </w:r>
            <w:r w:rsidRPr="00AC363E">
              <w:rPr>
                <w:bCs/>
                <w:sz w:val="18"/>
              </w:rPr>
              <w:t>rukun</w:t>
            </w:r>
            <w:r w:rsidRPr="00AC363E">
              <w:rPr>
                <w:bCs/>
                <w:spacing w:val="5"/>
                <w:sz w:val="18"/>
              </w:rPr>
              <w:t xml:space="preserve"> </w:t>
            </w:r>
            <w:r w:rsidRPr="00AC363E">
              <w:rPr>
                <w:bCs/>
                <w:sz w:val="18"/>
              </w:rPr>
              <w:t>lagi</w:t>
            </w:r>
            <w:r w:rsidRPr="00AC363E">
              <w:rPr>
                <w:bCs/>
                <w:spacing w:val="6"/>
                <w:sz w:val="18"/>
              </w:rPr>
              <w:t xml:space="preserve"> </w:t>
            </w:r>
            <w:r w:rsidRPr="00AC363E">
              <w:rPr>
                <w:bCs/>
                <w:sz w:val="18"/>
              </w:rPr>
              <w:t>dalam</w:t>
            </w:r>
            <w:r w:rsidRPr="00AC363E">
              <w:rPr>
                <w:bCs/>
                <w:spacing w:val="16"/>
                <w:sz w:val="18"/>
              </w:rPr>
              <w:t xml:space="preserve"> </w:t>
            </w:r>
            <w:r w:rsidRPr="00AC363E">
              <w:rPr>
                <w:bCs/>
                <w:sz w:val="18"/>
              </w:rPr>
              <w:t>rumah</w:t>
            </w:r>
            <w:r w:rsidRPr="00AC363E">
              <w:rPr>
                <w:bCs/>
                <w:spacing w:val="6"/>
                <w:sz w:val="18"/>
              </w:rPr>
              <w:t xml:space="preserve"> </w:t>
            </w:r>
            <w:r w:rsidRPr="00AC363E">
              <w:rPr>
                <w:bCs/>
                <w:sz w:val="18"/>
              </w:rPr>
              <w:t>tangga.</w:t>
            </w:r>
          </w:p>
        </w:tc>
        <w:tc>
          <w:tcPr>
            <w:tcW w:w="991" w:type="dxa"/>
          </w:tcPr>
          <w:p w:rsidR="00405434" w:rsidRPr="00AC363E" w:rsidRDefault="00845063">
            <w:pPr>
              <w:pStyle w:val="TableParagraph"/>
              <w:spacing w:line="360" w:lineRule="auto"/>
              <w:ind w:left="442"/>
              <w:rPr>
                <w:bCs/>
                <w:sz w:val="18"/>
              </w:rPr>
            </w:pPr>
            <w:r w:rsidRPr="00AC363E">
              <w:rPr>
                <w:bCs/>
                <w:w w:val="99"/>
                <w:sz w:val="18"/>
              </w:rPr>
              <w:t>1</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237" w:right="227"/>
              <w:jc w:val="center"/>
              <w:rPr>
                <w:bCs/>
                <w:sz w:val="18"/>
              </w:rPr>
            </w:pPr>
            <w:r w:rsidRPr="00AC363E">
              <w:rPr>
                <w:bCs/>
                <w:sz w:val="18"/>
              </w:rPr>
              <w:t>1/1</w:t>
            </w:r>
          </w:p>
        </w:tc>
        <w:tc>
          <w:tcPr>
            <w:tcW w:w="1096" w:type="dxa"/>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826"/>
        </w:trPr>
        <w:tc>
          <w:tcPr>
            <w:tcW w:w="3755" w:type="dxa"/>
          </w:tcPr>
          <w:p w:rsidR="00405434" w:rsidRPr="00AC363E" w:rsidRDefault="00845063">
            <w:pPr>
              <w:pStyle w:val="TableParagraph"/>
              <w:spacing w:line="360" w:lineRule="auto"/>
              <w:ind w:left="112"/>
              <w:rPr>
                <w:bCs/>
                <w:sz w:val="18"/>
              </w:rPr>
            </w:pPr>
            <w:r w:rsidRPr="00AC363E">
              <w:rPr>
                <w:bCs/>
                <w:sz w:val="18"/>
              </w:rPr>
              <w:t>Meninggalkan</w:t>
            </w:r>
            <w:r w:rsidRPr="00AC363E">
              <w:rPr>
                <w:bCs/>
                <w:spacing w:val="13"/>
                <w:sz w:val="18"/>
              </w:rPr>
              <w:t xml:space="preserve"> </w:t>
            </w:r>
            <w:r w:rsidRPr="00AC363E">
              <w:rPr>
                <w:bCs/>
                <w:sz w:val="18"/>
              </w:rPr>
              <w:t>pihak</w:t>
            </w:r>
            <w:r w:rsidRPr="00AC363E">
              <w:rPr>
                <w:bCs/>
                <w:spacing w:val="7"/>
                <w:sz w:val="18"/>
              </w:rPr>
              <w:t xml:space="preserve"> </w:t>
            </w:r>
            <w:r w:rsidRPr="00AC363E">
              <w:rPr>
                <w:bCs/>
                <w:sz w:val="18"/>
              </w:rPr>
              <w:t>lain</w:t>
            </w:r>
            <w:r w:rsidRPr="00AC363E">
              <w:rPr>
                <w:bCs/>
                <w:spacing w:val="13"/>
                <w:sz w:val="18"/>
              </w:rPr>
              <w:t xml:space="preserve"> </w:t>
            </w:r>
            <w:r w:rsidRPr="00AC363E">
              <w:rPr>
                <w:bCs/>
                <w:sz w:val="18"/>
              </w:rPr>
              <w:t>selama</w:t>
            </w:r>
            <w:r w:rsidRPr="00AC363E">
              <w:rPr>
                <w:bCs/>
                <w:spacing w:val="13"/>
                <w:sz w:val="18"/>
              </w:rPr>
              <w:t xml:space="preserve"> </w:t>
            </w:r>
            <w:r w:rsidRPr="00AC363E">
              <w:rPr>
                <w:bCs/>
                <w:sz w:val="18"/>
              </w:rPr>
              <w:t>2</w:t>
            </w:r>
            <w:r w:rsidRPr="00AC363E">
              <w:rPr>
                <w:bCs/>
                <w:spacing w:val="31"/>
                <w:sz w:val="18"/>
              </w:rPr>
              <w:t xml:space="preserve"> </w:t>
            </w:r>
            <w:r w:rsidRPr="00AC363E">
              <w:rPr>
                <w:bCs/>
                <w:sz w:val="18"/>
              </w:rPr>
              <w:t>(dua)</w:t>
            </w:r>
            <w:r w:rsidRPr="00AC363E">
              <w:rPr>
                <w:bCs/>
                <w:spacing w:val="-47"/>
                <w:sz w:val="18"/>
              </w:rPr>
              <w:t xml:space="preserve"> </w:t>
            </w:r>
            <w:r w:rsidRPr="00AC363E">
              <w:rPr>
                <w:bCs/>
                <w:sz w:val="18"/>
              </w:rPr>
              <w:t>tahun</w:t>
            </w:r>
            <w:r w:rsidRPr="00AC363E">
              <w:rPr>
                <w:bCs/>
                <w:spacing w:val="8"/>
                <w:sz w:val="18"/>
              </w:rPr>
              <w:t xml:space="preserve"> </w:t>
            </w:r>
            <w:r w:rsidRPr="00AC363E">
              <w:rPr>
                <w:bCs/>
                <w:sz w:val="18"/>
              </w:rPr>
              <w:t>berturut-turut</w:t>
            </w:r>
            <w:r w:rsidRPr="00AC363E">
              <w:rPr>
                <w:bCs/>
                <w:spacing w:val="-21"/>
                <w:sz w:val="18"/>
              </w:rPr>
              <w:t xml:space="preserve"> </w:t>
            </w:r>
            <w:r w:rsidRPr="00AC363E">
              <w:rPr>
                <w:bCs/>
                <w:sz w:val="18"/>
              </w:rPr>
              <w:t>tanpa</w:t>
            </w:r>
            <w:r w:rsidRPr="00AC363E">
              <w:rPr>
                <w:bCs/>
                <w:spacing w:val="8"/>
                <w:sz w:val="18"/>
              </w:rPr>
              <w:t xml:space="preserve"> </w:t>
            </w:r>
            <w:r w:rsidRPr="00AC363E">
              <w:rPr>
                <w:bCs/>
                <w:sz w:val="18"/>
              </w:rPr>
              <w:t>izin</w:t>
            </w:r>
            <w:r w:rsidRPr="00AC363E">
              <w:rPr>
                <w:bCs/>
                <w:spacing w:val="-9"/>
                <w:sz w:val="18"/>
              </w:rPr>
              <w:t xml:space="preserve"> </w:t>
            </w:r>
            <w:r w:rsidRPr="00AC363E">
              <w:rPr>
                <w:bCs/>
                <w:sz w:val="18"/>
              </w:rPr>
              <w:t>pihak</w:t>
            </w:r>
            <w:r w:rsidRPr="00AC363E">
              <w:rPr>
                <w:bCs/>
                <w:spacing w:val="3"/>
                <w:sz w:val="18"/>
              </w:rPr>
              <w:t xml:space="preserve"> </w:t>
            </w:r>
            <w:r w:rsidRPr="00AC363E">
              <w:rPr>
                <w:bCs/>
                <w:sz w:val="18"/>
              </w:rPr>
              <w:t>lain</w:t>
            </w:r>
            <w:r w:rsidRPr="00AC363E">
              <w:rPr>
                <w:bCs/>
                <w:spacing w:val="-9"/>
                <w:sz w:val="18"/>
              </w:rPr>
              <w:t xml:space="preserve"> </w:t>
            </w:r>
            <w:r w:rsidRPr="00AC363E">
              <w:rPr>
                <w:bCs/>
                <w:sz w:val="18"/>
              </w:rPr>
              <w:t>dan</w:t>
            </w:r>
          </w:p>
          <w:p w:rsidR="00405434" w:rsidRPr="00AC363E" w:rsidRDefault="00845063">
            <w:pPr>
              <w:pStyle w:val="TableParagraph"/>
              <w:spacing w:line="360" w:lineRule="auto"/>
              <w:ind w:left="112"/>
              <w:rPr>
                <w:bCs/>
                <w:sz w:val="18"/>
              </w:rPr>
            </w:pPr>
            <w:r w:rsidRPr="00AC363E">
              <w:rPr>
                <w:bCs/>
                <w:sz w:val="18"/>
              </w:rPr>
              <w:t>tanpa</w:t>
            </w:r>
            <w:r w:rsidRPr="00AC363E">
              <w:rPr>
                <w:bCs/>
                <w:spacing w:val="9"/>
                <w:sz w:val="18"/>
              </w:rPr>
              <w:t xml:space="preserve"> </w:t>
            </w:r>
            <w:r w:rsidRPr="00AC363E">
              <w:rPr>
                <w:bCs/>
                <w:sz w:val="18"/>
              </w:rPr>
              <w:t>alasan</w:t>
            </w:r>
            <w:r w:rsidRPr="00AC363E">
              <w:rPr>
                <w:bCs/>
                <w:spacing w:val="10"/>
                <w:sz w:val="18"/>
              </w:rPr>
              <w:t xml:space="preserve"> </w:t>
            </w:r>
            <w:r w:rsidRPr="00AC363E">
              <w:rPr>
                <w:bCs/>
                <w:sz w:val="18"/>
              </w:rPr>
              <w:t>yang</w:t>
            </w:r>
            <w:r w:rsidRPr="00AC363E">
              <w:rPr>
                <w:bCs/>
                <w:spacing w:val="9"/>
                <w:sz w:val="18"/>
              </w:rPr>
              <w:t xml:space="preserve"> </w:t>
            </w:r>
            <w:r w:rsidRPr="00AC363E">
              <w:rPr>
                <w:bCs/>
                <w:sz w:val="18"/>
              </w:rPr>
              <w:t>sah</w:t>
            </w:r>
            <w:r w:rsidRPr="00AC363E">
              <w:rPr>
                <w:bCs/>
                <w:spacing w:val="10"/>
                <w:sz w:val="18"/>
              </w:rPr>
              <w:t xml:space="preserve"> </w:t>
            </w:r>
            <w:r w:rsidRPr="00AC363E">
              <w:rPr>
                <w:bCs/>
                <w:sz w:val="18"/>
              </w:rPr>
              <w:t>atau</w:t>
            </w:r>
            <w:r w:rsidRPr="00AC363E">
              <w:rPr>
                <w:bCs/>
                <w:spacing w:val="10"/>
                <w:sz w:val="18"/>
              </w:rPr>
              <w:t xml:space="preserve"> </w:t>
            </w:r>
            <w:r w:rsidRPr="00AC363E">
              <w:rPr>
                <w:bCs/>
                <w:sz w:val="18"/>
              </w:rPr>
              <w:t>karena</w:t>
            </w:r>
            <w:r w:rsidRPr="00AC363E">
              <w:rPr>
                <w:bCs/>
                <w:spacing w:val="9"/>
                <w:sz w:val="18"/>
              </w:rPr>
              <w:t xml:space="preserve"> </w:t>
            </w:r>
            <w:r w:rsidRPr="00AC363E">
              <w:rPr>
                <w:bCs/>
                <w:sz w:val="18"/>
              </w:rPr>
              <w:t>hal</w:t>
            </w:r>
            <w:r w:rsidRPr="00AC363E">
              <w:rPr>
                <w:bCs/>
                <w:spacing w:val="10"/>
                <w:sz w:val="18"/>
              </w:rPr>
              <w:t xml:space="preserve"> </w:t>
            </w:r>
            <w:r w:rsidRPr="00AC363E">
              <w:rPr>
                <w:bCs/>
                <w:sz w:val="18"/>
              </w:rPr>
              <w:t>lain</w:t>
            </w:r>
            <w:r w:rsidRPr="00AC363E">
              <w:rPr>
                <w:bCs/>
                <w:spacing w:val="-47"/>
                <w:sz w:val="18"/>
              </w:rPr>
              <w:t xml:space="preserve"> </w:t>
            </w:r>
            <w:r w:rsidRPr="00AC363E">
              <w:rPr>
                <w:bCs/>
                <w:sz w:val="18"/>
              </w:rPr>
              <w:t>diluar</w:t>
            </w:r>
            <w:r w:rsidRPr="00AC363E">
              <w:rPr>
                <w:bCs/>
                <w:spacing w:val="-4"/>
                <w:sz w:val="18"/>
              </w:rPr>
              <w:t xml:space="preserve"> </w:t>
            </w:r>
            <w:r w:rsidRPr="00AC363E">
              <w:rPr>
                <w:bCs/>
                <w:sz w:val="18"/>
              </w:rPr>
              <w:t>kemampuannya</w:t>
            </w:r>
          </w:p>
        </w:tc>
        <w:tc>
          <w:tcPr>
            <w:tcW w:w="991" w:type="dxa"/>
          </w:tcPr>
          <w:p w:rsidR="00405434" w:rsidRPr="00AC363E" w:rsidRDefault="00845063">
            <w:pPr>
              <w:pStyle w:val="TableParagraph"/>
              <w:spacing w:line="360" w:lineRule="auto"/>
              <w:ind w:left="442"/>
              <w:rPr>
                <w:bCs/>
                <w:sz w:val="18"/>
              </w:rPr>
            </w:pPr>
            <w:r w:rsidRPr="00AC363E">
              <w:rPr>
                <w:bCs/>
                <w:w w:val="99"/>
                <w:sz w:val="18"/>
              </w:rPr>
              <w:t>0</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615"/>
        </w:trPr>
        <w:tc>
          <w:tcPr>
            <w:tcW w:w="3755" w:type="dxa"/>
          </w:tcPr>
          <w:p w:rsidR="00405434" w:rsidRPr="00AC363E" w:rsidRDefault="00845063">
            <w:pPr>
              <w:pStyle w:val="TableParagraph"/>
              <w:spacing w:line="360" w:lineRule="auto"/>
              <w:ind w:left="112"/>
              <w:rPr>
                <w:bCs/>
                <w:sz w:val="18"/>
              </w:rPr>
            </w:pPr>
            <w:r w:rsidRPr="00AC363E">
              <w:rPr>
                <w:bCs/>
                <w:sz w:val="18"/>
              </w:rPr>
              <w:t>Mendapat</w:t>
            </w:r>
            <w:r w:rsidRPr="00AC363E">
              <w:rPr>
                <w:bCs/>
                <w:spacing w:val="-1"/>
                <w:sz w:val="18"/>
              </w:rPr>
              <w:t xml:space="preserve"> </w:t>
            </w:r>
            <w:r w:rsidRPr="00AC363E">
              <w:rPr>
                <w:bCs/>
                <w:sz w:val="18"/>
              </w:rPr>
              <w:t>hukuman</w:t>
            </w:r>
            <w:r w:rsidRPr="00AC363E">
              <w:rPr>
                <w:bCs/>
                <w:spacing w:val="31"/>
                <w:sz w:val="18"/>
              </w:rPr>
              <w:t xml:space="preserve"> </w:t>
            </w:r>
            <w:r w:rsidRPr="00AC363E">
              <w:rPr>
                <w:bCs/>
                <w:sz w:val="18"/>
              </w:rPr>
              <w:t>penjara</w:t>
            </w:r>
            <w:r w:rsidRPr="00AC363E">
              <w:rPr>
                <w:bCs/>
                <w:spacing w:val="13"/>
                <w:sz w:val="18"/>
              </w:rPr>
              <w:t xml:space="preserve"> </w:t>
            </w:r>
            <w:r w:rsidRPr="00AC363E">
              <w:rPr>
                <w:bCs/>
                <w:sz w:val="18"/>
              </w:rPr>
              <w:t>5</w:t>
            </w:r>
            <w:r w:rsidRPr="00AC363E">
              <w:rPr>
                <w:bCs/>
                <w:spacing w:val="31"/>
                <w:sz w:val="18"/>
              </w:rPr>
              <w:t xml:space="preserve"> </w:t>
            </w:r>
            <w:r w:rsidRPr="00AC363E">
              <w:rPr>
                <w:bCs/>
                <w:sz w:val="18"/>
              </w:rPr>
              <w:t>(lima)</w:t>
            </w:r>
            <w:r w:rsidRPr="00AC363E">
              <w:rPr>
                <w:bCs/>
                <w:spacing w:val="25"/>
                <w:sz w:val="18"/>
              </w:rPr>
              <w:t xml:space="preserve"> </w:t>
            </w:r>
            <w:r w:rsidRPr="00AC363E">
              <w:rPr>
                <w:bCs/>
                <w:sz w:val="18"/>
              </w:rPr>
              <w:t>tahun</w:t>
            </w:r>
          </w:p>
          <w:p w:rsidR="00405434" w:rsidRPr="00AC363E" w:rsidRDefault="00845063">
            <w:pPr>
              <w:pStyle w:val="TableParagraph"/>
              <w:spacing w:before="2" w:line="360" w:lineRule="auto"/>
              <w:ind w:left="112"/>
              <w:rPr>
                <w:bCs/>
                <w:sz w:val="18"/>
              </w:rPr>
            </w:pPr>
            <w:r w:rsidRPr="00AC363E">
              <w:rPr>
                <w:bCs/>
                <w:sz w:val="18"/>
              </w:rPr>
              <w:t>atau</w:t>
            </w:r>
            <w:r w:rsidRPr="00AC363E">
              <w:rPr>
                <w:bCs/>
                <w:spacing w:val="23"/>
                <w:sz w:val="18"/>
              </w:rPr>
              <w:t xml:space="preserve"> </w:t>
            </w:r>
            <w:r w:rsidRPr="00AC363E">
              <w:rPr>
                <w:bCs/>
                <w:sz w:val="18"/>
              </w:rPr>
              <w:t>hukuman</w:t>
            </w:r>
            <w:r w:rsidRPr="00AC363E">
              <w:rPr>
                <w:bCs/>
                <w:spacing w:val="40"/>
                <w:sz w:val="18"/>
              </w:rPr>
              <w:t xml:space="preserve"> </w:t>
            </w:r>
            <w:r w:rsidRPr="00AC363E">
              <w:rPr>
                <w:bCs/>
                <w:sz w:val="18"/>
              </w:rPr>
              <w:t>yang</w:t>
            </w:r>
            <w:r w:rsidRPr="00AC363E">
              <w:rPr>
                <w:bCs/>
                <w:spacing w:val="23"/>
                <w:sz w:val="18"/>
              </w:rPr>
              <w:t xml:space="preserve"> </w:t>
            </w:r>
            <w:r w:rsidRPr="00AC363E">
              <w:rPr>
                <w:bCs/>
                <w:sz w:val="18"/>
              </w:rPr>
              <w:t>lebih</w:t>
            </w:r>
            <w:r w:rsidRPr="00AC363E">
              <w:rPr>
                <w:bCs/>
                <w:spacing w:val="40"/>
                <w:sz w:val="18"/>
              </w:rPr>
              <w:t xml:space="preserve"> </w:t>
            </w:r>
            <w:r w:rsidRPr="00AC363E">
              <w:rPr>
                <w:bCs/>
                <w:sz w:val="18"/>
              </w:rPr>
              <w:t>berat</w:t>
            </w:r>
            <w:r w:rsidRPr="00AC363E">
              <w:rPr>
                <w:bCs/>
                <w:spacing w:val="29"/>
                <w:sz w:val="18"/>
              </w:rPr>
              <w:t xml:space="preserve"> </w:t>
            </w:r>
            <w:r w:rsidRPr="00AC363E">
              <w:rPr>
                <w:bCs/>
                <w:sz w:val="18"/>
              </w:rPr>
              <w:t>setelah</w:t>
            </w:r>
            <w:r w:rsidRPr="00AC363E">
              <w:rPr>
                <w:bCs/>
                <w:spacing w:val="-47"/>
                <w:sz w:val="18"/>
              </w:rPr>
              <w:t xml:space="preserve"> </w:t>
            </w:r>
            <w:r w:rsidRPr="00AC363E">
              <w:rPr>
                <w:bCs/>
                <w:sz w:val="18"/>
              </w:rPr>
              <w:t>perkawinan</w:t>
            </w:r>
            <w:r w:rsidRPr="00AC363E">
              <w:rPr>
                <w:bCs/>
                <w:spacing w:val="1"/>
                <w:sz w:val="18"/>
              </w:rPr>
              <w:t xml:space="preserve"> </w:t>
            </w:r>
            <w:r w:rsidRPr="00AC363E">
              <w:rPr>
                <w:bCs/>
                <w:sz w:val="18"/>
              </w:rPr>
              <w:t>berlangsung</w:t>
            </w:r>
          </w:p>
        </w:tc>
        <w:tc>
          <w:tcPr>
            <w:tcW w:w="991" w:type="dxa"/>
          </w:tcPr>
          <w:p w:rsidR="00405434" w:rsidRPr="00AC363E" w:rsidRDefault="00845063">
            <w:pPr>
              <w:pStyle w:val="TableParagraph"/>
              <w:spacing w:line="360" w:lineRule="auto"/>
              <w:ind w:left="442"/>
              <w:rPr>
                <w:bCs/>
                <w:sz w:val="18"/>
              </w:rPr>
            </w:pPr>
            <w:r w:rsidRPr="00AC363E">
              <w:rPr>
                <w:bCs/>
                <w:w w:val="99"/>
                <w:sz w:val="18"/>
              </w:rPr>
              <w:t>0</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823"/>
        </w:trPr>
        <w:tc>
          <w:tcPr>
            <w:tcW w:w="3755" w:type="dxa"/>
            <w:tcBorders>
              <w:bottom w:val="single" w:sz="8" w:space="0" w:color="000000"/>
            </w:tcBorders>
          </w:tcPr>
          <w:p w:rsidR="00405434" w:rsidRPr="00AC363E" w:rsidRDefault="00845063">
            <w:pPr>
              <w:pStyle w:val="TableParagraph"/>
              <w:spacing w:line="360" w:lineRule="auto"/>
              <w:ind w:left="112"/>
              <w:rPr>
                <w:bCs/>
                <w:sz w:val="18"/>
              </w:rPr>
            </w:pPr>
            <w:r w:rsidRPr="00AC363E">
              <w:rPr>
                <w:bCs/>
                <w:sz w:val="18"/>
              </w:rPr>
              <w:t>Berbuat</w:t>
            </w:r>
            <w:r w:rsidRPr="00AC363E">
              <w:rPr>
                <w:bCs/>
                <w:spacing w:val="1"/>
                <w:sz w:val="18"/>
              </w:rPr>
              <w:t xml:space="preserve"> </w:t>
            </w:r>
            <w:r w:rsidRPr="00AC363E">
              <w:rPr>
                <w:bCs/>
                <w:sz w:val="18"/>
              </w:rPr>
              <w:t>zina</w:t>
            </w:r>
            <w:r w:rsidRPr="00AC363E">
              <w:rPr>
                <w:bCs/>
                <w:spacing w:val="1"/>
                <w:sz w:val="18"/>
              </w:rPr>
              <w:t xml:space="preserve"> </w:t>
            </w:r>
            <w:r w:rsidRPr="00AC363E">
              <w:rPr>
                <w:bCs/>
                <w:sz w:val="18"/>
              </w:rPr>
              <w:t>atau</w:t>
            </w:r>
            <w:r w:rsidRPr="00AC363E">
              <w:rPr>
                <w:bCs/>
                <w:spacing w:val="1"/>
                <w:sz w:val="18"/>
              </w:rPr>
              <w:t xml:space="preserve"> </w:t>
            </w:r>
            <w:r w:rsidRPr="00AC363E">
              <w:rPr>
                <w:bCs/>
                <w:sz w:val="18"/>
              </w:rPr>
              <w:t>menjadi</w:t>
            </w:r>
            <w:r w:rsidRPr="00AC363E">
              <w:rPr>
                <w:bCs/>
                <w:spacing w:val="1"/>
                <w:sz w:val="18"/>
              </w:rPr>
              <w:t xml:space="preserve"> </w:t>
            </w:r>
            <w:r w:rsidRPr="00AC363E">
              <w:rPr>
                <w:bCs/>
                <w:sz w:val="18"/>
              </w:rPr>
              <w:t>pemabuk,</w:t>
            </w:r>
            <w:r w:rsidRPr="00AC363E">
              <w:rPr>
                <w:bCs/>
                <w:spacing w:val="-47"/>
                <w:sz w:val="18"/>
              </w:rPr>
              <w:t xml:space="preserve"> </w:t>
            </w:r>
            <w:r w:rsidRPr="00AC363E">
              <w:rPr>
                <w:bCs/>
                <w:sz w:val="18"/>
              </w:rPr>
              <w:t>pemadat,</w:t>
            </w:r>
            <w:r w:rsidRPr="00AC363E">
              <w:rPr>
                <w:bCs/>
                <w:spacing w:val="8"/>
                <w:sz w:val="18"/>
              </w:rPr>
              <w:t xml:space="preserve"> </w:t>
            </w:r>
            <w:r w:rsidRPr="00AC363E">
              <w:rPr>
                <w:bCs/>
                <w:sz w:val="18"/>
              </w:rPr>
              <w:t>penjudi,</w:t>
            </w:r>
            <w:r w:rsidRPr="00AC363E">
              <w:rPr>
                <w:bCs/>
                <w:spacing w:val="8"/>
                <w:sz w:val="18"/>
              </w:rPr>
              <w:t xml:space="preserve"> </w:t>
            </w:r>
            <w:r w:rsidRPr="00AC363E">
              <w:rPr>
                <w:bCs/>
                <w:sz w:val="18"/>
              </w:rPr>
              <w:t>dan</w:t>
            </w:r>
            <w:r w:rsidRPr="00AC363E">
              <w:rPr>
                <w:bCs/>
                <w:spacing w:val="23"/>
                <w:sz w:val="18"/>
              </w:rPr>
              <w:t xml:space="preserve"> </w:t>
            </w:r>
            <w:r w:rsidRPr="00AC363E">
              <w:rPr>
                <w:bCs/>
                <w:sz w:val="18"/>
              </w:rPr>
              <w:t>lain</w:t>
            </w:r>
            <w:r w:rsidRPr="00AC363E">
              <w:rPr>
                <w:bCs/>
                <w:spacing w:val="23"/>
                <w:sz w:val="18"/>
              </w:rPr>
              <w:t xml:space="preserve"> </w:t>
            </w:r>
            <w:r w:rsidRPr="00AC363E">
              <w:rPr>
                <w:bCs/>
                <w:sz w:val="18"/>
              </w:rPr>
              <w:t>sebagai</w:t>
            </w:r>
            <w:r w:rsidRPr="00AC363E">
              <w:rPr>
                <w:bCs/>
                <w:spacing w:val="45"/>
                <w:sz w:val="18"/>
              </w:rPr>
              <w:t xml:space="preserve"> </w:t>
            </w:r>
            <w:r w:rsidRPr="00AC363E">
              <w:rPr>
                <w:bCs/>
                <w:sz w:val="18"/>
              </w:rPr>
              <w:t>alasan</w:t>
            </w:r>
          </w:p>
          <w:p w:rsidR="00405434" w:rsidRPr="00AC363E" w:rsidRDefault="00845063">
            <w:pPr>
              <w:pStyle w:val="TableParagraph"/>
              <w:spacing w:line="360" w:lineRule="auto"/>
              <w:ind w:left="112"/>
              <w:rPr>
                <w:bCs/>
                <w:sz w:val="18"/>
              </w:rPr>
            </w:pPr>
            <w:r w:rsidRPr="00AC363E">
              <w:rPr>
                <w:bCs/>
                <w:sz w:val="18"/>
              </w:rPr>
              <w:t>sulit</w:t>
            </w:r>
            <w:r w:rsidRPr="00AC363E">
              <w:rPr>
                <w:bCs/>
                <w:spacing w:val="15"/>
                <w:sz w:val="18"/>
              </w:rPr>
              <w:t xml:space="preserve"> </w:t>
            </w:r>
            <w:r w:rsidRPr="00AC363E">
              <w:rPr>
                <w:bCs/>
                <w:sz w:val="18"/>
              </w:rPr>
              <w:t>disembuhkan</w:t>
            </w:r>
            <w:r w:rsidRPr="00AC363E">
              <w:rPr>
                <w:bCs/>
                <w:spacing w:val="32"/>
                <w:sz w:val="18"/>
              </w:rPr>
              <w:t xml:space="preserve"> </w:t>
            </w:r>
            <w:r w:rsidRPr="00AC363E">
              <w:rPr>
                <w:bCs/>
                <w:sz w:val="18"/>
              </w:rPr>
              <w:t>sebagai</w:t>
            </w:r>
            <w:r w:rsidRPr="00AC363E">
              <w:rPr>
                <w:bCs/>
                <w:spacing w:val="33"/>
                <w:sz w:val="18"/>
              </w:rPr>
              <w:t xml:space="preserve"> </w:t>
            </w:r>
            <w:r w:rsidRPr="00AC363E">
              <w:rPr>
                <w:bCs/>
                <w:sz w:val="18"/>
              </w:rPr>
              <w:t>suami</w:t>
            </w:r>
            <w:r w:rsidRPr="00AC363E">
              <w:rPr>
                <w:bCs/>
                <w:spacing w:val="32"/>
                <w:sz w:val="18"/>
              </w:rPr>
              <w:t xml:space="preserve"> </w:t>
            </w:r>
            <w:r w:rsidRPr="00AC363E">
              <w:rPr>
                <w:bCs/>
                <w:sz w:val="18"/>
              </w:rPr>
              <w:t>istri.</w:t>
            </w:r>
          </w:p>
        </w:tc>
        <w:tc>
          <w:tcPr>
            <w:tcW w:w="991" w:type="dxa"/>
            <w:tcBorders>
              <w:bottom w:val="single" w:sz="8" w:space="0" w:color="000000"/>
            </w:tcBorders>
          </w:tcPr>
          <w:p w:rsidR="00405434" w:rsidRPr="00AC363E" w:rsidRDefault="00845063">
            <w:pPr>
              <w:pStyle w:val="TableParagraph"/>
              <w:spacing w:line="360" w:lineRule="auto"/>
              <w:ind w:left="442"/>
              <w:rPr>
                <w:bCs/>
                <w:sz w:val="18"/>
              </w:rPr>
            </w:pPr>
            <w:r w:rsidRPr="00AC363E">
              <w:rPr>
                <w:bCs/>
                <w:w w:val="99"/>
                <w:sz w:val="18"/>
              </w:rPr>
              <w:t>0</w:t>
            </w:r>
          </w:p>
        </w:tc>
        <w:tc>
          <w:tcPr>
            <w:tcW w:w="991" w:type="dxa"/>
            <w:tcBorders>
              <w:bottom w:val="single" w:sz="8" w:space="0" w:color="000000"/>
            </w:tcBorders>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Borders>
              <w:bottom w:val="single" w:sz="8" w:space="0" w:color="000000"/>
            </w:tcBorders>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Borders>
              <w:bottom w:val="single" w:sz="8" w:space="0" w:color="000000"/>
            </w:tcBorders>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477"/>
        </w:trPr>
        <w:tc>
          <w:tcPr>
            <w:tcW w:w="3755" w:type="dxa"/>
            <w:tcBorders>
              <w:top w:val="single" w:sz="8" w:space="0" w:color="000000"/>
            </w:tcBorders>
          </w:tcPr>
          <w:p w:rsidR="00405434" w:rsidRPr="00AC363E" w:rsidRDefault="00845063">
            <w:pPr>
              <w:pStyle w:val="TableParagraph"/>
              <w:spacing w:line="360" w:lineRule="auto"/>
              <w:ind w:left="112"/>
              <w:rPr>
                <w:bCs/>
                <w:sz w:val="18"/>
              </w:rPr>
            </w:pPr>
            <w:r w:rsidRPr="00AC363E">
              <w:rPr>
                <w:bCs/>
                <w:sz w:val="18"/>
              </w:rPr>
              <w:t>Melakukan</w:t>
            </w:r>
            <w:r w:rsidRPr="00AC363E">
              <w:rPr>
                <w:bCs/>
                <w:spacing w:val="28"/>
                <w:sz w:val="18"/>
              </w:rPr>
              <w:t xml:space="preserve"> </w:t>
            </w:r>
            <w:r w:rsidRPr="00AC363E">
              <w:rPr>
                <w:bCs/>
                <w:sz w:val="18"/>
              </w:rPr>
              <w:t>kekejaman</w:t>
            </w:r>
            <w:r w:rsidRPr="00AC363E">
              <w:rPr>
                <w:bCs/>
                <w:spacing w:val="48"/>
                <w:sz w:val="18"/>
              </w:rPr>
              <w:t xml:space="preserve"> </w:t>
            </w:r>
            <w:r w:rsidRPr="00AC363E">
              <w:rPr>
                <w:bCs/>
                <w:sz w:val="18"/>
              </w:rPr>
              <w:t>atau</w:t>
            </w:r>
            <w:r w:rsidRPr="00AC363E">
              <w:rPr>
                <w:bCs/>
                <w:spacing w:val="47"/>
                <w:sz w:val="18"/>
              </w:rPr>
              <w:t xml:space="preserve"> </w:t>
            </w:r>
            <w:r w:rsidRPr="00AC363E">
              <w:rPr>
                <w:bCs/>
                <w:sz w:val="18"/>
              </w:rPr>
              <w:t>penganiayaan</w:t>
            </w:r>
          </w:p>
          <w:p w:rsidR="00405434" w:rsidRPr="00AC363E" w:rsidRDefault="00845063">
            <w:pPr>
              <w:pStyle w:val="TableParagraph"/>
              <w:spacing w:before="3" w:line="360" w:lineRule="auto"/>
              <w:ind w:left="112"/>
              <w:rPr>
                <w:bCs/>
                <w:sz w:val="18"/>
              </w:rPr>
            </w:pPr>
            <w:r w:rsidRPr="00AC363E">
              <w:rPr>
                <w:bCs/>
                <w:sz w:val="18"/>
              </w:rPr>
              <w:t>berat</w:t>
            </w:r>
            <w:r w:rsidRPr="00AC363E">
              <w:rPr>
                <w:bCs/>
                <w:spacing w:val="1"/>
                <w:sz w:val="18"/>
              </w:rPr>
              <w:t xml:space="preserve"> </w:t>
            </w:r>
            <w:r w:rsidRPr="00AC363E">
              <w:rPr>
                <w:bCs/>
                <w:sz w:val="18"/>
              </w:rPr>
              <w:t>yang</w:t>
            </w:r>
            <w:r w:rsidRPr="00AC363E">
              <w:rPr>
                <w:bCs/>
                <w:spacing w:val="15"/>
                <w:sz w:val="18"/>
              </w:rPr>
              <w:t xml:space="preserve"> </w:t>
            </w:r>
            <w:r w:rsidRPr="00AC363E">
              <w:rPr>
                <w:bCs/>
                <w:sz w:val="18"/>
              </w:rPr>
              <w:t>membahayakan</w:t>
            </w:r>
            <w:r w:rsidRPr="00AC363E">
              <w:rPr>
                <w:bCs/>
                <w:spacing w:val="14"/>
                <w:sz w:val="18"/>
              </w:rPr>
              <w:t xml:space="preserve"> </w:t>
            </w:r>
            <w:r w:rsidRPr="00AC363E">
              <w:rPr>
                <w:bCs/>
                <w:sz w:val="18"/>
              </w:rPr>
              <w:t>pihak</w:t>
            </w:r>
            <w:r w:rsidRPr="00AC363E">
              <w:rPr>
                <w:bCs/>
                <w:spacing w:val="10"/>
                <w:sz w:val="18"/>
              </w:rPr>
              <w:t xml:space="preserve"> </w:t>
            </w:r>
            <w:r w:rsidRPr="00AC363E">
              <w:rPr>
                <w:bCs/>
                <w:sz w:val="18"/>
              </w:rPr>
              <w:t>lain.</w:t>
            </w:r>
          </w:p>
        </w:tc>
        <w:tc>
          <w:tcPr>
            <w:tcW w:w="991" w:type="dxa"/>
            <w:tcBorders>
              <w:top w:val="single" w:sz="8" w:space="0" w:color="000000"/>
            </w:tcBorders>
          </w:tcPr>
          <w:p w:rsidR="00405434" w:rsidRPr="00AC363E" w:rsidRDefault="00845063">
            <w:pPr>
              <w:pStyle w:val="TableParagraph"/>
              <w:spacing w:line="360" w:lineRule="auto"/>
              <w:ind w:left="442"/>
              <w:rPr>
                <w:bCs/>
                <w:sz w:val="18"/>
              </w:rPr>
            </w:pPr>
            <w:r w:rsidRPr="00AC363E">
              <w:rPr>
                <w:bCs/>
                <w:w w:val="99"/>
                <w:sz w:val="18"/>
              </w:rPr>
              <w:t>0</w:t>
            </w:r>
          </w:p>
        </w:tc>
        <w:tc>
          <w:tcPr>
            <w:tcW w:w="991" w:type="dxa"/>
            <w:tcBorders>
              <w:top w:val="single" w:sz="8" w:space="0" w:color="000000"/>
            </w:tcBorders>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Borders>
              <w:top w:val="single" w:sz="8" w:space="0" w:color="000000"/>
            </w:tcBorders>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Borders>
              <w:top w:val="single" w:sz="8" w:space="0" w:color="000000"/>
            </w:tcBorders>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195"/>
        </w:trPr>
        <w:tc>
          <w:tcPr>
            <w:tcW w:w="3755" w:type="dxa"/>
          </w:tcPr>
          <w:p w:rsidR="00405434" w:rsidRPr="00AC363E" w:rsidRDefault="00845063">
            <w:pPr>
              <w:pStyle w:val="TableParagraph"/>
              <w:spacing w:line="360" w:lineRule="auto"/>
              <w:ind w:left="112"/>
              <w:rPr>
                <w:bCs/>
                <w:sz w:val="18"/>
              </w:rPr>
            </w:pPr>
            <w:r w:rsidRPr="00AC363E">
              <w:rPr>
                <w:bCs/>
                <w:sz w:val="18"/>
              </w:rPr>
              <w:t>Suami</w:t>
            </w:r>
            <w:r w:rsidRPr="00AC363E">
              <w:rPr>
                <w:bCs/>
                <w:spacing w:val="17"/>
                <w:sz w:val="18"/>
              </w:rPr>
              <w:t xml:space="preserve"> </w:t>
            </w:r>
            <w:r w:rsidRPr="00AC363E">
              <w:rPr>
                <w:bCs/>
                <w:sz w:val="18"/>
              </w:rPr>
              <w:t>melanggar</w:t>
            </w:r>
            <w:r w:rsidRPr="00AC363E">
              <w:rPr>
                <w:bCs/>
                <w:spacing w:val="12"/>
                <w:sz w:val="18"/>
              </w:rPr>
              <w:t xml:space="preserve"> </w:t>
            </w:r>
            <w:r w:rsidRPr="00AC363E">
              <w:rPr>
                <w:bCs/>
                <w:sz w:val="18"/>
              </w:rPr>
              <w:t>taklik</w:t>
            </w:r>
            <w:r w:rsidRPr="00AC363E">
              <w:rPr>
                <w:bCs/>
                <w:spacing w:val="12"/>
                <w:sz w:val="18"/>
              </w:rPr>
              <w:t xml:space="preserve"> </w:t>
            </w:r>
            <w:r w:rsidRPr="00AC363E">
              <w:rPr>
                <w:bCs/>
                <w:sz w:val="18"/>
              </w:rPr>
              <w:t>talak.</w:t>
            </w:r>
          </w:p>
        </w:tc>
        <w:tc>
          <w:tcPr>
            <w:tcW w:w="991" w:type="dxa"/>
          </w:tcPr>
          <w:p w:rsidR="00405434" w:rsidRPr="00AC363E" w:rsidRDefault="00845063">
            <w:pPr>
              <w:pStyle w:val="TableParagraph"/>
              <w:spacing w:line="360" w:lineRule="auto"/>
              <w:ind w:left="442"/>
              <w:rPr>
                <w:bCs/>
                <w:sz w:val="18"/>
              </w:rPr>
            </w:pPr>
            <w:r w:rsidRPr="00AC363E">
              <w:rPr>
                <w:bCs/>
                <w:w w:val="99"/>
                <w:sz w:val="18"/>
              </w:rPr>
              <w:t>0</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615"/>
        </w:trPr>
        <w:tc>
          <w:tcPr>
            <w:tcW w:w="3755" w:type="dxa"/>
          </w:tcPr>
          <w:p w:rsidR="00405434" w:rsidRPr="00AC363E" w:rsidRDefault="00845063">
            <w:pPr>
              <w:pStyle w:val="TableParagraph"/>
              <w:tabs>
                <w:tab w:val="left" w:pos="1899"/>
                <w:tab w:val="left" w:pos="2469"/>
                <w:tab w:val="left" w:pos="3263"/>
              </w:tabs>
              <w:spacing w:line="360" w:lineRule="auto"/>
              <w:ind w:left="112"/>
              <w:rPr>
                <w:bCs/>
                <w:sz w:val="18"/>
              </w:rPr>
            </w:pPr>
            <w:r w:rsidRPr="00AC363E">
              <w:rPr>
                <w:bCs/>
                <w:sz w:val="18"/>
              </w:rPr>
              <w:t xml:space="preserve">Peralihan   </w:t>
            </w:r>
            <w:r w:rsidRPr="00AC363E">
              <w:rPr>
                <w:bCs/>
                <w:spacing w:val="31"/>
                <w:sz w:val="18"/>
              </w:rPr>
              <w:t xml:space="preserve"> </w:t>
            </w:r>
            <w:r w:rsidRPr="00AC363E">
              <w:rPr>
                <w:bCs/>
                <w:sz w:val="18"/>
              </w:rPr>
              <w:t>agama</w:t>
            </w:r>
            <w:r w:rsidRPr="00AC363E">
              <w:rPr>
                <w:bCs/>
                <w:sz w:val="18"/>
              </w:rPr>
              <w:tab/>
              <w:t>atau</w:t>
            </w:r>
            <w:r w:rsidRPr="00AC363E">
              <w:rPr>
                <w:bCs/>
                <w:sz w:val="18"/>
              </w:rPr>
              <w:tab/>
              <w:t>murtad</w:t>
            </w:r>
            <w:r w:rsidRPr="00AC363E">
              <w:rPr>
                <w:bCs/>
                <w:sz w:val="18"/>
              </w:rPr>
              <w:tab/>
              <w:t>yang</w:t>
            </w:r>
          </w:p>
          <w:p w:rsidR="00405434" w:rsidRPr="00AC363E" w:rsidRDefault="00845063">
            <w:pPr>
              <w:pStyle w:val="TableParagraph"/>
              <w:spacing w:before="13" w:line="360" w:lineRule="auto"/>
              <w:ind w:left="112"/>
              <w:rPr>
                <w:bCs/>
                <w:sz w:val="18"/>
              </w:rPr>
            </w:pPr>
            <w:r w:rsidRPr="00AC363E">
              <w:rPr>
                <w:bCs/>
                <w:sz w:val="18"/>
              </w:rPr>
              <w:t>menyebabkan</w:t>
            </w:r>
            <w:r w:rsidRPr="00AC363E">
              <w:rPr>
                <w:bCs/>
                <w:spacing w:val="27"/>
                <w:sz w:val="18"/>
              </w:rPr>
              <w:t xml:space="preserve"> </w:t>
            </w:r>
            <w:r w:rsidRPr="00AC363E">
              <w:rPr>
                <w:bCs/>
                <w:sz w:val="18"/>
              </w:rPr>
              <w:t>terjadinya</w:t>
            </w:r>
            <w:r w:rsidRPr="00AC363E">
              <w:rPr>
                <w:bCs/>
                <w:spacing w:val="27"/>
                <w:sz w:val="18"/>
              </w:rPr>
              <w:t xml:space="preserve"> </w:t>
            </w:r>
            <w:r w:rsidRPr="00AC363E">
              <w:rPr>
                <w:bCs/>
                <w:sz w:val="18"/>
              </w:rPr>
              <w:t>ketidak</w:t>
            </w:r>
            <w:r w:rsidRPr="00AC363E">
              <w:rPr>
                <w:bCs/>
                <w:spacing w:val="21"/>
                <w:sz w:val="18"/>
              </w:rPr>
              <w:t xml:space="preserve"> </w:t>
            </w:r>
            <w:r w:rsidRPr="00AC363E">
              <w:rPr>
                <w:bCs/>
                <w:sz w:val="18"/>
              </w:rPr>
              <w:t>rukunan</w:t>
            </w:r>
            <w:r w:rsidRPr="00AC363E">
              <w:rPr>
                <w:bCs/>
                <w:spacing w:val="-47"/>
                <w:sz w:val="18"/>
              </w:rPr>
              <w:t xml:space="preserve"> </w:t>
            </w:r>
            <w:r w:rsidRPr="00AC363E">
              <w:rPr>
                <w:bCs/>
                <w:sz w:val="18"/>
              </w:rPr>
              <w:t>dalam</w:t>
            </w:r>
            <w:r w:rsidRPr="00AC363E">
              <w:rPr>
                <w:bCs/>
                <w:spacing w:val="10"/>
                <w:sz w:val="18"/>
              </w:rPr>
              <w:t xml:space="preserve"> </w:t>
            </w:r>
            <w:r w:rsidRPr="00AC363E">
              <w:rPr>
                <w:bCs/>
                <w:sz w:val="18"/>
              </w:rPr>
              <w:t>rumah tangga.</w:t>
            </w:r>
          </w:p>
        </w:tc>
        <w:tc>
          <w:tcPr>
            <w:tcW w:w="991" w:type="dxa"/>
          </w:tcPr>
          <w:p w:rsidR="00405434" w:rsidRPr="00AC363E" w:rsidRDefault="00845063">
            <w:pPr>
              <w:pStyle w:val="TableParagraph"/>
              <w:spacing w:line="360" w:lineRule="auto"/>
              <w:ind w:left="442"/>
              <w:rPr>
                <w:bCs/>
                <w:sz w:val="18"/>
              </w:rPr>
            </w:pPr>
            <w:r w:rsidRPr="00AC363E">
              <w:rPr>
                <w:bCs/>
                <w:w w:val="99"/>
                <w:sz w:val="18"/>
              </w:rPr>
              <w:t>0</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237" w:right="227"/>
              <w:jc w:val="center"/>
              <w:rPr>
                <w:bCs/>
                <w:sz w:val="18"/>
              </w:rPr>
            </w:pPr>
            <w:r w:rsidRPr="00AC363E">
              <w:rPr>
                <w:bCs/>
                <w:sz w:val="18"/>
              </w:rPr>
              <w:t>0/1</w:t>
            </w:r>
          </w:p>
        </w:tc>
        <w:tc>
          <w:tcPr>
            <w:tcW w:w="1096" w:type="dxa"/>
          </w:tcPr>
          <w:p w:rsidR="00405434" w:rsidRPr="00AC363E" w:rsidRDefault="00845063">
            <w:pPr>
              <w:pStyle w:val="TableParagraph"/>
              <w:spacing w:line="360" w:lineRule="auto"/>
              <w:ind w:left="315" w:right="290"/>
              <w:jc w:val="center"/>
              <w:rPr>
                <w:bCs/>
                <w:sz w:val="18"/>
              </w:rPr>
            </w:pPr>
            <w:r w:rsidRPr="00AC363E">
              <w:rPr>
                <w:bCs/>
                <w:sz w:val="18"/>
              </w:rPr>
              <w:t>0/1</w:t>
            </w:r>
          </w:p>
        </w:tc>
      </w:tr>
      <w:tr w:rsidR="00405434" w:rsidRPr="00AC363E">
        <w:trPr>
          <w:trHeight w:val="195"/>
        </w:trPr>
        <w:tc>
          <w:tcPr>
            <w:tcW w:w="3755" w:type="dxa"/>
          </w:tcPr>
          <w:p w:rsidR="00405434" w:rsidRPr="00AC363E" w:rsidRDefault="00845063">
            <w:pPr>
              <w:pStyle w:val="TableParagraph"/>
              <w:spacing w:line="360" w:lineRule="auto"/>
              <w:ind w:left="112"/>
              <w:rPr>
                <w:bCs/>
                <w:sz w:val="18"/>
              </w:rPr>
            </w:pPr>
            <w:r w:rsidRPr="00AC363E">
              <w:rPr>
                <w:bCs/>
                <w:sz w:val="18"/>
              </w:rPr>
              <w:t>Jumlah</w:t>
            </w:r>
          </w:p>
        </w:tc>
        <w:tc>
          <w:tcPr>
            <w:tcW w:w="991" w:type="dxa"/>
          </w:tcPr>
          <w:p w:rsidR="00405434" w:rsidRPr="00AC363E" w:rsidRDefault="00845063">
            <w:pPr>
              <w:pStyle w:val="TableParagraph"/>
              <w:spacing w:line="360" w:lineRule="auto"/>
              <w:ind w:left="442"/>
              <w:rPr>
                <w:bCs/>
                <w:sz w:val="18"/>
              </w:rPr>
            </w:pPr>
            <w:r w:rsidRPr="00AC363E">
              <w:rPr>
                <w:bCs/>
                <w:w w:val="99"/>
                <w:sz w:val="18"/>
              </w:rPr>
              <w:t>1</w:t>
            </w:r>
          </w:p>
        </w:tc>
        <w:tc>
          <w:tcPr>
            <w:tcW w:w="991" w:type="dxa"/>
          </w:tcPr>
          <w:p w:rsidR="00405434" w:rsidRPr="00AC363E" w:rsidRDefault="00845063">
            <w:pPr>
              <w:pStyle w:val="TableParagraph"/>
              <w:spacing w:line="360" w:lineRule="auto"/>
              <w:ind w:left="9"/>
              <w:jc w:val="center"/>
              <w:rPr>
                <w:bCs/>
                <w:sz w:val="18"/>
              </w:rPr>
            </w:pPr>
            <w:r w:rsidRPr="00AC363E">
              <w:rPr>
                <w:bCs/>
                <w:w w:val="99"/>
                <w:sz w:val="18"/>
              </w:rPr>
              <w:t>0</w:t>
            </w:r>
          </w:p>
        </w:tc>
        <w:tc>
          <w:tcPr>
            <w:tcW w:w="991" w:type="dxa"/>
          </w:tcPr>
          <w:p w:rsidR="00405434" w:rsidRPr="00AC363E" w:rsidRDefault="00845063">
            <w:pPr>
              <w:pStyle w:val="TableParagraph"/>
              <w:spacing w:line="360" w:lineRule="auto"/>
              <w:ind w:left="11"/>
              <w:jc w:val="center"/>
              <w:rPr>
                <w:bCs/>
                <w:sz w:val="18"/>
              </w:rPr>
            </w:pPr>
            <w:r w:rsidRPr="00AC363E">
              <w:rPr>
                <w:bCs/>
                <w:w w:val="99"/>
                <w:sz w:val="18"/>
              </w:rPr>
              <w:t>1</w:t>
            </w:r>
          </w:p>
        </w:tc>
        <w:tc>
          <w:tcPr>
            <w:tcW w:w="1096" w:type="dxa"/>
          </w:tcPr>
          <w:p w:rsidR="00405434" w:rsidRPr="00AC363E" w:rsidRDefault="00845063">
            <w:pPr>
              <w:pStyle w:val="TableParagraph"/>
              <w:spacing w:line="360" w:lineRule="auto"/>
              <w:ind w:left="26"/>
              <w:jc w:val="center"/>
              <w:rPr>
                <w:bCs/>
                <w:sz w:val="18"/>
              </w:rPr>
            </w:pPr>
            <w:r w:rsidRPr="00AC363E">
              <w:rPr>
                <w:bCs/>
                <w:w w:val="99"/>
                <w:sz w:val="18"/>
              </w:rPr>
              <w:t>0</w:t>
            </w:r>
          </w:p>
        </w:tc>
      </w:tr>
    </w:tbl>
    <w:p w:rsidR="00405434" w:rsidRPr="00AC363E" w:rsidRDefault="00405434">
      <w:pPr>
        <w:widowControl w:val="0"/>
        <w:tabs>
          <w:tab w:val="left" w:pos="1158"/>
          <w:tab w:val="left" w:pos="1159"/>
        </w:tabs>
        <w:autoSpaceDE w:val="0"/>
        <w:autoSpaceDN w:val="0"/>
        <w:spacing w:before="1" w:after="0" w:line="360" w:lineRule="auto"/>
        <w:rPr>
          <w:rFonts w:ascii="Times New Roman" w:hAnsi="Times New Roman" w:cs="Times New Roman"/>
          <w:bCs/>
          <w:spacing w:val="-1"/>
          <w:sz w:val="24"/>
        </w:rPr>
      </w:pPr>
    </w:p>
    <w:p w:rsidR="00405434" w:rsidRPr="00AC363E" w:rsidRDefault="00405434">
      <w:pPr>
        <w:widowControl w:val="0"/>
        <w:tabs>
          <w:tab w:val="left" w:pos="1158"/>
          <w:tab w:val="left" w:pos="1159"/>
        </w:tabs>
        <w:autoSpaceDE w:val="0"/>
        <w:autoSpaceDN w:val="0"/>
        <w:spacing w:before="1" w:after="0" w:line="360" w:lineRule="auto"/>
        <w:rPr>
          <w:rFonts w:ascii="Times New Roman" w:hAnsi="Times New Roman" w:cs="Times New Roman"/>
          <w:b/>
          <w:spacing w:val="-1"/>
          <w:sz w:val="24"/>
        </w:rPr>
      </w:pPr>
    </w:p>
    <w:p w:rsidR="00405434" w:rsidRPr="00AC363E" w:rsidRDefault="00405434">
      <w:pPr>
        <w:widowControl w:val="0"/>
        <w:tabs>
          <w:tab w:val="left" w:pos="1158"/>
          <w:tab w:val="left" w:pos="1159"/>
        </w:tabs>
        <w:autoSpaceDE w:val="0"/>
        <w:autoSpaceDN w:val="0"/>
        <w:spacing w:before="1" w:after="0" w:line="360" w:lineRule="auto"/>
        <w:rPr>
          <w:rFonts w:ascii="Times New Roman" w:hAnsi="Times New Roman" w:cs="Times New Roman"/>
          <w:b/>
          <w:spacing w:val="-1"/>
          <w:sz w:val="24"/>
        </w:rPr>
      </w:pPr>
    </w:p>
    <w:p w:rsidR="00405434" w:rsidRPr="00AC363E" w:rsidRDefault="00405434">
      <w:pPr>
        <w:widowControl w:val="0"/>
        <w:tabs>
          <w:tab w:val="left" w:pos="1158"/>
          <w:tab w:val="left" w:pos="1159"/>
        </w:tabs>
        <w:autoSpaceDE w:val="0"/>
        <w:autoSpaceDN w:val="0"/>
        <w:spacing w:before="1" w:after="0" w:line="360" w:lineRule="auto"/>
        <w:rPr>
          <w:rFonts w:ascii="Times New Roman" w:hAnsi="Times New Roman" w:cs="Times New Roman"/>
          <w:b/>
          <w:spacing w:val="-1"/>
          <w:sz w:val="24"/>
        </w:rPr>
      </w:pPr>
    </w:p>
    <w:p w:rsidR="00405434" w:rsidRPr="00AC363E" w:rsidRDefault="00845063">
      <w:pPr>
        <w:pStyle w:val="ListParagraph"/>
        <w:widowControl w:val="0"/>
        <w:numPr>
          <w:ilvl w:val="0"/>
          <w:numId w:val="39"/>
        </w:numPr>
        <w:tabs>
          <w:tab w:val="left" w:pos="1158"/>
          <w:tab w:val="left" w:pos="1159"/>
        </w:tabs>
        <w:autoSpaceDE w:val="0"/>
        <w:autoSpaceDN w:val="0"/>
        <w:spacing w:before="1" w:after="0" w:line="360" w:lineRule="auto"/>
        <w:ind w:left="851" w:hanging="425"/>
        <w:rPr>
          <w:rFonts w:ascii="Times New Roman" w:hAnsi="Times New Roman" w:cs="Times New Roman"/>
          <w:b/>
          <w:sz w:val="24"/>
        </w:rPr>
      </w:pPr>
      <w:r w:rsidRPr="00AC363E">
        <w:rPr>
          <w:rFonts w:ascii="Times New Roman" w:hAnsi="Times New Roman" w:cs="Times New Roman"/>
          <w:b/>
          <w:spacing w:val="-1"/>
          <w:sz w:val="24"/>
        </w:rPr>
        <w:t>Proses</w:t>
      </w:r>
      <w:r w:rsidRPr="00AC363E">
        <w:rPr>
          <w:rFonts w:ascii="Times New Roman" w:hAnsi="Times New Roman" w:cs="Times New Roman"/>
          <w:b/>
          <w:spacing w:val="-13"/>
          <w:sz w:val="24"/>
        </w:rPr>
        <w:t xml:space="preserve"> </w:t>
      </w:r>
      <w:r w:rsidRPr="00AC363E">
        <w:rPr>
          <w:rFonts w:ascii="Times New Roman" w:hAnsi="Times New Roman" w:cs="Times New Roman"/>
          <w:b/>
          <w:sz w:val="24"/>
        </w:rPr>
        <w:t>pengujian</w:t>
      </w:r>
      <w:r w:rsidRPr="00AC363E">
        <w:rPr>
          <w:rFonts w:ascii="Times New Roman" w:hAnsi="Times New Roman" w:cs="Times New Roman"/>
          <w:b/>
          <w:spacing w:val="20"/>
          <w:sz w:val="24"/>
        </w:rPr>
        <w:t xml:space="preserve"> </w:t>
      </w:r>
      <w:r w:rsidRPr="00AC363E">
        <w:rPr>
          <w:rFonts w:ascii="Times New Roman" w:hAnsi="Times New Roman" w:cs="Times New Roman"/>
          <w:b/>
          <w:sz w:val="24"/>
        </w:rPr>
        <w:t>Data</w:t>
      </w:r>
    </w:p>
    <w:p w:rsidR="00405434" w:rsidRPr="00AC363E" w:rsidRDefault="00405434">
      <w:pPr>
        <w:pStyle w:val="BodyText"/>
        <w:spacing w:before="3" w:line="360" w:lineRule="auto"/>
        <w:rPr>
          <w:b/>
        </w:rPr>
      </w:pPr>
    </w:p>
    <w:p w:rsidR="00405434" w:rsidRPr="00AC363E" w:rsidRDefault="00845063">
      <w:pPr>
        <w:pStyle w:val="BodyText"/>
        <w:spacing w:line="360" w:lineRule="auto"/>
        <w:ind w:left="720" w:firstLine="132"/>
        <w:rPr>
          <w:bCs/>
        </w:rPr>
      </w:pPr>
      <w:r w:rsidRPr="00AC363E">
        <w:rPr>
          <w:bCs/>
        </w:rPr>
        <w:t>Setelah</w:t>
      </w:r>
      <w:r w:rsidRPr="00AC363E">
        <w:rPr>
          <w:bCs/>
          <w:spacing w:val="6"/>
        </w:rPr>
        <w:t xml:space="preserve"> </w:t>
      </w:r>
      <w:r w:rsidRPr="00AC363E">
        <w:rPr>
          <w:bCs/>
        </w:rPr>
        <w:t>di</w:t>
      </w:r>
      <w:r w:rsidRPr="00AC363E">
        <w:rPr>
          <w:bCs/>
          <w:spacing w:val="1"/>
        </w:rPr>
        <w:t xml:space="preserve"> </w:t>
      </w:r>
      <w:r w:rsidRPr="00AC363E">
        <w:rPr>
          <w:bCs/>
        </w:rPr>
        <w:t>dapat</w:t>
      </w:r>
      <w:r w:rsidRPr="00AC363E">
        <w:rPr>
          <w:bCs/>
          <w:spacing w:val="13"/>
        </w:rPr>
        <w:t xml:space="preserve"> </w:t>
      </w:r>
      <w:r w:rsidRPr="00AC363E">
        <w:rPr>
          <w:bCs/>
        </w:rPr>
        <w:t>hasil</w:t>
      </w:r>
      <w:r w:rsidRPr="00AC363E">
        <w:rPr>
          <w:bCs/>
          <w:spacing w:val="1"/>
        </w:rPr>
        <w:t xml:space="preserve"> </w:t>
      </w:r>
      <w:r w:rsidRPr="00AC363E">
        <w:rPr>
          <w:bCs/>
        </w:rPr>
        <w:t>simple</w:t>
      </w:r>
      <w:r w:rsidRPr="00AC363E">
        <w:rPr>
          <w:bCs/>
          <w:spacing w:val="17"/>
        </w:rPr>
        <w:t xml:space="preserve"> </w:t>
      </w:r>
      <w:r w:rsidRPr="00AC363E">
        <w:rPr>
          <w:bCs/>
        </w:rPr>
        <w:t>distribution</w:t>
      </w:r>
      <w:r w:rsidRPr="00AC363E">
        <w:rPr>
          <w:bCs/>
          <w:spacing w:val="6"/>
        </w:rPr>
        <w:t xml:space="preserve"> </w:t>
      </w:r>
      <w:r w:rsidRPr="00AC363E">
        <w:rPr>
          <w:bCs/>
        </w:rPr>
        <w:t>maka</w:t>
      </w:r>
      <w:r w:rsidRPr="00AC363E">
        <w:rPr>
          <w:bCs/>
          <w:spacing w:val="17"/>
        </w:rPr>
        <w:t xml:space="preserve"> </w:t>
      </w:r>
      <w:r w:rsidRPr="00AC363E">
        <w:rPr>
          <w:bCs/>
        </w:rPr>
        <w:t>dapat</w:t>
      </w:r>
      <w:r w:rsidRPr="00AC363E">
        <w:rPr>
          <w:bCs/>
          <w:spacing w:val="13"/>
        </w:rPr>
        <w:t xml:space="preserve"> </w:t>
      </w:r>
      <w:r w:rsidRPr="00AC363E">
        <w:rPr>
          <w:bCs/>
        </w:rPr>
        <w:t>dilakukan</w:t>
      </w:r>
      <w:r w:rsidRPr="00AC363E">
        <w:rPr>
          <w:bCs/>
          <w:spacing w:val="18"/>
        </w:rPr>
        <w:t xml:space="preserve"> </w:t>
      </w:r>
      <w:r w:rsidRPr="00AC363E">
        <w:rPr>
          <w:bCs/>
        </w:rPr>
        <w:t>proses</w:t>
      </w:r>
      <w:r w:rsidRPr="00AC363E">
        <w:rPr>
          <w:bCs/>
          <w:spacing w:val="-57"/>
        </w:rPr>
        <w:t xml:space="preserve"> </w:t>
      </w:r>
      <w:r w:rsidRPr="00AC363E">
        <w:rPr>
          <w:bCs/>
        </w:rPr>
        <w:t>pengujian</w:t>
      </w:r>
      <w:r w:rsidRPr="00AC363E">
        <w:rPr>
          <w:bCs/>
          <w:spacing w:val="48"/>
        </w:rPr>
        <w:t xml:space="preserve"> </w:t>
      </w:r>
      <w:r w:rsidRPr="00AC363E">
        <w:rPr>
          <w:bCs/>
        </w:rPr>
        <w:t>berdasarkan</w:t>
      </w:r>
      <w:r w:rsidRPr="00AC363E">
        <w:rPr>
          <w:bCs/>
          <w:spacing w:val="7"/>
        </w:rPr>
        <w:t xml:space="preserve"> </w:t>
      </w:r>
      <w:r w:rsidRPr="00AC363E">
        <w:rPr>
          <w:bCs/>
        </w:rPr>
        <w:t>Persamaan</w:t>
      </w:r>
      <w:r w:rsidRPr="00AC363E">
        <w:rPr>
          <w:bCs/>
          <w:spacing w:val="34"/>
        </w:rPr>
        <w:t xml:space="preserve"> </w:t>
      </w:r>
      <w:r w:rsidRPr="00AC363E">
        <w:rPr>
          <w:bCs/>
        </w:rPr>
        <w:t>dari</w:t>
      </w:r>
      <w:r w:rsidRPr="00AC363E">
        <w:rPr>
          <w:bCs/>
          <w:spacing w:val="1"/>
        </w:rPr>
        <w:t xml:space="preserve"> </w:t>
      </w:r>
      <w:r w:rsidRPr="00AC363E">
        <w:rPr>
          <w:bCs/>
        </w:rPr>
        <w:t>teorema</w:t>
      </w:r>
      <w:r w:rsidRPr="00AC363E">
        <w:rPr>
          <w:bCs/>
          <w:spacing w:val="20"/>
        </w:rPr>
        <w:t xml:space="preserve"> </w:t>
      </w:r>
      <w:r w:rsidRPr="00AC363E">
        <w:rPr>
          <w:bCs/>
        </w:rPr>
        <w:t>Bayes</w:t>
      </w:r>
      <w:r w:rsidRPr="00AC363E">
        <w:rPr>
          <w:bCs/>
          <w:spacing w:val="18"/>
        </w:rPr>
        <w:t xml:space="preserve"> </w:t>
      </w:r>
      <w:r w:rsidRPr="00AC363E">
        <w:rPr>
          <w:bCs/>
        </w:rPr>
        <w:t>adalah:</w:t>
      </w:r>
    </w:p>
    <w:p w:rsidR="00405434" w:rsidRPr="00AC363E" w:rsidRDefault="00845063">
      <w:pPr>
        <w:pStyle w:val="BodyText"/>
        <w:spacing w:before="6" w:line="360" w:lineRule="auto"/>
        <w:rPr>
          <w:bCs/>
          <w:sz w:val="18"/>
        </w:rPr>
      </w:pPr>
      <w:r w:rsidRPr="00AC363E">
        <w:rPr>
          <w:bCs/>
          <w:noProof/>
          <w:lang w:val="en-US"/>
        </w:rPr>
        <w:drawing>
          <wp:anchor distT="0" distB="0" distL="0" distR="0" simplePos="0" relativeHeight="251530240" behindDoc="0" locked="0" layoutInCell="1" allowOverlap="1" wp14:anchorId="7595FEC7" wp14:editId="165C02EB">
            <wp:simplePos x="0" y="0"/>
            <wp:positionH relativeFrom="page">
              <wp:posOffset>3209925</wp:posOffset>
            </wp:positionH>
            <wp:positionV relativeFrom="paragraph">
              <wp:posOffset>160020</wp:posOffset>
            </wp:positionV>
            <wp:extent cx="1609725" cy="371475"/>
            <wp:effectExtent l="0" t="0" r="0" b="0"/>
            <wp:wrapTopAndBottom/>
            <wp:docPr id="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png"/>
                    <pic:cNvPicPr>
                      <a:picLocks noChangeAspect="1"/>
                    </pic:cNvPicPr>
                  </pic:nvPicPr>
                  <pic:blipFill>
                    <a:blip r:embed="rId51" cstate="print"/>
                    <a:stretch>
                      <a:fillRect/>
                    </a:stretch>
                  </pic:blipFill>
                  <pic:spPr>
                    <a:xfrm>
                      <a:off x="0" y="0"/>
                      <a:ext cx="1609725" cy="371475"/>
                    </a:xfrm>
                    <a:prstGeom prst="rect">
                      <a:avLst/>
                    </a:prstGeom>
                  </pic:spPr>
                </pic:pic>
              </a:graphicData>
            </a:graphic>
          </wp:anchor>
        </w:drawing>
      </w:r>
    </w:p>
    <w:p w:rsidR="00405434" w:rsidRPr="00AC363E" w:rsidRDefault="00405434">
      <w:pPr>
        <w:pStyle w:val="BodyText"/>
        <w:spacing w:line="360" w:lineRule="auto"/>
        <w:rPr>
          <w:bCs/>
          <w:sz w:val="37"/>
        </w:rPr>
      </w:pPr>
    </w:p>
    <w:p w:rsidR="00405434" w:rsidRPr="00AC363E" w:rsidRDefault="00845063">
      <w:pPr>
        <w:pStyle w:val="BodyText"/>
        <w:spacing w:before="1" w:line="360" w:lineRule="auto"/>
        <w:ind w:left="588"/>
        <w:rPr>
          <w:bCs/>
        </w:rPr>
      </w:pPr>
      <w:r w:rsidRPr="00AC363E">
        <w:rPr>
          <w:bCs/>
        </w:rPr>
        <w:t>Dimana:</w:t>
      </w:r>
    </w:p>
    <w:p w:rsidR="00405434" w:rsidRPr="00AC363E" w:rsidRDefault="00405434">
      <w:pPr>
        <w:pStyle w:val="BodyText"/>
        <w:spacing w:line="360" w:lineRule="auto"/>
        <w:rPr>
          <w:bCs/>
          <w:sz w:val="23"/>
        </w:rPr>
      </w:pPr>
    </w:p>
    <w:p w:rsidR="00405434" w:rsidRPr="00AC363E" w:rsidRDefault="00845063">
      <w:pPr>
        <w:pStyle w:val="BodyText"/>
        <w:spacing w:line="360" w:lineRule="auto"/>
        <w:ind w:left="588"/>
        <w:rPr>
          <w:bCs/>
        </w:rPr>
      </w:pPr>
      <w:r w:rsidRPr="00AC363E">
        <w:rPr>
          <w:bCs/>
        </w:rPr>
        <w:t>X :</w:t>
      </w:r>
      <w:r w:rsidRPr="00AC363E">
        <w:rPr>
          <w:bCs/>
          <w:spacing w:val="-12"/>
        </w:rPr>
        <w:t xml:space="preserve"> </w:t>
      </w:r>
      <w:r w:rsidRPr="00AC363E">
        <w:rPr>
          <w:bCs/>
        </w:rPr>
        <w:t>Data</w:t>
      </w:r>
      <w:r w:rsidRPr="00AC363E">
        <w:rPr>
          <w:bCs/>
          <w:spacing w:val="8"/>
        </w:rPr>
        <w:t xml:space="preserve"> </w:t>
      </w:r>
      <w:r w:rsidRPr="00AC363E">
        <w:rPr>
          <w:bCs/>
        </w:rPr>
        <w:t>Cerai</w:t>
      </w:r>
    </w:p>
    <w:p w:rsidR="00405434" w:rsidRPr="00AC363E" w:rsidRDefault="00405434">
      <w:pPr>
        <w:pStyle w:val="BodyText"/>
        <w:spacing w:before="3" w:line="360" w:lineRule="auto"/>
        <w:rPr>
          <w:bCs/>
        </w:rPr>
      </w:pPr>
    </w:p>
    <w:p w:rsidR="00405434" w:rsidRPr="00AC363E" w:rsidRDefault="00845063">
      <w:pPr>
        <w:pStyle w:val="BodyText"/>
        <w:spacing w:line="360" w:lineRule="auto"/>
        <w:ind w:left="588"/>
        <w:rPr>
          <w:bCs/>
        </w:rPr>
      </w:pPr>
      <w:r w:rsidRPr="00AC363E">
        <w:rPr>
          <w:bCs/>
          <w:spacing w:val="-5"/>
        </w:rPr>
        <w:t>H</w:t>
      </w:r>
      <w:r w:rsidRPr="00AC363E">
        <w:rPr>
          <w:bCs/>
          <w:spacing w:val="2"/>
        </w:rPr>
        <w:t xml:space="preserve"> </w:t>
      </w:r>
      <w:r w:rsidRPr="00AC363E">
        <w:rPr>
          <w:bCs/>
          <w:spacing w:val="-5"/>
        </w:rPr>
        <w:t>:</w:t>
      </w:r>
      <w:r w:rsidRPr="00AC363E">
        <w:rPr>
          <w:bCs/>
          <w:spacing w:val="-9"/>
        </w:rPr>
        <w:t xml:space="preserve"> </w:t>
      </w:r>
      <w:r w:rsidRPr="00AC363E">
        <w:rPr>
          <w:bCs/>
          <w:spacing w:val="-5"/>
        </w:rPr>
        <w:t>Hipotesis</w:t>
      </w:r>
      <w:r w:rsidRPr="00AC363E">
        <w:rPr>
          <w:bCs/>
          <w:spacing w:val="-4"/>
        </w:rPr>
        <w:t xml:space="preserve"> </w:t>
      </w:r>
      <w:r w:rsidRPr="00AC363E">
        <w:rPr>
          <w:bCs/>
          <w:spacing w:val="-5"/>
        </w:rPr>
        <w:t>data</w:t>
      </w:r>
      <w:r w:rsidRPr="00AC363E">
        <w:rPr>
          <w:bCs/>
          <w:spacing w:val="9"/>
        </w:rPr>
        <w:t xml:space="preserve"> </w:t>
      </w:r>
      <w:r w:rsidRPr="00AC363E">
        <w:rPr>
          <w:bCs/>
          <w:spacing w:val="-5"/>
        </w:rPr>
        <w:t>X</w:t>
      </w:r>
      <w:r w:rsidRPr="00AC363E">
        <w:rPr>
          <w:bCs/>
          <w:spacing w:val="3"/>
        </w:rPr>
        <w:t xml:space="preserve"> </w:t>
      </w:r>
      <w:r w:rsidRPr="00AC363E">
        <w:rPr>
          <w:bCs/>
          <w:spacing w:val="-5"/>
        </w:rPr>
        <w:t>merupakan</w:t>
      </w:r>
      <w:r w:rsidRPr="00AC363E">
        <w:rPr>
          <w:bCs/>
          <w:spacing w:val="38"/>
        </w:rPr>
        <w:t xml:space="preserve"> </w:t>
      </w:r>
      <w:r w:rsidRPr="00AC363E">
        <w:rPr>
          <w:bCs/>
          <w:spacing w:val="-5"/>
        </w:rPr>
        <w:t>suatu</w:t>
      </w:r>
      <w:r w:rsidRPr="00AC363E">
        <w:rPr>
          <w:bCs/>
          <w:spacing w:val="25"/>
        </w:rPr>
        <w:t xml:space="preserve"> </w:t>
      </w:r>
      <w:r w:rsidRPr="00AC363E">
        <w:rPr>
          <w:bCs/>
          <w:spacing w:val="-4"/>
        </w:rPr>
        <w:t>cerai</w:t>
      </w:r>
      <w:r w:rsidRPr="00AC363E">
        <w:rPr>
          <w:bCs/>
          <w:spacing w:val="12"/>
        </w:rPr>
        <w:t xml:space="preserve"> </w:t>
      </w:r>
      <w:r w:rsidRPr="00AC363E">
        <w:rPr>
          <w:bCs/>
          <w:spacing w:val="-4"/>
        </w:rPr>
        <w:t>spesifik</w:t>
      </w:r>
    </w:p>
    <w:p w:rsidR="00405434" w:rsidRPr="00AC363E" w:rsidRDefault="00405434">
      <w:pPr>
        <w:pStyle w:val="BodyText"/>
        <w:spacing w:before="4" w:line="360" w:lineRule="auto"/>
        <w:rPr>
          <w:bCs/>
        </w:rPr>
      </w:pPr>
    </w:p>
    <w:p w:rsidR="00405434" w:rsidRPr="00AC363E" w:rsidRDefault="00845063">
      <w:pPr>
        <w:pStyle w:val="BodyText"/>
        <w:spacing w:line="360" w:lineRule="auto"/>
        <w:ind w:left="588" w:right="675"/>
        <w:rPr>
          <w:bCs/>
        </w:rPr>
      </w:pPr>
      <w:r w:rsidRPr="00AC363E">
        <w:rPr>
          <w:bCs/>
          <w:spacing w:val="-5"/>
        </w:rPr>
        <w:t>P(H|X):</w:t>
      </w:r>
      <w:r w:rsidRPr="00AC363E">
        <w:rPr>
          <w:bCs/>
          <w:spacing w:val="21"/>
        </w:rPr>
        <w:t xml:space="preserve"> </w:t>
      </w:r>
      <w:r w:rsidRPr="00AC363E">
        <w:rPr>
          <w:bCs/>
          <w:spacing w:val="-5"/>
        </w:rPr>
        <w:t>Probabilitas</w:t>
      </w:r>
      <w:r w:rsidRPr="00AC363E">
        <w:rPr>
          <w:bCs/>
          <w:spacing w:val="15"/>
        </w:rPr>
        <w:t xml:space="preserve"> </w:t>
      </w:r>
      <w:r w:rsidRPr="00AC363E">
        <w:rPr>
          <w:bCs/>
          <w:spacing w:val="-5"/>
        </w:rPr>
        <w:t>hipotesis</w:t>
      </w:r>
      <w:r w:rsidRPr="00AC363E">
        <w:rPr>
          <w:bCs/>
          <w:spacing w:val="15"/>
        </w:rPr>
        <w:t xml:space="preserve"> </w:t>
      </w:r>
      <w:r w:rsidRPr="00AC363E">
        <w:rPr>
          <w:bCs/>
          <w:spacing w:val="-5"/>
        </w:rPr>
        <w:t>H</w:t>
      </w:r>
      <w:r w:rsidRPr="00AC363E">
        <w:rPr>
          <w:bCs/>
          <w:spacing w:val="-9"/>
        </w:rPr>
        <w:t xml:space="preserve"> </w:t>
      </w:r>
      <w:r w:rsidRPr="00AC363E">
        <w:rPr>
          <w:bCs/>
          <w:spacing w:val="-5"/>
        </w:rPr>
        <w:t>berdasar</w:t>
      </w:r>
      <w:r w:rsidRPr="00AC363E">
        <w:rPr>
          <w:bCs/>
          <w:spacing w:val="22"/>
        </w:rPr>
        <w:t xml:space="preserve"> </w:t>
      </w:r>
      <w:r w:rsidRPr="00AC363E">
        <w:rPr>
          <w:bCs/>
          <w:spacing w:val="-5"/>
        </w:rPr>
        <w:t>kondisi</w:t>
      </w:r>
      <w:r w:rsidRPr="00AC363E">
        <w:rPr>
          <w:bCs/>
          <w:spacing w:val="36"/>
        </w:rPr>
        <w:t xml:space="preserve"> </w:t>
      </w:r>
      <w:r w:rsidRPr="00AC363E">
        <w:rPr>
          <w:bCs/>
          <w:spacing w:val="-5"/>
        </w:rPr>
        <w:t>X</w:t>
      </w:r>
      <w:r w:rsidRPr="00AC363E">
        <w:rPr>
          <w:bCs/>
          <w:spacing w:val="-10"/>
        </w:rPr>
        <w:t xml:space="preserve"> </w:t>
      </w:r>
      <w:r w:rsidRPr="00AC363E">
        <w:rPr>
          <w:bCs/>
          <w:spacing w:val="-5"/>
        </w:rPr>
        <w:t>(posterior</w:t>
      </w:r>
      <w:r w:rsidRPr="00AC363E">
        <w:rPr>
          <w:bCs/>
          <w:spacing w:val="38"/>
        </w:rPr>
        <w:t xml:space="preserve"> </w:t>
      </w:r>
      <w:r w:rsidRPr="00AC363E">
        <w:rPr>
          <w:bCs/>
          <w:spacing w:val="-5"/>
        </w:rPr>
        <w:t>probability)</w:t>
      </w:r>
      <w:r w:rsidRPr="00AC363E">
        <w:rPr>
          <w:bCs/>
          <w:spacing w:val="-57"/>
        </w:rPr>
        <w:t xml:space="preserve"> </w:t>
      </w:r>
      <w:r w:rsidRPr="00AC363E">
        <w:rPr>
          <w:bCs/>
        </w:rPr>
        <w:t>P(H)</w:t>
      </w:r>
      <w:r w:rsidRPr="00AC363E">
        <w:rPr>
          <w:bCs/>
          <w:spacing w:val="2"/>
        </w:rPr>
        <w:t xml:space="preserve"> </w:t>
      </w:r>
      <w:r w:rsidRPr="00AC363E">
        <w:rPr>
          <w:bCs/>
        </w:rPr>
        <w:t>:</w:t>
      </w:r>
      <w:r w:rsidRPr="00AC363E">
        <w:rPr>
          <w:bCs/>
          <w:spacing w:val="1"/>
        </w:rPr>
        <w:t xml:space="preserve"> </w:t>
      </w:r>
      <w:r w:rsidRPr="00AC363E">
        <w:rPr>
          <w:bCs/>
        </w:rPr>
        <w:t>Probabilitas</w:t>
      </w:r>
      <w:r w:rsidRPr="00AC363E">
        <w:rPr>
          <w:bCs/>
          <w:spacing w:val="59"/>
        </w:rPr>
        <w:t xml:space="preserve"> </w:t>
      </w:r>
      <w:r w:rsidRPr="00AC363E">
        <w:rPr>
          <w:bCs/>
        </w:rPr>
        <w:t>hipotesis  H (prior</w:t>
      </w:r>
      <w:r w:rsidRPr="00AC363E">
        <w:rPr>
          <w:bCs/>
          <w:spacing w:val="16"/>
        </w:rPr>
        <w:t xml:space="preserve"> </w:t>
      </w:r>
      <w:r w:rsidRPr="00AC363E">
        <w:rPr>
          <w:bCs/>
        </w:rPr>
        <w:t>probability)</w:t>
      </w:r>
    </w:p>
    <w:p w:rsidR="00405434" w:rsidRPr="00AC363E" w:rsidRDefault="00845063">
      <w:pPr>
        <w:pStyle w:val="BodyText"/>
        <w:spacing w:before="1" w:line="360" w:lineRule="auto"/>
        <w:ind w:left="588" w:right="2033"/>
        <w:rPr>
          <w:bCs/>
        </w:rPr>
      </w:pPr>
      <w:r w:rsidRPr="00AC363E">
        <w:rPr>
          <w:bCs/>
          <w:spacing w:val="-5"/>
        </w:rPr>
        <w:t>P(X|H):</w:t>
      </w:r>
      <w:r w:rsidRPr="00AC363E">
        <w:rPr>
          <w:bCs/>
          <w:spacing w:val="21"/>
        </w:rPr>
        <w:t xml:space="preserve"> </w:t>
      </w:r>
      <w:r w:rsidRPr="00AC363E">
        <w:rPr>
          <w:bCs/>
          <w:spacing w:val="-5"/>
        </w:rPr>
        <w:t>Probabilitas</w:t>
      </w:r>
      <w:r w:rsidRPr="00AC363E">
        <w:rPr>
          <w:bCs/>
          <w:spacing w:val="14"/>
        </w:rPr>
        <w:t xml:space="preserve"> </w:t>
      </w:r>
      <w:r w:rsidRPr="00AC363E">
        <w:rPr>
          <w:bCs/>
          <w:spacing w:val="-4"/>
        </w:rPr>
        <w:t>X</w:t>
      </w:r>
      <w:r w:rsidRPr="00AC363E">
        <w:rPr>
          <w:bCs/>
          <w:spacing w:val="-10"/>
        </w:rPr>
        <w:t xml:space="preserve"> </w:t>
      </w:r>
      <w:r w:rsidRPr="00AC363E">
        <w:rPr>
          <w:bCs/>
          <w:spacing w:val="-4"/>
        </w:rPr>
        <w:t>berdasarkan</w:t>
      </w:r>
      <w:r w:rsidRPr="00AC363E">
        <w:rPr>
          <w:bCs/>
          <w:spacing w:val="27"/>
        </w:rPr>
        <w:t xml:space="preserve"> </w:t>
      </w:r>
      <w:r w:rsidRPr="00AC363E">
        <w:rPr>
          <w:bCs/>
          <w:spacing w:val="-4"/>
        </w:rPr>
        <w:t>kondisi</w:t>
      </w:r>
      <w:r w:rsidRPr="00AC363E">
        <w:rPr>
          <w:bCs/>
          <w:spacing w:val="44"/>
        </w:rPr>
        <w:t xml:space="preserve"> </w:t>
      </w:r>
      <w:r w:rsidRPr="00AC363E">
        <w:rPr>
          <w:bCs/>
          <w:spacing w:val="-4"/>
        </w:rPr>
        <w:t>pada</w:t>
      </w:r>
      <w:r w:rsidRPr="00AC363E">
        <w:rPr>
          <w:bCs/>
          <w:spacing w:val="-3"/>
        </w:rPr>
        <w:t xml:space="preserve"> </w:t>
      </w:r>
      <w:r w:rsidRPr="00AC363E">
        <w:rPr>
          <w:bCs/>
          <w:spacing w:val="-4"/>
        </w:rPr>
        <w:t>hipotesis</w:t>
      </w:r>
      <w:r w:rsidRPr="00AC363E">
        <w:rPr>
          <w:bCs/>
          <w:spacing w:val="13"/>
        </w:rPr>
        <w:t xml:space="preserve"> </w:t>
      </w:r>
      <w:r w:rsidRPr="00AC363E">
        <w:rPr>
          <w:bCs/>
          <w:spacing w:val="-4"/>
        </w:rPr>
        <w:t>H</w:t>
      </w:r>
      <w:r w:rsidRPr="00AC363E">
        <w:rPr>
          <w:bCs/>
          <w:spacing w:val="-57"/>
        </w:rPr>
        <w:t xml:space="preserve"> </w:t>
      </w:r>
      <w:r w:rsidRPr="00AC363E">
        <w:rPr>
          <w:bCs/>
        </w:rPr>
        <w:t>P(X)</w:t>
      </w:r>
      <w:r w:rsidRPr="00AC363E">
        <w:rPr>
          <w:bCs/>
          <w:spacing w:val="7"/>
        </w:rPr>
        <w:t xml:space="preserve"> </w:t>
      </w:r>
      <w:r w:rsidRPr="00AC363E">
        <w:rPr>
          <w:bCs/>
        </w:rPr>
        <w:t>:</w:t>
      </w:r>
      <w:r w:rsidRPr="00AC363E">
        <w:rPr>
          <w:bCs/>
          <w:spacing w:val="5"/>
        </w:rPr>
        <w:t xml:space="preserve"> </w:t>
      </w:r>
      <w:r w:rsidRPr="00AC363E">
        <w:rPr>
          <w:bCs/>
        </w:rPr>
        <w:t>Probabilitas</w:t>
      </w:r>
      <w:r w:rsidRPr="00AC363E">
        <w:rPr>
          <w:bCs/>
          <w:spacing w:val="14"/>
        </w:rPr>
        <w:t xml:space="preserve"> </w:t>
      </w:r>
      <w:r w:rsidRPr="00AC363E">
        <w:rPr>
          <w:bCs/>
        </w:rPr>
        <w:t>X</w:t>
      </w:r>
    </w:p>
    <w:p w:rsidR="00405434" w:rsidRPr="00AC363E" w:rsidRDefault="00845063">
      <w:pPr>
        <w:pStyle w:val="BodyText"/>
        <w:spacing w:before="15" w:line="360" w:lineRule="auto"/>
        <w:ind w:left="588"/>
        <w:rPr>
          <w:bCs/>
        </w:rPr>
      </w:pPr>
      <w:r w:rsidRPr="00AC363E">
        <w:rPr>
          <w:bCs/>
          <w:spacing w:val="-1"/>
        </w:rPr>
        <w:t>Contoh Kasus</w:t>
      </w:r>
      <w:r w:rsidRPr="00AC363E">
        <w:rPr>
          <w:bCs/>
          <w:spacing w:val="-4"/>
        </w:rPr>
        <w:t xml:space="preserve"> </w:t>
      </w:r>
      <w:r w:rsidRPr="00AC363E">
        <w:rPr>
          <w:bCs/>
          <w:spacing w:val="-1"/>
        </w:rPr>
        <w:t>dengan</w:t>
      </w:r>
      <w:r w:rsidRPr="00AC363E">
        <w:rPr>
          <w:bCs/>
          <w:spacing w:val="23"/>
        </w:rPr>
        <w:t xml:space="preserve"> </w:t>
      </w:r>
      <w:r w:rsidRPr="00AC363E">
        <w:rPr>
          <w:bCs/>
          <w:spacing w:val="-1"/>
        </w:rPr>
        <w:t>data</w:t>
      </w:r>
      <w:r w:rsidRPr="00AC363E">
        <w:rPr>
          <w:bCs/>
          <w:spacing w:val="-13"/>
        </w:rPr>
        <w:t xml:space="preserve"> </w:t>
      </w:r>
      <w:r w:rsidRPr="00AC363E">
        <w:rPr>
          <w:bCs/>
          <w:spacing w:val="-1"/>
        </w:rPr>
        <w:t>sebagai</w:t>
      </w:r>
      <w:r w:rsidRPr="00AC363E">
        <w:rPr>
          <w:bCs/>
          <w:spacing w:val="6"/>
        </w:rPr>
        <w:t xml:space="preserve"> </w:t>
      </w:r>
      <w:r w:rsidRPr="00AC363E">
        <w:rPr>
          <w:bCs/>
          <w:spacing w:val="-1"/>
        </w:rPr>
        <w:t>berikut</w:t>
      </w:r>
      <w:r w:rsidRPr="00AC363E">
        <w:rPr>
          <w:bCs/>
          <w:spacing w:val="30"/>
        </w:rPr>
        <w:t xml:space="preserve"> </w:t>
      </w:r>
      <w:r w:rsidRPr="00AC363E">
        <w:rPr>
          <w:bCs/>
        </w:rPr>
        <w:t>:</w:t>
      </w:r>
    </w:p>
    <w:p w:rsidR="00405434" w:rsidRPr="00AC363E" w:rsidRDefault="00405434">
      <w:pPr>
        <w:pStyle w:val="BodyText"/>
        <w:spacing w:before="3" w:line="360" w:lineRule="auto"/>
        <w:rPr>
          <w:bCs/>
        </w:rPr>
      </w:pPr>
    </w:p>
    <w:p w:rsidR="00405434" w:rsidRPr="00AC363E" w:rsidRDefault="00845063">
      <w:pPr>
        <w:pStyle w:val="ListParagraph"/>
        <w:widowControl w:val="0"/>
        <w:numPr>
          <w:ilvl w:val="0"/>
          <w:numId w:val="40"/>
        </w:numPr>
        <w:tabs>
          <w:tab w:val="left" w:pos="1670"/>
        </w:tabs>
        <w:autoSpaceDE w:val="0"/>
        <w:autoSpaceDN w:val="0"/>
        <w:spacing w:after="0" w:line="360" w:lineRule="auto"/>
        <w:ind w:hanging="362"/>
        <w:contextualSpacing w:val="0"/>
        <w:rPr>
          <w:rFonts w:ascii="Times New Roman" w:hAnsi="Times New Roman" w:cs="Times New Roman"/>
          <w:bCs/>
          <w:sz w:val="24"/>
        </w:rPr>
      </w:pPr>
      <w:r w:rsidRPr="00AC363E">
        <w:rPr>
          <w:rFonts w:ascii="Times New Roman" w:hAnsi="Times New Roman" w:cs="Times New Roman"/>
          <w:bCs/>
          <w:spacing w:val="-4"/>
          <w:sz w:val="24"/>
        </w:rPr>
        <w:t>pengadilan</w:t>
      </w:r>
      <w:r w:rsidRPr="00AC363E">
        <w:rPr>
          <w:rFonts w:ascii="Times New Roman" w:hAnsi="Times New Roman" w:cs="Times New Roman"/>
          <w:bCs/>
          <w:spacing w:val="35"/>
          <w:sz w:val="24"/>
        </w:rPr>
        <w:t xml:space="preserve"> </w:t>
      </w:r>
      <w:r w:rsidRPr="00AC363E">
        <w:rPr>
          <w:rFonts w:ascii="Times New Roman" w:hAnsi="Times New Roman" w:cs="Times New Roman"/>
          <w:bCs/>
          <w:spacing w:val="-3"/>
          <w:sz w:val="24"/>
        </w:rPr>
        <w:t>agama</w:t>
      </w:r>
      <w:r w:rsidRPr="00AC363E">
        <w:rPr>
          <w:rFonts w:ascii="Times New Roman" w:hAnsi="Times New Roman" w:cs="Times New Roman"/>
          <w:bCs/>
          <w:spacing w:val="23"/>
          <w:sz w:val="24"/>
        </w:rPr>
        <w:t xml:space="preserve"> </w:t>
      </w:r>
      <w:r w:rsidRPr="00AC363E">
        <w:rPr>
          <w:rFonts w:ascii="Times New Roman" w:hAnsi="Times New Roman" w:cs="Times New Roman"/>
          <w:bCs/>
          <w:spacing w:val="-3"/>
          <w:sz w:val="24"/>
        </w:rPr>
        <w:t>Palembang</w:t>
      </w:r>
      <w:r w:rsidRPr="00AC363E">
        <w:rPr>
          <w:rFonts w:ascii="Times New Roman" w:hAnsi="Times New Roman" w:cs="Times New Roman"/>
          <w:bCs/>
          <w:spacing w:val="36"/>
          <w:sz w:val="24"/>
        </w:rPr>
        <w:t xml:space="preserve"> </w:t>
      </w:r>
      <w:r w:rsidRPr="00AC363E">
        <w:rPr>
          <w:rFonts w:ascii="Times New Roman" w:hAnsi="Times New Roman" w:cs="Times New Roman"/>
          <w:bCs/>
          <w:spacing w:val="-3"/>
          <w:sz w:val="24"/>
        </w:rPr>
        <w:t>=</w:t>
      </w:r>
      <w:r w:rsidRPr="00AC363E">
        <w:rPr>
          <w:rFonts w:ascii="Times New Roman" w:hAnsi="Times New Roman" w:cs="Times New Roman"/>
          <w:bCs/>
          <w:spacing w:val="-11"/>
          <w:sz w:val="24"/>
        </w:rPr>
        <w:t xml:space="preserve"> </w:t>
      </w:r>
      <w:r w:rsidRPr="00AC363E">
        <w:rPr>
          <w:rFonts w:ascii="Times New Roman" w:hAnsi="Times New Roman" w:cs="Times New Roman"/>
          <w:bCs/>
          <w:spacing w:val="-3"/>
          <w:sz w:val="24"/>
        </w:rPr>
        <w:t>tidak</w:t>
      </w:r>
      <w:r w:rsidRPr="00AC363E">
        <w:rPr>
          <w:rFonts w:ascii="Times New Roman" w:hAnsi="Times New Roman" w:cs="Times New Roman"/>
          <w:bCs/>
          <w:spacing w:val="11"/>
          <w:sz w:val="24"/>
        </w:rPr>
        <w:t xml:space="preserve"> </w:t>
      </w:r>
      <w:r w:rsidRPr="00AC363E">
        <w:rPr>
          <w:rFonts w:ascii="Times New Roman" w:hAnsi="Times New Roman" w:cs="Times New Roman"/>
          <w:bCs/>
          <w:spacing w:val="-3"/>
          <w:sz w:val="24"/>
        </w:rPr>
        <w:t>pernah</w:t>
      </w:r>
      <w:r w:rsidRPr="00AC363E">
        <w:rPr>
          <w:rFonts w:ascii="Times New Roman" w:hAnsi="Times New Roman" w:cs="Times New Roman"/>
          <w:bCs/>
          <w:spacing w:val="12"/>
          <w:sz w:val="24"/>
        </w:rPr>
        <w:t xml:space="preserve"> </w:t>
      </w:r>
      <w:r w:rsidRPr="00AC363E">
        <w:rPr>
          <w:rFonts w:ascii="Times New Roman" w:hAnsi="Times New Roman" w:cs="Times New Roman"/>
          <w:bCs/>
          <w:spacing w:val="-3"/>
          <w:sz w:val="24"/>
        </w:rPr>
        <w:t>hadir</w:t>
      </w:r>
    </w:p>
    <w:p w:rsidR="00405434" w:rsidRPr="00AC363E" w:rsidRDefault="00405434">
      <w:pPr>
        <w:pStyle w:val="BodyText"/>
        <w:spacing w:before="3" w:line="360" w:lineRule="auto"/>
        <w:rPr>
          <w:bCs/>
        </w:rPr>
      </w:pPr>
    </w:p>
    <w:p w:rsidR="00405434" w:rsidRPr="00AC363E" w:rsidRDefault="00845063">
      <w:pPr>
        <w:pStyle w:val="ListParagraph"/>
        <w:widowControl w:val="0"/>
        <w:numPr>
          <w:ilvl w:val="0"/>
          <w:numId w:val="40"/>
        </w:numPr>
        <w:tabs>
          <w:tab w:val="left" w:pos="1670"/>
        </w:tabs>
        <w:autoSpaceDE w:val="0"/>
        <w:autoSpaceDN w:val="0"/>
        <w:spacing w:before="1" w:after="0" w:line="360" w:lineRule="auto"/>
        <w:ind w:right="122"/>
        <w:contextualSpacing w:val="0"/>
        <w:jc w:val="both"/>
        <w:rPr>
          <w:rFonts w:ascii="Times New Roman" w:hAnsi="Times New Roman" w:cs="Times New Roman"/>
          <w:bCs/>
          <w:sz w:val="24"/>
        </w:rPr>
      </w:pPr>
      <w:r w:rsidRPr="00AC363E">
        <w:rPr>
          <w:rFonts w:ascii="Times New Roman" w:hAnsi="Times New Roman" w:cs="Times New Roman"/>
          <w:bCs/>
          <w:spacing w:val="-1"/>
          <w:sz w:val="24"/>
        </w:rPr>
        <w:t xml:space="preserve">Kompilasi Hukum Islam = terus-menerus </w:t>
      </w:r>
      <w:r w:rsidRPr="00AC363E">
        <w:rPr>
          <w:rFonts w:ascii="Times New Roman" w:hAnsi="Times New Roman" w:cs="Times New Roman"/>
          <w:bCs/>
          <w:sz w:val="24"/>
        </w:rPr>
        <w:t>terjadinya perselisihan dan</w:t>
      </w:r>
      <w:r w:rsidRPr="00AC363E">
        <w:rPr>
          <w:rFonts w:ascii="Times New Roman" w:hAnsi="Times New Roman" w:cs="Times New Roman"/>
          <w:bCs/>
          <w:spacing w:val="1"/>
          <w:sz w:val="24"/>
        </w:rPr>
        <w:t xml:space="preserve"> </w:t>
      </w:r>
      <w:r w:rsidRPr="00AC363E">
        <w:rPr>
          <w:rFonts w:ascii="Times New Roman" w:hAnsi="Times New Roman" w:cs="Times New Roman"/>
          <w:bCs/>
          <w:sz w:val="24"/>
        </w:rPr>
        <w:t>pertengkaran</w:t>
      </w:r>
      <w:r w:rsidRPr="00AC363E">
        <w:rPr>
          <w:rFonts w:ascii="Times New Roman" w:hAnsi="Times New Roman" w:cs="Times New Roman"/>
          <w:bCs/>
          <w:spacing w:val="-12"/>
          <w:sz w:val="24"/>
        </w:rPr>
        <w:t xml:space="preserve"> </w:t>
      </w:r>
      <w:r w:rsidRPr="00AC363E">
        <w:rPr>
          <w:rFonts w:ascii="Times New Roman" w:hAnsi="Times New Roman" w:cs="Times New Roman"/>
          <w:bCs/>
          <w:sz w:val="24"/>
        </w:rPr>
        <w:t>dan</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tidak</w:t>
      </w:r>
      <w:r w:rsidRPr="00AC363E">
        <w:rPr>
          <w:rFonts w:ascii="Times New Roman" w:hAnsi="Times New Roman" w:cs="Times New Roman"/>
          <w:bCs/>
          <w:spacing w:val="7"/>
          <w:sz w:val="24"/>
        </w:rPr>
        <w:t xml:space="preserve"> </w:t>
      </w:r>
      <w:r w:rsidRPr="00AC363E">
        <w:rPr>
          <w:rFonts w:ascii="Times New Roman" w:hAnsi="Times New Roman" w:cs="Times New Roman"/>
          <w:bCs/>
          <w:sz w:val="24"/>
        </w:rPr>
        <w:t>ada</w:t>
      </w:r>
      <w:r w:rsidRPr="00AC363E">
        <w:rPr>
          <w:rFonts w:ascii="Times New Roman" w:hAnsi="Times New Roman" w:cs="Times New Roman"/>
          <w:bCs/>
          <w:spacing w:val="-3"/>
          <w:sz w:val="24"/>
        </w:rPr>
        <w:t xml:space="preserve"> </w:t>
      </w:r>
      <w:r w:rsidRPr="00AC363E">
        <w:rPr>
          <w:rFonts w:ascii="Times New Roman" w:hAnsi="Times New Roman" w:cs="Times New Roman"/>
          <w:bCs/>
          <w:sz w:val="24"/>
        </w:rPr>
        <w:t>harapan</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akan</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hidup</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rukun</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lagi</w:t>
      </w:r>
      <w:r w:rsidRPr="00AC363E">
        <w:rPr>
          <w:rFonts w:ascii="Times New Roman" w:hAnsi="Times New Roman" w:cs="Times New Roman"/>
          <w:bCs/>
          <w:spacing w:val="-6"/>
          <w:sz w:val="24"/>
        </w:rPr>
        <w:t xml:space="preserve"> </w:t>
      </w:r>
      <w:r w:rsidRPr="00AC363E">
        <w:rPr>
          <w:rFonts w:ascii="Times New Roman" w:hAnsi="Times New Roman" w:cs="Times New Roman"/>
          <w:bCs/>
          <w:sz w:val="24"/>
        </w:rPr>
        <w:t>dalam</w:t>
      </w:r>
      <w:r w:rsidRPr="00AC363E">
        <w:rPr>
          <w:rFonts w:ascii="Times New Roman" w:hAnsi="Times New Roman" w:cs="Times New Roman"/>
          <w:bCs/>
          <w:spacing w:val="-6"/>
          <w:sz w:val="24"/>
        </w:rPr>
        <w:t xml:space="preserve"> </w:t>
      </w:r>
      <w:r w:rsidRPr="00AC363E">
        <w:rPr>
          <w:rFonts w:ascii="Times New Roman" w:hAnsi="Times New Roman" w:cs="Times New Roman"/>
          <w:bCs/>
          <w:sz w:val="24"/>
        </w:rPr>
        <w:t xml:space="preserve">rumah </w:t>
      </w:r>
      <w:r w:rsidRPr="00AC363E">
        <w:rPr>
          <w:rFonts w:ascii="Times New Roman" w:hAnsi="Times New Roman" w:cs="Times New Roman"/>
          <w:bCs/>
          <w:spacing w:val="-58"/>
          <w:sz w:val="24"/>
        </w:rPr>
        <w:t xml:space="preserve"> </w:t>
      </w:r>
      <w:r w:rsidRPr="00AC363E">
        <w:rPr>
          <w:rFonts w:ascii="Times New Roman" w:hAnsi="Times New Roman" w:cs="Times New Roman"/>
          <w:bCs/>
          <w:sz w:val="24"/>
        </w:rPr>
        <w:t>tangga(</w:t>
      </w:r>
      <w:r w:rsidRPr="00AC363E">
        <w:rPr>
          <w:rFonts w:ascii="Times New Roman" w:hAnsi="Times New Roman" w:cs="Times New Roman"/>
          <w:bCs/>
          <w:spacing w:val="48"/>
          <w:sz w:val="24"/>
        </w:rPr>
        <w:t xml:space="preserve"> </w:t>
      </w:r>
      <w:r w:rsidRPr="00AC363E">
        <w:rPr>
          <w:rFonts w:ascii="Times New Roman" w:hAnsi="Times New Roman" w:cs="Times New Roman"/>
          <w:bCs/>
          <w:sz w:val="24"/>
        </w:rPr>
        <w:t>pertengkaran</w:t>
      </w:r>
      <w:r w:rsidRPr="00AC363E">
        <w:rPr>
          <w:rFonts w:ascii="Times New Roman" w:hAnsi="Times New Roman" w:cs="Times New Roman"/>
          <w:bCs/>
          <w:spacing w:val="54"/>
          <w:sz w:val="24"/>
        </w:rPr>
        <w:t xml:space="preserve"> </w:t>
      </w:r>
      <w:r w:rsidRPr="00AC363E">
        <w:rPr>
          <w:rFonts w:ascii="Times New Roman" w:hAnsi="Times New Roman" w:cs="Times New Roman"/>
          <w:bCs/>
          <w:sz w:val="24"/>
        </w:rPr>
        <w:t>mulut).</w:t>
      </w:r>
    </w:p>
    <w:p w:rsidR="00405434" w:rsidRPr="00AC363E" w:rsidRDefault="00405434">
      <w:pPr>
        <w:pStyle w:val="BodyText"/>
        <w:spacing w:before="4" w:line="360" w:lineRule="auto"/>
        <w:ind w:left="588" w:right="138" w:firstLine="721"/>
        <w:jc w:val="both"/>
        <w:rPr>
          <w:bCs/>
          <w:spacing w:val="-2"/>
        </w:rPr>
      </w:pPr>
    </w:p>
    <w:p w:rsidR="00405434" w:rsidRPr="00AC363E" w:rsidRDefault="00405434">
      <w:pPr>
        <w:pStyle w:val="BodyText"/>
        <w:spacing w:before="4" w:line="360" w:lineRule="auto"/>
        <w:ind w:left="588" w:right="138" w:firstLine="721"/>
        <w:jc w:val="both"/>
        <w:rPr>
          <w:bCs/>
          <w:spacing w:val="-2"/>
        </w:rPr>
      </w:pPr>
    </w:p>
    <w:p w:rsidR="00405434" w:rsidRPr="00AC363E" w:rsidRDefault="00405434">
      <w:pPr>
        <w:pStyle w:val="BodyText"/>
        <w:spacing w:before="4" w:line="360" w:lineRule="auto"/>
        <w:ind w:left="588" w:right="138" w:firstLine="721"/>
        <w:jc w:val="both"/>
        <w:rPr>
          <w:bCs/>
          <w:spacing w:val="-2"/>
        </w:rPr>
      </w:pPr>
    </w:p>
    <w:p w:rsidR="00405434" w:rsidRPr="00AC363E" w:rsidRDefault="00405434">
      <w:pPr>
        <w:pStyle w:val="BodyText"/>
        <w:spacing w:before="4" w:line="360" w:lineRule="auto"/>
        <w:ind w:left="588" w:right="138" w:firstLine="721"/>
        <w:jc w:val="both"/>
        <w:rPr>
          <w:bCs/>
          <w:spacing w:val="-2"/>
        </w:rPr>
      </w:pPr>
    </w:p>
    <w:p w:rsidR="00405434" w:rsidRPr="00AC363E" w:rsidRDefault="00845063">
      <w:pPr>
        <w:pStyle w:val="BodyText"/>
        <w:spacing w:before="4" w:line="360" w:lineRule="auto"/>
        <w:ind w:left="588" w:right="138" w:firstLine="721"/>
        <w:jc w:val="both"/>
        <w:rPr>
          <w:bCs/>
        </w:rPr>
      </w:pPr>
      <w:r w:rsidRPr="00AC363E">
        <w:rPr>
          <w:bCs/>
          <w:spacing w:val="-2"/>
        </w:rPr>
        <w:lastRenderedPageBreak/>
        <w:t xml:space="preserve">Dari data diatas tersebut dapat dihitung </w:t>
      </w:r>
      <w:r w:rsidRPr="00AC363E">
        <w:rPr>
          <w:bCs/>
          <w:spacing w:val="-1"/>
        </w:rPr>
        <w:t xml:space="preserve">nilai </w:t>
      </w:r>
      <w:r w:rsidRPr="00AC363E">
        <w:rPr>
          <w:bCs/>
          <w:i/>
          <w:spacing w:val="-1"/>
        </w:rPr>
        <w:t xml:space="preserve">likehood </w:t>
      </w:r>
      <w:r w:rsidRPr="00AC363E">
        <w:rPr>
          <w:bCs/>
          <w:spacing w:val="-1"/>
        </w:rPr>
        <w:t>ya dan likehood tidak,</w:t>
      </w:r>
      <w:r w:rsidRPr="00AC363E">
        <w:rPr>
          <w:bCs/>
          <w:spacing w:val="-57"/>
        </w:rPr>
        <w:t xml:space="preserve"> </w:t>
      </w:r>
      <w:r w:rsidRPr="00AC363E">
        <w:rPr>
          <w:bCs/>
        </w:rPr>
        <w:t>untuk</w:t>
      </w:r>
      <w:r w:rsidRPr="00AC363E">
        <w:rPr>
          <w:bCs/>
          <w:spacing w:val="1"/>
        </w:rPr>
        <w:t xml:space="preserve"> </w:t>
      </w:r>
      <w:r w:rsidRPr="00AC363E">
        <w:rPr>
          <w:bCs/>
        </w:rPr>
        <w:t>menghitung</w:t>
      </w:r>
      <w:r w:rsidRPr="00AC363E">
        <w:rPr>
          <w:bCs/>
          <w:spacing w:val="1"/>
        </w:rPr>
        <w:t xml:space="preserve"> </w:t>
      </w:r>
      <w:r w:rsidRPr="00AC363E">
        <w:rPr>
          <w:bCs/>
        </w:rPr>
        <w:t>nilai</w:t>
      </w:r>
      <w:r w:rsidRPr="00AC363E">
        <w:rPr>
          <w:bCs/>
          <w:spacing w:val="1"/>
        </w:rPr>
        <w:t xml:space="preserve"> </w:t>
      </w:r>
      <w:r w:rsidRPr="00AC363E">
        <w:rPr>
          <w:bCs/>
        </w:rPr>
        <w:t>ini</w:t>
      </w:r>
      <w:r w:rsidRPr="00AC363E">
        <w:rPr>
          <w:bCs/>
          <w:spacing w:val="1"/>
        </w:rPr>
        <w:t xml:space="preserve"> </w:t>
      </w:r>
      <w:r w:rsidRPr="00AC363E">
        <w:rPr>
          <w:bCs/>
        </w:rPr>
        <w:t>diambil</w:t>
      </w:r>
      <w:r w:rsidRPr="00AC363E">
        <w:rPr>
          <w:bCs/>
          <w:spacing w:val="1"/>
        </w:rPr>
        <w:t xml:space="preserve"> </w:t>
      </w:r>
      <w:r w:rsidRPr="00AC363E">
        <w:rPr>
          <w:bCs/>
        </w:rPr>
        <w:t>dari</w:t>
      </w:r>
      <w:r w:rsidRPr="00AC363E">
        <w:rPr>
          <w:bCs/>
          <w:spacing w:val="1"/>
        </w:rPr>
        <w:t xml:space="preserve"> </w:t>
      </w:r>
      <w:r w:rsidRPr="00AC363E">
        <w:rPr>
          <w:bCs/>
        </w:rPr>
        <w:t>tabel</w:t>
      </w:r>
      <w:r w:rsidRPr="00AC363E">
        <w:rPr>
          <w:bCs/>
          <w:spacing w:val="1"/>
        </w:rPr>
        <w:t xml:space="preserve"> </w:t>
      </w:r>
      <w:r w:rsidRPr="00AC363E">
        <w:rPr>
          <w:bCs/>
        </w:rPr>
        <w:t>probabilitas</w:t>
      </w:r>
      <w:r w:rsidRPr="00AC363E">
        <w:rPr>
          <w:bCs/>
          <w:spacing w:val="1"/>
        </w:rPr>
        <w:t xml:space="preserve"> </w:t>
      </w:r>
      <w:r w:rsidRPr="00AC363E">
        <w:rPr>
          <w:bCs/>
        </w:rPr>
        <w:t>pengadilan</w:t>
      </w:r>
      <w:r w:rsidRPr="00AC363E">
        <w:rPr>
          <w:bCs/>
          <w:spacing w:val="1"/>
        </w:rPr>
        <w:t xml:space="preserve"> </w:t>
      </w:r>
      <w:r w:rsidRPr="00AC363E">
        <w:rPr>
          <w:bCs/>
        </w:rPr>
        <w:t>agama</w:t>
      </w:r>
      <w:r w:rsidRPr="00AC363E">
        <w:rPr>
          <w:bCs/>
          <w:spacing w:val="1"/>
        </w:rPr>
        <w:t xml:space="preserve"> </w:t>
      </w:r>
      <w:r w:rsidRPr="00AC363E">
        <w:rPr>
          <w:bCs/>
          <w:spacing w:val="-3"/>
        </w:rPr>
        <w:t xml:space="preserve">palembang dan probabilitas kompilasi hukum islam </w:t>
      </w:r>
      <w:r w:rsidRPr="00AC363E">
        <w:rPr>
          <w:bCs/>
          <w:spacing w:val="-2"/>
        </w:rPr>
        <w:t>setiap masing-masing kriteria,</w:t>
      </w:r>
      <w:r w:rsidRPr="00AC363E">
        <w:rPr>
          <w:bCs/>
          <w:spacing w:val="-1"/>
        </w:rPr>
        <w:t xml:space="preserve"> </w:t>
      </w:r>
      <w:r w:rsidRPr="00AC363E">
        <w:rPr>
          <w:bCs/>
        </w:rPr>
        <w:t>seperti</w:t>
      </w:r>
      <w:r w:rsidRPr="00AC363E">
        <w:rPr>
          <w:bCs/>
          <w:spacing w:val="22"/>
        </w:rPr>
        <w:t xml:space="preserve"> </w:t>
      </w:r>
      <w:r w:rsidRPr="00AC363E">
        <w:rPr>
          <w:bCs/>
        </w:rPr>
        <w:t>:</w:t>
      </w:r>
    </w:p>
    <w:p w:rsidR="00405434" w:rsidRPr="00AC363E" w:rsidRDefault="00845063">
      <w:pPr>
        <w:tabs>
          <w:tab w:val="left" w:pos="2810"/>
        </w:tabs>
        <w:spacing w:line="360" w:lineRule="auto"/>
        <w:ind w:left="588"/>
        <w:rPr>
          <w:rFonts w:ascii="Times New Roman" w:hAnsi="Times New Roman" w:cs="Times New Roman"/>
          <w:bCs/>
          <w:sz w:val="24"/>
        </w:rPr>
      </w:pPr>
      <w:r w:rsidRPr="00AC363E">
        <w:rPr>
          <w:rFonts w:ascii="Times New Roman" w:hAnsi="Times New Roman" w:cs="Times New Roman"/>
          <w:bCs/>
          <w:i/>
          <w:sz w:val="24"/>
        </w:rPr>
        <w:t>Likehood</w:t>
      </w:r>
      <w:r w:rsidRPr="00AC363E">
        <w:rPr>
          <w:rFonts w:ascii="Times New Roman" w:hAnsi="Times New Roman" w:cs="Times New Roman"/>
          <w:bCs/>
          <w:i/>
          <w:spacing w:val="-1"/>
          <w:sz w:val="24"/>
        </w:rPr>
        <w:t xml:space="preserve"> </w:t>
      </w:r>
      <w:r w:rsidRPr="00AC363E">
        <w:rPr>
          <w:rFonts w:ascii="Times New Roman" w:hAnsi="Times New Roman" w:cs="Times New Roman"/>
          <w:bCs/>
          <w:sz w:val="24"/>
        </w:rPr>
        <w:t>Ya</w:t>
      </w:r>
      <w:r w:rsidRPr="00AC363E">
        <w:rPr>
          <w:rFonts w:ascii="Times New Roman" w:hAnsi="Times New Roman" w:cs="Times New Roman"/>
          <w:bCs/>
          <w:sz w:val="24"/>
        </w:rPr>
        <w:tab/>
        <w:t>=</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1/1</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x</w:t>
      </w:r>
      <w:r w:rsidRPr="00AC363E">
        <w:rPr>
          <w:rFonts w:ascii="Times New Roman" w:hAnsi="Times New Roman" w:cs="Times New Roman"/>
          <w:bCs/>
          <w:spacing w:val="-3"/>
          <w:sz w:val="24"/>
        </w:rPr>
        <w:t xml:space="preserve"> </w:t>
      </w:r>
      <w:r w:rsidRPr="00AC363E">
        <w:rPr>
          <w:rFonts w:ascii="Times New Roman" w:hAnsi="Times New Roman" w:cs="Times New Roman"/>
          <w:bCs/>
          <w:sz w:val="24"/>
        </w:rPr>
        <w:t>1/1</w:t>
      </w:r>
      <w:r w:rsidRPr="00AC363E">
        <w:rPr>
          <w:rFonts w:ascii="Times New Roman" w:hAnsi="Times New Roman" w:cs="Times New Roman"/>
          <w:bCs/>
          <w:spacing w:val="69"/>
          <w:sz w:val="24"/>
        </w:rPr>
        <w:t xml:space="preserve"> </w:t>
      </w:r>
      <w:r w:rsidRPr="00AC363E">
        <w:rPr>
          <w:rFonts w:ascii="Times New Roman" w:hAnsi="Times New Roman" w:cs="Times New Roman"/>
          <w:bCs/>
          <w:sz w:val="24"/>
        </w:rPr>
        <w:t>=</w:t>
      </w:r>
      <w:r w:rsidRPr="00AC363E">
        <w:rPr>
          <w:rFonts w:ascii="Times New Roman" w:hAnsi="Times New Roman" w:cs="Times New Roman"/>
          <w:bCs/>
          <w:spacing w:val="-3"/>
          <w:sz w:val="24"/>
        </w:rPr>
        <w:t xml:space="preserve"> </w:t>
      </w:r>
      <w:r w:rsidRPr="00AC363E">
        <w:rPr>
          <w:rFonts w:ascii="Times New Roman" w:hAnsi="Times New Roman" w:cs="Times New Roman"/>
          <w:bCs/>
          <w:sz w:val="24"/>
        </w:rPr>
        <w:t>1</w:t>
      </w:r>
    </w:p>
    <w:p w:rsidR="00405434" w:rsidRPr="00AC363E" w:rsidRDefault="00405434">
      <w:pPr>
        <w:pStyle w:val="BodyText"/>
        <w:spacing w:before="3" w:line="360" w:lineRule="auto"/>
        <w:rPr>
          <w:bCs/>
        </w:rPr>
      </w:pPr>
    </w:p>
    <w:p w:rsidR="00405434" w:rsidRPr="00AC363E" w:rsidRDefault="00845063">
      <w:pPr>
        <w:tabs>
          <w:tab w:val="left" w:pos="2810"/>
        </w:tabs>
        <w:spacing w:line="360" w:lineRule="auto"/>
        <w:ind w:left="588"/>
        <w:rPr>
          <w:rFonts w:ascii="Times New Roman" w:hAnsi="Times New Roman" w:cs="Times New Roman"/>
          <w:bCs/>
          <w:sz w:val="24"/>
        </w:rPr>
      </w:pPr>
      <w:r w:rsidRPr="00AC363E">
        <w:rPr>
          <w:rFonts w:ascii="Times New Roman" w:hAnsi="Times New Roman" w:cs="Times New Roman"/>
          <w:bCs/>
          <w:i/>
          <w:sz w:val="24"/>
        </w:rPr>
        <w:t>Likehood</w:t>
      </w:r>
      <w:r w:rsidRPr="00AC363E">
        <w:rPr>
          <w:rFonts w:ascii="Times New Roman" w:hAnsi="Times New Roman" w:cs="Times New Roman"/>
          <w:bCs/>
          <w:sz w:val="24"/>
        </w:rPr>
        <w:t>Tidak</w:t>
      </w:r>
      <w:r w:rsidRPr="00AC363E">
        <w:rPr>
          <w:rFonts w:ascii="Times New Roman" w:hAnsi="Times New Roman" w:cs="Times New Roman"/>
          <w:bCs/>
          <w:sz w:val="24"/>
        </w:rPr>
        <w:tab/>
        <w:t>=</w:t>
      </w:r>
      <w:r w:rsidRPr="00AC363E">
        <w:rPr>
          <w:rFonts w:ascii="Times New Roman" w:hAnsi="Times New Roman" w:cs="Times New Roman"/>
          <w:bCs/>
          <w:spacing w:val="-3"/>
          <w:sz w:val="24"/>
        </w:rPr>
        <w:t xml:space="preserve"> </w:t>
      </w:r>
      <w:r w:rsidRPr="00AC363E">
        <w:rPr>
          <w:rFonts w:ascii="Times New Roman" w:hAnsi="Times New Roman" w:cs="Times New Roman"/>
          <w:bCs/>
          <w:sz w:val="24"/>
        </w:rPr>
        <w:t>0/1</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x</w:t>
      </w:r>
      <w:r w:rsidRPr="00AC363E">
        <w:rPr>
          <w:rFonts w:ascii="Times New Roman" w:hAnsi="Times New Roman" w:cs="Times New Roman"/>
          <w:bCs/>
          <w:spacing w:val="-4"/>
          <w:sz w:val="24"/>
        </w:rPr>
        <w:t xml:space="preserve"> </w:t>
      </w:r>
      <w:r w:rsidRPr="00AC363E">
        <w:rPr>
          <w:rFonts w:ascii="Times New Roman" w:hAnsi="Times New Roman" w:cs="Times New Roman"/>
          <w:bCs/>
          <w:sz w:val="24"/>
        </w:rPr>
        <w:t>0/1</w:t>
      </w:r>
      <w:r w:rsidRPr="00AC363E">
        <w:rPr>
          <w:rFonts w:ascii="Times New Roman" w:hAnsi="Times New Roman" w:cs="Times New Roman"/>
          <w:bCs/>
          <w:spacing w:val="69"/>
          <w:sz w:val="24"/>
        </w:rPr>
        <w:t xml:space="preserve"> </w:t>
      </w:r>
      <w:r w:rsidRPr="00AC363E">
        <w:rPr>
          <w:rFonts w:ascii="Times New Roman" w:hAnsi="Times New Roman" w:cs="Times New Roman"/>
          <w:bCs/>
          <w:sz w:val="24"/>
        </w:rPr>
        <w:t>=</w:t>
      </w:r>
      <w:r w:rsidRPr="00AC363E">
        <w:rPr>
          <w:rFonts w:ascii="Times New Roman" w:hAnsi="Times New Roman" w:cs="Times New Roman"/>
          <w:bCs/>
          <w:spacing w:val="-2"/>
          <w:sz w:val="24"/>
        </w:rPr>
        <w:t xml:space="preserve"> </w:t>
      </w:r>
      <w:r w:rsidRPr="00AC363E">
        <w:rPr>
          <w:rFonts w:ascii="Times New Roman" w:hAnsi="Times New Roman" w:cs="Times New Roman"/>
          <w:bCs/>
          <w:sz w:val="24"/>
        </w:rPr>
        <w:t>0</w:t>
      </w:r>
    </w:p>
    <w:p w:rsidR="00405434" w:rsidRPr="00AC363E" w:rsidRDefault="00405434">
      <w:pPr>
        <w:spacing w:before="1" w:after="12" w:line="360" w:lineRule="auto"/>
        <w:ind w:left="588" w:right="113" w:firstLine="721"/>
        <w:jc w:val="both"/>
        <w:rPr>
          <w:rFonts w:ascii="Times New Roman" w:hAnsi="Times New Roman" w:cs="Times New Roman"/>
          <w:bCs/>
          <w:spacing w:val="-3"/>
          <w:sz w:val="24"/>
        </w:rPr>
      </w:pPr>
    </w:p>
    <w:p w:rsidR="00405434" w:rsidRPr="00AC363E" w:rsidRDefault="00845063">
      <w:pPr>
        <w:spacing w:before="1" w:after="12" w:line="360" w:lineRule="auto"/>
        <w:ind w:left="588" w:right="113" w:firstLine="721"/>
        <w:jc w:val="both"/>
        <w:rPr>
          <w:rFonts w:ascii="Times New Roman" w:hAnsi="Times New Roman" w:cs="Times New Roman"/>
          <w:bCs/>
          <w:sz w:val="24"/>
        </w:rPr>
      </w:pPr>
      <w:r w:rsidRPr="00AC363E">
        <w:rPr>
          <w:rFonts w:ascii="Times New Roman" w:hAnsi="Times New Roman" w:cs="Times New Roman"/>
          <w:bCs/>
          <w:spacing w:val="-3"/>
          <w:sz w:val="24"/>
        </w:rPr>
        <w:t xml:space="preserve">Menghitung nilai </w:t>
      </w:r>
      <w:r w:rsidRPr="00AC363E">
        <w:rPr>
          <w:rFonts w:ascii="Times New Roman" w:hAnsi="Times New Roman" w:cs="Times New Roman"/>
          <w:bCs/>
          <w:i/>
          <w:spacing w:val="-3"/>
          <w:sz w:val="24"/>
        </w:rPr>
        <w:t xml:space="preserve">probabilitas </w:t>
      </w:r>
      <w:r w:rsidRPr="00AC363E">
        <w:rPr>
          <w:rFonts w:ascii="Times New Roman" w:hAnsi="Times New Roman" w:cs="Times New Roman"/>
          <w:bCs/>
          <w:spacing w:val="-2"/>
          <w:sz w:val="24"/>
        </w:rPr>
        <w:t>dilakukan dengan menghitung nilai dengan</w:t>
      </w:r>
      <w:r w:rsidRPr="00AC363E">
        <w:rPr>
          <w:rFonts w:ascii="Times New Roman" w:hAnsi="Times New Roman" w:cs="Times New Roman"/>
          <w:bCs/>
          <w:spacing w:val="-1"/>
          <w:sz w:val="24"/>
        </w:rPr>
        <w:t xml:space="preserve"> </w:t>
      </w:r>
      <w:r w:rsidRPr="00AC363E">
        <w:rPr>
          <w:rFonts w:ascii="Times New Roman" w:hAnsi="Times New Roman" w:cs="Times New Roman"/>
          <w:bCs/>
          <w:spacing w:val="-2"/>
          <w:sz w:val="24"/>
        </w:rPr>
        <w:t xml:space="preserve">melakukan normalisasi terhadap </w:t>
      </w:r>
      <w:r w:rsidRPr="00AC363E">
        <w:rPr>
          <w:rFonts w:ascii="Times New Roman" w:hAnsi="Times New Roman" w:cs="Times New Roman"/>
          <w:bCs/>
          <w:i/>
          <w:spacing w:val="-2"/>
          <w:sz w:val="24"/>
        </w:rPr>
        <w:t xml:space="preserve">likehood </w:t>
      </w:r>
      <w:r w:rsidRPr="00AC363E">
        <w:rPr>
          <w:rFonts w:ascii="Times New Roman" w:hAnsi="Times New Roman" w:cs="Times New Roman"/>
          <w:bCs/>
          <w:spacing w:val="-2"/>
          <w:sz w:val="24"/>
        </w:rPr>
        <w:t>tersebut sehingga jumlah</w:t>
      </w:r>
      <w:r w:rsidRPr="00AC363E">
        <w:rPr>
          <w:rFonts w:ascii="Times New Roman" w:hAnsi="Times New Roman" w:cs="Times New Roman"/>
          <w:bCs/>
          <w:spacing w:val="-1"/>
          <w:sz w:val="24"/>
        </w:rPr>
        <w:t xml:space="preserve"> yang di peroleh</w:t>
      </w:r>
      <w:r w:rsidRPr="00AC363E">
        <w:rPr>
          <w:rFonts w:ascii="Times New Roman" w:hAnsi="Times New Roman" w:cs="Times New Roman"/>
          <w:bCs/>
          <w:spacing w:val="-57"/>
          <w:sz w:val="24"/>
        </w:rPr>
        <w:t xml:space="preserve"> </w:t>
      </w:r>
      <w:r w:rsidRPr="00AC363E">
        <w:rPr>
          <w:rFonts w:ascii="Times New Roman" w:hAnsi="Times New Roman" w:cs="Times New Roman"/>
          <w:bCs/>
          <w:sz w:val="24"/>
        </w:rPr>
        <w:t>1</w:t>
      </w:r>
      <w:r w:rsidRPr="00AC363E">
        <w:rPr>
          <w:rFonts w:ascii="Times New Roman" w:hAnsi="Times New Roman" w:cs="Times New Roman"/>
          <w:bCs/>
          <w:spacing w:val="29"/>
          <w:sz w:val="24"/>
        </w:rPr>
        <w:t xml:space="preserve"> </w:t>
      </w:r>
      <w:r w:rsidRPr="00AC363E">
        <w:rPr>
          <w:rFonts w:ascii="Times New Roman" w:hAnsi="Times New Roman" w:cs="Times New Roman"/>
          <w:bCs/>
          <w:sz w:val="24"/>
        </w:rPr>
        <w:t>nilai</w:t>
      </w:r>
      <w:r w:rsidRPr="00AC363E">
        <w:rPr>
          <w:rFonts w:ascii="Times New Roman" w:hAnsi="Times New Roman" w:cs="Times New Roman"/>
          <w:bCs/>
          <w:spacing w:val="26"/>
          <w:sz w:val="24"/>
        </w:rPr>
        <w:t xml:space="preserve"> </w:t>
      </w:r>
      <w:r w:rsidRPr="00AC363E">
        <w:rPr>
          <w:rFonts w:ascii="Times New Roman" w:hAnsi="Times New Roman" w:cs="Times New Roman"/>
          <w:bCs/>
          <w:i/>
          <w:sz w:val="24"/>
        </w:rPr>
        <w:t>likehood</w:t>
      </w:r>
      <w:r w:rsidRPr="00AC363E">
        <w:rPr>
          <w:rFonts w:ascii="Times New Roman" w:hAnsi="Times New Roman" w:cs="Times New Roman"/>
          <w:bCs/>
          <w:i/>
          <w:spacing w:val="42"/>
          <w:sz w:val="24"/>
        </w:rPr>
        <w:t xml:space="preserve"> </w:t>
      </w:r>
      <w:r w:rsidRPr="00AC363E">
        <w:rPr>
          <w:rFonts w:ascii="Times New Roman" w:hAnsi="Times New Roman" w:cs="Times New Roman"/>
          <w:bCs/>
          <w:sz w:val="24"/>
        </w:rPr>
        <w:t>ya</w:t>
      </w:r>
      <w:r w:rsidRPr="00AC363E">
        <w:rPr>
          <w:rFonts w:ascii="Times New Roman" w:hAnsi="Times New Roman" w:cs="Times New Roman"/>
          <w:bCs/>
          <w:spacing w:val="29"/>
          <w:sz w:val="24"/>
        </w:rPr>
        <w:t xml:space="preserve"> </w:t>
      </w:r>
      <w:r w:rsidRPr="00AC363E">
        <w:rPr>
          <w:rFonts w:ascii="Times New Roman" w:hAnsi="Times New Roman" w:cs="Times New Roman"/>
          <w:bCs/>
          <w:sz w:val="24"/>
        </w:rPr>
        <w:t>dan</w:t>
      </w:r>
      <w:r w:rsidRPr="00AC363E">
        <w:rPr>
          <w:rFonts w:ascii="Times New Roman" w:hAnsi="Times New Roman" w:cs="Times New Roman"/>
          <w:bCs/>
          <w:spacing w:val="29"/>
          <w:sz w:val="24"/>
        </w:rPr>
        <w:t xml:space="preserve"> </w:t>
      </w:r>
      <w:r w:rsidRPr="00AC363E">
        <w:rPr>
          <w:rFonts w:ascii="Times New Roman" w:hAnsi="Times New Roman" w:cs="Times New Roman"/>
          <w:bCs/>
          <w:sz w:val="24"/>
        </w:rPr>
        <w:t>0</w:t>
      </w:r>
      <w:r w:rsidRPr="00AC363E">
        <w:rPr>
          <w:rFonts w:ascii="Times New Roman" w:hAnsi="Times New Roman" w:cs="Times New Roman"/>
          <w:bCs/>
          <w:spacing w:val="43"/>
          <w:sz w:val="24"/>
        </w:rPr>
        <w:t xml:space="preserve"> </w:t>
      </w:r>
      <w:r w:rsidRPr="00AC363E">
        <w:rPr>
          <w:rFonts w:ascii="Times New Roman" w:hAnsi="Times New Roman" w:cs="Times New Roman"/>
          <w:bCs/>
          <w:i/>
          <w:sz w:val="24"/>
        </w:rPr>
        <w:t>likehood</w:t>
      </w:r>
      <w:r w:rsidRPr="00AC363E">
        <w:rPr>
          <w:rFonts w:ascii="Times New Roman" w:hAnsi="Times New Roman" w:cs="Times New Roman"/>
          <w:bCs/>
          <w:i/>
          <w:spacing w:val="31"/>
          <w:sz w:val="24"/>
        </w:rPr>
        <w:t xml:space="preserve"> </w:t>
      </w:r>
      <w:r w:rsidRPr="00AC363E">
        <w:rPr>
          <w:rFonts w:ascii="Times New Roman" w:hAnsi="Times New Roman" w:cs="Times New Roman"/>
          <w:bCs/>
          <w:sz w:val="24"/>
        </w:rPr>
        <w:t>tidak,</w:t>
      </w:r>
      <w:r w:rsidRPr="00AC363E">
        <w:rPr>
          <w:rFonts w:ascii="Times New Roman" w:hAnsi="Times New Roman" w:cs="Times New Roman"/>
          <w:bCs/>
          <w:spacing w:val="41"/>
          <w:sz w:val="24"/>
        </w:rPr>
        <w:t xml:space="preserve"> </w:t>
      </w:r>
      <w:r w:rsidRPr="00AC363E">
        <w:rPr>
          <w:rFonts w:ascii="Times New Roman" w:hAnsi="Times New Roman" w:cs="Times New Roman"/>
          <w:bCs/>
          <w:sz w:val="24"/>
        </w:rPr>
        <w:t>cara</w:t>
      </w:r>
      <w:r w:rsidRPr="00AC363E">
        <w:rPr>
          <w:rFonts w:ascii="Times New Roman" w:hAnsi="Times New Roman" w:cs="Times New Roman"/>
          <w:bCs/>
          <w:spacing w:val="40"/>
          <w:sz w:val="24"/>
        </w:rPr>
        <w:t xml:space="preserve"> </w:t>
      </w:r>
      <w:r w:rsidRPr="00AC363E">
        <w:rPr>
          <w:rFonts w:ascii="Times New Roman" w:hAnsi="Times New Roman" w:cs="Times New Roman"/>
          <w:bCs/>
          <w:sz w:val="24"/>
        </w:rPr>
        <w:t>menghitung</w:t>
      </w:r>
      <w:r w:rsidRPr="00AC363E">
        <w:rPr>
          <w:rFonts w:ascii="Times New Roman" w:hAnsi="Times New Roman" w:cs="Times New Roman"/>
          <w:bCs/>
          <w:spacing w:val="18"/>
          <w:sz w:val="24"/>
        </w:rPr>
        <w:t xml:space="preserve"> </w:t>
      </w:r>
      <w:r w:rsidRPr="00AC363E">
        <w:rPr>
          <w:rFonts w:ascii="Times New Roman" w:hAnsi="Times New Roman" w:cs="Times New Roman"/>
          <w:bCs/>
          <w:sz w:val="24"/>
        </w:rPr>
        <w:t>nilai</w:t>
      </w:r>
      <w:r w:rsidRPr="00AC363E">
        <w:rPr>
          <w:rFonts w:ascii="Times New Roman" w:hAnsi="Times New Roman" w:cs="Times New Roman"/>
          <w:bCs/>
          <w:spacing w:val="29"/>
          <w:sz w:val="24"/>
        </w:rPr>
        <w:t xml:space="preserve"> </w:t>
      </w:r>
      <w:r w:rsidRPr="00AC363E">
        <w:rPr>
          <w:rFonts w:ascii="Times New Roman" w:hAnsi="Times New Roman" w:cs="Times New Roman"/>
          <w:bCs/>
          <w:i/>
          <w:sz w:val="24"/>
        </w:rPr>
        <w:t>probabilitas</w:t>
      </w:r>
      <w:r w:rsidRPr="00AC363E">
        <w:rPr>
          <w:rFonts w:ascii="Times New Roman" w:hAnsi="Times New Roman" w:cs="Times New Roman"/>
          <w:bCs/>
          <w:i/>
          <w:spacing w:val="40"/>
          <w:sz w:val="24"/>
        </w:rPr>
        <w:t xml:space="preserve"> </w:t>
      </w:r>
      <w:r w:rsidRPr="00AC363E">
        <w:rPr>
          <w:rFonts w:ascii="Times New Roman" w:hAnsi="Times New Roman" w:cs="Times New Roman"/>
          <w:bCs/>
          <w:sz w:val="24"/>
        </w:rPr>
        <w:t>ini</w:t>
      </w:r>
    </w:p>
    <w:tbl>
      <w:tblPr>
        <w:tblW w:w="0" w:type="auto"/>
        <w:tblInd w:w="545" w:type="dxa"/>
        <w:tblLayout w:type="fixed"/>
        <w:tblCellMar>
          <w:left w:w="0" w:type="dxa"/>
          <w:right w:w="0" w:type="dxa"/>
        </w:tblCellMar>
        <w:tblLook w:val="04A0" w:firstRow="1" w:lastRow="0" w:firstColumn="1" w:lastColumn="0" w:noHBand="0" w:noVBand="1"/>
      </w:tblPr>
      <w:tblGrid>
        <w:gridCol w:w="1874"/>
        <w:gridCol w:w="443"/>
        <w:gridCol w:w="1081"/>
      </w:tblGrid>
      <w:tr w:rsidR="00405434" w:rsidRPr="00AC363E">
        <w:trPr>
          <w:trHeight w:val="883"/>
        </w:trPr>
        <w:tc>
          <w:tcPr>
            <w:tcW w:w="1874" w:type="dxa"/>
          </w:tcPr>
          <w:p w:rsidR="00405434" w:rsidRPr="00AC363E" w:rsidRDefault="00845063">
            <w:pPr>
              <w:pStyle w:val="TableParagraph"/>
              <w:spacing w:line="360" w:lineRule="auto"/>
              <w:ind w:left="50"/>
              <w:rPr>
                <w:bCs/>
                <w:sz w:val="24"/>
              </w:rPr>
            </w:pPr>
            <w:r w:rsidRPr="00AC363E">
              <w:rPr>
                <w:bCs/>
                <w:sz w:val="24"/>
              </w:rPr>
              <w:t>adalah</w:t>
            </w:r>
            <w:r w:rsidRPr="00AC363E">
              <w:rPr>
                <w:bCs/>
                <w:spacing w:val="14"/>
                <w:sz w:val="24"/>
              </w:rPr>
              <w:t xml:space="preserve"> </w:t>
            </w:r>
            <w:r w:rsidRPr="00AC363E">
              <w:rPr>
                <w:bCs/>
                <w:sz w:val="24"/>
              </w:rPr>
              <w:t>:</w:t>
            </w:r>
          </w:p>
          <w:p w:rsidR="00405434" w:rsidRPr="00AC363E" w:rsidRDefault="00405434">
            <w:pPr>
              <w:pStyle w:val="TableParagraph"/>
              <w:spacing w:before="3" w:line="360" w:lineRule="auto"/>
              <w:rPr>
                <w:bCs/>
                <w:sz w:val="24"/>
              </w:rPr>
            </w:pPr>
          </w:p>
          <w:p w:rsidR="00405434" w:rsidRPr="00AC363E" w:rsidRDefault="00845063">
            <w:pPr>
              <w:pStyle w:val="TableParagraph"/>
              <w:spacing w:line="360" w:lineRule="auto"/>
              <w:ind w:left="50"/>
              <w:rPr>
                <w:bCs/>
                <w:sz w:val="24"/>
              </w:rPr>
            </w:pPr>
            <w:r w:rsidRPr="00AC363E">
              <w:rPr>
                <w:bCs/>
                <w:i/>
                <w:sz w:val="24"/>
              </w:rPr>
              <w:t>Probabilitas</w:t>
            </w:r>
            <w:r w:rsidRPr="00AC363E">
              <w:rPr>
                <w:bCs/>
                <w:i/>
                <w:spacing w:val="1"/>
                <w:sz w:val="24"/>
              </w:rPr>
              <w:t xml:space="preserve"> </w:t>
            </w:r>
            <w:r w:rsidRPr="00AC363E">
              <w:rPr>
                <w:bCs/>
                <w:sz w:val="24"/>
              </w:rPr>
              <w:t>Ya</w:t>
            </w:r>
          </w:p>
        </w:tc>
        <w:tc>
          <w:tcPr>
            <w:tcW w:w="443" w:type="dxa"/>
          </w:tcPr>
          <w:p w:rsidR="00405434" w:rsidRPr="00AC363E" w:rsidRDefault="00405434">
            <w:pPr>
              <w:pStyle w:val="TableParagraph"/>
              <w:spacing w:line="360" w:lineRule="auto"/>
              <w:rPr>
                <w:bCs/>
                <w:sz w:val="26"/>
              </w:rPr>
            </w:pPr>
          </w:p>
          <w:p w:rsidR="00405434" w:rsidRPr="00AC363E" w:rsidRDefault="00405434">
            <w:pPr>
              <w:pStyle w:val="TableParagraph"/>
              <w:spacing w:before="4" w:line="360" w:lineRule="auto"/>
              <w:rPr>
                <w:bCs/>
                <w:sz w:val="21"/>
              </w:rPr>
            </w:pPr>
          </w:p>
          <w:p w:rsidR="00405434" w:rsidRPr="00AC363E" w:rsidRDefault="00845063">
            <w:pPr>
              <w:pStyle w:val="TableParagraph"/>
              <w:spacing w:line="360" w:lineRule="auto"/>
              <w:ind w:right="141"/>
              <w:jc w:val="center"/>
              <w:rPr>
                <w:bCs/>
                <w:sz w:val="24"/>
              </w:rPr>
            </w:pPr>
            <w:r w:rsidRPr="00AC363E">
              <w:rPr>
                <w:bCs/>
                <w:sz w:val="24"/>
              </w:rPr>
              <w:t>=</w:t>
            </w:r>
          </w:p>
        </w:tc>
        <w:tc>
          <w:tcPr>
            <w:tcW w:w="1081" w:type="dxa"/>
            <w:tcBorders>
              <w:bottom w:val="single" w:sz="8" w:space="0" w:color="000000"/>
            </w:tcBorders>
          </w:tcPr>
          <w:p w:rsidR="00405434" w:rsidRPr="00AC363E" w:rsidRDefault="00405434">
            <w:pPr>
              <w:pStyle w:val="TableParagraph"/>
              <w:spacing w:line="360" w:lineRule="auto"/>
              <w:rPr>
                <w:bCs/>
                <w:sz w:val="26"/>
              </w:rPr>
            </w:pPr>
          </w:p>
          <w:p w:rsidR="00405434" w:rsidRPr="00AC363E" w:rsidRDefault="00405434">
            <w:pPr>
              <w:pStyle w:val="TableParagraph"/>
              <w:spacing w:before="4" w:line="360" w:lineRule="auto"/>
              <w:rPr>
                <w:bCs/>
                <w:sz w:val="21"/>
              </w:rPr>
            </w:pPr>
          </w:p>
          <w:p w:rsidR="00405434" w:rsidRPr="00AC363E" w:rsidRDefault="00845063">
            <w:pPr>
              <w:pStyle w:val="TableParagraph"/>
              <w:spacing w:line="360" w:lineRule="auto"/>
              <w:ind w:left="614"/>
              <w:rPr>
                <w:bCs/>
                <w:sz w:val="24"/>
              </w:rPr>
            </w:pPr>
            <w:r w:rsidRPr="00AC363E">
              <w:rPr>
                <w:bCs/>
                <w:sz w:val="24"/>
              </w:rPr>
              <w:t>1</w:t>
            </w:r>
          </w:p>
        </w:tc>
      </w:tr>
      <w:tr w:rsidR="00405434" w:rsidRPr="00AC363E">
        <w:trPr>
          <w:trHeight w:val="1158"/>
        </w:trPr>
        <w:tc>
          <w:tcPr>
            <w:tcW w:w="1874" w:type="dxa"/>
          </w:tcPr>
          <w:p w:rsidR="00405434" w:rsidRPr="00AC363E" w:rsidRDefault="00405434">
            <w:pPr>
              <w:pStyle w:val="TableParagraph"/>
              <w:spacing w:line="360" w:lineRule="auto"/>
              <w:rPr>
                <w:bCs/>
                <w:sz w:val="24"/>
              </w:rPr>
            </w:pPr>
          </w:p>
        </w:tc>
        <w:tc>
          <w:tcPr>
            <w:tcW w:w="443" w:type="dxa"/>
          </w:tcPr>
          <w:p w:rsidR="00405434" w:rsidRPr="00AC363E" w:rsidRDefault="00405434">
            <w:pPr>
              <w:pStyle w:val="TableParagraph"/>
              <w:spacing w:line="360" w:lineRule="auto"/>
              <w:rPr>
                <w:bCs/>
                <w:sz w:val="26"/>
              </w:rPr>
            </w:pPr>
          </w:p>
          <w:p w:rsidR="00405434" w:rsidRPr="00AC363E" w:rsidRDefault="00405434">
            <w:pPr>
              <w:pStyle w:val="TableParagraph"/>
              <w:spacing w:before="1" w:line="360" w:lineRule="auto"/>
              <w:rPr>
                <w:bCs/>
                <w:sz w:val="38"/>
              </w:rPr>
            </w:pPr>
          </w:p>
          <w:p w:rsidR="00405434" w:rsidRPr="00AC363E" w:rsidRDefault="00845063">
            <w:pPr>
              <w:pStyle w:val="TableParagraph"/>
              <w:spacing w:line="360" w:lineRule="auto"/>
              <w:ind w:left="19" w:right="67"/>
              <w:jc w:val="center"/>
              <w:rPr>
                <w:bCs/>
                <w:sz w:val="24"/>
              </w:rPr>
            </w:pPr>
            <w:r w:rsidRPr="00AC363E">
              <w:rPr>
                <w:bCs/>
                <w:sz w:val="24"/>
              </w:rPr>
              <w:t>= 1</w:t>
            </w:r>
          </w:p>
        </w:tc>
        <w:tc>
          <w:tcPr>
            <w:tcW w:w="1081" w:type="dxa"/>
            <w:tcBorders>
              <w:top w:val="single" w:sz="8" w:space="0" w:color="000000"/>
            </w:tcBorders>
          </w:tcPr>
          <w:p w:rsidR="00405434" w:rsidRPr="00AC363E" w:rsidRDefault="00845063">
            <w:pPr>
              <w:pStyle w:val="TableParagraph"/>
              <w:spacing w:before="182" w:line="360" w:lineRule="auto"/>
              <w:ind w:left="255"/>
              <w:rPr>
                <w:bCs/>
                <w:sz w:val="24"/>
              </w:rPr>
            </w:pPr>
            <w:r w:rsidRPr="00AC363E">
              <w:rPr>
                <w:bCs/>
                <w:sz w:val="24"/>
              </w:rPr>
              <w:t xml:space="preserve">1 </w:t>
            </w:r>
            <w:r w:rsidRPr="00AC363E">
              <w:rPr>
                <w:bCs/>
                <w:spacing w:val="60"/>
                <w:sz w:val="24"/>
              </w:rPr>
              <w:t xml:space="preserve"> </w:t>
            </w:r>
            <w:r w:rsidRPr="00AC363E">
              <w:rPr>
                <w:bCs/>
                <w:sz w:val="24"/>
              </w:rPr>
              <w:t xml:space="preserve">+ </w:t>
            </w:r>
            <w:r w:rsidRPr="00AC363E">
              <w:rPr>
                <w:bCs/>
                <w:spacing w:val="60"/>
                <w:sz w:val="24"/>
              </w:rPr>
              <w:t xml:space="preserve"> </w:t>
            </w:r>
            <w:r w:rsidRPr="00AC363E">
              <w:rPr>
                <w:bCs/>
                <w:sz w:val="24"/>
              </w:rPr>
              <w:t>0</w:t>
            </w:r>
          </w:p>
          <w:p w:rsidR="00405434" w:rsidRPr="00AC363E" w:rsidRDefault="00405434">
            <w:pPr>
              <w:pStyle w:val="TableParagraph"/>
              <w:spacing w:before="3" w:line="360" w:lineRule="auto"/>
              <w:rPr>
                <w:bCs/>
                <w:sz w:val="24"/>
              </w:rPr>
            </w:pPr>
          </w:p>
          <w:p w:rsidR="00405434" w:rsidRPr="00AC363E" w:rsidRDefault="00845063">
            <w:pPr>
              <w:pStyle w:val="TableParagraph"/>
              <w:spacing w:line="360" w:lineRule="auto"/>
              <w:ind w:left="90"/>
              <w:rPr>
                <w:bCs/>
                <w:sz w:val="24"/>
              </w:rPr>
            </w:pPr>
            <w:r w:rsidRPr="00AC363E">
              <w:rPr>
                <w:bCs/>
                <w:sz w:val="24"/>
              </w:rPr>
              <w:t>(</w:t>
            </w:r>
            <w:r w:rsidRPr="00AC363E">
              <w:rPr>
                <w:bCs/>
                <w:spacing w:val="-9"/>
                <w:sz w:val="24"/>
              </w:rPr>
              <w:t xml:space="preserve"> </w:t>
            </w:r>
            <w:r w:rsidRPr="00AC363E">
              <w:rPr>
                <w:bCs/>
                <w:sz w:val="24"/>
              </w:rPr>
              <w:t>Cerai</w:t>
            </w:r>
            <w:r w:rsidRPr="00AC363E">
              <w:rPr>
                <w:bCs/>
                <w:spacing w:val="4"/>
                <w:sz w:val="24"/>
              </w:rPr>
              <w:t xml:space="preserve"> </w:t>
            </w:r>
            <w:r w:rsidRPr="00AC363E">
              <w:rPr>
                <w:bCs/>
                <w:sz w:val="24"/>
              </w:rPr>
              <w:t>)</w:t>
            </w:r>
          </w:p>
        </w:tc>
      </w:tr>
      <w:tr w:rsidR="00405434" w:rsidRPr="00AC363E">
        <w:trPr>
          <w:trHeight w:val="443"/>
        </w:trPr>
        <w:tc>
          <w:tcPr>
            <w:tcW w:w="1874" w:type="dxa"/>
          </w:tcPr>
          <w:p w:rsidR="00405434" w:rsidRPr="00AC363E" w:rsidRDefault="00845063">
            <w:pPr>
              <w:pStyle w:val="TableParagraph"/>
              <w:spacing w:before="134" w:line="360" w:lineRule="auto"/>
              <w:ind w:left="50"/>
              <w:rPr>
                <w:bCs/>
                <w:sz w:val="24"/>
              </w:rPr>
            </w:pPr>
            <w:r w:rsidRPr="00AC363E">
              <w:rPr>
                <w:bCs/>
                <w:i/>
                <w:spacing w:val="-1"/>
                <w:sz w:val="24"/>
              </w:rPr>
              <w:t>Probabilitas</w:t>
            </w:r>
            <w:r w:rsidRPr="00AC363E">
              <w:rPr>
                <w:bCs/>
                <w:i/>
                <w:spacing w:val="-12"/>
                <w:sz w:val="24"/>
              </w:rPr>
              <w:t xml:space="preserve"> </w:t>
            </w:r>
            <w:r w:rsidRPr="00AC363E">
              <w:rPr>
                <w:bCs/>
                <w:sz w:val="24"/>
              </w:rPr>
              <w:t>Tidak</w:t>
            </w:r>
          </w:p>
        </w:tc>
        <w:tc>
          <w:tcPr>
            <w:tcW w:w="443" w:type="dxa"/>
          </w:tcPr>
          <w:p w:rsidR="00405434" w:rsidRPr="00AC363E" w:rsidRDefault="00845063">
            <w:pPr>
              <w:pStyle w:val="TableParagraph"/>
              <w:spacing w:before="134" w:line="360" w:lineRule="auto"/>
              <w:ind w:right="201"/>
              <w:jc w:val="center"/>
              <w:rPr>
                <w:bCs/>
                <w:sz w:val="24"/>
              </w:rPr>
            </w:pPr>
            <w:r w:rsidRPr="00AC363E">
              <w:rPr>
                <w:bCs/>
                <w:sz w:val="24"/>
              </w:rPr>
              <w:t>=</w:t>
            </w:r>
          </w:p>
        </w:tc>
        <w:tc>
          <w:tcPr>
            <w:tcW w:w="1081" w:type="dxa"/>
          </w:tcPr>
          <w:p w:rsidR="00405434" w:rsidRPr="00AC363E" w:rsidRDefault="00845063">
            <w:pPr>
              <w:pStyle w:val="TableParagraph"/>
              <w:spacing w:before="134" w:line="360" w:lineRule="auto"/>
              <w:ind w:left="87"/>
              <w:jc w:val="center"/>
              <w:rPr>
                <w:bCs/>
                <w:sz w:val="24"/>
              </w:rPr>
            </w:pPr>
            <w:r w:rsidRPr="00AC363E">
              <w:rPr>
                <w:bCs/>
                <w:sz w:val="24"/>
              </w:rPr>
              <w:t>0</w:t>
            </w:r>
          </w:p>
        </w:tc>
      </w:tr>
    </w:tbl>
    <w:p w:rsidR="00405434" w:rsidRPr="00AC363E" w:rsidRDefault="00845063">
      <w:pPr>
        <w:pStyle w:val="BodyText"/>
        <w:spacing w:line="360" w:lineRule="auto"/>
        <w:ind w:left="3119"/>
        <w:rPr>
          <w:bCs/>
          <w:sz w:val="2"/>
        </w:rPr>
      </w:pPr>
      <w:r w:rsidRPr="00AC363E">
        <w:rPr>
          <w:bCs/>
          <w:noProof/>
          <w:sz w:val="2"/>
          <w:lang w:val="en-US"/>
        </w:rPr>
        <mc:AlternateContent>
          <mc:Choice Requires="wpg">
            <w:drawing>
              <wp:inline distT="0" distB="0" distL="0" distR="0" wp14:anchorId="62E8B721" wp14:editId="14C64AF4">
                <wp:extent cx="447040" cy="10160"/>
                <wp:effectExtent l="8890" t="2540" r="10795" b="6350"/>
                <wp:docPr id="9" name="Group 9"/>
                <wp:cNvGraphicFramePr/>
                <a:graphic xmlns:a="http://schemas.openxmlformats.org/drawingml/2006/main">
                  <a:graphicData uri="http://schemas.microsoft.com/office/word/2010/wordprocessingGroup">
                    <wpg:wgp>
                      <wpg:cNvGrpSpPr/>
                      <wpg:grpSpPr>
                        <a:xfrm>
                          <a:off x="0" y="0"/>
                          <a:ext cx="447040" cy="10160"/>
                          <a:chOff x="0" y="0"/>
                          <a:chExt cx="704" cy="16"/>
                        </a:xfrm>
                      </wpg:grpSpPr>
                      <wps:wsp>
                        <wps:cNvPr id="10" name="Line 3"/>
                        <wps:cNvCnPr>
                          <a:cxnSpLocks noChangeShapeType="1"/>
                        </wps:cNvCnPr>
                        <wps:spPr bwMode="auto">
                          <a:xfrm>
                            <a:off x="0" y="8"/>
                            <a:ext cx="704" cy="0"/>
                          </a:xfrm>
                          <a:prstGeom prst="line">
                            <a:avLst/>
                          </a:prstGeom>
                          <a:noFill/>
                          <a:ln w="9535">
                            <a:solidFill>
                              <a:srgbClr val="000000"/>
                            </a:solidFill>
                            <a:prstDash val="solid"/>
                            <a:round/>
                          </a:ln>
                        </wps:spPr>
                        <wps:bodyPr/>
                      </wps:wsp>
                    </wpg:wgp>
                  </a:graphicData>
                </a:graphic>
              </wp:inline>
            </w:drawing>
          </mc:Choice>
          <mc:Fallback>
            <w:pict>
              <v:group w14:anchorId="5533B44E" id="Group 9" o:spid="_x0000_s1026" style="width:35.2pt;height:.8pt;mso-position-horizontal-relative:char;mso-position-vertical-relative:line" coordsize="70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">
                <v:line id="Line 3" o:spid="_x0000_s1027" style="position:absolute;visibility:visible;mso-wrap-style:square" from="0,8" to="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" strokeweight=".26486mm"/>
                <w10:anchorlock/>
              </v:group>
            </w:pict>
          </mc:Fallback>
        </mc:AlternateContent>
      </w:r>
    </w:p>
    <w:p w:rsidR="00405434" w:rsidRPr="00AC363E" w:rsidRDefault="00845063">
      <w:pPr>
        <w:pStyle w:val="BodyText"/>
        <w:spacing w:before="226" w:line="360" w:lineRule="auto"/>
        <w:ind w:right="1950"/>
        <w:jc w:val="center"/>
        <w:rPr>
          <w:bCs/>
        </w:rPr>
      </w:pPr>
      <w:r w:rsidRPr="00AC363E">
        <w:rPr>
          <w:bCs/>
        </w:rPr>
        <w:t>1</w:t>
      </w:r>
      <w:r w:rsidRPr="00AC363E">
        <w:rPr>
          <w:bCs/>
          <w:spacing w:val="1"/>
        </w:rPr>
        <w:t xml:space="preserve"> </w:t>
      </w:r>
      <w:r w:rsidRPr="00AC363E">
        <w:rPr>
          <w:bCs/>
        </w:rPr>
        <w:t>+</w:t>
      </w:r>
      <w:r w:rsidRPr="00AC363E">
        <w:rPr>
          <w:bCs/>
          <w:spacing w:val="60"/>
        </w:rPr>
        <w:t xml:space="preserve"> </w:t>
      </w:r>
      <w:r w:rsidRPr="00AC363E">
        <w:rPr>
          <w:bCs/>
        </w:rPr>
        <w:t>0</w:t>
      </w:r>
    </w:p>
    <w:p w:rsidR="00405434" w:rsidRPr="00AC363E" w:rsidRDefault="00405434">
      <w:pPr>
        <w:pStyle w:val="BodyText"/>
        <w:spacing w:before="3" w:line="360" w:lineRule="auto"/>
        <w:rPr>
          <w:bCs/>
        </w:rPr>
      </w:pPr>
    </w:p>
    <w:p w:rsidR="00405434" w:rsidRPr="00AC363E" w:rsidRDefault="00845063">
      <w:pPr>
        <w:pStyle w:val="BodyText"/>
        <w:spacing w:before="1" w:line="360" w:lineRule="auto"/>
        <w:ind w:left="663" w:right="2700"/>
        <w:jc w:val="center"/>
        <w:rPr>
          <w:bCs/>
        </w:rPr>
      </w:pPr>
      <w:r w:rsidRPr="00AC363E">
        <w:rPr>
          <w:bCs/>
        </w:rPr>
        <w:t>=</w:t>
      </w:r>
      <w:r w:rsidRPr="00AC363E">
        <w:rPr>
          <w:bCs/>
          <w:spacing w:val="-6"/>
        </w:rPr>
        <w:t xml:space="preserve"> </w:t>
      </w:r>
      <w:r w:rsidRPr="00AC363E">
        <w:rPr>
          <w:bCs/>
        </w:rPr>
        <w:t>0</w:t>
      </w:r>
      <w:r w:rsidRPr="00AC363E">
        <w:rPr>
          <w:bCs/>
          <w:spacing w:val="50"/>
        </w:rPr>
        <w:t xml:space="preserve"> </w:t>
      </w:r>
      <w:r w:rsidRPr="00AC363E">
        <w:rPr>
          <w:bCs/>
        </w:rPr>
        <w:t>(</w:t>
      </w:r>
      <w:r w:rsidRPr="00AC363E">
        <w:rPr>
          <w:bCs/>
          <w:spacing w:val="45"/>
        </w:rPr>
        <w:t xml:space="preserve"> </w:t>
      </w:r>
      <w:r w:rsidRPr="00AC363E">
        <w:rPr>
          <w:bCs/>
        </w:rPr>
        <w:t>TidakCerai</w:t>
      </w:r>
      <w:r w:rsidRPr="00AC363E">
        <w:rPr>
          <w:bCs/>
          <w:spacing w:val="28"/>
        </w:rPr>
        <w:t xml:space="preserve"> </w:t>
      </w:r>
      <w:r w:rsidRPr="00AC363E">
        <w:rPr>
          <w:bCs/>
        </w:rPr>
        <w:t>)</w:t>
      </w:r>
    </w:p>
    <w:p w:rsidR="00405434" w:rsidRPr="00AC363E" w:rsidRDefault="00405434">
      <w:pPr>
        <w:pStyle w:val="BodyText"/>
        <w:spacing w:before="11" w:line="360" w:lineRule="auto"/>
        <w:rPr>
          <w:bCs/>
          <w:sz w:val="22"/>
        </w:rPr>
      </w:pPr>
    </w:p>
    <w:p w:rsidR="00405434" w:rsidRPr="00AC363E" w:rsidRDefault="00845063">
      <w:pPr>
        <w:spacing w:line="360" w:lineRule="auto"/>
        <w:ind w:left="588"/>
        <w:rPr>
          <w:rFonts w:ascii="Times New Roman" w:hAnsi="Times New Roman" w:cs="Times New Roman"/>
          <w:bCs/>
          <w:i/>
          <w:sz w:val="24"/>
        </w:rPr>
      </w:pPr>
      <w:r w:rsidRPr="00AC363E">
        <w:rPr>
          <w:rFonts w:ascii="Times New Roman" w:hAnsi="Times New Roman" w:cs="Times New Roman"/>
          <w:bCs/>
          <w:spacing w:val="-3"/>
          <w:sz w:val="24"/>
        </w:rPr>
        <w:t>Dari</w:t>
      </w:r>
      <w:r w:rsidRPr="00AC363E">
        <w:rPr>
          <w:rFonts w:ascii="Times New Roman" w:hAnsi="Times New Roman" w:cs="Times New Roman"/>
          <w:bCs/>
          <w:spacing w:val="-12"/>
          <w:sz w:val="24"/>
        </w:rPr>
        <w:t xml:space="preserve"> </w:t>
      </w:r>
      <w:r w:rsidRPr="00AC363E">
        <w:rPr>
          <w:rFonts w:ascii="Times New Roman" w:hAnsi="Times New Roman" w:cs="Times New Roman"/>
          <w:bCs/>
          <w:spacing w:val="-3"/>
          <w:sz w:val="24"/>
        </w:rPr>
        <w:t>hasil</w:t>
      </w:r>
      <w:r w:rsidRPr="00AC363E">
        <w:rPr>
          <w:rFonts w:ascii="Times New Roman" w:hAnsi="Times New Roman" w:cs="Times New Roman"/>
          <w:bCs/>
          <w:spacing w:val="-12"/>
          <w:sz w:val="24"/>
        </w:rPr>
        <w:t xml:space="preserve"> </w:t>
      </w:r>
      <w:r w:rsidRPr="00AC363E">
        <w:rPr>
          <w:rFonts w:ascii="Times New Roman" w:hAnsi="Times New Roman" w:cs="Times New Roman"/>
          <w:bCs/>
          <w:spacing w:val="-3"/>
          <w:sz w:val="24"/>
        </w:rPr>
        <w:t>akhir</w:t>
      </w:r>
      <w:r w:rsidRPr="00AC363E">
        <w:rPr>
          <w:rFonts w:ascii="Times New Roman" w:hAnsi="Times New Roman" w:cs="Times New Roman"/>
          <w:bCs/>
          <w:spacing w:val="3"/>
          <w:sz w:val="24"/>
        </w:rPr>
        <w:t xml:space="preserve"> </w:t>
      </w:r>
      <w:r w:rsidRPr="00AC363E">
        <w:rPr>
          <w:rFonts w:ascii="Times New Roman" w:hAnsi="Times New Roman" w:cs="Times New Roman"/>
          <w:bCs/>
          <w:spacing w:val="-3"/>
          <w:sz w:val="24"/>
        </w:rPr>
        <w:t>nilai</w:t>
      </w:r>
      <w:r w:rsidRPr="00AC363E">
        <w:rPr>
          <w:rFonts w:ascii="Times New Roman" w:hAnsi="Times New Roman" w:cs="Times New Roman"/>
          <w:bCs/>
          <w:spacing w:val="6"/>
          <w:sz w:val="24"/>
        </w:rPr>
        <w:t xml:space="preserve"> </w:t>
      </w:r>
      <w:r w:rsidRPr="00AC363E">
        <w:rPr>
          <w:rFonts w:ascii="Times New Roman" w:hAnsi="Times New Roman" w:cs="Times New Roman"/>
          <w:bCs/>
          <w:i/>
          <w:spacing w:val="-3"/>
          <w:sz w:val="24"/>
        </w:rPr>
        <w:t>Probabilitas</w:t>
      </w:r>
      <w:r w:rsidRPr="00AC363E">
        <w:rPr>
          <w:rFonts w:ascii="Times New Roman" w:hAnsi="Times New Roman" w:cs="Times New Roman"/>
          <w:bCs/>
          <w:i/>
          <w:spacing w:val="6"/>
          <w:sz w:val="24"/>
        </w:rPr>
        <w:t xml:space="preserve"> </w:t>
      </w:r>
      <w:r w:rsidRPr="00AC363E">
        <w:rPr>
          <w:rFonts w:ascii="Times New Roman" w:hAnsi="Times New Roman" w:cs="Times New Roman"/>
          <w:bCs/>
          <w:spacing w:val="-3"/>
          <w:sz w:val="24"/>
        </w:rPr>
        <w:t>Ya</w:t>
      </w:r>
      <w:r w:rsidRPr="00AC363E">
        <w:rPr>
          <w:rFonts w:ascii="Times New Roman" w:hAnsi="Times New Roman" w:cs="Times New Roman"/>
          <w:bCs/>
          <w:spacing w:val="7"/>
          <w:sz w:val="24"/>
        </w:rPr>
        <w:t xml:space="preserve"> </w:t>
      </w:r>
      <w:r w:rsidRPr="00AC363E">
        <w:rPr>
          <w:rFonts w:ascii="Times New Roman" w:hAnsi="Times New Roman" w:cs="Times New Roman"/>
          <w:bCs/>
          <w:spacing w:val="-3"/>
          <w:sz w:val="24"/>
        </w:rPr>
        <w:t>1</w:t>
      </w:r>
      <w:r w:rsidRPr="00AC363E">
        <w:rPr>
          <w:rFonts w:ascii="Times New Roman" w:hAnsi="Times New Roman" w:cs="Times New Roman"/>
          <w:bCs/>
          <w:spacing w:val="7"/>
          <w:sz w:val="24"/>
        </w:rPr>
        <w:t xml:space="preserve"> </w:t>
      </w:r>
      <w:r w:rsidRPr="00AC363E">
        <w:rPr>
          <w:rFonts w:ascii="Times New Roman" w:hAnsi="Times New Roman" w:cs="Times New Roman"/>
          <w:bCs/>
          <w:spacing w:val="-3"/>
          <w:sz w:val="24"/>
        </w:rPr>
        <w:t>dan</w:t>
      </w:r>
      <w:r w:rsidRPr="00AC363E">
        <w:rPr>
          <w:rFonts w:ascii="Times New Roman" w:hAnsi="Times New Roman" w:cs="Times New Roman"/>
          <w:bCs/>
          <w:spacing w:val="9"/>
          <w:sz w:val="24"/>
        </w:rPr>
        <w:t xml:space="preserve"> </w:t>
      </w:r>
      <w:r w:rsidRPr="00AC363E">
        <w:rPr>
          <w:rFonts w:ascii="Times New Roman" w:hAnsi="Times New Roman" w:cs="Times New Roman"/>
          <w:bCs/>
          <w:i/>
          <w:spacing w:val="-3"/>
          <w:sz w:val="24"/>
        </w:rPr>
        <w:t>Probabilitas</w:t>
      </w:r>
      <w:r w:rsidRPr="00AC363E">
        <w:rPr>
          <w:rFonts w:ascii="Times New Roman" w:hAnsi="Times New Roman" w:cs="Times New Roman"/>
          <w:bCs/>
          <w:i/>
          <w:spacing w:val="6"/>
          <w:sz w:val="24"/>
        </w:rPr>
        <w:t xml:space="preserve"> </w:t>
      </w:r>
      <w:r w:rsidRPr="00AC363E">
        <w:rPr>
          <w:rFonts w:ascii="Times New Roman" w:hAnsi="Times New Roman" w:cs="Times New Roman"/>
          <w:bCs/>
          <w:spacing w:val="-2"/>
          <w:sz w:val="24"/>
        </w:rPr>
        <w:t>Tidak</w:t>
      </w:r>
      <w:r w:rsidRPr="00AC363E">
        <w:rPr>
          <w:rFonts w:ascii="Times New Roman" w:hAnsi="Times New Roman" w:cs="Times New Roman"/>
          <w:bCs/>
          <w:spacing w:val="8"/>
          <w:sz w:val="24"/>
        </w:rPr>
        <w:t xml:space="preserve"> </w:t>
      </w:r>
      <w:r w:rsidRPr="00AC363E">
        <w:rPr>
          <w:rFonts w:ascii="Times New Roman" w:hAnsi="Times New Roman" w:cs="Times New Roman"/>
          <w:bCs/>
          <w:spacing w:val="-2"/>
          <w:sz w:val="24"/>
        </w:rPr>
        <w:t>0</w:t>
      </w:r>
      <w:r w:rsidRPr="00AC363E">
        <w:rPr>
          <w:rFonts w:ascii="Times New Roman" w:hAnsi="Times New Roman" w:cs="Times New Roman"/>
          <w:bCs/>
          <w:spacing w:val="7"/>
          <w:sz w:val="24"/>
        </w:rPr>
        <w:t xml:space="preserve"> </w:t>
      </w:r>
      <w:r w:rsidRPr="00AC363E">
        <w:rPr>
          <w:rFonts w:ascii="Times New Roman" w:hAnsi="Times New Roman" w:cs="Times New Roman"/>
          <w:bCs/>
          <w:spacing w:val="-2"/>
          <w:sz w:val="24"/>
        </w:rPr>
        <w:t>maka</w:t>
      </w:r>
      <w:r w:rsidRPr="00AC363E">
        <w:rPr>
          <w:rFonts w:ascii="Times New Roman" w:hAnsi="Times New Roman" w:cs="Times New Roman"/>
          <w:bCs/>
          <w:spacing w:val="22"/>
          <w:sz w:val="24"/>
        </w:rPr>
        <w:t xml:space="preserve"> </w:t>
      </w:r>
      <w:r w:rsidRPr="00AC363E">
        <w:rPr>
          <w:rFonts w:ascii="Times New Roman" w:hAnsi="Times New Roman" w:cs="Times New Roman"/>
          <w:bCs/>
          <w:i/>
          <w:spacing w:val="-2"/>
          <w:sz w:val="24"/>
        </w:rPr>
        <w:t xml:space="preserve">Probabilitas </w:t>
      </w:r>
      <w:r w:rsidRPr="00AC363E">
        <w:rPr>
          <w:rFonts w:ascii="Times New Roman" w:hAnsi="Times New Roman" w:cs="Times New Roman"/>
          <w:bCs/>
          <w:spacing w:val="-6"/>
        </w:rPr>
        <w:t>tertinggilah</w:t>
      </w:r>
      <w:r w:rsidRPr="00AC363E">
        <w:rPr>
          <w:rFonts w:ascii="Times New Roman" w:hAnsi="Times New Roman" w:cs="Times New Roman"/>
          <w:bCs/>
          <w:spacing w:val="-1"/>
        </w:rPr>
        <w:t xml:space="preserve"> </w:t>
      </w:r>
      <w:r w:rsidRPr="00AC363E">
        <w:rPr>
          <w:rFonts w:ascii="Times New Roman" w:hAnsi="Times New Roman" w:cs="Times New Roman"/>
          <w:bCs/>
          <w:spacing w:val="-6"/>
        </w:rPr>
        <w:t>yang</w:t>
      </w:r>
      <w:r w:rsidRPr="00AC363E">
        <w:rPr>
          <w:rFonts w:ascii="Times New Roman" w:hAnsi="Times New Roman" w:cs="Times New Roman"/>
          <w:bCs/>
          <w:spacing w:val="23"/>
        </w:rPr>
        <w:t xml:space="preserve"> </w:t>
      </w:r>
      <w:r w:rsidRPr="00AC363E">
        <w:rPr>
          <w:rFonts w:ascii="Times New Roman" w:hAnsi="Times New Roman" w:cs="Times New Roman"/>
          <w:bCs/>
          <w:spacing w:val="-6"/>
        </w:rPr>
        <w:t>akan</w:t>
      </w:r>
      <w:r w:rsidRPr="00AC363E">
        <w:rPr>
          <w:rFonts w:ascii="Times New Roman" w:hAnsi="Times New Roman" w:cs="Times New Roman"/>
          <w:bCs/>
          <w:spacing w:val="-4"/>
        </w:rPr>
        <w:t xml:space="preserve"> </w:t>
      </w:r>
      <w:r w:rsidRPr="00AC363E">
        <w:rPr>
          <w:rFonts w:ascii="Times New Roman" w:hAnsi="Times New Roman" w:cs="Times New Roman"/>
          <w:bCs/>
          <w:spacing w:val="-6"/>
        </w:rPr>
        <w:t>unggul,</w:t>
      </w:r>
      <w:r w:rsidRPr="00AC363E">
        <w:rPr>
          <w:rFonts w:ascii="Times New Roman" w:hAnsi="Times New Roman" w:cs="Times New Roman"/>
          <w:bCs/>
          <w:spacing w:val="67"/>
        </w:rPr>
        <w:t xml:space="preserve"> </w:t>
      </w:r>
      <w:r w:rsidRPr="00AC363E">
        <w:rPr>
          <w:rFonts w:ascii="Times New Roman" w:hAnsi="Times New Roman" w:cs="Times New Roman"/>
          <w:bCs/>
          <w:spacing w:val="-5"/>
        </w:rPr>
        <w:t>dapat</w:t>
      </w:r>
      <w:r w:rsidRPr="00AC363E">
        <w:rPr>
          <w:rFonts w:ascii="Times New Roman" w:hAnsi="Times New Roman" w:cs="Times New Roman"/>
          <w:bCs/>
          <w:spacing w:val="-10"/>
        </w:rPr>
        <w:t xml:space="preserve"> </w:t>
      </w:r>
      <w:r w:rsidRPr="00AC363E">
        <w:rPr>
          <w:rFonts w:ascii="Times New Roman" w:hAnsi="Times New Roman" w:cs="Times New Roman"/>
          <w:bCs/>
          <w:spacing w:val="-5"/>
        </w:rPr>
        <w:t>disimpulkan</w:t>
      </w:r>
      <w:r w:rsidRPr="00AC363E">
        <w:rPr>
          <w:rFonts w:ascii="Times New Roman" w:hAnsi="Times New Roman" w:cs="Times New Roman"/>
          <w:bCs/>
          <w:spacing w:val="52"/>
        </w:rPr>
        <w:t xml:space="preserve"> </w:t>
      </w:r>
      <w:r w:rsidRPr="00AC363E">
        <w:rPr>
          <w:rFonts w:ascii="Times New Roman" w:hAnsi="Times New Roman" w:cs="Times New Roman"/>
          <w:bCs/>
          <w:spacing w:val="-5"/>
        </w:rPr>
        <w:t>Bahwa</w:t>
      </w:r>
      <w:r w:rsidRPr="00AC363E">
        <w:rPr>
          <w:rFonts w:ascii="Times New Roman" w:hAnsi="Times New Roman" w:cs="Times New Roman"/>
          <w:bCs/>
          <w:spacing w:val="37"/>
        </w:rPr>
        <w:t xml:space="preserve"> </w:t>
      </w:r>
      <w:r w:rsidRPr="00AC363E">
        <w:rPr>
          <w:rFonts w:ascii="Times New Roman" w:hAnsi="Times New Roman" w:cs="Times New Roman"/>
          <w:bCs/>
          <w:spacing w:val="-5"/>
        </w:rPr>
        <w:t>hasilnya</w:t>
      </w:r>
      <w:r w:rsidRPr="00AC363E">
        <w:rPr>
          <w:rFonts w:ascii="Times New Roman" w:hAnsi="Times New Roman" w:cs="Times New Roman"/>
          <w:bCs/>
          <w:spacing w:val="66"/>
        </w:rPr>
        <w:t xml:space="preserve"> </w:t>
      </w:r>
      <w:r w:rsidRPr="00AC363E">
        <w:rPr>
          <w:rFonts w:ascii="Times New Roman" w:hAnsi="Times New Roman" w:cs="Times New Roman"/>
          <w:bCs/>
          <w:spacing w:val="-5"/>
        </w:rPr>
        <w:t>Cerai.</w:t>
      </w:r>
    </w:p>
    <w:p w:rsidR="00405434" w:rsidRPr="00AC363E" w:rsidRDefault="00405434">
      <w:pPr>
        <w:pStyle w:val="BodyText"/>
        <w:spacing w:line="360" w:lineRule="auto"/>
        <w:rPr>
          <w:b/>
          <w:sz w:val="26"/>
        </w:rPr>
      </w:pPr>
    </w:p>
    <w:p w:rsidR="00405434" w:rsidRPr="00AC363E" w:rsidRDefault="00405434">
      <w:pPr>
        <w:pStyle w:val="BodyText"/>
        <w:spacing w:line="360" w:lineRule="auto"/>
        <w:rPr>
          <w:b/>
          <w:sz w:val="26"/>
        </w:rPr>
      </w:pPr>
    </w:p>
    <w:p w:rsidR="00405434" w:rsidRPr="00AC363E" w:rsidRDefault="00845063">
      <w:pPr>
        <w:pStyle w:val="Heading2"/>
        <w:numPr>
          <w:ilvl w:val="1"/>
          <w:numId w:val="36"/>
        </w:numPr>
        <w:spacing w:line="360" w:lineRule="auto"/>
        <w:ind w:left="426" w:hanging="426"/>
        <w:rPr>
          <w:rFonts w:ascii="Times New Roman" w:hAnsi="Times New Roman" w:cs="Times New Roman"/>
          <w:b/>
          <w:bCs/>
          <w:color w:val="auto"/>
          <w:sz w:val="24"/>
          <w:szCs w:val="24"/>
        </w:rPr>
      </w:pPr>
      <w:bookmarkStart w:id="81" w:name="_Toc153498419"/>
      <w:r w:rsidRPr="00AC363E">
        <w:rPr>
          <w:rFonts w:ascii="Times New Roman" w:hAnsi="Times New Roman" w:cs="Times New Roman"/>
          <w:b/>
          <w:bCs/>
          <w:color w:val="auto"/>
          <w:sz w:val="24"/>
          <w:szCs w:val="24"/>
        </w:rPr>
        <w:lastRenderedPageBreak/>
        <w:t>Tahap Analisis</w:t>
      </w:r>
      <w:bookmarkEnd w:id="72"/>
      <w:bookmarkEnd w:id="81"/>
    </w:p>
    <w:p w:rsidR="00405434" w:rsidRPr="00AC363E" w:rsidRDefault="00845063">
      <w:pPr>
        <w:pStyle w:val="sub"/>
        <w:numPr>
          <w:ilvl w:val="0"/>
          <w:numId w:val="0"/>
        </w:numPr>
        <w:ind w:firstLine="360"/>
        <w:contextualSpacing/>
        <w:jc w:val="both"/>
        <w:rPr>
          <w:rFonts w:ascii="Times New Roman" w:hAnsi="Times New Roman"/>
          <w:bCs/>
          <w:sz w:val="24"/>
          <w:szCs w:val="24"/>
        </w:rPr>
      </w:pPr>
      <w:r w:rsidRPr="00AC363E">
        <w:rPr>
          <w:rFonts w:ascii="Times New Roman" w:hAnsi="Times New Roman"/>
          <w:bCs/>
          <w:sz w:val="24"/>
          <w:szCs w:val="24"/>
        </w:rPr>
        <w:t>Tahap analisis adalah tahap di mana sistem informasi dianalisis untuk mengidentifikasi dan mengevaluasi masalah dan hambatan yang terjadi dalam kebutuhan yang diharapkan. Tujuannya adalah untuk mengusulkan perbaikan. Dalam tahap analisis sistem, terdapat langkah-langkah dasar yang harus dilakukan oleh analis sistem, yaitu: :</w:t>
      </w:r>
    </w:p>
    <w:p w:rsidR="00405434" w:rsidRPr="00AC363E" w:rsidRDefault="00845063">
      <w:pPr>
        <w:pStyle w:val="ListParagraph"/>
        <w:numPr>
          <w:ilvl w:val="0"/>
          <w:numId w:val="41"/>
        </w:numPr>
        <w:spacing w:after="0" w:line="360" w:lineRule="auto"/>
        <w:jc w:val="both"/>
        <w:rPr>
          <w:rFonts w:ascii="Times New Roman" w:hAnsi="Times New Roman" w:cs="Times New Roman"/>
          <w:bCs/>
          <w:sz w:val="24"/>
          <w:szCs w:val="24"/>
        </w:rPr>
      </w:pPr>
      <w:r w:rsidRPr="00AC363E">
        <w:rPr>
          <w:rFonts w:ascii="Times New Roman" w:hAnsi="Times New Roman" w:cs="Times New Roman"/>
          <w:bCs/>
          <w:i/>
          <w:sz w:val="24"/>
          <w:szCs w:val="24"/>
        </w:rPr>
        <w:t xml:space="preserve">Identify, </w:t>
      </w:r>
      <w:r w:rsidRPr="00AC363E">
        <w:rPr>
          <w:rFonts w:ascii="Times New Roman" w:hAnsi="Times New Roman" w:cs="Times New Roman"/>
          <w:bCs/>
          <w:sz w:val="24"/>
          <w:szCs w:val="24"/>
        </w:rPr>
        <w:t>yaitu mengindetifikasi masalah.</w:t>
      </w:r>
    </w:p>
    <w:p w:rsidR="00405434" w:rsidRPr="00AC363E" w:rsidRDefault="00845063">
      <w:pPr>
        <w:pStyle w:val="ListParagraph"/>
        <w:numPr>
          <w:ilvl w:val="0"/>
          <w:numId w:val="41"/>
        </w:numPr>
        <w:spacing w:after="0" w:line="360" w:lineRule="auto"/>
        <w:jc w:val="both"/>
        <w:rPr>
          <w:rFonts w:ascii="Times New Roman" w:hAnsi="Times New Roman" w:cs="Times New Roman"/>
          <w:bCs/>
          <w:sz w:val="24"/>
          <w:szCs w:val="24"/>
        </w:rPr>
      </w:pPr>
      <w:r w:rsidRPr="00AC363E">
        <w:rPr>
          <w:rFonts w:ascii="Times New Roman" w:hAnsi="Times New Roman" w:cs="Times New Roman"/>
          <w:bCs/>
          <w:i/>
          <w:sz w:val="24"/>
          <w:szCs w:val="24"/>
        </w:rPr>
        <w:t xml:space="preserve">Understand, </w:t>
      </w:r>
      <w:r w:rsidRPr="00AC363E">
        <w:rPr>
          <w:rFonts w:ascii="Times New Roman" w:hAnsi="Times New Roman" w:cs="Times New Roman"/>
          <w:bCs/>
          <w:sz w:val="24"/>
          <w:szCs w:val="24"/>
        </w:rPr>
        <w:t>yaitu menganalisa sistem.</w:t>
      </w:r>
    </w:p>
    <w:p w:rsidR="00405434" w:rsidRPr="00AC363E" w:rsidRDefault="00845063">
      <w:pPr>
        <w:pStyle w:val="ListParagraph"/>
        <w:numPr>
          <w:ilvl w:val="0"/>
          <w:numId w:val="41"/>
        </w:numPr>
        <w:spacing w:after="0" w:line="360" w:lineRule="auto"/>
        <w:jc w:val="both"/>
        <w:rPr>
          <w:rFonts w:ascii="Times New Roman" w:hAnsi="Times New Roman" w:cs="Times New Roman"/>
          <w:bCs/>
          <w:sz w:val="24"/>
          <w:szCs w:val="24"/>
        </w:rPr>
      </w:pPr>
      <w:r w:rsidRPr="00AC363E">
        <w:rPr>
          <w:rFonts w:ascii="Times New Roman" w:hAnsi="Times New Roman" w:cs="Times New Roman"/>
          <w:bCs/>
          <w:i/>
          <w:sz w:val="24"/>
          <w:szCs w:val="24"/>
        </w:rPr>
        <w:t xml:space="preserve">Report, </w:t>
      </w:r>
      <w:r w:rsidRPr="00AC363E">
        <w:rPr>
          <w:rFonts w:ascii="Times New Roman" w:hAnsi="Times New Roman" w:cs="Times New Roman"/>
          <w:bCs/>
          <w:sz w:val="24"/>
          <w:szCs w:val="24"/>
        </w:rPr>
        <w:t>yaitu membuat laporan hasil analisis.</w:t>
      </w:r>
    </w:p>
    <w:p w:rsidR="00405434" w:rsidRPr="00AC363E" w:rsidRDefault="00405434">
      <w:pPr>
        <w:spacing w:line="360" w:lineRule="auto"/>
        <w:rPr>
          <w:rFonts w:ascii="Times New Roman" w:hAnsi="Times New Roman" w:cs="Times New Roman"/>
          <w:b/>
          <w:sz w:val="24"/>
          <w:szCs w:val="24"/>
        </w:rPr>
      </w:pPr>
    </w:p>
    <w:p w:rsidR="00405434" w:rsidRPr="00AC363E" w:rsidRDefault="00845063">
      <w:pPr>
        <w:pStyle w:val="Heading2"/>
        <w:numPr>
          <w:ilvl w:val="1"/>
          <w:numId w:val="36"/>
        </w:numPr>
        <w:spacing w:line="360" w:lineRule="auto"/>
        <w:ind w:left="426" w:hanging="426"/>
        <w:jc w:val="both"/>
        <w:rPr>
          <w:rFonts w:ascii="Times New Roman" w:hAnsi="Times New Roman" w:cs="Times New Roman"/>
          <w:b/>
          <w:bCs/>
          <w:color w:val="auto"/>
          <w:sz w:val="24"/>
          <w:szCs w:val="24"/>
        </w:rPr>
      </w:pPr>
      <w:bookmarkStart w:id="82" w:name="_Toc146820794"/>
      <w:bookmarkStart w:id="83" w:name="_Toc153498420"/>
      <w:r w:rsidRPr="00AC363E">
        <w:rPr>
          <w:rFonts w:ascii="Times New Roman" w:hAnsi="Times New Roman" w:cs="Times New Roman"/>
          <w:b/>
          <w:bCs/>
          <w:color w:val="auto"/>
          <w:sz w:val="24"/>
          <w:szCs w:val="24"/>
        </w:rPr>
        <w:t>Tahap Desain</w:t>
      </w:r>
      <w:bookmarkEnd w:id="82"/>
      <w:bookmarkEnd w:id="83"/>
    </w:p>
    <w:p w:rsidR="00405434" w:rsidRPr="00AC363E" w:rsidRDefault="00845063">
      <w:pPr>
        <w:pStyle w:val="ListParagraph"/>
        <w:numPr>
          <w:ilvl w:val="0"/>
          <w:numId w:val="42"/>
        </w:numPr>
        <w:spacing w:line="360" w:lineRule="auto"/>
        <w:jc w:val="both"/>
        <w:rPr>
          <w:rFonts w:ascii="Times New Roman" w:hAnsi="Times New Roman" w:cs="Times New Roman"/>
          <w:b/>
          <w:sz w:val="24"/>
          <w:szCs w:val="24"/>
        </w:rPr>
      </w:pPr>
      <w:r w:rsidRPr="00AC363E">
        <w:rPr>
          <w:rFonts w:ascii="Times New Roman" w:hAnsi="Times New Roman" w:cs="Times New Roman"/>
          <w:b/>
          <w:sz w:val="24"/>
          <w:szCs w:val="24"/>
        </w:rPr>
        <w:t xml:space="preserve">Desain model </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 xml:space="preserve">Desain Model adalah langkah yang lebih fokus pada spesifikasi detail menggunakan komputer. Sistem yang digunakan adalah desain berbasis model, yaitu pendekatan desain sistem yang menekankan penggunaan model sistem untuk mendokumentasikan aspek teknis dan implementasi dari sebuah sistem. Pada tahap ini, kita akan mempertimbangkan bagaimana suatu sistem akan diterapkan, baik dalam teknologi maupun lingkungan implementasinya. </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 xml:space="preserve">Pada tahap ini, kita menggunakan Diagram Arus Data untuk memodelkan persyaratan bisnis logis dari suatu sistem informasi. Ayah memodelkan keputusan-keputusan teknis dan desain manusia untuk diimplementasikan sebagai bagian dari suatu sistem informasi.. </w:t>
      </w:r>
    </w:p>
    <w:p w:rsidR="00405434" w:rsidRPr="00AC363E" w:rsidRDefault="00845063">
      <w:pPr>
        <w:pStyle w:val="ListParagraph"/>
        <w:numPr>
          <w:ilvl w:val="0"/>
          <w:numId w:val="42"/>
        </w:numPr>
        <w:spacing w:line="360" w:lineRule="auto"/>
        <w:jc w:val="both"/>
        <w:rPr>
          <w:rFonts w:ascii="Times New Roman" w:hAnsi="Times New Roman" w:cs="Times New Roman"/>
          <w:b/>
          <w:sz w:val="24"/>
          <w:szCs w:val="24"/>
        </w:rPr>
      </w:pPr>
      <w:r w:rsidRPr="00AC363E">
        <w:rPr>
          <w:rFonts w:ascii="Times New Roman" w:hAnsi="Times New Roman" w:cs="Times New Roman"/>
          <w:b/>
          <w:sz w:val="24"/>
          <w:szCs w:val="24"/>
        </w:rPr>
        <w:t>Desain output</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Desain output merujuk pada cara dan tampilan dari hasil yang dihasilkan oleh sistem yang akan dibuat. Desain output terinci dapat dibagi menjadi dua, yaitu desain output dalam bentuk laporan pada media kertas dan desain output dalam bentuk dialog pada layar terminal (monitor)</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w:t>
      </w:r>
    </w:p>
    <w:p w:rsidR="00405434" w:rsidRPr="00AC363E" w:rsidRDefault="00845063">
      <w:pPr>
        <w:pStyle w:val="ListParagraph"/>
        <w:numPr>
          <w:ilvl w:val="0"/>
          <w:numId w:val="42"/>
        </w:numPr>
        <w:spacing w:line="360" w:lineRule="auto"/>
        <w:jc w:val="both"/>
        <w:rPr>
          <w:rFonts w:ascii="Times New Roman" w:hAnsi="Times New Roman" w:cs="Times New Roman"/>
          <w:b/>
          <w:sz w:val="24"/>
          <w:szCs w:val="24"/>
        </w:rPr>
      </w:pPr>
      <w:r w:rsidRPr="00AC363E">
        <w:rPr>
          <w:rFonts w:ascii="Times New Roman" w:hAnsi="Times New Roman" w:cs="Times New Roman"/>
          <w:b/>
          <w:sz w:val="24"/>
          <w:szCs w:val="24"/>
        </w:rPr>
        <w:lastRenderedPageBreak/>
        <w:t>Desain input</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Input is the beginning of the information processing process. Bahan dasar informasi adalah data yang dihasilkan dari transaksi-transaksi yang dilakukan oleh organisasi. Data yang dihasilkan dari transaksi bergantung pada data yang dimasukkan. Desain input terinci dimulai dengan merancang dokumen dasar sebagai alat untuk menangkap input awal. Jika dokumen dasar tidak dirancang dengan baik, ada kemungkinan catatan input menjadi salah atau kurang tepat.</w:t>
      </w:r>
    </w:p>
    <w:p w:rsidR="00405434" w:rsidRPr="00AC363E" w:rsidRDefault="00845063">
      <w:pPr>
        <w:pStyle w:val="ListParagraph"/>
        <w:numPr>
          <w:ilvl w:val="0"/>
          <w:numId w:val="42"/>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Desain database</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Basis data (database) adalah kumpulan data yang saling terhubung. Disimpan di penyimpanan di luar komputer dan digunakan oleh perangkat lunak khusus untuk memanipulasinya, database adalah salah satu bagian penting dalam sistem informasi karena berfungsi sebagai sumber informasi bagi para pengguna. Penggunaan database dalam aplikasi disebut sistem basis data..</w:t>
      </w:r>
    </w:p>
    <w:p w:rsidR="00405434" w:rsidRPr="00AC363E" w:rsidRDefault="00845063">
      <w:pPr>
        <w:pStyle w:val="ListParagraph"/>
        <w:numPr>
          <w:ilvl w:val="0"/>
          <w:numId w:val="42"/>
        </w:numPr>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Desain Teknologi</w:t>
      </w:r>
    </w:p>
    <w:p w:rsidR="00405434" w:rsidRPr="00AC363E" w:rsidRDefault="00845063">
      <w:pPr>
        <w:spacing w:line="360" w:lineRule="auto"/>
        <w:ind w:left="360" w:firstLine="360"/>
        <w:jc w:val="both"/>
        <w:rPr>
          <w:rFonts w:ascii="Times New Roman" w:hAnsi="Times New Roman" w:cs="Times New Roman"/>
          <w:bCs/>
          <w:sz w:val="24"/>
          <w:szCs w:val="24"/>
        </w:rPr>
      </w:pPr>
      <w:r w:rsidRPr="00AC363E">
        <w:rPr>
          <w:rFonts w:ascii="Times New Roman" w:hAnsi="Times New Roman" w:cs="Times New Roman"/>
          <w:bCs/>
          <w:sz w:val="24"/>
          <w:szCs w:val="24"/>
        </w:rPr>
        <w:t>Pada tahap ini, kami memilih teknologi yang akan digunakan untuk menerima input, menjalankan model, menyimpan dan mengakses data, menghasilkan dan mengirimkan output, serta membantu pengendalian sistem secara keseluruhan.</w:t>
      </w:r>
    </w:p>
    <w:p w:rsidR="00405434" w:rsidRPr="00AC363E" w:rsidRDefault="00845063">
      <w:pPr>
        <w:pStyle w:val="Heading2"/>
        <w:numPr>
          <w:ilvl w:val="1"/>
          <w:numId w:val="36"/>
        </w:numPr>
        <w:spacing w:line="360" w:lineRule="auto"/>
        <w:ind w:left="426" w:hanging="426"/>
        <w:rPr>
          <w:rFonts w:ascii="Times New Roman" w:hAnsi="Times New Roman" w:cs="Times New Roman"/>
          <w:b/>
          <w:bCs/>
          <w:color w:val="auto"/>
          <w:sz w:val="24"/>
          <w:szCs w:val="24"/>
        </w:rPr>
      </w:pPr>
      <w:bookmarkStart w:id="84" w:name="_Toc153498421"/>
      <w:bookmarkStart w:id="85" w:name="_Toc146820795"/>
      <w:r w:rsidRPr="00AC363E">
        <w:rPr>
          <w:rFonts w:ascii="Times New Roman" w:hAnsi="Times New Roman" w:cs="Times New Roman"/>
          <w:b/>
          <w:bCs/>
          <w:color w:val="auto"/>
          <w:sz w:val="24"/>
          <w:szCs w:val="24"/>
        </w:rPr>
        <w:t>Tahap Pembuatan</w:t>
      </w:r>
      <w:bookmarkEnd w:id="84"/>
      <w:bookmarkEnd w:id="85"/>
    </w:p>
    <w:p w:rsidR="00405434" w:rsidRPr="00AC363E" w:rsidRDefault="00845063">
      <w:pPr>
        <w:pStyle w:val="sub1"/>
        <w:numPr>
          <w:ilvl w:val="0"/>
          <w:numId w:val="0"/>
        </w:numPr>
        <w:ind w:firstLine="426"/>
        <w:contextualSpacing/>
        <w:jc w:val="both"/>
        <w:rPr>
          <w:rFonts w:ascii="Times New Roman" w:hAnsi="Times New Roman"/>
          <w:bCs/>
          <w:i/>
          <w:sz w:val="24"/>
          <w:szCs w:val="24"/>
        </w:rPr>
      </w:pPr>
      <w:r w:rsidRPr="00AC363E">
        <w:rPr>
          <w:rFonts w:ascii="Times New Roman" w:hAnsi="Times New Roman"/>
          <w:bCs/>
          <w:sz w:val="24"/>
          <w:szCs w:val="24"/>
        </w:rPr>
        <w:t>Ini adalah tahap di mana kita mengembangkan sistem berdasarkan analisis dan desain sebelumnya. Tahap ini melibatkan pembuatan aplikasi, penulisan program, dan pembangunan antarmuka serta integrasi sistem program yang terdiri dari input, proses, dan output. Semua ini disusun dalam sebuah sistem menu agar dapat digunakan oleh pengguna sistem. Di tahap ini, penulis menggunakan perangkat lunak pendukung PHP dan MYSQL</w:t>
      </w:r>
      <w:r w:rsidRPr="00AC363E">
        <w:rPr>
          <w:rFonts w:ascii="Times New Roman" w:hAnsi="Times New Roman"/>
          <w:bCs/>
          <w:i/>
          <w:sz w:val="24"/>
          <w:szCs w:val="24"/>
        </w:rPr>
        <w:t>.</w:t>
      </w:r>
      <w:bookmarkStart w:id="86" w:name="_Toc146820796"/>
    </w:p>
    <w:p w:rsidR="00405434" w:rsidRPr="00AC363E" w:rsidRDefault="00845063">
      <w:pPr>
        <w:pStyle w:val="Heading2"/>
        <w:numPr>
          <w:ilvl w:val="1"/>
          <w:numId w:val="36"/>
        </w:numPr>
        <w:spacing w:line="360" w:lineRule="auto"/>
        <w:ind w:left="426" w:hanging="426"/>
        <w:rPr>
          <w:rFonts w:ascii="Times New Roman" w:hAnsi="Times New Roman" w:cs="Times New Roman"/>
          <w:b/>
          <w:bCs/>
          <w:color w:val="auto"/>
          <w:sz w:val="24"/>
          <w:szCs w:val="24"/>
        </w:rPr>
      </w:pPr>
      <w:bookmarkStart w:id="87" w:name="_Toc153498422"/>
      <w:r w:rsidRPr="00AC363E">
        <w:rPr>
          <w:rFonts w:ascii="Times New Roman" w:hAnsi="Times New Roman" w:cs="Times New Roman"/>
          <w:b/>
          <w:bCs/>
          <w:color w:val="auto"/>
          <w:sz w:val="24"/>
          <w:szCs w:val="24"/>
        </w:rPr>
        <w:t xml:space="preserve"> Tahap Pengujian</w:t>
      </w:r>
      <w:bookmarkEnd w:id="86"/>
      <w:bookmarkEnd w:id="87"/>
    </w:p>
    <w:p w:rsidR="00405434" w:rsidRPr="00AC363E" w:rsidRDefault="00845063">
      <w:pPr>
        <w:spacing w:line="360" w:lineRule="auto"/>
        <w:ind w:firstLine="426"/>
        <w:jc w:val="both"/>
        <w:rPr>
          <w:rFonts w:ascii="Times New Roman" w:hAnsi="Times New Roman" w:cs="Times New Roman"/>
          <w:bCs/>
          <w:sz w:val="24"/>
          <w:szCs w:val="24"/>
        </w:rPr>
      </w:pPr>
      <w:r w:rsidRPr="00AC363E">
        <w:rPr>
          <w:rFonts w:ascii="Times New Roman" w:hAnsi="Times New Roman" w:cs="Times New Roman"/>
          <w:bCs/>
          <w:sz w:val="24"/>
          <w:szCs w:val="24"/>
        </w:rPr>
        <w:t xml:space="preserve">Tahap ini dilakukan setelah semua model selesai dibuat dan program dapat berjalan. Pada tahap ini, seluruh perangkat lunak, program tambahan, dan semua </w:t>
      </w:r>
      <w:r w:rsidRPr="00AC363E">
        <w:rPr>
          <w:rFonts w:ascii="Times New Roman" w:hAnsi="Times New Roman" w:cs="Times New Roman"/>
          <w:bCs/>
          <w:sz w:val="24"/>
          <w:szCs w:val="24"/>
        </w:rPr>
        <w:lastRenderedPageBreak/>
        <w:t>program yang terlibat dalam pembangunan sistem diuji untuk memastikan sistem dapat berjalan sesuai dengan rancangan atau tidak. Pengujian dilakukan dengan menggunakan dua teknik pengujian., yaitu :</w:t>
      </w:r>
    </w:p>
    <w:p w:rsidR="00405434" w:rsidRPr="00AC363E" w:rsidRDefault="00845063">
      <w:pPr>
        <w:pStyle w:val="ListParagraph"/>
        <w:numPr>
          <w:ilvl w:val="0"/>
          <w:numId w:val="43"/>
        </w:numPr>
        <w:spacing w:line="360" w:lineRule="auto"/>
        <w:jc w:val="both"/>
        <w:rPr>
          <w:rFonts w:ascii="Times New Roman" w:hAnsi="Times New Roman" w:cs="Times New Roman"/>
          <w:bCs/>
          <w:i/>
          <w:iCs/>
          <w:sz w:val="24"/>
          <w:szCs w:val="24"/>
        </w:rPr>
      </w:pPr>
      <w:r w:rsidRPr="00AC363E">
        <w:rPr>
          <w:rFonts w:ascii="Times New Roman" w:hAnsi="Times New Roman" w:cs="Times New Roman"/>
          <w:bCs/>
          <w:i/>
          <w:iCs/>
          <w:sz w:val="24"/>
          <w:szCs w:val="24"/>
        </w:rPr>
        <w:t>White box</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Dalam pengujian </w:t>
      </w:r>
      <w:r w:rsidRPr="00AC363E">
        <w:rPr>
          <w:rFonts w:ascii="Times New Roman" w:hAnsi="Times New Roman" w:cs="Times New Roman"/>
          <w:bCs/>
          <w:i/>
          <w:iCs/>
          <w:sz w:val="24"/>
          <w:szCs w:val="24"/>
        </w:rPr>
        <w:t>white box</w:t>
      </w:r>
      <w:r w:rsidRPr="00AC363E">
        <w:rPr>
          <w:rFonts w:ascii="Times New Roman" w:hAnsi="Times New Roman" w:cs="Times New Roman"/>
          <w:bCs/>
          <w:sz w:val="24"/>
          <w:szCs w:val="24"/>
        </w:rPr>
        <w:t xml:space="preserve"> dengan membuat bagan alir program, </w:t>
      </w:r>
      <w:r w:rsidRPr="00AC363E">
        <w:rPr>
          <w:rFonts w:ascii="Times New Roman" w:hAnsi="Times New Roman" w:cs="Times New Roman"/>
          <w:bCs/>
          <w:i/>
          <w:iCs/>
          <w:sz w:val="24"/>
          <w:szCs w:val="24"/>
        </w:rPr>
        <w:t>listning program</w:t>
      </w:r>
      <w:r w:rsidRPr="00AC363E">
        <w:rPr>
          <w:rFonts w:ascii="Times New Roman" w:hAnsi="Times New Roman" w:cs="Times New Roman"/>
          <w:bCs/>
          <w:sz w:val="24"/>
          <w:szCs w:val="24"/>
        </w:rPr>
        <w:t xml:space="preserve">, grafik alir, pengujian basis path serta perhitungan </w:t>
      </w:r>
      <w:r w:rsidRPr="00AC363E">
        <w:rPr>
          <w:rFonts w:ascii="Times New Roman" w:hAnsi="Times New Roman" w:cs="Times New Roman"/>
          <w:bCs/>
          <w:i/>
          <w:iCs/>
          <w:sz w:val="24"/>
          <w:szCs w:val="24"/>
        </w:rPr>
        <w:t>ciclomatic complexity</w:t>
      </w:r>
    </w:p>
    <w:p w:rsidR="00405434" w:rsidRPr="00AC363E" w:rsidRDefault="00845063">
      <w:pPr>
        <w:pStyle w:val="ListParagraph"/>
        <w:numPr>
          <w:ilvl w:val="0"/>
          <w:numId w:val="43"/>
        </w:numPr>
        <w:spacing w:line="360" w:lineRule="auto"/>
        <w:jc w:val="both"/>
        <w:rPr>
          <w:rFonts w:ascii="Times New Roman" w:hAnsi="Times New Roman" w:cs="Times New Roman"/>
          <w:bCs/>
          <w:i/>
          <w:iCs/>
          <w:sz w:val="24"/>
          <w:szCs w:val="24"/>
        </w:rPr>
      </w:pPr>
      <w:r w:rsidRPr="00AC363E">
        <w:rPr>
          <w:rFonts w:ascii="Times New Roman" w:hAnsi="Times New Roman" w:cs="Times New Roman"/>
          <w:bCs/>
          <w:i/>
          <w:iCs/>
          <w:sz w:val="24"/>
          <w:szCs w:val="24"/>
        </w:rPr>
        <w:t>Black box</w:t>
      </w:r>
    </w:p>
    <w:p w:rsidR="00405434" w:rsidRPr="00AC363E" w:rsidRDefault="00845063">
      <w:pPr>
        <w:pStyle w:val="ListParagraph"/>
        <w:spacing w:line="360" w:lineRule="auto"/>
        <w:jc w:val="both"/>
        <w:rPr>
          <w:rFonts w:ascii="Times New Roman" w:hAnsi="Times New Roman" w:cs="Times New Roman"/>
          <w:bCs/>
          <w:sz w:val="24"/>
          <w:szCs w:val="24"/>
        </w:rPr>
      </w:pPr>
      <w:r w:rsidRPr="00AC363E">
        <w:rPr>
          <w:rFonts w:ascii="Times New Roman" w:hAnsi="Times New Roman" w:cs="Times New Roman"/>
          <w:bCs/>
          <w:sz w:val="24"/>
          <w:szCs w:val="24"/>
        </w:rPr>
        <w:t xml:space="preserve">Pengujian </w:t>
      </w:r>
      <w:r w:rsidRPr="00AC363E">
        <w:rPr>
          <w:rFonts w:ascii="Times New Roman" w:hAnsi="Times New Roman" w:cs="Times New Roman"/>
          <w:bCs/>
          <w:i/>
          <w:iCs/>
          <w:sz w:val="24"/>
          <w:szCs w:val="24"/>
        </w:rPr>
        <w:t>black box</w:t>
      </w:r>
      <w:r w:rsidRPr="00AC363E">
        <w:rPr>
          <w:rFonts w:ascii="Times New Roman" w:hAnsi="Times New Roman" w:cs="Times New Roman"/>
          <w:bCs/>
          <w:sz w:val="24"/>
          <w:szCs w:val="24"/>
        </w:rPr>
        <w:t xml:space="preserve"> yang termasuk dalam tahap ini yaitu menguji antarmuka sistem, apakah sebuah sistim setelah di berikan ke pengguna dapat di operasikan atau tidak.</w:t>
      </w:r>
    </w:p>
    <w:p w:rsidR="00405434" w:rsidRPr="00AC363E" w:rsidRDefault="00405434">
      <w:pPr>
        <w:pStyle w:val="ListParagraph"/>
        <w:spacing w:line="360" w:lineRule="auto"/>
        <w:jc w:val="both"/>
        <w:rPr>
          <w:rFonts w:ascii="Times New Roman" w:hAnsi="Times New Roman" w:cs="Times New Roman"/>
          <w:b/>
          <w:sz w:val="24"/>
          <w:szCs w:val="24"/>
        </w:rPr>
      </w:pPr>
    </w:p>
    <w:p w:rsidR="00405434" w:rsidRPr="00AC363E" w:rsidRDefault="00845063">
      <w:pPr>
        <w:pStyle w:val="Heading2"/>
        <w:numPr>
          <w:ilvl w:val="1"/>
          <w:numId w:val="36"/>
        </w:numPr>
        <w:spacing w:line="360" w:lineRule="auto"/>
        <w:ind w:left="567" w:hanging="567"/>
        <w:rPr>
          <w:rFonts w:ascii="Times New Roman" w:hAnsi="Times New Roman" w:cs="Times New Roman"/>
          <w:b/>
          <w:bCs/>
          <w:color w:val="auto"/>
          <w:sz w:val="24"/>
          <w:szCs w:val="24"/>
        </w:rPr>
      </w:pPr>
      <w:bookmarkStart w:id="88" w:name="_Toc153498423"/>
      <w:bookmarkStart w:id="89" w:name="_Toc146820797"/>
      <w:r w:rsidRPr="00AC363E">
        <w:rPr>
          <w:rFonts w:ascii="Times New Roman" w:hAnsi="Times New Roman" w:cs="Times New Roman"/>
          <w:b/>
          <w:bCs/>
          <w:color w:val="auto"/>
          <w:sz w:val="24"/>
          <w:szCs w:val="24"/>
        </w:rPr>
        <w:t>Tahap Impelementasi</w:t>
      </w:r>
      <w:bookmarkEnd w:id="88"/>
      <w:bookmarkEnd w:id="89"/>
    </w:p>
    <w:p w:rsidR="00405434" w:rsidRPr="00AC363E" w:rsidRDefault="00845063">
      <w:pPr>
        <w:spacing w:line="360" w:lineRule="auto"/>
        <w:ind w:firstLine="426"/>
        <w:rPr>
          <w:rFonts w:ascii="Times New Roman" w:hAnsi="Times New Roman" w:cs="Times New Roman"/>
          <w:bCs/>
          <w:sz w:val="24"/>
          <w:szCs w:val="24"/>
        </w:rPr>
      </w:pPr>
      <w:r w:rsidRPr="00AC363E">
        <w:rPr>
          <w:rFonts w:ascii="Times New Roman" w:hAnsi="Times New Roman" w:cs="Times New Roman"/>
          <w:bCs/>
          <w:sz w:val="24"/>
          <w:szCs w:val="24"/>
        </w:rPr>
        <w:t>Tahap implementasi sistem (sistem implementasion) merupakan tahap meletakan sistem supaya siap untuk di operasikan pada masyarakat, dalam hal ini Penerapan Datamining Untuk Memprediksi Tingkat Perceraian pada Pengadilan Agama Kota Gorontalo.</w:t>
      </w:r>
    </w:p>
    <w:p w:rsidR="00405434" w:rsidRPr="00AC363E" w:rsidRDefault="00405434">
      <w:pPr>
        <w:spacing w:line="360" w:lineRule="auto"/>
        <w:rPr>
          <w:rFonts w:ascii="Times New Roman" w:hAnsi="Times New Roman" w:cs="Times New Roman"/>
          <w:b/>
          <w:bCs/>
        </w:rPr>
        <w:sectPr w:rsidR="00405434" w:rsidRPr="00AC363E">
          <w:headerReference w:type="default" r:id="rId52"/>
          <w:footerReference w:type="default" r:id="rId53"/>
          <w:pgSz w:w="11906" w:h="16838"/>
          <w:pgMar w:top="2268" w:right="1701" w:bottom="1701" w:left="2268" w:header="709" w:footer="709" w:gutter="0"/>
          <w:cols w:space="708"/>
          <w:docGrid w:linePitch="360"/>
        </w:sectPr>
      </w:pPr>
      <w:bookmarkStart w:id="90" w:name="_Toc146820798"/>
    </w:p>
    <w:p w:rsidR="00405434" w:rsidRPr="00AC363E" w:rsidRDefault="00845063">
      <w:pPr>
        <w:pStyle w:val="Heading2"/>
        <w:spacing w:line="360" w:lineRule="auto"/>
        <w:ind w:left="709" w:right="286"/>
        <w:jc w:val="center"/>
        <w:rPr>
          <w:rFonts w:ascii="Times New Roman" w:hAnsi="Times New Roman" w:cs="Times New Roman"/>
          <w:b/>
          <w:bCs/>
          <w:color w:val="auto"/>
        </w:rPr>
      </w:pPr>
      <w:bookmarkStart w:id="91" w:name="_Toc153498424"/>
      <w:r w:rsidRPr="00AC363E">
        <w:rPr>
          <w:rFonts w:ascii="Times New Roman" w:hAnsi="Times New Roman" w:cs="Times New Roman"/>
          <w:b/>
          <w:bCs/>
          <w:color w:val="auto"/>
        </w:rPr>
        <w:lastRenderedPageBreak/>
        <w:t>BAB IV</w:t>
      </w:r>
      <w:bookmarkEnd w:id="91"/>
    </w:p>
    <w:p w:rsidR="00405434" w:rsidRPr="00AC363E" w:rsidRDefault="00845063">
      <w:pPr>
        <w:pStyle w:val="Heading2"/>
        <w:spacing w:line="360" w:lineRule="auto"/>
        <w:ind w:left="709" w:right="286"/>
        <w:jc w:val="center"/>
        <w:rPr>
          <w:rFonts w:ascii="Times New Roman" w:hAnsi="Times New Roman" w:cs="Times New Roman"/>
          <w:b/>
          <w:bCs/>
          <w:color w:val="auto"/>
        </w:rPr>
      </w:pPr>
      <w:bookmarkStart w:id="92" w:name="_Toc153498425"/>
      <w:r w:rsidRPr="00AC363E">
        <w:rPr>
          <w:rFonts w:ascii="Times New Roman" w:hAnsi="Times New Roman" w:cs="Times New Roman"/>
          <w:b/>
          <w:bCs/>
          <w:color w:val="auto"/>
        </w:rPr>
        <w:t>HASIL PENELITIAN</w:t>
      </w:r>
      <w:bookmarkEnd w:id="92"/>
    </w:p>
    <w:p w:rsidR="00405434" w:rsidRPr="00AC363E" w:rsidRDefault="00405434">
      <w:pPr>
        <w:pStyle w:val="BodyText"/>
        <w:spacing w:before="4" w:line="360" w:lineRule="auto"/>
        <w:jc w:val="center"/>
        <w:rPr>
          <w:b/>
          <w:sz w:val="36"/>
        </w:rPr>
      </w:pPr>
    </w:p>
    <w:p w:rsidR="00405434" w:rsidRPr="00AC363E" w:rsidRDefault="00845063">
      <w:pPr>
        <w:pStyle w:val="ListParagraph"/>
        <w:widowControl w:val="0"/>
        <w:numPr>
          <w:ilvl w:val="1"/>
          <w:numId w:val="44"/>
        </w:numPr>
        <w:tabs>
          <w:tab w:val="left" w:pos="1708"/>
          <w:tab w:val="left" w:pos="1709"/>
        </w:tabs>
        <w:autoSpaceDE w:val="0"/>
        <w:autoSpaceDN w:val="0"/>
        <w:spacing w:after="0" w:line="360" w:lineRule="auto"/>
        <w:contextualSpacing w:val="0"/>
        <w:rPr>
          <w:rFonts w:ascii="Times New Roman" w:hAnsi="Times New Roman" w:cs="Times New Roman"/>
          <w:b/>
          <w:sz w:val="24"/>
        </w:rPr>
      </w:pPr>
      <w:r w:rsidRPr="00AC363E">
        <w:rPr>
          <w:rFonts w:ascii="Times New Roman" w:hAnsi="Times New Roman" w:cs="Times New Roman"/>
          <w:b/>
          <w:sz w:val="24"/>
        </w:rPr>
        <w:t>Hasil Pengumpulan</w:t>
      </w:r>
      <w:r w:rsidRPr="00AC363E">
        <w:rPr>
          <w:rFonts w:ascii="Times New Roman" w:hAnsi="Times New Roman" w:cs="Times New Roman"/>
          <w:b/>
          <w:spacing w:val="-3"/>
          <w:sz w:val="24"/>
        </w:rPr>
        <w:t xml:space="preserve"> </w:t>
      </w:r>
      <w:r w:rsidRPr="00AC363E">
        <w:rPr>
          <w:rFonts w:ascii="Times New Roman" w:hAnsi="Times New Roman" w:cs="Times New Roman"/>
          <w:b/>
          <w:sz w:val="24"/>
        </w:rPr>
        <w:t>Data</w:t>
      </w:r>
    </w:p>
    <w:p w:rsidR="00405434" w:rsidRPr="00AC363E" w:rsidRDefault="00845063">
      <w:pPr>
        <w:pStyle w:val="BodyText"/>
        <w:spacing w:line="360" w:lineRule="auto"/>
        <w:ind w:left="629" w:right="975" w:firstLine="720"/>
        <w:rPr>
          <w:bCs/>
        </w:rPr>
      </w:pPr>
      <w:r w:rsidRPr="00AC363E">
        <w:rPr>
          <w:bCs/>
        </w:rPr>
        <w:t xml:space="preserve">Hasil pengumpulan data primer dalam penelitian ini berasal dari data </w:t>
      </w:r>
      <w:r w:rsidRPr="00AC363E">
        <w:rPr>
          <w:bCs/>
          <w:lang w:val="en-US"/>
        </w:rPr>
        <w:t>Kantor Pengadilan Agama Kota Gorontalo</w:t>
      </w:r>
      <w:r w:rsidRPr="00AC363E">
        <w:rPr>
          <w:bCs/>
        </w:rPr>
        <w:t>, sebagaimana pada gambar 4.1 berikut:</w:t>
      </w:r>
    </w:p>
    <w:p w:rsidR="00405434" w:rsidRPr="00AC363E" w:rsidRDefault="00845063">
      <w:pPr>
        <w:spacing w:before="166" w:line="360" w:lineRule="auto"/>
        <w:ind w:left="2893"/>
        <w:rPr>
          <w:rFonts w:ascii="Times New Roman" w:hAnsi="Times New Roman" w:cs="Times New Roman"/>
          <w:b/>
          <w:sz w:val="24"/>
        </w:rPr>
      </w:pPr>
      <w:r w:rsidRPr="00AC363E">
        <w:rPr>
          <w:rFonts w:ascii="Times New Roman" w:hAnsi="Times New Roman" w:cs="Times New Roman"/>
          <w:b/>
          <w:sz w:val="24"/>
        </w:rPr>
        <w:t>Tabel 4.1 Hasil Pengumpulan Dat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77"/>
        <w:gridCol w:w="2067"/>
        <w:gridCol w:w="3261"/>
        <w:gridCol w:w="1275"/>
      </w:tblGrid>
      <w:tr w:rsidR="00405434" w:rsidRPr="00AC363E">
        <w:trPr>
          <w:trHeight w:val="554"/>
          <w:jc w:val="center"/>
        </w:trPr>
        <w:tc>
          <w:tcPr>
            <w:tcW w:w="577" w:type="dxa"/>
            <w:shd w:val="clear" w:color="auto" w:fill="FFFF00"/>
            <w:vAlign w:val="center"/>
          </w:tcPr>
          <w:p w:rsidR="00405434" w:rsidRPr="00AC363E" w:rsidRDefault="00845063">
            <w:pPr>
              <w:pStyle w:val="TableParagraph"/>
              <w:spacing w:before="131" w:line="360" w:lineRule="auto"/>
              <w:ind w:left="82" w:right="80"/>
              <w:jc w:val="center"/>
              <w:rPr>
                <w:b/>
                <w:sz w:val="24"/>
              </w:rPr>
            </w:pPr>
            <w:r w:rsidRPr="00AC363E">
              <w:rPr>
                <w:b/>
                <w:sz w:val="24"/>
              </w:rPr>
              <w:t>No</w:t>
            </w:r>
          </w:p>
        </w:tc>
        <w:tc>
          <w:tcPr>
            <w:tcW w:w="2067" w:type="dxa"/>
            <w:shd w:val="clear" w:color="auto" w:fill="FFFF00"/>
            <w:vAlign w:val="center"/>
          </w:tcPr>
          <w:p w:rsidR="00405434" w:rsidRPr="00AC363E" w:rsidRDefault="00845063">
            <w:pPr>
              <w:pStyle w:val="TableParagraph"/>
              <w:spacing w:before="131" w:line="360" w:lineRule="auto"/>
              <w:ind w:left="86" w:right="80"/>
              <w:jc w:val="center"/>
              <w:rPr>
                <w:b/>
                <w:sz w:val="24"/>
                <w:lang w:val="en-US"/>
              </w:rPr>
            </w:pPr>
            <w:r w:rsidRPr="00AC363E">
              <w:rPr>
                <w:b/>
                <w:sz w:val="24"/>
                <w:lang w:val="en-US"/>
              </w:rPr>
              <w:t>Kehadiran dalam siding</w:t>
            </w:r>
          </w:p>
        </w:tc>
        <w:tc>
          <w:tcPr>
            <w:tcW w:w="3261" w:type="dxa"/>
            <w:shd w:val="clear" w:color="auto" w:fill="FFFF00"/>
            <w:vAlign w:val="center"/>
          </w:tcPr>
          <w:p w:rsidR="00405434" w:rsidRPr="00AC363E" w:rsidRDefault="00845063">
            <w:pPr>
              <w:pStyle w:val="TableParagraph"/>
              <w:spacing w:line="360" w:lineRule="auto"/>
              <w:ind w:left="180" w:right="176"/>
              <w:jc w:val="center"/>
              <w:rPr>
                <w:b/>
                <w:sz w:val="24"/>
                <w:lang w:val="en-US"/>
              </w:rPr>
            </w:pPr>
            <w:r w:rsidRPr="00AC363E">
              <w:rPr>
                <w:b/>
                <w:sz w:val="24"/>
                <w:lang w:val="en-US"/>
              </w:rPr>
              <w:t>Kompilasi dalam agama islam</w:t>
            </w:r>
          </w:p>
        </w:tc>
        <w:tc>
          <w:tcPr>
            <w:tcW w:w="1275" w:type="dxa"/>
            <w:shd w:val="clear" w:color="auto" w:fill="FFFF00"/>
            <w:vAlign w:val="center"/>
          </w:tcPr>
          <w:p w:rsidR="00405434" w:rsidRPr="00AC363E" w:rsidRDefault="00845063">
            <w:pPr>
              <w:pStyle w:val="TableParagraph"/>
              <w:spacing w:line="360" w:lineRule="auto"/>
              <w:ind w:left="163"/>
              <w:jc w:val="center"/>
              <w:rPr>
                <w:b/>
                <w:sz w:val="24"/>
              </w:rPr>
            </w:pPr>
            <w:r w:rsidRPr="00AC363E">
              <w:rPr>
                <w:b/>
                <w:sz w:val="24"/>
              </w:rPr>
              <w:t>Kelas</w:t>
            </w:r>
          </w:p>
          <w:p w:rsidR="00405434" w:rsidRPr="00AC363E" w:rsidRDefault="00845063">
            <w:pPr>
              <w:pStyle w:val="TableParagraph"/>
              <w:spacing w:line="360" w:lineRule="auto"/>
              <w:ind w:left="103"/>
              <w:jc w:val="center"/>
              <w:rPr>
                <w:b/>
                <w:sz w:val="24"/>
              </w:rPr>
            </w:pPr>
            <w:r w:rsidRPr="00AC363E">
              <w:rPr>
                <w:b/>
                <w:sz w:val="24"/>
              </w:rPr>
              <w:t>Output</w:t>
            </w:r>
          </w:p>
        </w:tc>
      </w:tr>
      <w:tr w:rsidR="00405434" w:rsidRPr="00AC363E">
        <w:trPr>
          <w:trHeight w:val="710"/>
          <w:jc w:val="center"/>
        </w:trPr>
        <w:tc>
          <w:tcPr>
            <w:tcW w:w="577" w:type="dxa"/>
          </w:tcPr>
          <w:p w:rsidR="00405434" w:rsidRPr="00AC363E" w:rsidRDefault="00845063">
            <w:pPr>
              <w:pStyle w:val="TableParagraph"/>
              <w:spacing w:before="210" w:line="360" w:lineRule="auto"/>
              <w:ind w:left="8"/>
              <w:jc w:val="center"/>
              <w:rPr>
                <w:b/>
                <w:sz w:val="24"/>
              </w:rPr>
            </w:pPr>
            <w:r w:rsidRPr="00AC363E">
              <w:rPr>
                <w:b/>
                <w:sz w:val="24"/>
              </w:rPr>
              <w:t>1</w:t>
            </w:r>
          </w:p>
        </w:tc>
        <w:tc>
          <w:tcPr>
            <w:tcW w:w="2067" w:type="dxa"/>
          </w:tcPr>
          <w:p w:rsidR="00405434" w:rsidRPr="00AC363E" w:rsidRDefault="00845063">
            <w:pPr>
              <w:pStyle w:val="TableParagraph"/>
              <w:spacing w:before="130" w:line="360" w:lineRule="auto"/>
              <w:ind w:left="86" w:right="79"/>
              <w:jc w:val="center"/>
              <w:rPr>
                <w:b/>
                <w:sz w:val="24"/>
                <w:lang w:val="en-US"/>
              </w:rPr>
            </w:pPr>
            <w:r w:rsidRPr="00AC363E">
              <w:rPr>
                <w:b/>
                <w:sz w:val="24"/>
                <w:lang w:val="en-US"/>
              </w:rPr>
              <w:t>Tidak pernah hadir</w:t>
            </w:r>
          </w:p>
        </w:tc>
        <w:tc>
          <w:tcPr>
            <w:tcW w:w="3261" w:type="dxa"/>
          </w:tcPr>
          <w:p w:rsidR="00405434" w:rsidRPr="00AC363E" w:rsidRDefault="00845063">
            <w:pPr>
              <w:pStyle w:val="TableParagraph"/>
              <w:spacing w:before="130" w:line="360" w:lineRule="auto"/>
              <w:ind w:left="106"/>
              <w:rPr>
                <w:b/>
                <w:sz w:val="24"/>
              </w:rPr>
            </w:pPr>
            <w:r w:rsidRPr="00AC363E">
              <w:rPr>
                <w:b/>
              </w:rPr>
              <w:t>Meninggalkan pihak lain selama 2 (dua) tahun berturut-turut tanpa izin pihak lain dan tanpa alasan yang sah atau karena hal lain diluar kemampuannya</w:t>
            </w:r>
          </w:p>
        </w:tc>
        <w:tc>
          <w:tcPr>
            <w:tcW w:w="1275" w:type="dxa"/>
          </w:tcPr>
          <w:p w:rsidR="00405434" w:rsidRPr="00AC363E" w:rsidRDefault="00845063">
            <w:pPr>
              <w:pStyle w:val="TableParagraph"/>
              <w:spacing w:before="130" w:line="360" w:lineRule="auto"/>
              <w:ind w:left="115" w:right="121"/>
              <w:jc w:val="center"/>
              <w:rPr>
                <w:b/>
                <w:sz w:val="24"/>
                <w:lang w:val="en-US"/>
              </w:rPr>
            </w:pPr>
            <w:r w:rsidRPr="00AC363E">
              <w:rPr>
                <w:b/>
                <w:sz w:val="24"/>
                <w:lang w:val="en-US"/>
              </w:rPr>
              <w:t>Cerai</w:t>
            </w:r>
          </w:p>
        </w:tc>
      </w:tr>
      <w:tr w:rsidR="00405434" w:rsidRPr="00AC363E">
        <w:trPr>
          <w:trHeight w:val="714"/>
          <w:jc w:val="center"/>
        </w:trPr>
        <w:tc>
          <w:tcPr>
            <w:tcW w:w="577" w:type="dxa"/>
          </w:tcPr>
          <w:p w:rsidR="00405434" w:rsidRPr="00AC363E" w:rsidRDefault="00845063">
            <w:pPr>
              <w:pStyle w:val="TableParagraph"/>
              <w:spacing w:before="210" w:line="360" w:lineRule="auto"/>
              <w:ind w:left="8"/>
              <w:jc w:val="center"/>
              <w:rPr>
                <w:b/>
                <w:sz w:val="24"/>
              </w:rPr>
            </w:pPr>
            <w:r w:rsidRPr="00AC363E">
              <w:rPr>
                <w:b/>
                <w:sz w:val="24"/>
              </w:rPr>
              <w:t>2</w:t>
            </w:r>
          </w:p>
        </w:tc>
        <w:tc>
          <w:tcPr>
            <w:tcW w:w="2067" w:type="dxa"/>
          </w:tcPr>
          <w:p w:rsidR="00405434" w:rsidRPr="00AC363E" w:rsidRDefault="00845063">
            <w:pPr>
              <w:pStyle w:val="TableParagraph"/>
              <w:spacing w:before="130" w:line="360" w:lineRule="auto"/>
              <w:ind w:left="86" w:right="79"/>
              <w:jc w:val="center"/>
              <w:rPr>
                <w:b/>
                <w:sz w:val="24"/>
                <w:lang w:val="en-US"/>
              </w:rPr>
            </w:pPr>
            <w:r w:rsidRPr="00AC363E">
              <w:rPr>
                <w:b/>
                <w:sz w:val="24"/>
                <w:lang w:val="en-US"/>
              </w:rPr>
              <w:t>Pernah hadir 1 kali</w:t>
            </w:r>
          </w:p>
        </w:tc>
        <w:tc>
          <w:tcPr>
            <w:tcW w:w="3261" w:type="dxa"/>
          </w:tcPr>
          <w:p w:rsidR="00405434" w:rsidRPr="00AC363E" w:rsidRDefault="00845063">
            <w:pPr>
              <w:pStyle w:val="TableParagraph"/>
              <w:spacing w:before="130" w:line="360" w:lineRule="auto"/>
              <w:ind w:left="106"/>
              <w:rPr>
                <w:b/>
                <w:sz w:val="24"/>
              </w:rPr>
            </w:pPr>
            <w:r w:rsidRPr="00AC363E">
              <w:rPr>
                <w:b/>
              </w:rPr>
              <w:t>Berbuat zina atau menjadi pemabuk, pemadat, penjudi, dan lain sebagai alasan sulit disembuhkan sebagai suami istri.</w:t>
            </w:r>
          </w:p>
        </w:tc>
        <w:tc>
          <w:tcPr>
            <w:tcW w:w="1275" w:type="dxa"/>
          </w:tcPr>
          <w:p w:rsidR="00405434" w:rsidRPr="00AC363E" w:rsidRDefault="00845063">
            <w:pPr>
              <w:pStyle w:val="TableParagraph"/>
              <w:spacing w:before="130" w:line="360" w:lineRule="auto"/>
              <w:ind w:left="115" w:right="121"/>
              <w:jc w:val="center"/>
              <w:rPr>
                <w:b/>
                <w:sz w:val="24"/>
                <w:lang w:val="en-US"/>
              </w:rPr>
            </w:pPr>
            <w:r w:rsidRPr="00AC363E">
              <w:rPr>
                <w:b/>
                <w:sz w:val="24"/>
                <w:lang w:val="en-US"/>
              </w:rPr>
              <w:t>Cerai</w:t>
            </w:r>
          </w:p>
        </w:tc>
      </w:tr>
      <w:tr w:rsidR="00405434" w:rsidRPr="00AC363E">
        <w:trPr>
          <w:trHeight w:val="710"/>
          <w:jc w:val="center"/>
        </w:trPr>
        <w:tc>
          <w:tcPr>
            <w:tcW w:w="577" w:type="dxa"/>
          </w:tcPr>
          <w:p w:rsidR="00405434" w:rsidRPr="00AC363E" w:rsidRDefault="00845063">
            <w:pPr>
              <w:pStyle w:val="TableParagraph"/>
              <w:spacing w:before="211" w:line="360" w:lineRule="auto"/>
              <w:ind w:left="8"/>
              <w:jc w:val="center"/>
              <w:rPr>
                <w:b/>
                <w:sz w:val="24"/>
              </w:rPr>
            </w:pPr>
            <w:r w:rsidRPr="00AC363E">
              <w:rPr>
                <w:b/>
                <w:sz w:val="24"/>
              </w:rPr>
              <w:t>3</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Tidak pernah hadir</w:t>
            </w:r>
          </w:p>
        </w:tc>
        <w:tc>
          <w:tcPr>
            <w:tcW w:w="3261" w:type="dxa"/>
          </w:tcPr>
          <w:p w:rsidR="00405434" w:rsidRPr="00AC363E" w:rsidRDefault="00845063">
            <w:pPr>
              <w:pStyle w:val="TableParagraph"/>
              <w:spacing w:before="131" w:line="360" w:lineRule="auto"/>
              <w:ind w:left="106"/>
              <w:rPr>
                <w:b/>
                <w:sz w:val="24"/>
              </w:rPr>
            </w:pPr>
            <w:r w:rsidRPr="00AC363E">
              <w:rPr>
                <w:b/>
              </w:rPr>
              <w:t>Peralihan agama atau murtad yang menyebabkan terjadinya ketidak rukunan dalam rumah tangga.</w:t>
            </w:r>
          </w:p>
        </w:tc>
        <w:tc>
          <w:tcPr>
            <w:tcW w:w="1275" w:type="dxa"/>
          </w:tcPr>
          <w:p w:rsidR="00405434" w:rsidRPr="00AC363E" w:rsidRDefault="00845063">
            <w:pPr>
              <w:pStyle w:val="TableParagraph"/>
              <w:spacing w:line="360" w:lineRule="auto"/>
              <w:ind w:left="115" w:right="121"/>
              <w:jc w:val="center"/>
              <w:rPr>
                <w:b/>
                <w:sz w:val="24"/>
                <w:lang w:val="en-US"/>
              </w:rPr>
            </w:pPr>
            <w:r w:rsidRPr="00AC363E">
              <w:rPr>
                <w:b/>
                <w:sz w:val="24"/>
                <w:lang w:val="en-US"/>
              </w:rPr>
              <w:t>Cerai</w:t>
            </w:r>
          </w:p>
        </w:tc>
      </w:tr>
      <w:tr w:rsidR="00405434" w:rsidRPr="00AC363E">
        <w:trPr>
          <w:trHeight w:val="713"/>
          <w:jc w:val="center"/>
        </w:trPr>
        <w:tc>
          <w:tcPr>
            <w:tcW w:w="577" w:type="dxa"/>
          </w:tcPr>
          <w:p w:rsidR="00405434" w:rsidRPr="00AC363E" w:rsidRDefault="00845063">
            <w:pPr>
              <w:pStyle w:val="TableParagraph"/>
              <w:spacing w:before="211" w:line="360" w:lineRule="auto"/>
              <w:ind w:left="8"/>
              <w:jc w:val="center"/>
              <w:rPr>
                <w:b/>
                <w:sz w:val="24"/>
              </w:rPr>
            </w:pPr>
            <w:r w:rsidRPr="00AC363E">
              <w:rPr>
                <w:b/>
                <w:sz w:val="24"/>
              </w:rPr>
              <w:t>4</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Pernah hadir 1 kali</w:t>
            </w:r>
          </w:p>
        </w:tc>
        <w:tc>
          <w:tcPr>
            <w:tcW w:w="3261" w:type="dxa"/>
          </w:tcPr>
          <w:p w:rsidR="00405434" w:rsidRPr="00AC363E" w:rsidRDefault="00845063">
            <w:pPr>
              <w:pStyle w:val="TableParagraph"/>
              <w:spacing w:before="131" w:line="360" w:lineRule="auto"/>
              <w:ind w:left="106"/>
              <w:rPr>
                <w:b/>
                <w:sz w:val="24"/>
              </w:rPr>
            </w:pPr>
            <w:r w:rsidRPr="00AC363E">
              <w:rPr>
                <w:b/>
              </w:rPr>
              <w:t xml:space="preserve">Terus - menerus terjadi perselisihan dan pertengkaran dan tidak ada harapan akan hidup rukun lagi dalam rumah </w:t>
            </w:r>
            <w:r w:rsidRPr="00AC363E">
              <w:rPr>
                <w:b/>
              </w:rPr>
              <w:lastRenderedPageBreak/>
              <w:t>tangga.</w:t>
            </w:r>
          </w:p>
        </w:tc>
        <w:tc>
          <w:tcPr>
            <w:tcW w:w="1275" w:type="dxa"/>
          </w:tcPr>
          <w:p w:rsidR="00405434" w:rsidRPr="00AC363E" w:rsidRDefault="00845063">
            <w:pPr>
              <w:pStyle w:val="TableParagraph"/>
              <w:spacing w:before="131" w:line="360" w:lineRule="auto"/>
              <w:ind w:left="115" w:right="121"/>
              <w:jc w:val="center"/>
              <w:rPr>
                <w:b/>
                <w:sz w:val="24"/>
                <w:lang w:val="en-US"/>
              </w:rPr>
            </w:pPr>
            <w:r w:rsidRPr="00AC363E">
              <w:rPr>
                <w:b/>
                <w:sz w:val="24"/>
                <w:lang w:val="en-US"/>
              </w:rPr>
              <w:lastRenderedPageBreak/>
              <w:t>Cerai</w:t>
            </w:r>
          </w:p>
        </w:tc>
      </w:tr>
      <w:tr w:rsidR="00405434" w:rsidRPr="00AC363E">
        <w:trPr>
          <w:trHeight w:val="710"/>
          <w:jc w:val="center"/>
        </w:trPr>
        <w:tc>
          <w:tcPr>
            <w:tcW w:w="577" w:type="dxa"/>
          </w:tcPr>
          <w:p w:rsidR="00405434" w:rsidRPr="00AC363E" w:rsidRDefault="00845063">
            <w:pPr>
              <w:pStyle w:val="TableParagraph"/>
              <w:spacing w:before="211" w:line="360" w:lineRule="auto"/>
              <w:ind w:left="8"/>
              <w:jc w:val="center"/>
              <w:rPr>
                <w:b/>
                <w:sz w:val="24"/>
              </w:rPr>
            </w:pPr>
            <w:r w:rsidRPr="00AC363E">
              <w:rPr>
                <w:b/>
                <w:sz w:val="24"/>
              </w:rPr>
              <w:t>5</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Tidak pernah hadir</w:t>
            </w:r>
          </w:p>
        </w:tc>
        <w:tc>
          <w:tcPr>
            <w:tcW w:w="3261" w:type="dxa"/>
          </w:tcPr>
          <w:p w:rsidR="00405434" w:rsidRPr="00AC363E" w:rsidRDefault="00845063">
            <w:pPr>
              <w:pStyle w:val="TableParagraph"/>
              <w:spacing w:before="131" w:line="360" w:lineRule="auto"/>
              <w:ind w:left="106"/>
              <w:rPr>
                <w:b/>
                <w:sz w:val="24"/>
              </w:rPr>
            </w:pPr>
            <w:r w:rsidRPr="00AC363E">
              <w:rPr>
                <w:b/>
              </w:rPr>
              <w:t>Terus - menerus terjadi perselisihan dan pertengkaran dan tidak ada harapan akan hidup rukun lagi dalam rumah tangga.</w:t>
            </w:r>
          </w:p>
        </w:tc>
        <w:tc>
          <w:tcPr>
            <w:tcW w:w="1275" w:type="dxa"/>
          </w:tcPr>
          <w:p w:rsidR="00405434" w:rsidRPr="00AC363E" w:rsidRDefault="00845063">
            <w:pPr>
              <w:pStyle w:val="TableParagraph"/>
              <w:spacing w:before="131" w:line="360" w:lineRule="auto"/>
              <w:ind w:left="115" w:right="121"/>
              <w:jc w:val="center"/>
              <w:rPr>
                <w:b/>
                <w:sz w:val="24"/>
                <w:lang w:val="en-US"/>
              </w:rPr>
            </w:pPr>
            <w:r w:rsidRPr="00AC363E">
              <w:rPr>
                <w:b/>
                <w:sz w:val="24"/>
                <w:lang w:val="en-US"/>
              </w:rPr>
              <w:t>Cerai</w:t>
            </w:r>
          </w:p>
        </w:tc>
      </w:tr>
      <w:tr w:rsidR="00405434" w:rsidRPr="00AC363E">
        <w:trPr>
          <w:trHeight w:val="437"/>
          <w:jc w:val="center"/>
        </w:trPr>
        <w:tc>
          <w:tcPr>
            <w:tcW w:w="577" w:type="dxa"/>
          </w:tcPr>
          <w:p w:rsidR="00405434" w:rsidRPr="00AC363E" w:rsidRDefault="00845063">
            <w:pPr>
              <w:pStyle w:val="TableParagraph"/>
              <w:spacing w:before="75" w:line="360" w:lineRule="auto"/>
              <w:ind w:left="8"/>
              <w:jc w:val="center"/>
              <w:rPr>
                <w:b/>
                <w:sz w:val="24"/>
              </w:rPr>
            </w:pPr>
            <w:r w:rsidRPr="00AC363E">
              <w:rPr>
                <w:b/>
                <w:sz w:val="24"/>
              </w:rPr>
              <w:t>6</w:t>
            </w:r>
          </w:p>
        </w:tc>
        <w:tc>
          <w:tcPr>
            <w:tcW w:w="2067" w:type="dxa"/>
          </w:tcPr>
          <w:p w:rsidR="00405434" w:rsidRPr="00AC363E" w:rsidRDefault="00845063">
            <w:pPr>
              <w:pStyle w:val="TableParagraph"/>
              <w:spacing w:line="360" w:lineRule="auto"/>
              <w:ind w:left="86" w:right="79"/>
              <w:jc w:val="center"/>
              <w:rPr>
                <w:b/>
                <w:sz w:val="24"/>
                <w:lang w:val="en-US"/>
              </w:rPr>
            </w:pPr>
            <w:r w:rsidRPr="00AC363E">
              <w:rPr>
                <w:b/>
                <w:sz w:val="24"/>
                <w:lang w:val="en-US"/>
              </w:rPr>
              <w:t>Pernah hadir 1 kali</w:t>
            </w:r>
          </w:p>
        </w:tc>
        <w:tc>
          <w:tcPr>
            <w:tcW w:w="3261" w:type="dxa"/>
          </w:tcPr>
          <w:p w:rsidR="00405434" w:rsidRPr="00AC363E" w:rsidRDefault="00845063">
            <w:pPr>
              <w:pStyle w:val="TableParagraph"/>
              <w:spacing w:line="360" w:lineRule="auto"/>
              <w:ind w:left="106"/>
              <w:rPr>
                <w:b/>
                <w:sz w:val="24"/>
              </w:rPr>
            </w:pPr>
            <w:r w:rsidRPr="00AC363E">
              <w:rPr>
                <w:b/>
              </w:rPr>
              <w:t>Melakukan kekejaman atau penganiayaan berat yang membahayakan pihak lain.</w:t>
            </w:r>
          </w:p>
        </w:tc>
        <w:tc>
          <w:tcPr>
            <w:tcW w:w="1275" w:type="dxa"/>
          </w:tcPr>
          <w:p w:rsidR="00405434" w:rsidRPr="00AC363E" w:rsidRDefault="00845063">
            <w:pPr>
              <w:pStyle w:val="TableParagraph"/>
              <w:spacing w:line="360" w:lineRule="auto"/>
              <w:ind w:left="115" w:right="121"/>
              <w:jc w:val="center"/>
              <w:rPr>
                <w:b/>
                <w:sz w:val="24"/>
                <w:lang w:val="en-US"/>
              </w:rPr>
            </w:pPr>
            <w:r w:rsidRPr="00AC363E">
              <w:rPr>
                <w:b/>
                <w:sz w:val="24"/>
                <w:lang w:val="en-US"/>
              </w:rPr>
              <w:t>Cerai</w:t>
            </w:r>
          </w:p>
        </w:tc>
      </w:tr>
      <w:tr w:rsidR="00405434" w:rsidRPr="00AC363E">
        <w:trPr>
          <w:trHeight w:val="710"/>
          <w:jc w:val="center"/>
        </w:trPr>
        <w:tc>
          <w:tcPr>
            <w:tcW w:w="577" w:type="dxa"/>
          </w:tcPr>
          <w:p w:rsidR="00405434" w:rsidRPr="00AC363E" w:rsidRDefault="00845063">
            <w:pPr>
              <w:pStyle w:val="TableParagraph"/>
              <w:spacing w:before="211" w:line="360" w:lineRule="auto"/>
              <w:ind w:left="8"/>
              <w:jc w:val="center"/>
              <w:rPr>
                <w:b/>
                <w:sz w:val="24"/>
              </w:rPr>
            </w:pPr>
            <w:r w:rsidRPr="00AC363E">
              <w:rPr>
                <w:b/>
                <w:sz w:val="24"/>
              </w:rPr>
              <w:t>7</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Tidak pernah hadir</w:t>
            </w:r>
          </w:p>
        </w:tc>
        <w:tc>
          <w:tcPr>
            <w:tcW w:w="3261" w:type="dxa"/>
          </w:tcPr>
          <w:p w:rsidR="00405434" w:rsidRPr="00AC363E" w:rsidRDefault="00845063">
            <w:pPr>
              <w:pStyle w:val="TableParagraph"/>
              <w:spacing w:before="131" w:line="360" w:lineRule="auto"/>
              <w:ind w:left="106"/>
              <w:rPr>
                <w:b/>
                <w:sz w:val="24"/>
              </w:rPr>
            </w:pPr>
            <w:r w:rsidRPr="00AC363E">
              <w:rPr>
                <w:b/>
              </w:rPr>
              <w:t>Suami melanggar taklik talak.</w:t>
            </w:r>
          </w:p>
        </w:tc>
        <w:tc>
          <w:tcPr>
            <w:tcW w:w="1275" w:type="dxa"/>
          </w:tcPr>
          <w:p w:rsidR="00405434" w:rsidRPr="00AC363E" w:rsidRDefault="00845063">
            <w:pPr>
              <w:pStyle w:val="TableParagraph"/>
              <w:spacing w:line="360" w:lineRule="auto"/>
              <w:ind w:left="115" w:right="121"/>
              <w:jc w:val="center"/>
              <w:rPr>
                <w:b/>
                <w:sz w:val="24"/>
                <w:lang w:val="en-US"/>
              </w:rPr>
            </w:pPr>
            <w:r w:rsidRPr="00AC363E">
              <w:rPr>
                <w:b/>
                <w:sz w:val="24"/>
                <w:lang w:val="en-US"/>
              </w:rPr>
              <w:t xml:space="preserve">Cerai </w:t>
            </w:r>
          </w:p>
        </w:tc>
      </w:tr>
      <w:tr w:rsidR="00405434" w:rsidRPr="00AC363E">
        <w:trPr>
          <w:trHeight w:val="714"/>
          <w:jc w:val="center"/>
        </w:trPr>
        <w:tc>
          <w:tcPr>
            <w:tcW w:w="577" w:type="dxa"/>
          </w:tcPr>
          <w:p w:rsidR="00405434" w:rsidRPr="00AC363E" w:rsidRDefault="00845063">
            <w:pPr>
              <w:pStyle w:val="TableParagraph"/>
              <w:spacing w:before="211" w:line="360" w:lineRule="auto"/>
              <w:ind w:left="8"/>
              <w:jc w:val="center"/>
              <w:rPr>
                <w:b/>
                <w:sz w:val="24"/>
              </w:rPr>
            </w:pPr>
            <w:r w:rsidRPr="00AC363E">
              <w:rPr>
                <w:b/>
                <w:sz w:val="24"/>
              </w:rPr>
              <w:t>8</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Pernah hadir 1 kali</w:t>
            </w:r>
          </w:p>
        </w:tc>
        <w:tc>
          <w:tcPr>
            <w:tcW w:w="3261" w:type="dxa"/>
          </w:tcPr>
          <w:p w:rsidR="00405434" w:rsidRPr="00AC363E" w:rsidRDefault="00845063">
            <w:pPr>
              <w:pStyle w:val="TableParagraph"/>
              <w:spacing w:before="131" w:line="360" w:lineRule="auto"/>
              <w:ind w:left="106"/>
              <w:rPr>
                <w:b/>
                <w:sz w:val="24"/>
              </w:rPr>
            </w:pPr>
            <w:r w:rsidRPr="00AC363E">
              <w:rPr>
                <w:b/>
              </w:rPr>
              <w:t>Mendapat cacat badan atau penyakit dengan akibat tidak dapat menjalankan kewajibannya sebagai suami istri</w:t>
            </w:r>
          </w:p>
        </w:tc>
        <w:tc>
          <w:tcPr>
            <w:tcW w:w="1275" w:type="dxa"/>
          </w:tcPr>
          <w:p w:rsidR="00405434" w:rsidRPr="00AC363E" w:rsidRDefault="00845063">
            <w:pPr>
              <w:pStyle w:val="TableParagraph"/>
              <w:spacing w:line="360" w:lineRule="auto"/>
              <w:ind w:left="115" w:right="121"/>
              <w:jc w:val="center"/>
              <w:rPr>
                <w:b/>
                <w:sz w:val="24"/>
                <w:lang w:val="en-US"/>
              </w:rPr>
            </w:pPr>
            <w:r w:rsidRPr="00AC363E">
              <w:rPr>
                <w:b/>
                <w:sz w:val="24"/>
                <w:lang w:val="en-US"/>
              </w:rPr>
              <w:t>Cerai</w:t>
            </w:r>
          </w:p>
        </w:tc>
      </w:tr>
      <w:tr w:rsidR="00405434" w:rsidRPr="00AC363E">
        <w:trPr>
          <w:trHeight w:val="710"/>
          <w:jc w:val="center"/>
        </w:trPr>
        <w:tc>
          <w:tcPr>
            <w:tcW w:w="577" w:type="dxa"/>
          </w:tcPr>
          <w:p w:rsidR="00405434" w:rsidRPr="00AC363E" w:rsidRDefault="00845063">
            <w:pPr>
              <w:pStyle w:val="TableParagraph"/>
              <w:spacing w:before="211" w:line="360" w:lineRule="auto"/>
              <w:ind w:left="8"/>
              <w:jc w:val="center"/>
              <w:rPr>
                <w:b/>
                <w:sz w:val="24"/>
              </w:rPr>
            </w:pPr>
            <w:r w:rsidRPr="00AC363E">
              <w:rPr>
                <w:b/>
                <w:sz w:val="24"/>
              </w:rPr>
              <w:t>9</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Pernah hadir 1 kali</w:t>
            </w:r>
          </w:p>
        </w:tc>
        <w:tc>
          <w:tcPr>
            <w:tcW w:w="3261" w:type="dxa"/>
          </w:tcPr>
          <w:p w:rsidR="00405434" w:rsidRPr="00AC363E" w:rsidRDefault="00845063">
            <w:pPr>
              <w:pStyle w:val="TableParagraph"/>
              <w:spacing w:before="131" w:line="360" w:lineRule="auto"/>
              <w:ind w:left="106"/>
              <w:rPr>
                <w:b/>
                <w:sz w:val="24"/>
              </w:rPr>
            </w:pPr>
            <w:r w:rsidRPr="00AC363E">
              <w:rPr>
                <w:b/>
              </w:rPr>
              <w:t>Meninggalkan pihak lain selama 2 (dua) tahun berturut-turut tanpa izin pihak lain dan tanpa alasan yang sah atau karena hal lain diluar kemampuannya</w:t>
            </w:r>
          </w:p>
        </w:tc>
        <w:tc>
          <w:tcPr>
            <w:tcW w:w="1275" w:type="dxa"/>
          </w:tcPr>
          <w:p w:rsidR="00405434" w:rsidRPr="00AC363E" w:rsidRDefault="00845063">
            <w:pPr>
              <w:pStyle w:val="TableParagraph"/>
              <w:spacing w:line="360" w:lineRule="auto"/>
              <w:ind w:left="115" w:right="121"/>
              <w:jc w:val="center"/>
              <w:rPr>
                <w:b/>
                <w:sz w:val="24"/>
                <w:lang w:val="en-US"/>
              </w:rPr>
            </w:pPr>
            <w:r w:rsidRPr="00AC363E">
              <w:rPr>
                <w:b/>
                <w:sz w:val="24"/>
                <w:lang w:val="en-US"/>
              </w:rPr>
              <w:t>Cerai</w:t>
            </w:r>
          </w:p>
        </w:tc>
      </w:tr>
      <w:tr w:rsidR="00405434" w:rsidRPr="00AC363E">
        <w:trPr>
          <w:trHeight w:val="713"/>
          <w:jc w:val="center"/>
        </w:trPr>
        <w:tc>
          <w:tcPr>
            <w:tcW w:w="577" w:type="dxa"/>
          </w:tcPr>
          <w:p w:rsidR="00405434" w:rsidRPr="00AC363E" w:rsidRDefault="00845063">
            <w:pPr>
              <w:pStyle w:val="TableParagraph"/>
              <w:spacing w:before="211" w:line="360" w:lineRule="auto"/>
              <w:ind w:left="87" w:right="79"/>
              <w:jc w:val="center"/>
              <w:rPr>
                <w:b/>
                <w:sz w:val="24"/>
              </w:rPr>
            </w:pPr>
            <w:r w:rsidRPr="00AC363E">
              <w:rPr>
                <w:b/>
                <w:sz w:val="24"/>
              </w:rPr>
              <w:t>10</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Hadir Terus</w:t>
            </w:r>
          </w:p>
        </w:tc>
        <w:tc>
          <w:tcPr>
            <w:tcW w:w="3261" w:type="dxa"/>
          </w:tcPr>
          <w:p w:rsidR="00405434" w:rsidRPr="00AC363E" w:rsidRDefault="00845063">
            <w:pPr>
              <w:pStyle w:val="TableParagraph"/>
              <w:spacing w:before="131" w:line="360" w:lineRule="auto"/>
              <w:ind w:left="106"/>
              <w:rPr>
                <w:b/>
                <w:sz w:val="24"/>
                <w:lang w:val="en-US"/>
              </w:rPr>
            </w:pPr>
            <w:r w:rsidRPr="00AC363E">
              <w:rPr>
                <w:b/>
                <w:sz w:val="24"/>
                <w:lang w:val="en-US"/>
              </w:rPr>
              <w:t>Suami melanggar taklik nikah</w:t>
            </w:r>
          </w:p>
        </w:tc>
        <w:tc>
          <w:tcPr>
            <w:tcW w:w="1275" w:type="dxa"/>
          </w:tcPr>
          <w:p w:rsidR="00405434" w:rsidRPr="00AC363E" w:rsidRDefault="00845063">
            <w:pPr>
              <w:pStyle w:val="TableParagraph"/>
              <w:spacing w:line="360" w:lineRule="auto"/>
              <w:ind w:left="115" w:right="121"/>
              <w:jc w:val="center"/>
              <w:rPr>
                <w:b/>
                <w:sz w:val="24"/>
                <w:lang w:val="en-US"/>
              </w:rPr>
            </w:pPr>
            <w:r w:rsidRPr="00AC363E">
              <w:rPr>
                <w:b/>
                <w:sz w:val="24"/>
                <w:lang w:val="en-US"/>
              </w:rPr>
              <w:t>Tidak cerai</w:t>
            </w:r>
          </w:p>
        </w:tc>
      </w:tr>
      <w:tr w:rsidR="00405434" w:rsidRPr="00AC363E">
        <w:trPr>
          <w:trHeight w:val="282"/>
          <w:jc w:val="center"/>
        </w:trPr>
        <w:tc>
          <w:tcPr>
            <w:tcW w:w="577" w:type="dxa"/>
          </w:tcPr>
          <w:p w:rsidR="00405434" w:rsidRPr="00AC363E" w:rsidRDefault="00845063">
            <w:pPr>
              <w:pStyle w:val="TableParagraph"/>
              <w:spacing w:line="360" w:lineRule="auto"/>
              <w:ind w:left="8"/>
              <w:jc w:val="center"/>
              <w:rPr>
                <w:b/>
                <w:sz w:val="24"/>
              </w:rPr>
            </w:pPr>
            <w:r w:rsidRPr="00AC363E">
              <w:rPr>
                <w:b/>
                <w:sz w:val="24"/>
              </w:rPr>
              <w:t>…</w:t>
            </w:r>
          </w:p>
        </w:tc>
        <w:tc>
          <w:tcPr>
            <w:tcW w:w="2067" w:type="dxa"/>
          </w:tcPr>
          <w:p w:rsidR="00405434" w:rsidRPr="00AC363E" w:rsidRDefault="00845063">
            <w:pPr>
              <w:pStyle w:val="TableParagraph"/>
              <w:spacing w:line="360" w:lineRule="auto"/>
              <w:ind w:left="7"/>
              <w:jc w:val="center"/>
              <w:rPr>
                <w:b/>
                <w:sz w:val="24"/>
              </w:rPr>
            </w:pPr>
            <w:r w:rsidRPr="00AC363E">
              <w:rPr>
                <w:b/>
                <w:sz w:val="24"/>
              </w:rPr>
              <w:t>…</w:t>
            </w:r>
          </w:p>
        </w:tc>
        <w:tc>
          <w:tcPr>
            <w:tcW w:w="3261" w:type="dxa"/>
          </w:tcPr>
          <w:p w:rsidR="00405434" w:rsidRPr="00AC363E" w:rsidRDefault="00845063">
            <w:pPr>
              <w:pStyle w:val="TableParagraph"/>
              <w:spacing w:line="360" w:lineRule="auto"/>
              <w:ind w:left="106"/>
              <w:jc w:val="center"/>
              <w:rPr>
                <w:b/>
                <w:sz w:val="24"/>
              </w:rPr>
            </w:pPr>
            <w:r w:rsidRPr="00AC363E">
              <w:rPr>
                <w:b/>
                <w:sz w:val="24"/>
              </w:rPr>
              <w:t>…</w:t>
            </w:r>
          </w:p>
        </w:tc>
        <w:tc>
          <w:tcPr>
            <w:tcW w:w="1275" w:type="dxa"/>
          </w:tcPr>
          <w:p w:rsidR="00405434" w:rsidRPr="00AC363E" w:rsidRDefault="00845063">
            <w:pPr>
              <w:pStyle w:val="TableParagraph"/>
              <w:spacing w:line="360" w:lineRule="auto"/>
              <w:ind w:left="115" w:right="121"/>
              <w:jc w:val="center"/>
              <w:rPr>
                <w:b/>
                <w:sz w:val="24"/>
              </w:rPr>
            </w:pPr>
            <w:r w:rsidRPr="00AC363E">
              <w:rPr>
                <w:b/>
                <w:sz w:val="24"/>
              </w:rPr>
              <w:t>…</w:t>
            </w:r>
          </w:p>
        </w:tc>
      </w:tr>
      <w:tr w:rsidR="00405434" w:rsidRPr="00AC363E">
        <w:trPr>
          <w:trHeight w:val="710"/>
          <w:jc w:val="center"/>
        </w:trPr>
        <w:tc>
          <w:tcPr>
            <w:tcW w:w="577" w:type="dxa"/>
          </w:tcPr>
          <w:p w:rsidR="00405434" w:rsidRPr="00AC363E" w:rsidRDefault="00845063">
            <w:pPr>
              <w:pStyle w:val="TableParagraph"/>
              <w:spacing w:before="211" w:line="360" w:lineRule="auto"/>
              <w:ind w:left="87" w:right="80"/>
              <w:jc w:val="center"/>
              <w:rPr>
                <w:b/>
                <w:sz w:val="24"/>
              </w:rPr>
            </w:pPr>
            <w:r w:rsidRPr="00AC363E">
              <w:rPr>
                <w:b/>
                <w:sz w:val="24"/>
              </w:rPr>
              <w:t>100</w:t>
            </w:r>
          </w:p>
        </w:tc>
        <w:tc>
          <w:tcPr>
            <w:tcW w:w="2067" w:type="dxa"/>
          </w:tcPr>
          <w:p w:rsidR="00405434" w:rsidRPr="00AC363E" w:rsidRDefault="00845063">
            <w:pPr>
              <w:pStyle w:val="TableParagraph"/>
              <w:spacing w:before="131" w:line="360" w:lineRule="auto"/>
              <w:ind w:left="86" w:right="79"/>
              <w:jc w:val="center"/>
              <w:rPr>
                <w:b/>
                <w:sz w:val="24"/>
                <w:lang w:val="en-US"/>
              </w:rPr>
            </w:pPr>
            <w:r w:rsidRPr="00AC363E">
              <w:rPr>
                <w:b/>
                <w:sz w:val="24"/>
                <w:lang w:val="en-US"/>
              </w:rPr>
              <w:t>Hadir Terus</w:t>
            </w:r>
          </w:p>
        </w:tc>
        <w:tc>
          <w:tcPr>
            <w:tcW w:w="3261" w:type="dxa"/>
          </w:tcPr>
          <w:p w:rsidR="00405434" w:rsidRPr="00AC363E" w:rsidRDefault="00845063">
            <w:pPr>
              <w:pStyle w:val="TableParagraph"/>
              <w:spacing w:before="131" w:line="360" w:lineRule="auto"/>
              <w:ind w:left="106"/>
              <w:rPr>
                <w:b/>
                <w:sz w:val="24"/>
              </w:rPr>
            </w:pPr>
            <w:r w:rsidRPr="00AC363E">
              <w:rPr>
                <w:b/>
              </w:rPr>
              <w:t>Mendapat hukuman penjara 5 (lima) tahun atau hukuman yang lebih berat setelah perkawinan berlangsung</w:t>
            </w:r>
          </w:p>
        </w:tc>
        <w:tc>
          <w:tcPr>
            <w:tcW w:w="1275" w:type="dxa"/>
          </w:tcPr>
          <w:p w:rsidR="00405434" w:rsidRPr="00AC363E" w:rsidRDefault="00845063">
            <w:pPr>
              <w:pStyle w:val="TableParagraph"/>
              <w:spacing w:line="360" w:lineRule="auto"/>
              <w:ind w:left="115" w:right="121"/>
              <w:jc w:val="center"/>
              <w:rPr>
                <w:b/>
                <w:sz w:val="24"/>
              </w:rPr>
            </w:pPr>
            <w:r w:rsidRPr="00AC363E">
              <w:rPr>
                <w:b/>
                <w:sz w:val="24"/>
              </w:rPr>
              <w:t xml:space="preserve">Tidak </w:t>
            </w:r>
          </w:p>
          <w:p w:rsidR="00405434" w:rsidRPr="00AC363E" w:rsidRDefault="00845063">
            <w:pPr>
              <w:pStyle w:val="TableParagraph"/>
              <w:spacing w:line="360" w:lineRule="auto"/>
              <w:ind w:left="115" w:right="121"/>
              <w:jc w:val="center"/>
              <w:rPr>
                <w:b/>
                <w:sz w:val="24"/>
                <w:lang w:val="en-US"/>
              </w:rPr>
            </w:pPr>
            <w:r w:rsidRPr="00AC363E">
              <w:rPr>
                <w:b/>
                <w:sz w:val="24"/>
                <w:lang w:val="en-US"/>
              </w:rPr>
              <w:t>cerai</w:t>
            </w:r>
          </w:p>
        </w:tc>
      </w:tr>
    </w:tbl>
    <w:p w:rsidR="00405434" w:rsidRPr="00AC363E" w:rsidRDefault="00405434">
      <w:pPr>
        <w:pStyle w:val="BodyText"/>
        <w:spacing w:line="360" w:lineRule="auto"/>
        <w:rPr>
          <w:b/>
          <w:sz w:val="26"/>
        </w:rPr>
      </w:pPr>
    </w:p>
    <w:p w:rsidR="00405434" w:rsidRPr="00AC363E" w:rsidRDefault="00405434">
      <w:pPr>
        <w:pStyle w:val="BodyText"/>
        <w:spacing w:line="360" w:lineRule="auto"/>
        <w:rPr>
          <w:b/>
          <w:sz w:val="26"/>
        </w:rPr>
      </w:pPr>
    </w:p>
    <w:p w:rsidR="00405434" w:rsidRPr="00AC363E" w:rsidRDefault="00845063">
      <w:pPr>
        <w:pStyle w:val="Heading2"/>
        <w:keepNext w:val="0"/>
        <w:keepLines w:val="0"/>
        <w:widowControl w:val="0"/>
        <w:numPr>
          <w:ilvl w:val="1"/>
          <w:numId w:val="44"/>
        </w:numPr>
        <w:tabs>
          <w:tab w:val="left" w:pos="1336"/>
          <w:tab w:val="left" w:pos="1337"/>
        </w:tabs>
        <w:autoSpaceDE w:val="0"/>
        <w:autoSpaceDN w:val="0"/>
        <w:spacing w:before="90" w:line="360" w:lineRule="auto"/>
        <w:ind w:left="1337" w:hanging="708"/>
        <w:rPr>
          <w:rFonts w:ascii="Times New Roman" w:hAnsi="Times New Roman" w:cs="Times New Roman"/>
          <w:b/>
          <w:color w:val="auto"/>
        </w:rPr>
      </w:pPr>
      <w:bookmarkStart w:id="93" w:name="_Toc153498426"/>
      <w:r w:rsidRPr="00AC363E">
        <w:rPr>
          <w:rFonts w:ascii="Times New Roman" w:hAnsi="Times New Roman" w:cs="Times New Roman"/>
          <w:b/>
          <w:color w:val="auto"/>
        </w:rPr>
        <w:lastRenderedPageBreak/>
        <w:t>Hasil</w:t>
      </w:r>
      <w:r w:rsidRPr="00AC363E">
        <w:rPr>
          <w:rFonts w:ascii="Times New Roman" w:hAnsi="Times New Roman" w:cs="Times New Roman"/>
          <w:b/>
          <w:color w:val="auto"/>
          <w:spacing w:val="-1"/>
        </w:rPr>
        <w:t xml:space="preserve"> </w:t>
      </w:r>
      <w:r w:rsidRPr="00AC363E">
        <w:rPr>
          <w:rFonts w:ascii="Times New Roman" w:hAnsi="Times New Roman" w:cs="Times New Roman"/>
          <w:b/>
          <w:color w:val="auto"/>
        </w:rPr>
        <w:t>Permodelan</w:t>
      </w:r>
      <w:bookmarkEnd w:id="93"/>
    </w:p>
    <w:p w:rsidR="00405434" w:rsidRPr="00AC363E" w:rsidRDefault="00405434">
      <w:pPr>
        <w:pStyle w:val="BodyText"/>
        <w:tabs>
          <w:tab w:val="right" w:pos="8222"/>
        </w:tabs>
        <w:spacing w:line="360" w:lineRule="auto"/>
        <w:rPr>
          <w:bCs/>
          <w:sz w:val="20"/>
        </w:rPr>
      </w:pPr>
    </w:p>
    <w:p w:rsidR="00405434" w:rsidRPr="00AC363E" w:rsidRDefault="00845063">
      <w:pPr>
        <w:pStyle w:val="BodyText"/>
        <w:spacing w:before="1" w:line="360" w:lineRule="auto"/>
        <w:rPr>
          <w:bCs/>
          <w:sz w:val="19"/>
        </w:rPr>
      </w:pPr>
      <w:r w:rsidRPr="00AC363E">
        <w:rPr>
          <w:bCs/>
          <w:noProof/>
          <w:lang w:val="en-US"/>
        </w:rPr>
        <w:drawing>
          <wp:anchor distT="0" distB="0" distL="0" distR="0" simplePos="0" relativeHeight="251536384" behindDoc="0" locked="0" layoutInCell="1" allowOverlap="1" wp14:anchorId="16361D94" wp14:editId="35196D50">
            <wp:simplePos x="0" y="0"/>
            <wp:positionH relativeFrom="page">
              <wp:posOffset>2343785</wp:posOffset>
            </wp:positionH>
            <wp:positionV relativeFrom="paragraph">
              <wp:posOffset>163830</wp:posOffset>
            </wp:positionV>
            <wp:extent cx="1669415" cy="400685"/>
            <wp:effectExtent l="0" t="0" r="0" b="0"/>
            <wp:wrapTopAndBottom/>
            <wp:docPr id="47"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54.png"/>
                    <pic:cNvPicPr>
                      <a:picLocks noChangeAspect="1"/>
                    </pic:cNvPicPr>
                  </pic:nvPicPr>
                  <pic:blipFill>
                    <a:blip r:embed="rId54" cstate="print"/>
                    <a:stretch>
                      <a:fillRect/>
                    </a:stretch>
                  </pic:blipFill>
                  <pic:spPr>
                    <a:xfrm>
                      <a:off x="0" y="0"/>
                      <a:ext cx="1669189" cy="400907"/>
                    </a:xfrm>
                    <a:prstGeom prst="rect">
                      <a:avLst/>
                    </a:prstGeom>
                  </pic:spPr>
                </pic:pic>
              </a:graphicData>
            </a:graphic>
          </wp:anchor>
        </w:drawing>
      </w:r>
    </w:p>
    <w:p w:rsidR="00405434" w:rsidRPr="00AC363E" w:rsidRDefault="00405434">
      <w:pPr>
        <w:pStyle w:val="BodyText"/>
        <w:spacing w:before="6" w:line="360" w:lineRule="auto"/>
        <w:rPr>
          <w:bCs/>
          <w:sz w:val="37"/>
        </w:rPr>
      </w:pPr>
    </w:p>
    <w:p w:rsidR="00405434" w:rsidRPr="00AC363E" w:rsidRDefault="00845063">
      <w:pPr>
        <w:pStyle w:val="BodyText"/>
        <w:spacing w:line="360" w:lineRule="auto"/>
        <w:ind w:left="1708"/>
        <w:rPr>
          <w:bCs/>
        </w:rPr>
      </w:pPr>
      <w:r w:rsidRPr="00AC363E">
        <w:rPr>
          <w:bCs/>
        </w:rPr>
        <w:t>Dimana:</w:t>
      </w:r>
    </w:p>
    <w:p w:rsidR="00405434" w:rsidRPr="00AC363E" w:rsidRDefault="00845063">
      <w:pPr>
        <w:pStyle w:val="BodyText"/>
        <w:spacing w:before="136" w:line="360" w:lineRule="auto"/>
        <w:ind w:left="1708" w:right="3427"/>
        <w:rPr>
          <w:bCs/>
        </w:rPr>
      </w:pPr>
      <w:r w:rsidRPr="00AC363E">
        <w:rPr>
          <w:bCs/>
        </w:rPr>
        <w:t xml:space="preserve">Y = Output adalah kelas kejadian </w:t>
      </w:r>
    </w:p>
    <w:p w:rsidR="00405434" w:rsidRPr="00AC363E" w:rsidRDefault="00845063">
      <w:pPr>
        <w:pStyle w:val="BodyText"/>
        <w:spacing w:before="136" w:line="360" w:lineRule="auto"/>
        <w:ind w:left="1708" w:right="3427"/>
        <w:rPr>
          <w:bCs/>
          <w:lang w:val="en-US"/>
        </w:rPr>
      </w:pPr>
      <w:r w:rsidRPr="00AC363E">
        <w:rPr>
          <w:bCs/>
        </w:rPr>
        <w:t xml:space="preserve">X1 = </w:t>
      </w:r>
      <w:r w:rsidRPr="00AC363E">
        <w:rPr>
          <w:bCs/>
          <w:lang w:val="en-US"/>
        </w:rPr>
        <w:t>Kehadiran dalam sidang</w:t>
      </w:r>
    </w:p>
    <w:p w:rsidR="00405434" w:rsidRPr="00AC363E" w:rsidRDefault="00845063">
      <w:pPr>
        <w:pStyle w:val="BodyText"/>
        <w:spacing w:line="360" w:lineRule="auto"/>
        <w:ind w:left="1708"/>
        <w:rPr>
          <w:bCs/>
          <w:lang w:val="en-US"/>
        </w:rPr>
      </w:pPr>
      <w:r w:rsidRPr="00AC363E">
        <w:rPr>
          <w:bCs/>
        </w:rPr>
        <w:t xml:space="preserve">X2 = </w:t>
      </w:r>
      <w:r w:rsidRPr="00AC363E">
        <w:rPr>
          <w:bCs/>
          <w:lang w:val="en-US"/>
        </w:rPr>
        <w:t>Kompilasi dalam agama islam</w:t>
      </w:r>
    </w:p>
    <w:p w:rsidR="00405434" w:rsidRPr="00AC363E" w:rsidRDefault="00845063">
      <w:pPr>
        <w:pStyle w:val="ListParagraph"/>
        <w:widowControl w:val="0"/>
        <w:numPr>
          <w:ilvl w:val="0"/>
          <w:numId w:val="45"/>
        </w:numPr>
        <w:autoSpaceDE w:val="0"/>
        <w:autoSpaceDN w:val="0"/>
        <w:spacing w:before="100" w:beforeAutospacing="1" w:after="0" w:line="360" w:lineRule="auto"/>
        <w:ind w:left="362" w:hanging="362"/>
        <w:rPr>
          <w:rFonts w:ascii="Times New Roman" w:hAnsi="Times New Roman" w:cs="Times New Roman"/>
          <w:bCs/>
          <w:sz w:val="24"/>
          <w:szCs w:val="24"/>
          <w:lang w:val="en-US"/>
        </w:rPr>
      </w:pPr>
      <w:r w:rsidRPr="00AC363E">
        <w:rPr>
          <w:rFonts w:ascii="Times New Roman" w:hAnsi="Times New Roman" w:cs="Times New Roman"/>
          <w:bCs/>
          <w:spacing w:val="-4"/>
          <w:sz w:val="24"/>
          <w:szCs w:val="24"/>
        </w:rPr>
        <w:t>pengadilan</w:t>
      </w:r>
      <w:r w:rsidRPr="00AC363E">
        <w:rPr>
          <w:rFonts w:ascii="Times New Roman" w:hAnsi="Times New Roman" w:cs="Times New Roman"/>
          <w:bCs/>
          <w:spacing w:val="35"/>
          <w:sz w:val="24"/>
          <w:szCs w:val="24"/>
        </w:rPr>
        <w:t xml:space="preserve"> </w:t>
      </w:r>
      <w:r w:rsidRPr="00AC363E">
        <w:rPr>
          <w:rFonts w:ascii="Times New Roman" w:hAnsi="Times New Roman" w:cs="Times New Roman"/>
          <w:bCs/>
          <w:spacing w:val="-3"/>
          <w:sz w:val="24"/>
          <w:szCs w:val="24"/>
        </w:rPr>
        <w:t>agama</w:t>
      </w:r>
      <w:r w:rsidRPr="00AC363E">
        <w:rPr>
          <w:rFonts w:ascii="Times New Roman" w:hAnsi="Times New Roman" w:cs="Times New Roman"/>
          <w:bCs/>
          <w:spacing w:val="23"/>
          <w:sz w:val="24"/>
          <w:szCs w:val="24"/>
        </w:rPr>
        <w:t xml:space="preserve"> </w:t>
      </w:r>
      <w:r w:rsidRPr="00AC363E">
        <w:rPr>
          <w:rFonts w:ascii="Times New Roman" w:hAnsi="Times New Roman" w:cs="Times New Roman"/>
          <w:bCs/>
          <w:spacing w:val="-3"/>
          <w:sz w:val="24"/>
          <w:szCs w:val="24"/>
          <w:lang w:val="en-US"/>
        </w:rPr>
        <w:t>gorontalo</w:t>
      </w:r>
      <w:r w:rsidRPr="00AC363E">
        <w:rPr>
          <w:rFonts w:ascii="Times New Roman" w:hAnsi="Times New Roman" w:cs="Times New Roman"/>
          <w:bCs/>
          <w:spacing w:val="36"/>
          <w:sz w:val="24"/>
          <w:szCs w:val="24"/>
        </w:rPr>
        <w:t xml:space="preserve"> </w:t>
      </w:r>
      <w:r w:rsidRPr="00AC363E">
        <w:rPr>
          <w:rFonts w:ascii="Times New Roman" w:hAnsi="Times New Roman" w:cs="Times New Roman"/>
          <w:bCs/>
          <w:spacing w:val="-3"/>
          <w:sz w:val="24"/>
          <w:szCs w:val="24"/>
        </w:rPr>
        <w:t>=</w:t>
      </w:r>
      <w:r w:rsidRPr="00AC363E">
        <w:rPr>
          <w:rFonts w:ascii="Times New Roman" w:hAnsi="Times New Roman" w:cs="Times New Roman"/>
          <w:bCs/>
          <w:spacing w:val="-11"/>
          <w:sz w:val="24"/>
          <w:szCs w:val="24"/>
        </w:rPr>
        <w:t xml:space="preserve"> </w:t>
      </w:r>
      <w:r w:rsidRPr="00AC363E">
        <w:rPr>
          <w:rFonts w:ascii="Times New Roman" w:hAnsi="Times New Roman" w:cs="Times New Roman"/>
          <w:bCs/>
          <w:spacing w:val="-3"/>
          <w:sz w:val="24"/>
          <w:szCs w:val="24"/>
        </w:rPr>
        <w:t>tidak</w:t>
      </w:r>
      <w:r w:rsidRPr="00AC363E">
        <w:rPr>
          <w:rFonts w:ascii="Times New Roman" w:hAnsi="Times New Roman" w:cs="Times New Roman"/>
          <w:bCs/>
          <w:spacing w:val="11"/>
          <w:sz w:val="24"/>
          <w:szCs w:val="24"/>
        </w:rPr>
        <w:t xml:space="preserve"> </w:t>
      </w:r>
      <w:r w:rsidRPr="00AC363E">
        <w:rPr>
          <w:rFonts w:ascii="Times New Roman" w:hAnsi="Times New Roman" w:cs="Times New Roman"/>
          <w:bCs/>
          <w:spacing w:val="-3"/>
          <w:sz w:val="24"/>
          <w:szCs w:val="24"/>
        </w:rPr>
        <w:t>pernah</w:t>
      </w:r>
      <w:r w:rsidRPr="00AC363E">
        <w:rPr>
          <w:rFonts w:ascii="Times New Roman" w:hAnsi="Times New Roman" w:cs="Times New Roman"/>
          <w:bCs/>
          <w:spacing w:val="12"/>
          <w:sz w:val="24"/>
          <w:szCs w:val="24"/>
        </w:rPr>
        <w:t xml:space="preserve"> </w:t>
      </w:r>
      <w:r w:rsidRPr="00AC363E">
        <w:rPr>
          <w:rFonts w:ascii="Times New Roman" w:hAnsi="Times New Roman" w:cs="Times New Roman"/>
          <w:bCs/>
          <w:spacing w:val="-3"/>
          <w:sz w:val="24"/>
          <w:szCs w:val="24"/>
        </w:rPr>
        <w:t>hadir</w:t>
      </w:r>
    </w:p>
    <w:p w:rsidR="00405434" w:rsidRPr="00AC363E" w:rsidRDefault="00845063">
      <w:pPr>
        <w:pStyle w:val="BodyText"/>
        <w:numPr>
          <w:ilvl w:val="0"/>
          <w:numId w:val="45"/>
        </w:numPr>
        <w:spacing w:before="3" w:line="360" w:lineRule="auto"/>
        <w:ind w:left="362"/>
        <w:rPr>
          <w:bCs/>
        </w:rPr>
      </w:pPr>
      <w:r w:rsidRPr="00AC363E">
        <w:rPr>
          <w:bCs/>
          <w:spacing w:val="-1"/>
        </w:rPr>
        <w:t xml:space="preserve">Kompilasi Hukum Islam = terus-menerus </w:t>
      </w:r>
      <w:r w:rsidRPr="00AC363E">
        <w:rPr>
          <w:bCs/>
        </w:rPr>
        <w:t>terjadinya perselisihan dan</w:t>
      </w:r>
      <w:r w:rsidRPr="00AC363E">
        <w:rPr>
          <w:bCs/>
          <w:spacing w:val="1"/>
        </w:rPr>
        <w:t xml:space="preserve"> </w:t>
      </w:r>
      <w:r w:rsidRPr="00AC363E">
        <w:rPr>
          <w:bCs/>
        </w:rPr>
        <w:t>pertengkaran</w:t>
      </w:r>
      <w:r w:rsidRPr="00AC363E">
        <w:rPr>
          <w:bCs/>
          <w:spacing w:val="-12"/>
        </w:rPr>
        <w:t xml:space="preserve"> </w:t>
      </w:r>
      <w:r w:rsidRPr="00AC363E">
        <w:rPr>
          <w:bCs/>
        </w:rPr>
        <w:t>dan</w:t>
      </w:r>
      <w:r w:rsidRPr="00AC363E">
        <w:rPr>
          <w:bCs/>
          <w:spacing w:val="-2"/>
        </w:rPr>
        <w:t xml:space="preserve"> </w:t>
      </w:r>
      <w:r w:rsidRPr="00AC363E">
        <w:rPr>
          <w:bCs/>
        </w:rPr>
        <w:t>tidak</w:t>
      </w:r>
      <w:r w:rsidRPr="00AC363E">
        <w:rPr>
          <w:bCs/>
          <w:spacing w:val="7"/>
        </w:rPr>
        <w:t xml:space="preserve"> </w:t>
      </w:r>
      <w:r w:rsidRPr="00AC363E">
        <w:rPr>
          <w:bCs/>
        </w:rPr>
        <w:t>ada</w:t>
      </w:r>
      <w:r w:rsidRPr="00AC363E">
        <w:rPr>
          <w:bCs/>
          <w:spacing w:val="-3"/>
        </w:rPr>
        <w:t xml:space="preserve"> </w:t>
      </w:r>
      <w:r w:rsidRPr="00AC363E">
        <w:rPr>
          <w:bCs/>
        </w:rPr>
        <w:t>harapan</w:t>
      </w:r>
      <w:r w:rsidRPr="00AC363E">
        <w:rPr>
          <w:bCs/>
          <w:spacing w:val="-2"/>
        </w:rPr>
        <w:t xml:space="preserve"> </w:t>
      </w:r>
      <w:r w:rsidRPr="00AC363E">
        <w:rPr>
          <w:bCs/>
        </w:rPr>
        <w:t>akan</w:t>
      </w:r>
      <w:r w:rsidRPr="00AC363E">
        <w:rPr>
          <w:bCs/>
          <w:spacing w:val="-2"/>
        </w:rPr>
        <w:t xml:space="preserve"> </w:t>
      </w:r>
      <w:r w:rsidRPr="00AC363E">
        <w:rPr>
          <w:bCs/>
        </w:rPr>
        <w:t>hidup</w:t>
      </w:r>
      <w:r w:rsidRPr="00AC363E">
        <w:rPr>
          <w:bCs/>
          <w:spacing w:val="-2"/>
        </w:rPr>
        <w:t xml:space="preserve"> </w:t>
      </w:r>
      <w:r w:rsidRPr="00AC363E">
        <w:rPr>
          <w:bCs/>
        </w:rPr>
        <w:t>rukun</w:t>
      </w:r>
      <w:r w:rsidRPr="00AC363E">
        <w:rPr>
          <w:bCs/>
          <w:spacing w:val="-2"/>
        </w:rPr>
        <w:t xml:space="preserve"> </w:t>
      </w:r>
      <w:r w:rsidRPr="00AC363E">
        <w:rPr>
          <w:bCs/>
        </w:rPr>
        <w:t>lagi</w:t>
      </w:r>
      <w:r w:rsidRPr="00AC363E">
        <w:rPr>
          <w:bCs/>
          <w:spacing w:val="-6"/>
        </w:rPr>
        <w:t xml:space="preserve"> </w:t>
      </w:r>
      <w:r w:rsidRPr="00AC363E">
        <w:rPr>
          <w:bCs/>
        </w:rPr>
        <w:t>dalam</w:t>
      </w:r>
      <w:r w:rsidRPr="00AC363E">
        <w:rPr>
          <w:bCs/>
          <w:spacing w:val="-6"/>
        </w:rPr>
        <w:t xml:space="preserve"> </w:t>
      </w:r>
      <w:r w:rsidRPr="00AC363E">
        <w:rPr>
          <w:bCs/>
        </w:rPr>
        <w:t xml:space="preserve">rumah </w:t>
      </w:r>
      <w:r w:rsidRPr="00AC363E">
        <w:rPr>
          <w:bCs/>
          <w:spacing w:val="-58"/>
        </w:rPr>
        <w:t xml:space="preserve"> </w:t>
      </w:r>
      <w:r w:rsidRPr="00AC363E">
        <w:rPr>
          <w:bCs/>
        </w:rPr>
        <w:t>tangga(</w:t>
      </w:r>
      <w:r w:rsidRPr="00AC363E">
        <w:rPr>
          <w:bCs/>
          <w:spacing w:val="48"/>
        </w:rPr>
        <w:t xml:space="preserve"> </w:t>
      </w:r>
      <w:r w:rsidRPr="00AC363E">
        <w:rPr>
          <w:bCs/>
        </w:rPr>
        <w:t>pertengkaran</w:t>
      </w:r>
      <w:r w:rsidRPr="00AC363E">
        <w:rPr>
          <w:bCs/>
          <w:spacing w:val="54"/>
        </w:rPr>
        <w:t xml:space="preserve"> </w:t>
      </w:r>
      <w:r w:rsidRPr="00AC363E">
        <w:rPr>
          <w:bCs/>
        </w:rPr>
        <w:t>mulut).</w:t>
      </w:r>
    </w:p>
    <w:p w:rsidR="00405434" w:rsidRPr="00AC363E" w:rsidRDefault="00845063">
      <w:pPr>
        <w:pStyle w:val="BodyText"/>
        <w:spacing w:before="4" w:line="360" w:lineRule="auto"/>
        <w:ind w:left="588" w:right="138" w:firstLine="721"/>
        <w:jc w:val="both"/>
        <w:rPr>
          <w:bCs/>
        </w:rPr>
      </w:pPr>
      <w:r w:rsidRPr="00AC363E">
        <w:rPr>
          <w:bCs/>
          <w:spacing w:val="-2"/>
        </w:rPr>
        <w:t xml:space="preserve">Dari data diatas tersebut dapat dihitung </w:t>
      </w:r>
      <w:r w:rsidRPr="00AC363E">
        <w:rPr>
          <w:bCs/>
          <w:spacing w:val="-1"/>
        </w:rPr>
        <w:t xml:space="preserve">nilai </w:t>
      </w:r>
      <w:r w:rsidRPr="00AC363E">
        <w:rPr>
          <w:bCs/>
          <w:i/>
          <w:spacing w:val="-1"/>
        </w:rPr>
        <w:t xml:space="preserve">likehood </w:t>
      </w:r>
      <w:r w:rsidRPr="00AC363E">
        <w:rPr>
          <w:bCs/>
          <w:spacing w:val="-1"/>
        </w:rPr>
        <w:t>ya dan likehood tidak,</w:t>
      </w:r>
      <w:r w:rsidRPr="00AC363E">
        <w:rPr>
          <w:bCs/>
          <w:spacing w:val="-57"/>
        </w:rPr>
        <w:t xml:space="preserve"> </w:t>
      </w:r>
      <w:r w:rsidRPr="00AC363E">
        <w:rPr>
          <w:bCs/>
        </w:rPr>
        <w:t>untuk</w:t>
      </w:r>
      <w:r w:rsidRPr="00AC363E">
        <w:rPr>
          <w:bCs/>
          <w:spacing w:val="1"/>
        </w:rPr>
        <w:t xml:space="preserve"> </w:t>
      </w:r>
      <w:r w:rsidRPr="00AC363E">
        <w:rPr>
          <w:bCs/>
        </w:rPr>
        <w:t>menghitung</w:t>
      </w:r>
      <w:r w:rsidRPr="00AC363E">
        <w:rPr>
          <w:bCs/>
          <w:spacing w:val="1"/>
        </w:rPr>
        <w:t xml:space="preserve"> </w:t>
      </w:r>
      <w:r w:rsidRPr="00AC363E">
        <w:rPr>
          <w:bCs/>
        </w:rPr>
        <w:t>nilai</w:t>
      </w:r>
      <w:r w:rsidRPr="00AC363E">
        <w:rPr>
          <w:bCs/>
          <w:spacing w:val="1"/>
        </w:rPr>
        <w:t xml:space="preserve"> </w:t>
      </w:r>
      <w:r w:rsidRPr="00AC363E">
        <w:rPr>
          <w:bCs/>
        </w:rPr>
        <w:t>ini</w:t>
      </w:r>
      <w:r w:rsidRPr="00AC363E">
        <w:rPr>
          <w:bCs/>
          <w:spacing w:val="1"/>
        </w:rPr>
        <w:t xml:space="preserve"> </w:t>
      </w:r>
      <w:r w:rsidRPr="00AC363E">
        <w:rPr>
          <w:bCs/>
        </w:rPr>
        <w:t>diambil</w:t>
      </w:r>
      <w:r w:rsidRPr="00AC363E">
        <w:rPr>
          <w:bCs/>
          <w:spacing w:val="1"/>
        </w:rPr>
        <w:t xml:space="preserve"> </w:t>
      </w:r>
      <w:r w:rsidRPr="00AC363E">
        <w:rPr>
          <w:bCs/>
        </w:rPr>
        <w:t>dari</w:t>
      </w:r>
      <w:r w:rsidRPr="00AC363E">
        <w:rPr>
          <w:bCs/>
          <w:spacing w:val="1"/>
        </w:rPr>
        <w:t xml:space="preserve"> </w:t>
      </w:r>
      <w:r w:rsidRPr="00AC363E">
        <w:rPr>
          <w:bCs/>
        </w:rPr>
        <w:t>tabel</w:t>
      </w:r>
      <w:r w:rsidRPr="00AC363E">
        <w:rPr>
          <w:bCs/>
          <w:spacing w:val="1"/>
        </w:rPr>
        <w:t xml:space="preserve"> </w:t>
      </w:r>
      <w:r w:rsidRPr="00AC363E">
        <w:rPr>
          <w:bCs/>
        </w:rPr>
        <w:t>probabilitas</w:t>
      </w:r>
      <w:r w:rsidRPr="00AC363E">
        <w:rPr>
          <w:bCs/>
          <w:spacing w:val="1"/>
        </w:rPr>
        <w:t xml:space="preserve"> </w:t>
      </w:r>
      <w:r w:rsidRPr="00AC363E">
        <w:rPr>
          <w:bCs/>
        </w:rPr>
        <w:t>pengadilan</w:t>
      </w:r>
      <w:r w:rsidRPr="00AC363E">
        <w:rPr>
          <w:bCs/>
          <w:spacing w:val="1"/>
        </w:rPr>
        <w:t xml:space="preserve"> </w:t>
      </w:r>
      <w:r w:rsidRPr="00AC363E">
        <w:rPr>
          <w:bCs/>
        </w:rPr>
        <w:t>agama</w:t>
      </w:r>
      <w:r w:rsidRPr="00AC363E">
        <w:rPr>
          <w:bCs/>
          <w:spacing w:val="1"/>
        </w:rPr>
        <w:t xml:space="preserve"> </w:t>
      </w:r>
      <w:r w:rsidRPr="00AC363E">
        <w:rPr>
          <w:bCs/>
          <w:spacing w:val="-3"/>
          <w:lang w:val="en-US"/>
        </w:rPr>
        <w:t>Gorontalo</w:t>
      </w:r>
      <w:r w:rsidRPr="00AC363E">
        <w:rPr>
          <w:bCs/>
          <w:spacing w:val="-3"/>
        </w:rPr>
        <w:t xml:space="preserve"> dan probabilitas kompilasi hukum islam </w:t>
      </w:r>
      <w:r w:rsidRPr="00AC363E">
        <w:rPr>
          <w:bCs/>
          <w:spacing w:val="-2"/>
        </w:rPr>
        <w:t>setiap masing-masing kriteria,</w:t>
      </w:r>
      <w:r w:rsidRPr="00AC363E">
        <w:rPr>
          <w:bCs/>
          <w:spacing w:val="-1"/>
        </w:rPr>
        <w:t xml:space="preserve"> </w:t>
      </w:r>
      <w:r w:rsidRPr="00AC363E">
        <w:rPr>
          <w:bCs/>
        </w:rPr>
        <w:t>seperti</w:t>
      </w:r>
      <w:r w:rsidRPr="00AC363E">
        <w:rPr>
          <w:bCs/>
          <w:spacing w:val="22"/>
        </w:rPr>
        <w:t xml:space="preserve"> </w:t>
      </w:r>
      <w:r w:rsidRPr="00AC363E">
        <w:rPr>
          <w:bCs/>
        </w:rPr>
        <w:t>:</w:t>
      </w:r>
    </w:p>
    <w:p w:rsidR="00405434" w:rsidRPr="00AC363E" w:rsidRDefault="00405434">
      <w:pPr>
        <w:pStyle w:val="BodyText"/>
        <w:spacing w:before="4" w:line="360" w:lineRule="auto"/>
        <w:ind w:left="588" w:right="138" w:firstLine="721"/>
        <w:jc w:val="both"/>
        <w:rPr>
          <w:bCs/>
        </w:rPr>
      </w:pPr>
    </w:p>
    <w:p w:rsidR="00405434" w:rsidRPr="00AC363E" w:rsidRDefault="00845063">
      <w:pPr>
        <w:spacing w:line="360" w:lineRule="auto"/>
        <w:ind w:left="588"/>
        <w:rPr>
          <w:rFonts w:ascii="Times New Roman" w:hAnsi="Times New Roman" w:cs="Times New Roman"/>
          <w:bCs/>
          <w:sz w:val="24"/>
          <w:szCs w:val="24"/>
        </w:rPr>
      </w:pPr>
      <w:r w:rsidRPr="00AC363E">
        <w:rPr>
          <w:rFonts w:ascii="Times New Roman" w:hAnsi="Times New Roman" w:cs="Times New Roman"/>
          <w:bCs/>
          <w:i/>
          <w:sz w:val="24"/>
          <w:szCs w:val="24"/>
        </w:rPr>
        <w:t>Likehood</w:t>
      </w:r>
      <w:r w:rsidRPr="00AC363E">
        <w:rPr>
          <w:rFonts w:ascii="Times New Roman" w:hAnsi="Times New Roman" w:cs="Times New Roman"/>
          <w:bCs/>
          <w:i/>
          <w:spacing w:val="-1"/>
          <w:sz w:val="24"/>
          <w:szCs w:val="24"/>
        </w:rPr>
        <w:t xml:space="preserve"> </w:t>
      </w:r>
      <w:r w:rsidRPr="00AC363E">
        <w:rPr>
          <w:rFonts w:ascii="Times New Roman" w:hAnsi="Times New Roman" w:cs="Times New Roman"/>
          <w:bCs/>
          <w:sz w:val="24"/>
          <w:szCs w:val="24"/>
        </w:rPr>
        <w:t>Ya</w:t>
      </w:r>
      <w:r w:rsidRPr="00AC363E">
        <w:rPr>
          <w:rFonts w:ascii="Times New Roman" w:hAnsi="Times New Roman" w:cs="Times New Roman"/>
          <w:bCs/>
          <w:sz w:val="24"/>
          <w:szCs w:val="24"/>
        </w:rPr>
        <w:tab/>
        <w:t>=</w:t>
      </w:r>
      <w:r w:rsidRPr="00AC363E">
        <w:rPr>
          <w:rFonts w:ascii="Times New Roman" w:hAnsi="Times New Roman" w:cs="Times New Roman"/>
          <w:bCs/>
          <w:spacing w:val="-2"/>
          <w:sz w:val="24"/>
          <w:szCs w:val="24"/>
        </w:rPr>
        <w:t xml:space="preserve"> </w:t>
      </w:r>
      <w:r w:rsidRPr="00AC363E">
        <w:rPr>
          <w:rFonts w:ascii="Times New Roman" w:hAnsi="Times New Roman" w:cs="Times New Roman"/>
          <w:bCs/>
          <w:sz w:val="24"/>
          <w:szCs w:val="24"/>
        </w:rPr>
        <w:t>1/1</w:t>
      </w:r>
      <w:r w:rsidRPr="00AC363E">
        <w:rPr>
          <w:rFonts w:ascii="Times New Roman" w:hAnsi="Times New Roman" w:cs="Times New Roman"/>
          <w:bCs/>
          <w:spacing w:val="-2"/>
          <w:sz w:val="24"/>
          <w:szCs w:val="24"/>
        </w:rPr>
        <w:t xml:space="preserve"> </w:t>
      </w:r>
      <w:r w:rsidRPr="00AC363E">
        <w:rPr>
          <w:rFonts w:ascii="Times New Roman" w:hAnsi="Times New Roman" w:cs="Times New Roman"/>
          <w:bCs/>
          <w:sz w:val="24"/>
          <w:szCs w:val="24"/>
        </w:rPr>
        <w:t>x</w:t>
      </w:r>
      <w:r w:rsidRPr="00AC363E">
        <w:rPr>
          <w:rFonts w:ascii="Times New Roman" w:hAnsi="Times New Roman" w:cs="Times New Roman"/>
          <w:bCs/>
          <w:spacing w:val="-3"/>
          <w:sz w:val="24"/>
          <w:szCs w:val="24"/>
        </w:rPr>
        <w:t xml:space="preserve"> </w:t>
      </w:r>
      <w:r w:rsidRPr="00AC363E">
        <w:rPr>
          <w:rFonts w:ascii="Times New Roman" w:hAnsi="Times New Roman" w:cs="Times New Roman"/>
          <w:bCs/>
          <w:sz w:val="24"/>
          <w:szCs w:val="24"/>
        </w:rPr>
        <w:t>1/1</w:t>
      </w:r>
      <w:r w:rsidRPr="00AC363E">
        <w:rPr>
          <w:rFonts w:ascii="Times New Roman" w:hAnsi="Times New Roman" w:cs="Times New Roman"/>
          <w:bCs/>
          <w:spacing w:val="69"/>
          <w:sz w:val="24"/>
          <w:szCs w:val="24"/>
        </w:rPr>
        <w:t xml:space="preserve"> </w:t>
      </w:r>
      <w:r w:rsidRPr="00AC363E">
        <w:rPr>
          <w:rFonts w:ascii="Times New Roman" w:hAnsi="Times New Roman" w:cs="Times New Roman"/>
          <w:bCs/>
          <w:sz w:val="24"/>
          <w:szCs w:val="24"/>
        </w:rPr>
        <w:t>=</w:t>
      </w:r>
      <w:r w:rsidRPr="00AC363E">
        <w:rPr>
          <w:rFonts w:ascii="Times New Roman" w:hAnsi="Times New Roman" w:cs="Times New Roman"/>
          <w:bCs/>
          <w:spacing w:val="-3"/>
          <w:sz w:val="24"/>
          <w:szCs w:val="24"/>
        </w:rPr>
        <w:t xml:space="preserve"> </w:t>
      </w:r>
      <w:r w:rsidRPr="00AC363E">
        <w:rPr>
          <w:rFonts w:ascii="Times New Roman" w:hAnsi="Times New Roman" w:cs="Times New Roman"/>
          <w:bCs/>
          <w:sz w:val="24"/>
          <w:szCs w:val="24"/>
        </w:rPr>
        <w:t>1</w:t>
      </w:r>
    </w:p>
    <w:p w:rsidR="00405434" w:rsidRPr="00AC363E" w:rsidRDefault="00845063">
      <w:pPr>
        <w:pStyle w:val="BodyText"/>
        <w:spacing w:before="3" w:line="360" w:lineRule="auto"/>
        <w:rPr>
          <w:bCs/>
        </w:rPr>
      </w:pPr>
      <w:r w:rsidRPr="00AC363E">
        <w:rPr>
          <w:bCs/>
        </w:rPr>
        <w:t xml:space="preserve"> </w:t>
      </w:r>
      <w:r w:rsidRPr="00AC363E">
        <w:rPr>
          <w:bCs/>
          <w:i/>
        </w:rPr>
        <w:t>Likehood</w:t>
      </w:r>
      <w:r w:rsidRPr="00AC363E">
        <w:rPr>
          <w:bCs/>
        </w:rPr>
        <w:t>Tidak</w:t>
      </w:r>
      <w:r w:rsidRPr="00AC363E">
        <w:rPr>
          <w:bCs/>
        </w:rPr>
        <w:tab/>
        <w:t>=</w:t>
      </w:r>
      <w:r w:rsidRPr="00AC363E">
        <w:rPr>
          <w:bCs/>
          <w:spacing w:val="-3"/>
        </w:rPr>
        <w:t xml:space="preserve"> </w:t>
      </w:r>
      <w:r w:rsidRPr="00AC363E">
        <w:rPr>
          <w:bCs/>
        </w:rPr>
        <w:t>0/1</w:t>
      </w:r>
      <w:r w:rsidRPr="00AC363E">
        <w:rPr>
          <w:bCs/>
          <w:spacing w:val="-2"/>
        </w:rPr>
        <w:t xml:space="preserve"> </w:t>
      </w:r>
      <w:r w:rsidRPr="00AC363E">
        <w:rPr>
          <w:bCs/>
        </w:rPr>
        <w:t>x</w:t>
      </w:r>
      <w:r w:rsidRPr="00AC363E">
        <w:rPr>
          <w:bCs/>
          <w:spacing w:val="-4"/>
        </w:rPr>
        <w:t xml:space="preserve"> </w:t>
      </w:r>
      <w:r w:rsidRPr="00AC363E">
        <w:rPr>
          <w:bCs/>
        </w:rPr>
        <w:t>0/1</w:t>
      </w:r>
      <w:r w:rsidRPr="00AC363E">
        <w:rPr>
          <w:bCs/>
          <w:spacing w:val="69"/>
        </w:rPr>
        <w:t xml:space="preserve"> </w:t>
      </w:r>
      <w:r w:rsidRPr="00AC363E">
        <w:rPr>
          <w:bCs/>
        </w:rPr>
        <w:t>=</w:t>
      </w:r>
      <w:r w:rsidRPr="00AC363E">
        <w:rPr>
          <w:bCs/>
          <w:spacing w:val="-2"/>
        </w:rPr>
        <w:t xml:space="preserve"> </w:t>
      </w:r>
      <w:r w:rsidRPr="00AC363E">
        <w:rPr>
          <w:bCs/>
        </w:rPr>
        <w:t>0</w:t>
      </w:r>
    </w:p>
    <w:p w:rsidR="00405434" w:rsidRPr="00AC363E" w:rsidRDefault="00405434">
      <w:pPr>
        <w:pStyle w:val="BodyText"/>
        <w:spacing w:before="3" w:line="360" w:lineRule="auto"/>
        <w:rPr>
          <w:bCs/>
        </w:rPr>
      </w:pPr>
    </w:p>
    <w:p w:rsidR="00405434" w:rsidRPr="00AC363E" w:rsidRDefault="00845063">
      <w:pPr>
        <w:spacing w:before="1" w:after="12" w:line="360" w:lineRule="auto"/>
        <w:ind w:left="588" w:right="113" w:firstLine="721"/>
        <w:jc w:val="both"/>
        <w:rPr>
          <w:rFonts w:ascii="Times New Roman" w:hAnsi="Times New Roman" w:cs="Times New Roman"/>
          <w:bCs/>
          <w:sz w:val="24"/>
          <w:szCs w:val="24"/>
        </w:rPr>
      </w:pPr>
      <w:r w:rsidRPr="00AC363E">
        <w:rPr>
          <w:rFonts w:ascii="Times New Roman" w:hAnsi="Times New Roman" w:cs="Times New Roman"/>
          <w:bCs/>
          <w:spacing w:val="-3"/>
          <w:sz w:val="24"/>
          <w:szCs w:val="24"/>
        </w:rPr>
        <w:t xml:space="preserve"> Menghitung nilai </w:t>
      </w:r>
      <w:r w:rsidRPr="00AC363E">
        <w:rPr>
          <w:rFonts w:ascii="Times New Roman" w:hAnsi="Times New Roman" w:cs="Times New Roman"/>
          <w:bCs/>
          <w:i/>
          <w:spacing w:val="-3"/>
          <w:sz w:val="24"/>
          <w:szCs w:val="24"/>
        </w:rPr>
        <w:t xml:space="preserve">probabilitas </w:t>
      </w:r>
      <w:r w:rsidRPr="00AC363E">
        <w:rPr>
          <w:rFonts w:ascii="Times New Roman" w:hAnsi="Times New Roman" w:cs="Times New Roman"/>
          <w:bCs/>
          <w:spacing w:val="-2"/>
          <w:sz w:val="24"/>
          <w:szCs w:val="24"/>
        </w:rPr>
        <w:t>dilakukan dengan menghitung nilai dengan</w:t>
      </w:r>
      <w:r w:rsidRPr="00AC363E">
        <w:rPr>
          <w:rFonts w:ascii="Times New Roman" w:hAnsi="Times New Roman" w:cs="Times New Roman"/>
          <w:bCs/>
          <w:spacing w:val="-1"/>
          <w:sz w:val="24"/>
          <w:szCs w:val="24"/>
        </w:rPr>
        <w:t xml:space="preserve"> </w:t>
      </w:r>
      <w:r w:rsidRPr="00AC363E">
        <w:rPr>
          <w:rFonts w:ascii="Times New Roman" w:hAnsi="Times New Roman" w:cs="Times New Roman"/>
          <w:bCs/>
          <w:spacing w:val="-2"/>
          <w:sz w:val="24"/>
          <w:szCs w:val="24"/>
        </w:rPr>
        <w:t xml:space="preserve">melakukan normalisasi terhadap </w:t>
      </w:r>
      <w:r w:rsidRPr="00AC363E">
        <w:rPr>
          <w:rFonts w:ascii="Times New Roman" w:hAnsi="Times New Roman" w:cs="Times New Roman"/>
          <w:bCs/>
          <w:i/>
          <w:spacing w:val="-2"/>
          <w:sz w:val="24"/>
          <w:szCs w:val="24"/>
        </w:rPr>
        <w:t xml:space="preserve">likehood </w:t>
      </w:r>
      <w:r w:rsidRPr="00AC363E">
        <w:rPr>
          <w:rFonts w:ascii="Times New Roman" w:hAnsi="Times New Roman" w:cs="Times New Roman"/>
          <w:bCs/>
          <w:spacing w:val="-2"/>
          <w:sz w:val="24"/>
          <w:szCs w:val="24"/>
        </w:rPr>
        <w:t>tersebut sehingga jumlah</w:t>
      </w:r>
      <w:r w:rsidRPr="00AC363E">
        <w:rPr>
          <w:rFonts w:ascii="Times New Roman" w:hAnsi="Times New Roman" w:cs="Times New Roman"/>
          <w:bCs/>
          <w:spacing w:val="-1"/>
          <w:sz w:val="24"/>
          <w:szCs w:val="24"/>
        </w:rPr>
        <w:t xml:space="preserve"> yang di peroleh</w:t>
      </w:r>
      <w:r w:rsidRPr="00AC363E">
        <w:rPr>
          <w:rFonts w:ascii="Times New Roman" w:hAnsi="Times New Roman" w:cs="Times New Roman"/>
          <w:bCs/>
          <w:spacing w:val="-57"/>
          <w:sz w:val="24"/>
          <w:szCs w:val="24"/>
        </w:rPr>
        <w:t xml:space="preserve"> </w:t>
      </w:r>
      <w:r w:rsidRPr="00AC363E">
        <w:rPr>
          <w:rFonts w:ascii="Times New Roman" w:hAnsi="Times New Roman" w:cs="Times New Roman"/>
          <w:bCs/>
          <w:sz w:val="24"/>
          <w:szCs w:val="24"/>
        </w:rPr>
        <w:t>1</w:t>
      </w:r>
      <w:r w:rsidRPr="00AC363E">
        <w:rPr>
          <w:rFonts w:ascii="Times New Roman" w:hAnsi="Times New Roman" w:cs="Times New Roman"/>
          <w:bCs/>
          <w:spacing w:val="29"/>
          <w:sz w:val="24"/>
          <w:szCs w:val="24"/>
        </w:rPr>
        <w:t xml:space="preserve"> </w:t>
      </w:r>
      <w:r w:rsidRPr="00AC363E">
        <w:rPr>
          <w:rFonts w:ascii="Times New Roman" w:hAnsi="Times New Roman" w:cs="Times New Roman"/>
          <w:bCs/>
          <w:sz w:val="24"/>
          <w:szCs w:val="24"/>
        </w:rPr>
        <w:t>nilai</w:t>
      </w:r>
      <w:r w:rsidRPr="00AC363E">
        <w:rPr>
          <w:rFonts w:ascii="Times New Roman" w:hAnsi="Times New Roman" w:cs="Times New Roman"/>
          <w:bCs/>
          <w:spacing w:val="26"/>
          <w:sz w:val="24"/>
          <w:szCs w:val="24"/>
        </w:rPr>
        <w:t xml:space="preserve"> </w:t>
      </w:r>
      <w:r w:rsidRPr="00AC363E">
        <w:rPr>
          <w:rFonts w:ascii="Times New Roman" w:hAnsi="Times New Roman" w:cs="Times New Roman"/>
          <w:bCs/>
          <w:i/>
          <w:sz w:val="24"/>
          <w:szCs w:val="24"/>
        </w:rPr>
        <w:t>likehood</w:t>
      </w:r>
      <w:r w:rsidRPr="00AC363E">
        <w:rPr>
          <w:rFonts w:ascii="Times New Roman" w:hAnsi="Times New Roman" w:cs="Times New Roman"/>
          <w:bCs/>
          <w:i/>
          <w:spacing w:val="42"/>
          <w:sz w:val="24"/>
          <w:szCs w:val="24"/>
        </w:rPr>
        <w:t xml:space="preserve"> </w:t>
      </w:r>
      <w:r w:rsidRPr="00AC363E">
        <w:rPr>
          <w:rFonts w:ascii="Times New Roman" w:hAnsi="Times New Roman" w:cs="Times New Roman"/>
          <w:bCs/>
          <w:sz w:val="24"/>
          <w:szCs w:val="24"/>
        </w:rPr>
        <w:t>ya</w:t>
      </w:r>
      <w:r w:rsidRPr="00AC363E">
        <w:rPr>
          <w:rFonts w:ascii="Times New Roman" w:hAnsi="Times New Roman" w:cs="Times New Roman"/>
          <w:bCs/>
          <w:spacing w:val="29"/>
          <w:sz w:val="24"/>
          <w:szCs w:val="24"/>
        </w:rPr>
        <w:t xml:space="preserve"> </w:t>
      </w:r>
      <w:r w:rsidRPr="00AC363E">
        <w:rPr>
          <w:rFonts w:ascii="Times New Roman" w:hAnsi="Times New Roman" w:cs="Times New Roman"/>
          <w:bCs/>
          <w:sz w:val="24"/>
          <w:szCs w:val="24"/>
        </w:rPr>
        <w:t>dan</w:t>
      </w:r>
      <w:r w:rsidRPr="00AC363E">
        <w:rPr>
          <w:rFonts w:ascii="Times New Roman" w:hAnsi="Times New Roman" w:cs="Times New Roman"/>
          <w:bCs/>
          <w:spacing w:val="29"/>
          <w:sz w:val="24"/>
          <w:szCs w:val="24"/>
        </w:rPr>
        <w:t xml:space="preserve"> </w:t>
      </w:r>
      <w:r w:rsidRPr="00AC363E">
        <w:rPr>
          <w:rFonts w:ascii="Times New Roman" w:hAnsi="Times New Roman" w:cs="Times New Roman"/>
          <w:bCs/>
          <w:sz w:val="24"/>
          <w:szCs w:val="24"/>
        </w:rPr>
        <w:t>0</w:t>
      </w:r>
      <w:r w:rsidRPr="00AC363E">
        <w:rPr>
          <w:rFonts w:ascii="Times New Roman" w:hAnsi="Times New Roman" w:cs="Times New Roman"/>
          <w:bCs/>
          <w:spacing w:val="43"/>
          <w:sz w:val="24"/>
          <w:szCs w:val="24"/>
        </w:rPr>
        <w:t xml:space="preserve"> </w:t>
      </w:r>
      <w:r w:rsidRPr="00AC363E">
        <w:rPr>
          <w:rFonts w:ascii="Times New Roman" w:hAnsi="Times New Roman" w:cs="Times New Roman"/>
          <w:bCs/>
          <w:i/>
          <w:sz w:val="24"/>
          <w:szCs w:val="24"/>
        </w:rPr>
        <w:t>likehood</w:t>
      </w:r>
      <w:r w:rsidRPr="00AC363E">
        <w:rPr>
          <w:rFonts w:ascii="Times New Roman" w:hAnsi="Times New Roman" w:cs="Times New Roman"/>
          <w:bCs/>
          <w:i/>
          <w:spacing w:val="31"/>
          <w:sz w:val="24"/>
          <w:szCs w:val="24"/>
        </w:rPr>
        <w:t xml:space="preserve"> </w:t>
      </w:r>
      <w:r w:rsidRPr="00AC363E">
        <w:rPr>
          <w:rFonts w:ascii="Times New Roman" w:hAnsi="Times New Roman" w:cs="Times New Roman"/>
          <w:bCs/>
          <w:sz w:val="24"/>
          <w:szCs w:val="24"/>
        </w:rPr>
        <w:t>tidak,</w:t>
      </w:r>
      <w:r w:rsidRPr="00AC363E">
        <w:rPr>
          <w:rFonts w:ascii="Times New Roman" w:hAnsi="Times New Roman" w:cs="Times New Roman"/>
          <w:bCs/>
          <w:spacing w:val="41"/>
          <w:sz w:val="24"/>
          <w:szCs w:val="24"/>
        </w:rPr>
        <w:t xml:space="preserve"> </w:t>
      </w:r>
      <w:r w:rsidRPr="00AC363E">
        <w:rPr>
          <w:rFonts w:ascii="Times New Roman" w:hAnsi="Times New Roman" w:cs="Times New Roman"/>
          <w:bCs/>
          <w:sz w:val="24"/>
          <w:szCs w:val="24"/>
        </w:rPr>
        <w:t>cara</w:t>
      </w:r>
      <w:r w:rsidRPr="00AC363E">
        <w:rPr>
          <w:rFonts w:ascii="Times New Roman" w:hAnsi="Times New Roman" w:cs="Times New Roman"/>
          <w:bCs/>
          <w:spacing w:val="40"/>
          <w:sz w:val="24"/>
          <w:szCs w:val="24"/>
        </w:rPr>
        <w:t xml:space="preserve"> </w:t>
      </w:r>
      <w:r w:rsidRPr="00AC363E">
        <w:rPr>
          <w:rFonts w:ascii="Times New Roman" w:hAnsi="Times New Roman" w:cs="Times New Roman"/>
          <w:bCs/>
          <w:sz w:val="24"/>
          <w:szCs w:val="24"/>
        </w:rPr>
        <w:t>menghitung</w:t>
      </w:r>
      <w:r w:rsidRPr="00AC363E">
        <w:rPr>
          <w:rFonts w:ascii="Times New Roman" w:hAnsi="Times New Roman" w:cs="Times New Roman"/>
          <w:bCs/>
          <w:spacing w:val="18"/>
          <w:sz w:val="24"/>
          <w:szCs w:val="24"/>
        </w:rPr>
        <w:t xml:space="preserve"> </w:t>
      </w:r>
      <w:r w:rsidRPr="00AC363E">
        <w:rPr>
          <w:rFonts w:ascii="Times New Roman" w:hAnsi="Times New Roman" w:cs="Times New Roman"/>
          <w:bCs/>
          <w:sz w:val="24"/>
          <w:szCs w:val="24"/>
        </w:rPr>
        <w:t>nilai</w:t>
      </w:r>
      <w:r w:rsidRPr="00AC363E">
        <w:rPr>
          <w:rFonts w:ascii="Times New Roman" w:hAnsi="Times New Roman" w:cs="Times New Roman"/>
          <w:bCs/>
          <w:spacing w:val="29"/>
          <w:sz w:val="24"/>
          <w:szCs w:val="24"/>
        </w:rPr>
        <w:t xml:space="preserve"> </w:t>
      </w:r>
      <w:r w:rsidRPr="00AC363E">
        <w:rPr>
          <w:rFonts w:ascii="Times New Roman" w:hAnsi="Times New Roman" w:cs="Times New Roman"/>
          <w:bCs/>
          <w:i/>
          <w:sz w:val="24"/>
          <w:szCs w:val="24"/>
        </w:rPr>
        <w:t>probabilitas</w:t>
      </w:r>
      <w:r w:rsidRPr="00AC363E">
        <w:rPr>
          <w:rFonts w:ascii="Times New Roman" w:hAnsi="Times New Roman" w:cs="Times New Roman"/>
          <w:bCs/>
          <w:i/>
          <w:spacing w:val="40"/>
          <w:sz w:val="24"/>
          <w:szCs w:val="24"/>
        </w:rPr>
        <w:t xml:space="preserve"> </w:t>
      </w:r>
      <w:r w:rsidRPr="00AC363E">
        <w:rPr>
          <w:rFonts w:ascii="Times New Roman" w:hAnsi="Times New Roman" w:cs="Times New Roman"/>
          <w:bCs/>
          <w:sz w:val="24"/>
          <w:szCs w:val="24"/>
        </w:rPr>
        <w:t>ini</w:t>
      </w:r>
    </w:p>
    <w:tbl>
      <w:tblPr>
        <w:tblW w:w="0" w:type="auto"/>
        <w:tblInd w:w="653" w:type="dxa"/>
        <w:tblLayout w:type="fixed"/>
        <w:tblCellMar>
          <w:left w:w="0" w:type="dxa"/>
          <w:right w:w="0" w:type="dxa"/>
        </w:tblCellMar>
        <w:tblLook w:val="04A0" w:firstRow="1" w:lastRow="0" w:firstColumn="1" w:lastColumn="0" w:noHBand="0" w:noVBand="1"/>
      </w:tblPr>
      <w:tblGrid>
        <w:gridCol w:w="1874"/>
        <w:gridCol w:w="443"/>
        <w:gridCol w:w="1081"/>
      </w:tblGrid>
      <w:tr w:rsidR="00405434" w:rsidRPr="00AC363E">
        <w:trPr>
          <w:trHeight w:val="883"/>
        </w:trPr>
        <w:tc>
          <w:tcPr>
            <w:tcW w:w="1874" w:type="dxa"/>
            <w:tcBorders>
              <w:top w:val="nil"/>
              <w:left w:val="nil"/>
              <w:bottom w:val="nil"/>
              <w:right w:val="nil"/>
            </w:tcBorders>
          </w:tcPr>
          <w:p w:rsidR="00405434" w:rsidRPr="00AC363E" w:rsidRDefault="00845063">
            <w:pPr>
              <w:pStyle w:val="TableParagraph"/>
              <w:spacing w:line="360" w:lineRule="auto"/>
              <w:ind w:left="50"/>
              <w:rPr>
                <w:bCs/>
                <w:sz w:val="24"/>
                <w:szCs w:val="24"/>
              </w:rPr>
            </w:pPr>
            <w:r w:rsidRPr="00AC363E">
              <w:rPr>
                <w:bCs/>
                <w:sz w:val="24"/>
                <w:szCs w:val="24"/>
              </w:rPr>
              <w:lastRenderedPageBreak/>
              <w:t>adalah</w:t>
            </w:r>
            <w:r w:rsidRPr="00AC363E">
              <w:rPr>
                <w:bCs/>
                <w:spacing w:val="14"/>
                <w:sz w:val="24"/>
                <w:szCs w:val="24"/>
              </w:rPr>
              <w:t xml:space="preserve"> </w:t>
            </w:r>
            <w:r w:rsidRPr="00AC363E">
              <w:rPr>
                <w:bCs/>
                <w:sz w:val="24"/>
                <w:szCs w:val="24"/>
              </w:rPr>
              <w:t>:</w:t>
            </w:r>
          </w:p>
          <w:p w:rsidR="00405434" w:rsidRPr="00AC363E" w:rsidRDefault="00405434">
            <w:pPr>
              <w:pStyle w:val="TableParagraph"/>
              <w:spacing w:before="3" w:line="360" w:lineRule="auto"/>
              <w:rPr>
                <w:bCs/>
                <w:sz w:val="24"/>
                <w:szCs w:val="24"/>
              </w:rPr>
            </w:pPr>
          </w:p>
          <w:p w:rsidR="00405434" w:rsidRPr="00AC363E" w:rsidRDefault="00845063">
            <w:pPr>
              <w:pStyle w:val="TableParagraph"/>
              <w:spacing w:line="360" w:lineRule="auto"/>
              <w:ind w:left="50"/>
              <w:rPr>
                <w:bCs/>
                <w:sz w:val="24"/>
                <w:szCs w:val="24"/>
              </w:rPr>
            </w:pPr>
            <w:r w:rsidRPr="00AC363E">
              <w:rPr>
                <w:bCs/>
                <w:i/>
                <w:sz w:val="24"/>
                <w:szCs w:val="24"/>
              </w:rPr>
              <w:t>Probabilitas</w:t>
            </w:r>
            <w:r w:rsidRPr="00AC363E">
              <w:rPr>
                <w:bCs/>
                <w:i/>
                <w:spacing w:val="1"/>
                <w:sz w:val="24"/>
                <w:szCs w:val="24"/>
              </w:rPr>
              <w:t xml:space="preserve"> </w:t>
            </w:r>
            <w:r w:rsidRPr="00AC363E">
              <w:rPr>
                <w:bCs/>
                <w:sz w:val="24"/>
                <w:szCs w:val="24"/>
              </w:rPr>
              <w:t>Ya</w:t>
            </w:r>
          </w:p>
        </w:tc>
        <w:tc>
          <w:tcPr>
            <w:tcW w:w="443" w:type="dxa"/>
            <w:tcBorders>
              <w:top w:val="nil"/>
              <w:left w:val="nil"/>
              <w:bottom w:val="nil"/>
              <w:right w:val="nil"/>
            </w:tcBorders>
          </w:tcPr>
          <w:p w:rsidR="00405434" w:rsidRPr="00AC363E" w:rsidRDefault="00405434">
            <w:pPr>
              <w:pStyle w:val="TableParagraph"/>
              <w:spacing w:line="360" w:lineRule="auto"/>
              <w:rPr>
                <w:bCs/>
                <w:sz w:val="26"/>
                <w:szCs w:val="26"/>
              </w:rPr>
            </w:pPr>
          </w:p>
          <w:p w:rsidR="00405434" w:rsidRPr="00AC363E" w:rsidRDefault="00405434">
            <w:pPr>
              <w:pStyle w:val="TableParagraph"/>
              <w:spacing w:before="4" w:line="360" w:lineRule="auto"/>
              <w:rPr>
                <w:bCs/>
                <w:sz w:val="21"/>
                <w:szCs w:val="21"/>
              </w:rPr>
            </w:pPr>
          </w:p>
          <w:p w:rsidR="00405434" w:rsidRPr="00AC363E" w:rsidRDefault="00845063">
            <w:pPr>
              <w:pStyle w:val="TableParagraph"/>
              <w:spacing w:line="360" w:lineRule="auto"/>
              <w:ind w:right="141"/>
              <w:jc w:val="center"/>
              <w:rPr>
                <w:bCs/>
                <w:sz w:val="24"/>
                <w:szCs w:val="24"/>
              </w:rPr>
            </w:pPr>
            <w:r w:rsidRPr="00AC363E">
              <w:rPr>
                <w:bCs/>
                <w:sz w:val="24"/>
                <w:szCs w:val="24"/>
              </w:rPr>
              <w:t>=</w:t>
            </w:r>
          </w:p>
        </w:tc>
        <w:tc>
          <w:tcPr>
            <w:tcW w:w="1081" w:type="dxa"/>
            <w:tcBorders>
              <w:top w:val="nil"/>
              <w:left w:val="nil"/>
              <w:bottom w:val="single" w:sz="8" w:space="0" w:color="000000"/>
              <w:right w:val="nil"/>
            </w:tcBorders>
          </w:tcPr>
          <w:p w:rsidR="00405434" w:rsidRPr="00AC363E" w:rsidRDefault="00405434">
            <w:pPr>
              <w:pStyle w:val="TableParagraph"/>
              <w:spacing w:before="4" w:line="360" w:lineRule="auto"/>
              <w:rPr>
                <w:bCs/>
                <w:sz w:val="26"/>
                <w:szCs w:val="26"/>
              </w:rPr>
            </w:pPr>
          </w:p>
          <w:p w:rsidR="00405434" w:rsidRPr="00AC363E" w:rsidRDefault="00405434">
            <w:pPr>
              <w:pStyle w:val="TableParagraph"/>
              <w:spacing w:before="4" w:line="360" w:lineRule="auto"/>
              <w:rPr>
                <w:bCs/>
                <w:sz w:val="21"/>
                <w:szCs w:val="21"/>
              </w:rPr>
            </w:pPr>
          </w:p>
          <w:p w:rsidR="00405434" w:rsidRPr="00AC363E" w:rsidRDefault="00845063">
            <w:pPr>
              <w:pStyle w:val="TableParagraph"/>
              <w:spacing w:line="360" w:lineRule="auto"/>
              <w:ind w:left="614"/>
              <w:rPr>
                <w:bCs/>
                <w:sz w:val="24"/>
                <w:szCs w:val="24"/>
              </w:rPr>
            </w:pPr>
            <w:r w:rsidRPr="00AC363E">
              <w:rPr>
                <w:bCs/>
                <w:sz w:val="24"/>
                <w:szCs w:val="24"/>
              </w:rPr>
              <w:t>1</w:t>
            </w:r>
          </w:p>
        </w:tc>
      </w:tr>
      <w:tr w:rsidR="00405434" w:rsidRPr="00AC363E">
        <w:trPr>
          <w:trHeight w:val="1158"/>
        </w:trPr>
        <w:tc>
          <w:tcPr>
            <w:tcW w:w="1874" w:type="dxa"/>
            <w:tcBorders>
              <w:top w:val="nil"/>
              <w:left w:val="nil"/>
              <w:bottom w:val="nil"/>
              <w:right w:val="nil"/>
            </w:tcBorders>
          </w:tcPr>
          <w:p w:rsidR="00405434" w:rsidRPr="00AC363E" w:rsidRDefault="00405434">
            <w:pPr>
              <w:pStyle w:val="TableParagraph"/>
              <w:spacing w:line="360" w:lineRule="auto"/>
              <w:rPr>
                <w:bCs/>
                <w:sz w:val="24"/>
                <w:szCs w:val="24"/>
              </w:rPr>
            </w:pPr>
          </w:p>
        </w:tc>
        <w:tc>
          <w:tcPr>
            <w:tcW w:w="443" w:type="dxa"/>
            <w:tcBorders>
              <w:top w:val="nil"/>
              <w:left w:val="nil"/>
              <w:bottom w:val="nil"/>
              <w:right w:val="nil"/>
            </w:tcBorders>
          </w:tcPr>
          <w:p w:rsidR="00405434" w:rsidRPr="00AC363E" w:rsidRDefault="00405434">
            <w:pPr>
              <w:pStyle w:val="TableParagraph"/>
              <w:spacing w:line="360" w:lineRule="auto"/>
              <w:rPr>
                <w:bCs/>
                <w:sz w:val="26"/>
                <w:szCs w:val="26"/>
              </w:rPr>
            </w:pPr>
          </w:p>
          <w:p w:rsidR="00405434" w:rsidRPr="00AC363E" w:rsidRDefault="00405434">
            <w:pPr>
              <w:pStyle w:val="TableParagraph"/>
              <w:spacing w:before="1" w:line="360" w:lineRule="auto"/>
              <w:rPr>
                <w:bCs/>
                <w:sz w:val="38"/>
                <w:szCs w:val="38"/>
              </w:rPr>
            </w:pPr>
          </w:p>
          <w:p w:rsidR="00405434" w:rsidRPr="00AC363E" w:rsidRDefault="00845063">
            <w:pPr>
              <w:pStyle w:val="TableParagraph"/>
              <w:spacing w:line="360" w:lineRule="auto"/>
              <w:ind w:left="19" w:right="67"/>
              <w:jc w:val="center"/>
              <w:rPr>
                <w:bCs/>
                <w:sz w:val="24"/>
                <w:szCs w:val="24"/>
              </w:rPr>
            </w:pPr>
            <w:r w:rsidRPr="00AC363E">
              <w:rPr>
                <w:bCs/>
                <w:sz w:val="24"/>
                <w:szCs w:val="24"/>
              </w:rPr>
              <w:t>= 1</w:t>
            </w:r>
          </w:p>
        </w:tc>
        <w:tc>
          <w:tcPr>
            <w:tcW w:w="1081" w:type="dxa"/>
            <w:tcBorders>
              <w:top w:val="single" w:sz="8" w:space="0" w:color="000000"/>
              <w:left w:val="nil"/>
              <w:bottom w:val="nil"/>
              <w:right w:val="nil"/>
            </w:tcBorders>
          </w:tcPr>
          <w:p w:rsidR="00405434" w:rsidRPr="00AC363E" w:rsidRDefault="00845063">
            <w:pPr>
              <w:pStyle w:val="TableParagraph"/>
              <w:spacing w:before="182" w:line="360" w:lineRule="auto"/>
              <w:ind w:left="255"/>
              <w:rPr>
                <w:bCs/>
                <w:sz w:val="24"/>
                <w:szCs w:val="24"/>
              </w:rPr>
            </w:pPr>
            <w:r w:rsidRPr="00AC363E">
              <w:rPr>
                <w:bCs/>
                <w:sz w:val="24"/>
                <w:szCs w:val="24"/>
              </w:rPr>
              <w:t xml:space="preserve">1 </w:t>
            </w:r>
            <w:r w:rsidRPr="00AC363E">
              <w:rPr>
                <w:bCs/>
                <w:spacing w:val="60"/>
                <w:sz w:val="24"/>
                <w:szCs w:val="24"/>
              </w:rPr>
              <w:t xml:space="preserve"> </w:t>
            </w:r>
            <w:r w:rsidRPr="00AC363E">
              <w:rPr>
                <w:bCs/>
                <w:sz w:val="24"/>
                <w:szCs w:val="24"/>
              </w:rPr>
              <w:t xml:space="preserve">+ </w:t>
            </w:r>
            <w:r w:rsidRPr="00AC363E">
              <w:rPr>
                <w:bCs/>
                <w:spacing w:val="60"/>
                <w:sz w:val="24"/>
                <w:szCs w:val="24"/>
              </w:rPr>
              <w:t xml:space="preserve"> </w:t>
            </w:r>
            <w:r w:rsidRPr="00AC363E">
              <w:rPr>
                <w:bCs/>
                <w:sz w:val="24"/>
                <w:szCs w:val="24"/>
              </w:rPr>
              <w:t>0</w:t>
            </w:r>
          </w:p>
          <w:p w:rsidR="00405434" w:rsidRPr="00AC363E" w:rsidRDefault="00405434">
            <w:pPr>
              <w:pStyle w:val="TableParagraph"/>
              <w:spacing w:before="3" w:line="360" w:lineRule="auto"/>
              <w:rPr>
                <w:bCs/>
                <w:sz w:val="24"/>
                <w:szCs w:val="24"/>
              </w:rPr>
            </w:pPr>
          </w:p>
          <w:p w:rsidR="00405434" w:rsidRPr="00AC363E" w:rsidRDefault="00845063">
            <w:pPr>
              <w:pStyle w:val="TableParagraph"/>
              <w:spacing w:line="360" w:lineRule="auto"/>
              <w:ind w:left="90"/>
              <w:rPr>
                <w:bCs/>
                <w:sz w:val="24"/>
                <w:szCs w:val="24"/>
              </w:rPr>
            </w:pPr>
            <w:r w:rsidRPr="00AC363E">
              <w:rPr>
                <w:bCs/>
                <w:sz w:val="24"/>
                <w:szCs w:val="24"/>
              </w:rPr>
              <w:t>(</w:t>
            </w:r>
            <w:r w:rsidRPr="00AC363E">
              <w:rPr>
                <w:bCs/>
                <w:spacing w:val="-9"/>
                <w:sz w:val="24"/>
                <w:szCs w:val="24"/>
              </w:rPr>
              <w:t xml:space="preserve"> </w:t>
            </w:r>
            <w:r w:rsidRPr="00AC363E">
              <w:rPr>
                <w:bCs/>
                <w:sz w:val="24"/>
                <w:szCs w:val="24"/>
              </w:rPr>
              <w:t>Cerai</w:t>
            </w:r>
            <w:r w:rsidRPr="00AC363E">
              <w:rPr>
                <w:bCs/>
                <w:spacing w:val="4"/>
                <w:sz w:val="24"/>
                <w:szCs w:val="24"/>
              </w:rPr>
              <w:t xml:space="preserve"> </w:t>
            </w:r>
            <w:r w:rsidRPr="00AC363E">
              <w:rPr>
                <w:bCs/>
                <w:sz w:val="24"/>
                <w:szCs w:val="24"/>
              </w:rPr>
              <w:t>)</w:t>
            </w:r>
          </w:p>
        </w:tc>
      </w:tr>
      <w:tr w:rsidR="00405434" w:rsidRPr="00AC363E">
        <w:trPr>
          <w:trHeight w:val="443"/>
        </w:trPr>
        <w:tc>
          <w:tcPr>
            <w:tcW w:w="1874" w:type="dxa"/>
            <w:tcBorders>
              <w:top w:val="nil"/>
              <w:left w:val="nil"/>
              <w:bottom w:val="nil"/>
              <w:right w:val="nil"/>
            </w:tcBorders>
          </w:tcPr>
          <w:p w:rsidR="00405434" w:rsidRPr="00AC363E" w:rsidRDefault="00845063">
            <w:pPr>
              <w:pStyle w:val="TableParagraph"/>
              <w:spacing w:before="134" w:line="360" w:lineRule="auto"/>
              <w:ind w:left="50"/>
              <w:rPr>
                <w:bCs/>
                <w:sz w:val="24"/>
                <w:szCs w:val="24"/>
              </w:rPr>
            </w:pPr>
            <w:r w:rsidRPr="00AC363E">
              <w:rPr>
                <w:bCs/>
                <w:i/>
                <w:spacing w:val="-1"/>
                <w:sz w:val="24"/>
                <w:szCs w:val="24"/>
              </w:rPr>
              <w:t>Probabilitas</w:t>
            </w:r>
            <w:r w:rsidRPr="00AC363E">
              <w:rPr>
                <w:bCs/>
                <w:i/>
                <w:spacing w:val="-12"/>
                <w:sz w:val="24"/>
                <w:szCs w:val="24"/>
              </w:rPr>
              <w:t xml:space="preserve"> </w:t>
            </w:r>
            <w:r w:rsidRPr="00AC363E">
              <w:rPr>
                <w:bCs/>
                <w:sz w:val="24"/>
                <w:szCs w:val="24"/>
              </w:rPr>
              <w:t>Tidak</w:t>
            </w:r>
          </w:p>
        </w:tc>
        <w:tc>
          <w:tcPr>
            <w:tcW w:w="443" w:type="dxa"/>
            <w:tcBorders>
              <w:top w:val="nil"/>
              <w:left w:val="nil"/>
              <w:bottom w:val="nil"/>
              <w:right w:val="nil"/>
            </w:tcBorders>
          </w:tcPr>
          <w:p w:rsidR="00405434" w:rsidRPr="00AC363E" w:rsidRDefault="00845063">
            <w:pPr>
              <w:pStyle w:val="TableParagraph"/>
              <w:spacing w:before="134" w:line="360" w:lineRule="auto"/>
              <w:ind w:right="201"/>
              <w:jc w:val="center"/>
              <w:rPr>
                <w:bCs/>
                <w:sz w:val="24"/>
                <w:szCs w:val="24"/>
              </w:rPr>
            </w:pPr>
            <w:r w:rsidRPr="00AC363E">
              <w:rPr>
                <w:bCs/>
                <w:sz w:val="24"/>
                <w:szCs w:val="24"/>
              </w:rPr>
              <w:t>=</w:t>
            </w:r>
          </w:p>
        </w:tc>
        <w:tc>
          <w:tcPr>
            <w:tcW w:w="1081" w:type="dxa"/>
            <w:tcBorders>
              <w:top w:val="nil"/>
              <w:left w:val="nil"/>
              <w:bottom w:val="nil"/>
              <w:right w:val="nil"/>
            </w:tcBorders>
          </w:tcPr>
          <w:p w:rsidR="00405434" w:rsidRPr="00AC363E" w:rsidRDefault="00845063">
            <w:pPr>
              <w:pStyle w:val="TableParagraph"/>
              <w:spacing w:before="134" w:line="360" w:lineRule="auto"/>
              <w:ind w:left="87"/>
              <w:jc w:val="center"/>
              <w:rPr>
                <w:bCs/>
                <w:sz w:val="24"/>
                <w:szCs w:val="24"/>
              </w:rPr>
            </w:pPr>
            <w:r w:rsidRPr="00AC363E">
              <w:rPr>
                <w:bCs/>
                <w:sz w:val="24"/>
                <w:szCs w:val="24"/>
              </w:rPr>
              <w:t>0</w:t>
            </w:r>
          </w:p>
        </w:tc>
      </w:tr>
    </w:tbl>
    <w:p w:rsidR="00405434" w:rsidRPr="00AC363E" w:rsidRDefault="00845063">
      <w:pPr>
        <w:pStyle w:val="BodyText"/>
        <w:spacing w:line="360" w:lineRule="auto"/>
        <w:ind w:left="3119"/>
        <w:rPr>
          <w:bCs/>
          <w:sz w:val="2"/>
          <w:szCs w:val="2"/>
        </w:rPr>
      </w:pPr>
      <w:r w:rsidRPr="00AC363E">
        <w:rPr>
          <w:bCs/>
          <w:noProof/>
          <w:lang w:val="en-US"/>
        </w:rPr>
        <w:drawing>
          <wp:inline distT="0" distB="0" distL="0" distR="0" wp14:anchorId="2B8378E5" wp14:editId="6DC1B311">
            <wp:extent cx="446405" cy="10795"/>
            <wp:effectExtent l="0" t="0" r="0" b="0"/>
            <wp:docPr id="12171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15921"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46405" cy="10795"/>
                    </a:xfrm>
                    <a:prstGeom prst="rect">
                      <a:avLst/>
                    </a:prstGeom>
                    <a:noFill/>
                    <a:ln>
                      <a:noFill/>
                    </a:ln>
                  </pic:spPr>
                </pic:pic>
              </a:graphicData>
            </a:graphic>
          </wp:inline>
        </w:drawing>
      </w:r>
    </w:p>
    <w:p w:rsidR="00405434" w:rsidRPr="00AC363E" w:rsidRDefault="00845063">
      <w:pPr>
        <w:pStyle w:val="BodyText"/>
        <w:spacing w:before="226" w:line="360" w:lineRule="auto"/>
        <w:ind w:right="1950"/>
        <w:jc w:val="center"/>
        <w:rPr>
          <w:bCs/>
        </w:rPr>
      </w:pPr>
      <w:r w:rsidRPr="00AC363E">
        <w:rPr>
          <w:bCs/>
        </w:rPr>
        <w:t>1</w:t>
      </w:r>
      <w:r w:rsidRPr="00AC363E">
        <w:rPr>
          <w:bCs/>
          <w:spacing w:val="1"/>
        </w:rPr>
        <w:t xml:space="preserve"> </w:t>
      </w:r>
      <w:r w:rsidRPr="00AC363E">
        <w:rPr>
          <w:bCs/>
        </w:rPr>
        <w:t>+</w:t>
      </w:r>
      <w:r w:rsidRPr="00AC363E">
        <w:rPr>
          <w:bCs/>
          <w:spacing w:val="60"/>
        </w:rPr>
        <w:t xml:space="preserve"> </w:t>
      </w:r>
      <w:r w:rsidRPr="00AC363E">
        <w:rPr>
          <w:bCs/>
        </w:rPr>
        <w:t>0</w:t>
      </w:r>
    </w:p>
    <w:p w:rsidR="00405434" w:rsidRPr="00AC363E" w:rsidRDefault="00845063">
      <w:pPr>
        <w:pStyle w:val="BodyText"/>
        <w:spacing w:before="3" w:line="360" w:lineRule="auto"/>
        <w:rPr>
          <w:bCs/>
          <w:sz w:val="8"/>
        </w:rPr>
      </w:pPr>
      <w:r w:rsidRPr="00AC363E">
        <w:rPr>
          <w:bCs/>
        </w:rPr>
        <w:t xml:space="preserve"> </w:t>
      </w:r>
    </w:p>
    <w:p w:rsidR="00405434" w:rsidRPr="00AC363E" w:rsidRDefault="00845063">
      <w:pPr>
        <w:pStyle w:val="BodyText"/>
        <w:spacing w:before="1" w:line="360" w:lineRule="auto"/>
        <w:ind w:left="663" w:right="2700"/>
        <w:jc w:val="center"/>
        <w:rPr>
          <w:bCs/>
        </w:rPr>
      </w:pPr>
      <w:r w:rsidRPr="00AC363E">
        <w:rPr>
          <w:bCs/>
        </w:rPr>
        <w:t>=</w:t>
      </w:r>
      <w:r w:rsidRPr="00AC363E">
        <w:rPr>
          <w:bCs/>
          <w:spacing w:val="-6"/>
        </w:rPr>
        <w:t xml:space="preserve"> </w:t>
      </w:r>
      <w:r w:rsidRPr="00AC363E">
        <w:rPr>
          <w:bCs/>
        </w:rPr>
        <w:t>0</w:t>
      </w:r>
      <w:r w:rsidRPr="00AC363E">
        <w:rPr>
          <w:bCs/>
          <w:spacing w:val="50"/>
        </w:rPr>
        <w:t xml:space="preserve"> </w:t>
      </w:r>
      <w:r w:rsidRPr="00AC363E">
        <w:rPr>
          <w:bCs/>
        </w:rPr>
        <w:t>(</w:t>
      </w:r>
      <w:r w:rsidRPr="00AC363E">
        <w:rPr>
          <w:bCs/>
          <w:spacing w:val="45"/>
        </w:rPr>
        <w:t xml:space="preserve"> </w:t>
      </w:r>
      <w:r w:rsidRPr="00AC363E">
        <w:rPr>
          <w:bCs/>
        </w:rPr>
        <w:t>TidakCerai</w:t>
      </w:r>
      <w:r w:rsidRPr="00AC363E">
        <w:rPr>
          <w:bCs/>
          <w:spacing w:val="28"/>
        </w:rPr>
        <w:t xml:space="preserve"> </w:t>
      </w:r>
      <w:r w:rsidRPr="00AC363E">
        <w:rPr>
          <w:bCs/>
        </w:rPr>
        <w:t>)</w:t>
      </w:r>
    </w:p>
    <w:p w:rsidR="00405434" w:rsidRPr="00AC363E" w:rsidRDefault="00845063">
      <w:pPr>
        <w:pStyle w:val="BodyText"/>
        <w:spacing w:before="11" w:line="360" w:lineRule="auto"/>
        <w:rPr>
          <w:bCs/>
          <w:sz w:val="12"/>
          <w:szCs w:val="22"/>
        </w:rPr>
      </w:pPr>
      <w:r w:rsidRPr="00AC363E">
        <w:rPr>
          <w:bCs/>
          <w:sz w:val="22"/>
          <w:szCs w:val="22"/>
        </w:rPr>
        <w:t xml:space="preserve"> </w:t>
      </w:r>
    </w:p>
    <w:p w:rsidR="00405434" w:rsidRPr="00AC363E" w:rsidRDefault="00845063">
      <w:pPr>
        <w:spacing w:line="360" w:lineRule="auto"/>
        <w:ind w:left="588"/>
        <w:rPr>
          <w:rFonts w:ascii="Times New Roman" w:hAnsi="Times New Roman" w:cs="Times New Roman"/>
          <w:bCs/>
          <w:i/>
          <w:sz w:val="24"/>
          <w:szCs w:val="24"/>
        </w:rPr>
      </w:pPr>
      <w:r w:rsidRPr="00AC363E">
        <w:rPr>
          <w:rFonts w:ascii="Times New Roman" w:hAnsi="Times New Roman" w:cs="Times New Roman"/>
          <w:bCs/>
          <w:spacing w:val="-3"/>
          <w:sz w:val="24"/>
          <w:szCs w:val="24"/>
        </w:rPr>
        <w:t>Dari</w:t>
      </w:r>
      <w:r w:rsidRPr="00AC363E">
        <w:rPr>
          <w:rFonts w:ascii="Times New Roman" w:hAnsi="Times New Roman" w:cs="Times New Roman"/>
          <w:bCs/>
          <w:spacing w:val="-12"/>
          <w:sz w:val="24"/>
          <w:szCs w:val="24"/>
        </w:rPr>
        <w:t xml:space="preserve"> </w:t>
      </w:r>
      <w:r w:rsidRPr="00AC363E">
        <w:rPr>
          <w:rFonts w:ascii="Times New Roman" w:hAnsi="Times New Roman" w:cs="Times New Roman"/>
          <w:bCs/>
          <w:spacing w:val="-3"/>
          <w:sz w:val="24"/>
          <w:szCs w:val="24"/>
        </w:rPr>
        <w:t>hasil</w:t>
      </w:r>
      <w:r w:rsidRPr="00AC363E">
        <w:rPr>
          <w:rFonts w:ascii="Times New Roman" w:hAnsi="Times New Roman" w:cs="Times New Roman"/>
          <w:bCs/>
          <w:spacing w:val="-12"/>
          <w:sz w:val="24"/>
          <w:szCs w:val="24"/>
        </w:rPr>
        <w:t xml:space="preserve"> </w:t>
      </w:r>
      <w:r w:rsidRPr="00AC363E">
        <w:rPr>
          <w:rFonts w:ascii="Times New Roman" w:hAnsi="Times New Roman" w:cs="Times New Roman"/>
          <w:bCs/>
          <w:spacing w:val="-3"/>
          <w:sz w:val="24"/>
          <w:szCs w:val="24"/>
        </w:rPr>
        <w:t>akhir</w:t>
      </w:r>
      <w:r w:rsidRPr="00AC363E">
        <w:rPr>
          <w:rFonts w:ascii="Times New Roman" w:hAnsi="Times New Roman" w:cs="Times New Roman"/>
          <w:bCs/>
          <w:spacing w:val="3"/>
          <w:sz w:val="24"/>
          <w:szCs w:val="24"/>
        </w:rPr>
        <w:t xml:space="preserve"> </w:t>
      </w:r>
      <w:r w:rsidRPr="00AC363E">
        <w:rPr>
          <w:rFonts w:ascii="Times New Roman" w:hAnsi="Times New Roman" w:cs="Times New Roman"/>
          <w:bCs/>
          <w:spacing w:val="-3"/>
          <w:sz w:val="24"/>
          <w:szCs w:val="24"/>
        </w:rPr>
        <w:t>nilai</w:t>
      </w:r>
      <w:r w:rsidRPr="00AC363E">
        <w:rPr>
          <w:rFonts w:ascii="Times New Roman" w:hAnsi="Times New Roman" w:cs="Times New Roman"/>
          <w:bCs/>
          <w:spacing w:val="6"/>
          <w:sz w:val="24"/>
          <w:szCs w:val="24"/>
        </w:rPr>
        <w:t xml:space="preserve"> </w:t>
      </w:r>
      <w:r w:rsidRPr="00AC363E">
        <w:rPr>
          <w:rFonts w:ascii="Times New Roman" w:hAnsi="Times New Roman" w:cs="Times New Roman"/>
          <w:bCs/>
          <w:i/>
          <w:spacing w:val="-3"/>
          <w:sz w:val="24"/>
          <w:szCs w:val="24"/>
        </w:rPr>
        <w:t>Probabilitas</w:t>
      </w:r>
      <w:r w:rsidRPr="00AC363E">
        <w:rPr>
          <w:rFonts w:ascii="Times New Roman" w:hAnsi="Times New Roman" w:cs="Times New Roman"/>
          <w:bCs/>
          <w:i/>
          <w:spacing w:val="6"/>
          <w:sz w:val="24"/>
          <w:szCs w:val="24"/>
        </w:rPr>
        <w:t xml:space="preserve"> </w:t>
      </w:r>
      <w:r w:rsidRPr="00AC363E">
        <w:rPr>
          <w:rFonts w:ascii="Times New Roman" w:hAnsi="Times New Roman" w:cs="Times New Roman"/>
          <w:bCs/>
          <w:spacing w:val="-3"/>
          <w:sz w:val="24"/>
          <w:szCs w:val="24"/>
        </w:rPr>
        <w:t>Ya</w:t>
      </w:r>
      <w:r w:rsidRPr="00AC363E">
        <w:rPr>
          <w:rFonts w:ascii="Times New Roman" w:hAnsi="Times New Roman" w:cs="Times New Roman"/>
          <w:bCs/>
          <w:spacing w:val="7"/>
          <w:sz w:val="24"/>
          <w:szCs w:val="24"/>
        </w:rPr>
        <w:t xml:space="preserve"> </w:t>
      </w:r>
      <w:r w:rsidRPr="00AC363E">
        <w:rPr>
          <w:rFonts w:ascii="Times New Roman" w:hAnsi="Times New Roman" w:cs="Times New Roman"/>
          <w:bCs/>
          <w:spacing w:val="-3"/>
          <w:sz w:val="24"/>
          <w:szCs w:val="24"/>
        </w:rPr>
        <w:t>1</w:t>
      </w:r>
      <w:r w:rsidRPr="00AC363E">
        <w:rPr>
          <w:rFonts w:ascii="Times New Roman" w:hAnsi="Times New Roman" w:cs="Times New Roman"/>
          <w:bCs/>
          <w:spacing w:val="7"/>
          <w:sz w:val="24"/>
          <w:szCs w:val="24"/>
        </w:rPr>
        <w:t xml:space="preserve"> </w:t>
      </w:r>
      <w:r w:rsidRPr="00AC363E">
        <w:rPr>
          <w:rFonts w:ascii="Times New Roman" w:hAnsi="Times New Roman" w:cs="Times New Roman"/>
          <w:bCs/>
          <w:spacing w:val="-3"/>
          <w:sz w:val="24"/>
          <w:szCs w:val="24"/>
        </w:rPr>
        <w:t>dan</w:t>
      </w:r>
      <w:r w:rsidRPr="00AC363E">
        <w:rPr>
          <w:rFonts w:ascii="Times New Roman" w:hAnsi="Times New Roman" w:cs="Times New Roman"/>
          <w:bCs/>
          <w:spacing w:val="9"/>
          <w:sz w:val="24"/>
          <w:szCs w:val="24"/>
        </w:rPr>
        <w:t xml:space="preserve"> </w:t>
      </w:r>
      <w:r w:rsidRPr="00AC363E">
        <w:rPr>
          <w:rFonts w:ascii="Times New Roman" w:hAnsi="Times New Roman" w:cs="Times New Roman"/>
          <w:bCs/>
          <w:i/>
          <w:spacing w:val="-3"/>
          <w:sz w:val="24"/>
          <w:szCs w:val="24"/>
        </w:rPr>
        <w:t>Probabilitas</w:t>
      </w:r>
      <w:r w:rsidRPr="00AC363E">
        <w:rPr>
          <w:rFonts w:ascii="Times New Roman" w:hAnsi="Times New Roman" w:cs="Times New Roman"/>
          <w:bCs/>
          <w:i/>
          <w:spacing w:val="6"/>
          <w:sz w:val="24"/>
          <w:szCs w:val="24"/>
        </w:rPr>
        <w:t xml:space="preserve"> </w:t>
      </w:r>
      <w:r w:rsidRPr="00AC363E">
        <w:rPr>
          <w:rFonts w:ascii="Times New Roman" w:hAnsi="Times New Roman" w:cs="Times New Roman"/>
          <w:bCs/>
          <w:spacing w:val="-2"/>
          <w:sz w:val="24"/>
          <w:szCs w:val="24"/>
        </w:rPr>
        <w:t>Tidak</w:t>
      </w:r>
      <w:r w:rsidRPr="00AC363E">
        <w:rPr>
          <w:rFonts w:ascii="Times New Roman" w:hAnsi="Times New Roman" w:cs="Times New Roman"/>
          <w:bCs/>
          <w:spacing w:val="8"/>
          <w:sz w:val="24"/>
          <w:szCs w:val="24"/>
        </w:rPr>
        <w:t xml:space="preserve"> </w:t>
      </w:r>
      <w:r w:rsidRPr="00AC363E">
        <w:rPr>
          <w:rFonts w:ascii="Times New Roman" w:hAnsi="Times New Roman" w:cs="Times New Roman"/>
          <w:bCs/>
          <w:spacing w:val="-2"/>
          <w:sz w:val="24"/>
          <w:szCs w:val="24"/>
        </w:rPr>
        <w:t>0</w:t>
      </w:r>
      <w:r w:rsidRPr="00AC363E">
        <w:rPr>
          <w:rFonts w:ascii="Times New Roman" w:hAnsi="Times New Roman" w:cs="Times New Roman"/>
          <w:bCs/>
          <w:spacing w:val="7"/>
          <w:sz w:val="24"/>
          <w:szCs w:val="24"/>
        </w:rPr>
        <w:t xml:space="preserve"> </w:t>
      </w:r>
      <w:r w:rsidRPr="00AC363E">
        <w:rPr>
          <w:rFonts w:ascii="Times New Roman" w:hAnsi="Times New Roman" w:cs="Times New Roman"/>
          <w:bCs/>
          <w:spacing w:val="-2"/>
          <w:sz w:val="24"/>
          <w:szCs w:val="24"/>
        </w:rPr>
        <w:t>maka</w:t>
      </w:r>
      <w:r w:rsidRPr="00AC363E">
        <w:rPr>
          <w:rFonts w:ascii="Times New Roman" w:hAnsi="Times New Roman" w:cs="Times New Roman"/>
          <w:bCs/>
          <w:spacing w:val="22"/>
          <w:sz w:val="24"/>
          <w:szCs w:val="24"/>
        </w:rPr>
        <w:t xml:space="preserve"> </w:t>
      </w:r>
      <w:r w:rsidRPr="00AC363E">
        <w:rPr>
          <w:rFonts w:ascii="Times New Roman" w:hAnsi="Times New Roman" w:cs="Times New Roman"/>
          <w:bCs/>
          <w:i/>
          <w:spacing w:val="-2"/>
          <w:sz w:val="24"/>
          <w:szCs w:val="24"/>
        </w:rPr>
        <w:t xml:space="preserve">Probabilitas </w:t>
      </w:r>
      <w:r w:rsidRPr="00AC363E">
        <w:rPr>
          <w:rFonts w:ascii="Times New Roman" w:hAnsi="Times New Roman" w:cs="Times New Roman"/>
          <w:bCs/>
          <w:spacing w:val="-6"/>
        </w:rPr>
        <w:t>tertinggilah</w:t>
      </w:r>
      <w:r w:rsidRPr="00AC363E">
        <w:rPr>
          <w:rFonts w:ascii="Times New Roman" w:hAnsi="Times New Roman" w:cs="Times New Roman"/>
          <w:bCs/>
          <w:spacing w:val="-1"/>
        </w:rPr>
        <w:t xml:space="preserve"> </w:t>
      </w:r>
      <w:r w:rsidRPr="00AC363E">
        <w:rPr>
          <w:rFonts w:ascii="Times New Roman" w:hAnsi="Times New Roman" w:cs="Times New Roman"/>
          <w:bCs/>
          <w:spacing w:val="-6"/>
        </w:rPr>
        <w:t>yang</w:t>
      </w:r>
      <w:r w:rsidRPr="00AC363E">
        <w:rPr>
          <w:rFonts w:ascii="Times New Roman" w:hAnsi="Times New Roman" w:cs="Times New Roman"/>
          <w:bCs/>
          <w:spacing w:val="23"/>
        </w:rPr>
        <w:t xml:space="preserve"> </w:t>
      </w:r>
      <w:r w:rsidRPr="00AC363E">
        <w:rPr>
          <w:rFonts w:ascii="Times New Roman" w:hAnsi="Times New Roman" w:cs="Times New Roman"/>
          <w:bCs/>
          <w:spacing w:val="-6"/>
        </w:rPr>
        <w:t>akan</w:t>
      </w:r>
      <w:r w:rsidRPr="00AC363E">
        <w:rPr>
          <w:rFonts w:ascii="Times New Roman" w:hAnsi="Times New Roman" w:cs="Times New Roman"/>
          <w:bCs/>
          <w:spacing w:val="-4"/>
        </w:rPr>
        <w:t xml:space="preserve"> </w:t>
      </w:r>
      <w:r w:rsidRPr="00AC363E">
        <w:rPr>
          <w:rFonts w:ascii="Times New Roman" w:hAnsi="Times New Roman" w:cs="Times New Roman"/>
          <w:bCs/>
          <w:spacing w:val="-6"/>
        </w:rPr>
        <w:t>unggul,</w:t>
      </w:r>
      <w:r w:rsidRPr="00AC363E">
        <w:rPr>
          <w:rFonts w:ascii="Times New Roman" w:hAnsi="Times New Roman" w:cs="Times New Roman"/>
          <w:bCs/>
          <w:spacing w:val="67"/>
        </w:rPr>
        <w:t xml:space="preserve"> </w:t>
      </w:r>
      <w:r w:rsidRPr="00AC363E">
        <w:rPr>
          <w:rFonts w:ascii="Times New Roman" w:hAnsi="Times New Roman" w:cs="Times New Roman"/>
          <w:bCs/>
          <w:spacing w:val="-5"/>
        </w:rPr>
        <w:t>dapat</w:t>
      </w:r>
      <w:r w:rsidRPr="00AC363E">
        <w:rPr>
          <w:rFonts w:ascii="Times New Roman" w:hAnsi="Times New Roman" w:cs="Times New Roman"/>
          <w:bCs/>
          <w:spacing w:val="-10"/>
        </w:rPr>
        <w:t xml:space="preserve"> </w:t>
      </w:r>
      <w:r w:rsidRPr="00AC363E">
        <w:rPr>
          <w:rFonts w:ascii="Times New Roman" w:hAnsi="Times New Roman" w:cs="Times New Roman"/>
          <w:bCs/>
          <w:spacing w:val="-5"/>
        </w:rPr>
        <w:t>disimpulkan</w:t>
      </w:r>
      <w:r w:rsidRPr="00AC363E">
        <w:rPr>
          <w:rFonts w:ascii="Times New Roman" w:hAnsi="Times New Roman" w:cs="Times New Roman"/>
          <w:bCs/>
          <w:spacing w:val="52"/>
        </w:rPr>
        <w:t xml:space="preserve"> </w:t>
      </w:r>
      <w:r w:rsidRPr="00AC363E">
        <w:rPr>
          <w:rFonts w:ascii="Times New Roman" w:hAnsi="Times New Roman" w:cs="Times New Roman"/>
          <w:bCs/>
          <w:spacing w:val="-5"/>
        </w:rPr>
        <w:t>Bahwa</w:t>
      </w:r>
      <w:r w:rsidRPr="00AC363E">
        <w:rPr>
          <w:rFonts w:ascii="Times New Roman" w:hAnsi="Times New Roman" w:cs="Times New Roman"/>
          <w:bCs/>
          <w:spacing w:val="37"/>
        </w:rPr>
        <w:t xml:space="preserve"> </w:t>
      </w:r>
      <w:r w:rsidRPr="00AC363E">
        <w:rPr>
          <w:rFonts w:ascii="Times New Roman" w:hAnsi="Times New Roman" w:cs="Times New Roman"/>
          <w:bCs/>
          <w:spacing w:val="-5"/>
        </w:rPr>
        <w:t>hasilnya</w:t>
      </w:r>
      <w:r w:rsidRPr="00AC363E">
        <w:rPr>
          <w:rFonts w:ascii="Times New Roman" w:hAnsi="Times New Roman" w:cs="Times New Roman"/>
          <w:bCs/>
          <w:spacing w:val="66"/>
        </w:rPr>
        <w:t xml:space="preserve"> </w:t>
      </w:r>
      <w:r w:rsidRPr="00AC363E">
        <w:rPr>
          <w:rFonts w:ascii="Times New Roman" w:hAnsi="Times New Roman" w:cs="Times New Roman"/>
          <w:bCs/>
          <w:spacing w:val="-5"/>
        </w:rPr>
        <w:t>Cerai.</w:t>
      </w:r>
    </w:p>
    <w:p w:rsidR="00405434" w:rsidRPr="00AC363E" w:rsidRDefault="00405434">
      <w:pPr>
        <w:pStyle w:val="BodyText"/>
        <w:spacing w:before="7" w:line="360" w:lineRule="auto"/>
        <w:rPr>
          <w:b/>
          <w:sz w:val="20"/>
        </w:rPr>
      </w:pPr>
    </w:p>
    <w:p w:rsidR="00405434" w:rsidRPr="00AC363E" w:rsidRDefault="00845063">
      <w:pPr>
        <w:pStyle w:val="Heading2"/>
        <w:keepNext w:val="0"/>
        <w:keepLines w:val="0"/>
        <w:widowControl w:val="0"/>
        <w:numPr>
          <w:ilvl w:val="1"/>
          <w:numId w:val="44"/>
        </w:numPr>
        <w:tabs>
          <w:tab w:val="left" w:pos="1336"/>
          <w:tab w:val="left" w:pos="1337"/>
        </w:tabs>
        <w:autoSpaceDE w:val="0"/>
        <w:autoSpaceDN w:val="0"/>
        <w:spacing w:before="0" w:line="360" w:lineRule="auto"/>
        <w:ind w:left="1337" w:hanging="708"/>
        <w:rPr>
          <w:rFonts w:ascii="Times New Roman" w:hAnsi="Times New Roman" w:cs="Times New Roman"/>
          <w:b/>
          <w:bCs/>
          <w:color w:val="auto"/>
          <w:sz w:val="24"/>
          <w:szCs w:val="24"/>
        </w:rPr>
      </w:pPr>
      <w:bookmarkStart w:id="94" w:name="_Toc153498427"/>
      <w:r w:rsidRPr="00AC363E">
        <w:rPr>
          <w:rFonts w:ascii="Times New Roman" w:hAnsi="Times New Roman" w:cs="Times New Roman"/>
          <w:b/>
          <w:bCs/>
          <w:color w:val="auto"/>
          <w:sz w:val="24"/>
          <w:szCs w:val="24"/>
        </w:rPr>
        <w:t>Hasil Pengembangan</w:t>
      </w:r>
      <w:r w:rsidRPr="00AC363E">
        <w:rPr>
          <w:rFonts w:ascii="Times New Roman" w:hAnsi="Times New Roman" w:cs="Times New Roman"/>
          <w:b/>
          <w:bCs/>
          <w:color w:val="auto"/>
          <w:spacing w:val="-3"/>
          <w:sz w:val="24"/>
          <w:szCs w:val="24"/>
        </w:rPr>
        <w:t xml:space="preserve"> </w:t>
      </w:r>
      <w:r w:rsidRPr="00AC363E">
        <w:rPr>
          <w:rFonts w:ascii="Times New Roman" w:hAnsi="Times New Roman" w:cs="Times New Roman"/>
          <w:b/>
          <w:bCs/>
          <w:color w:val="auto"/>
          <w:sz w:val="24"/>
          <w:szCs w:val="24"/>
        </w:rPr>
        <w:t>Sistem</w:t>
      </w:r>
      <w:bookmarkEnd w:id="94"/>
    </w:p>
    <w:p w:rsidR="00405434" w:rsidRPr="00AC363E" w:rsidRDefault="00845063">
      <w:pPr>
        <w:pStyle w:val="ListParagraph"/>
        <w:widowControl w:val="0"/>
        <w:numPr>
          <w:ilvl w:val="2"/>
          <w:numId w:val="44"/>
        </w:numPr>
        <w:tabs>
          <w:tab w:val="left" w:pos="1348"/>
          <w:tab w:val="left" w:pos="1349"/>
        </w:tabs>
        <w:autoSpaceDE w:val="0"/>
        <w:autoSpaceDN w:val="0"/>
        <w:spacing w:before="136" w:after="0" w:line="360" w:lineRule="auto"/>
        <w:contextualSpacing w:val="0"/>
        <w:rPr>
          <w:rFonts w:ascii="Times New Roman" w:hAnsi="Times New Roman" w:cs="Times New Roman"/>
          <w:b/>
          <w:sz w:val="24"/>
          <w:szCs w:val="24"/>
        </w:rPr>
      </w:pPr>
      <w:r w:rsidRPr="00AC363E">
        <w:rPr>
          <w:rFonts w:ascii="Times New Roman" w:hAnsi="Times New Roman" w:cs="Times New Roman"/>
          <w:b/>
          <w:sz w:val="24"/>
          <w:szCs w:val="24"/>
        </w:rPr>
        <w:t>Desain Sistem Secara</w:t>
      </w:r>
      <w:r w:rsidRPr="00AC363E">
        <w:rPr>
          <w:rFonts w:ascii="Times New Roman" w:hAnsi="Times New Roman" w:cs="Times New Roman"/>
          <w:b/>
          <w:spacing w:val="-8"/>
          <w:sz w:val="24"/>
          <w:szCs w:val="24"/>
        </w:rPr>
        <w:t xml:space="preserve"> </w:t>
      </w:r>
      <w:r w:rsidRPr="00AC363E">
        <w:rPr>
          <w:rFonts w:ascii="Times New Roman" w:hAnsi="Times New Roman" w:cs="Times New Roman"/>
          <w:b/>
          <w:sz w:val="24"/>
          <w:szCs w:val="24"/>
        </w:rPr>
        <w:t>Umum</w:t>
      </w:r>
    </w:p>
    <w:p w:rsidR="00405434" w:rsidRPr="00AC363E" w:rsidRDefault="00845063">
      <w:pPr>
        <w:pStyle w:val="ListParagraph"/>
        <w:widowControl w:val="0"/>
        <w:numPr>
          <w:ilvl w:val="3"/>
          <w:numId w:val="44"/>
        </w:numPr>
        <w:tabs>
          <w:tab w:val="left" w:pos="1349"/>
        </w:tabs>
        <w:autoSpaceDE w:val="0"/>
        <w:autoSpaceDN w:val="0"/>
        <w:spacing w:before="140" w:after="0" w:line="360" w:lineRule="auto"/>
        <w:contextualSpacing w:val="0"/>
        <w:rPr>
          <w:rFonts w:ascii="Times New Roman" w:hAnsi="Times New Roman" w:cs="Times New Roman"/>
          <w:b/>
          <w:sz w:val="24"/>
          <w:szCs w:val="24"/>
        </w:rPr>
      </w:pPr>
      <w:r w:rsidRPr="00AC363E">
        <w:rPr>
          <w:rFonts w:ascii="Times New Roman" w:hAnsi="Times New Roman" w:cs="Times New Roman"/>
          <w:b/>
          <w:sz w:val="24"/>
          <w:szCs w:val="24"/>
        </w:rPr>
        <w:t>Diagram</w:t>
      </w:r>
      <w:r w:rsidRPr="00AC363E">
        <w:rPr>
          <w:rFonts w:ascii="Times New Roman" w:hAnsi="Times New Roman" w:cs="Times New Roman"/>
          <w:b/>
          <w:spacing w:val="-8"/>
          <w:sz w:val="24"/>
          <w:szCs w:val="24"/>
        </w:rPr>
        <w:t xml:space="preserve"> </w:t>
      </w:r>
      <w:r w:rsidRPr="00AC363E">
        <w:rPr>
          <w:rFonts w:ascii="Times New Roman" w:hAnsi="Times New Roman" w:cs="Times New Roman"/>
          <w:b/>
          <w:sz w:val="24"/>
          <w:szCs w:val="24"/>
        </w:rPr>
        <w:t>Konteks</w:t>
      </w:r>
    </w:p>
    <w:p w:rsidR="00405434" w:rsidRPr="00AC363E" w:rsidRDefault="00405434">
      <w:pPr>
        <w:pStyle w:val="BodyText"/>
        <w:spacing w:before="8" w:line="360" w:lineRule="auto"/>
        <w:rPr>
          <w:b/>
          <w:sz w:val="27"/>
        </w:rPr>
      </w:pPr>
    </w:p>
    <w:p w:rsidR="00405434" w:rsidRPr="00AC363E" w:rsidRDefault="00405434">
      <w:pPr>
        <w:spacing w:line="360" w:lineRule="auto"/>
        <w:rPr>
          <w:rFonts w:ascii="Times New Roman" w:hAnsi="Times New Roman" w:cs="Times New Roman"/>
          <w:b/>
          <w:sz w:val="27"/>
        </w:rPr>
        <w:sectPr w:rsidR="00405434" w:rsidRPr="00AC363E">
          <w:pgSz w:w="11910" w:h="16840"/>
          <w:pgMar w:top="2268" w:right="1701" w:bottom="2268" w:left="1701" w:header="709" w:footer="0" w:gutter="0"/>
          <w:cols w:space="720"/>
          <w:titlePg/>
          <w:docGrid w:linePitch="299"/>
        </w:sectPr>
      </w:pPr>
    </w:p>
    <w:p w:rsidR="00405434" w:rsidRPr="00AC363E" w:rsidRDefault="00845063">
      <w:pPr>
        <w:spacing w:before="76" w:line="360" w:lineRule="auto"/>
        <w:ind w:left="2124" w:right="-14"/>
        <w:rPr>
          <w:rFonts w:ascii="Times New Roman" w:hAnsi="Times New Roman" w:cs="Times New Roman"/>
          <w:b/>
          <w:spacing w:val="-5"/>
          <w:w w:val="95"/>
          <w:sz w:val="14"/>
          <w:lang w:val="en-US"/>
        </w:rPr>
      </w:pPr>
      <w:r w:rsidRPr="00AC363E">
        <w:rPr>
          <w:rFonts w:ascii="Times New Roman" w:hAnsi="Times New Roman" w:cs="Times New Roman"/>
          <w:b/>
          <w:noProof/>
          <w:lang w:val="en-US"/>
        </w:rPr>
        <mc:AlternateContent>
          <mc:Choice Requires="wpg">
            <w:drawing>
              <wp:anchor distT="0" distB="0" distL="114300" distR="114300" simplePos="0" relativeHeight="251531264" behindDoc="1" locked="0" layoutInCell="1" allowOverlap="1" wp14:anchorId="3AFF9720" wp14:editId="7A557B84">
                <wp:simplePos x="0" y="0"/>
                <wp:positionH relativeFrom="page">
                  <wp:posOffset>1560195</wp:posOffset>
                </wp:positionH>
                <wp:positionV relativeFrom="paragraph">
                  <wp:posOffset>86360</wp:posOffset>
                </wp:positionV>
                <wp:extent cx="2968625" cy="1043940"/>
                <wp:effectExtent l="0" t="0" r="0" b="0"/>
                <wp:wrapNone/>
                <wp:docPr id="39923166" name="Group 434"/>
                <wp:cNvGraphicFramePr/>
                <a:graphic xmlns:a="http://schemas.openxmlformats.org/drawingml/2006/main">
                  <a:graphicData uri="http://schemas.microsoft.com/office/word/2010/wordprocessingGroup">
                    <wpg:wgp>
                      <wpg:cNvGrpSpPr/>
                      <wpg:grpSpPr>
                        <a:xfrm>
                          <a:off x="0" y="0"/>
                          <a:ext cx="2968625" cy="1043940"/>
                          <a:chOff x="2457" y="136"/>
                          <a:chExt cx="4675" cy="1644"/>
                        </a:xfrm>
                      </wpg:grpSpPr>
                      <pic:pic xmlns:pic="http://schemas.openxmlformats.org/drawingml/2006/picture">
                        <pic:nvPicPr>
                          <pic:cNvPr id="245085389" name="Picture 44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5297" y="135"/>
                            <a:ext cx="1799" cy="355"/>
                          </a:xfrm>
                          <a:prstGeom prst="rect">
                            <a:avLst/>
                          </a:prstGeom>
                          <a:noFill/>
                          <a:ln>
                            <a:noFill/>
                          </a:ln>
                        </pic:spPr>
                      </pic:pic>
                      <wps:wsp>
                        <wps:cNvPr id="10137727" name="Freeform 446"/>
                        <wps:cNvSpPr/>
                        <wps:spPr bwMode="auto">
                          <a:xfrm>
                            <a:off x="5341" y="156"/>
                            <a:ext cx="1707" cy="241"/>
                          </a:xfrm>
                          <a:custGeom>
                            <a:avLst/>
                            <a:gdLst>
                              <a:gd name="T0" fmla="+- 0 6922 5342"/>
                              <a:gd name="T1" fmla="*/ T0 w 1707"/>
                              <a:gd name="T2" fmla="+- 0 157 157"/>
                              <a:gd name="T3" fmla="*/ 157 h 241"/>
                              <a:gd name="T4" fmla="+- 0 6909 5342"/>
                              <a:gd name="T5" fmla="*/ T4 w 1707"/>
                              <a:gd name="T6" fmla="+- 0 159 157"/>
                              <a:gd name="T7" fmla="*/ 159 h 241"/>
                              <a:gd name="T8" fmla="+- 0 5485 5342"/>
                              <a:gd name="T9" fmla="*/ T8 w 1707"/>
                              <a:gd name="T10" fmla="+- 0 159 157"/>
                              <a:gd name="T11" fmla="*/ 159 h 241"/>
                              <a:gd name="T12" fmla="+- 0 5434 5342"/>
                              <a:gd name="T13" fmla="*/ T12 w 1707"/>
                              <a:gd name="T14" fmla="+- 0 163 157"/>
                              <a:gd name="T15" fmla="*/ 163 h 241"/>
                              <a:gd name="T16" fmla="+- 0 5391 5342"/>
                              <a:gd name="T17" fmla="*/ T16 w 1707"/>
                              <a:gd name="T18" fmla="+- 0 188 157"/>
                              <a:gd name="T19" fmla="*/ 188 h 241"/>
                              <a:gd name="T20" fmla="+- 0 5359 5342"/>
                              <a:gd name="T21" fmla="*/ T20 w 1707"/>
                              <a:gd name="T22" fmla="+- 0 230 157"/>
                              <a:gd name="T23" fmla="*/ 230 h 241"/>
                              <a:gd name="T24" fmla="+- 0 5343 5342"/>
                              <a:gd name="T25" fmla="*/ T24 w 1707"/>
                              <a:gd name="T26" fmla="+- 0 283 157"/>
                              <a:gd name="T27" fmla="*/ 283 h 241"/>
                              <a:gd name="T28" fmla="+- 0 5342 5342"/>
                              <a:gd name="T29" fmla="*/ T28 w 1707"/>
                              <a:gd name="T30" fmla="+- 0 294 157"/>
                              <a:gd name="T31" fmla="*/ 294 h 241"/>
                              <a:gd name="T32" fmla="+- 0 5342 5342"/>
                              <a:gd name="T33" fmla="*/ T32 w 1707"/>
                              <a:gd name="T34" fmla="+- 0 305 157"/>
                              <a:gd name="T35" fmla="*/ 305 h 241"/>
                              <a:gd name="T36" fmla="+- 0 5343 5342"/>
                              <a:gd name="T37" fmla="*/ T36 w 1707"/>
                              <a:gd name="T38" fmla="+- 0 317 157"/>
                              <a:gd name="T39" fmla="*/ 317 h 241"/>
                              <a:gd name="T40" fmla="+- 0 5345 5342"/>
                              <a:gd name="T41" fmla="*/ T40 w 1707"/>
                              <a:gd name="T42" fmla="+- 0 397 157"/>
                              <a:gd name="T43" fmla="*/ 397 h 241"/>
                              <a:gd name="T44" fmla="+- 0 7049 5342"/>
                              <a:gd name="T45" fmla="*/ T44 w 1707"/>
                              <a:gd name="T46" fmla="+- 0 397 157"/>
                              <a:gd name="T47" fmla="*/ 397 h 241"/>
                              <a:gd name="T48" fmla="+- 0 7049 5342"/>
                              <a:gd name="T49" fmla="*/ T48 w 1707"/>
                              <a:gd name="T50" fmla="+- 0 317 157"/>
                              <a:gd name="T51" fmla="*/ 317 h 241"/>
                              <a:gd name="T52" fmla="+- 0 7027 5342"/>
                              <a:gd name="T53" fmla="*/ T52 w 1707"/>
                              <a:gd name="T54" fmla="+- 0 214 157"/>
                              <a:gd name="T55" fmla="*/ 214 h 241"/>
                              <a:gd name="T56" fmla="+- 0 6947 5342"/>
                              <a:gd name="T57" fmla="*/ T56 w 1707"/>
                              <a:gd name="T58" fmla="+- 0 159 157"/>
                              <a:gd name="T59" fmla="*/ 159 h 241"/>
                              <a:gd name="T60" fmla="+- 0 6934 5342"/>
                              <a:gd name="T61" fmla="*/ T60 w 1707"/>
                              <a:gd name="T62" fmla="+- 0 157 157"/>
                              <a:gd name="T63" fmla="*/ 157 h 241"/>
                              <a:gd name="T64" fmla="+- 0 6922 5342"/>
                              <a:gd name="T65" fmla="*/ T64 w 1707"/>
                              <a:gd name="T66" fmla="+- 0 157 157"/>
                              <a:gd name="T67" fmla="*/ 157 h 2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707" h="241">
                                <a:moveTo>
                                  <a:pt x="1580" y="0"/>
                                </a:moveTo>
                                <a:lnTo>
                                  <a:pt x="1567" y="2"/>
                                </a:lnTo>
                                <a:lnTo>
                                  <a:pt x="143" y="2"/>
                                </a:lnTo>
                                <a:lnTo>
                                  <a:pt x="92" y="6"/>
                                </a:lnTo>
                                <a:lnTo>
                                  <a:pt x="49" y="31"/>
                                </a:lnTo>
                                <a:lnTo>
                                  <a:pt x="17" y="73"/>
                                </a:lnTo>
                                <a:lnTo>
                                  <a:pt x="1" y="126"/>
                                </a:lnTo>
                                <a:lnTo>
                                  <a:pt x="0" y="137"/>
                                </a:lnTo>
                                <a:lnTo>
                                  <a:pt x="0" y="148"/>
                                </a:lnTo>
                                <a:lnTo>
                                  <a:pt x="1" y="160"/>
                                </a:lnTo>
                                <a:lnTo>
                                  <a:pt x="3" y="240"/>
                                </a:lnTo>
                                <a:lnTo>
                                  <a:pt x="1707" y="240"/>
                                </a:lnTo>
                                <a:lnTo>
                                  <a:pt x="1707" y="160"/>
                                </a:lnTo>
                                <a:lnTo>
                                  <a:pt x="1685" y="57"/>
                                </a:lnTo>
                                <a:lnTo>
                                  <a:pt x="1605" y="2"/>
                                </a:lnTo>
                                <a:lnTo>
                                  <a:pt x="1592" y="0"/>
                                </a:lnTo>
                                <a:lnTo>
                                  <a:pt x="1580" y="0"/>
                                </a:lnTo>
                                <a:close/>
                              </a:path>
                            </a:pathLst>
                          </a:custGeom>
                          <a:solidFill>
                            <a:srgbClr val="DEE7F3"/>
                          </a:solidFill>
                          <a:ln>
                            <a:noFill/>
                          </a:ln>
                        </wps:spPr>
                        <wps:bodyPr rot="0" vert="horz" wrap="square" lIns="91440" tIns="45720" rIns="91440" bIns="45720" anchor="t" anchorCtr="0" upright="1">
                          <a:noAutofit/>
                        </wps:bodyPr>
                      </wps:wsp>
                      <wps:wsp>
                        <wps:cNvPr id="1344959669" name="Freeform 445"/>
                        <wps:cNvSpPr/>
                        <wps:spPr bwMode="auto">
                          <a:xfrm>
                            <a:off x="5341" y="156"/>
                            <a:ext cx="1707" cy="241"/>
                          </a:xfrm>
                          <a:custGeom>
                            <a:avLst/>
                            <a:gdLst>
                              <a:gd name="T0" fmla="+- 0 5345 5342"/>
                              <a:gd name="T1" fmla="*/ T0 w 1707"/>
                              <a:gd name="T2" fmla="+- 0 397 157"/>
                              <a:gd name="T3" fmla="*/ 397 h 241"/>
                              <a:gd name="T4" fmla="+- 0 7049 5342"/>
                              <a:gd name="T5" fmla="*/ T4 w 1707"/>
                              <a:gd name="T6" fmla="+- 0 397 157"/>
                              <a:gd name="T7" fmla="*/ 397 h 241"/>
                              <a:gd name="T8" fmla="+- 0 7049 5342"/>
                              <a:gd name="T9" fmla="*/ T8 w 1707"/>
                              <a:gd name="T10" fmla="+- 0 317 157"/>
                              <a:gd name="T11" fmla="*/ 317 h 241"/>
                              <a:gd name="T12" fmla="+- 0 7027 5342"/>
                              <a:gd name="T13" fmla="*/ T12 w 1707"/>
                              <a:gd name="T14" fmla="+- 0 214 157"/>
                              <a:gd name="T15" fmla="*/ 214 h 241"/>
                              <a:gd name="T16" fmla="+- 0 6947 5342"/>
                              <a:gd name="T17" fmla="*/ T16 w 1707"/>
                              <a:gd name="T18" fmla="+- 0 159 157"/>
                              <a:gd name="T19" fmla="*/ 159 h 241"/>
                              <a:gd name="T20" fmla="+- 0 6922 5342"/>
                              <a:gd name="T21" fmla="*/ T20 w 1707"/>
                              <a:gd name="T22" fmla="+- 0 157 157"/>
                              <a:gd name="T23" fmla="*/ 157 h 241"/>
                              <a:gd name="T24" fmla="+- 0 6909 5342"/>
                              <a:gd name="T25" fmla="*/ T24 w 1707"/>
                              <a:gd name="T26" fmla="+- 0 159 157"/>
                              <a:gd name="T27" fmla="*/ 159 h 241"/>
                              <a:gd name="T28" fmla="+- 0 5485 5342"/>
                              <a:gd name="T29" fmla="*/ T28 w 1707"/>
                              <a:gd name="T30" fmla="+- 0 159 157"/>
                              <a:gd name="T31" fmla="*/ 159 h 241"/>
                              <a:gd name="T32" fmla="+- 0 5391 5342"/>
                              <a:gd name="T33" fmla="*/ T32 w 1707"/>
                              <a:gd name="T34" fmla="+- 0 188 157"/>
                              <a:gd name="T35" fmla="*/ 188 h 241"/>
                              <a:gd name="T36" fmla="+- 0 5343 5342"/>
                              <a:gd name="T37" fmla="*/ T36 w 1707"/>
                              <a:gd name="T38" fmla="+- 0 283 157"/>
                              <a:gd name="T39" fmla="*/ 283 h 241"/>
                              <a:gd name="T40" fmla="+- 0 5342 5342"/>
                              <a:gd name="T41" fmla="*/ T40 w 1707"/>
                              <a:gd name="T42" fmla="+- 0 294 157"/>
                              <a:gd name="T43" fmla="*/ 294 h 241"/>
                              <a:gd name="T44" fmla="+- 0 5342 5342"/>
                              <a:gd name="T45" fmla="*/ T44 w 1707"/>
                              <a:gd name="T46" fmla="+- 0 305 157"/>
                              <a:gd name="T47" fmla="*/ 305 h 241"/>
                              <a:gd name="T48" fmla="+- 0 5343 5342"/>
                              <a:gd name="T49" fmla="*/ T48 w 1707"/>
                              <a:gd name="T50" fmla="+- 0 317 157"/>
                              <a:gd name="T51" fmla="*/ 317 h 241"/>
                              <a:gd name="T52" fmla="+- 0 5345 5342"/>
                              <a:gd name="T53" fmla="*/ T52 w 1707"/>
                              <a:gd name="T54" fmla="+- 0 397 157"/>
                              <a:gd name="T55" fmla="*/ 397 h 2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07" h="241">
                                <a:moveTo>
                                  <a:pt x="3" y="240"/>
                                </a:moveTo>
                                <a:lnTo>
                                  <a:pt x="1707" y="240"/>
                                </a:lnTo>
                                <a:lnTo>
                                  <a:pt x="1707" y="160"/>
                                </a:lnTo>
                                <a:lnTo>
                                  <a:pt x="1685" y="57"/>
                                </a:lnTo>
                                <a:lnTo>
                                  <a:pt x="1605" y="2"/>
                                </a:lnTo>
                                <a:lnTo>
                                  <a:pt x="1580" y="0"/>
                                </a:lnTo>
                                <a:lnTo>
                                  <a:pt x="1567" y="2"/>
                                </a:lnTo>
                                <a:lnTo>
                                  <a:pt x="143" y="2"/>
                                </a:lnTo>
                                <a:lnTo>
                                  <a:pt x="49" y="31"/>
                                </a:lnTo>
                                <a:lnTo>
                                  <a:pt x="1" y="126"/>
                                </a:lnTo>
                                <a:lnTo>
                                  <a:pt x="0" y="137"/>
                                </a:lnTo>
                                <a:lnTo>
                                  <a:pt x="0" y="148"/>
                                </a:lnTo>
                                <a:lnTo>
                                  <a:pt x="1" y="160"/>
                                </a:lnTo>
                                <a:lnTo>
                                  <a:pt x="3" y="240"/>
                                </a:lnTo>
                                <a:close/>
                              </a:path>
                            </a:pathLst>
                          </a:custGeom>
                          <a:noFill/>
                          <a:ln w="8335">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81417223" name="Picture 4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5261" y="345"/>
                            <a:ext cx="1870" cy="1354"/>
                          </a:xfrm>
                          <a:prstGeom prst="rect">
                            <a:avLst/>
                          </a:prstGeom>
                          <a:noFill/>
                          <a:ln>
                            <a:noFill/>
                          </a:ln>
                        </pic:spPr>
                      </pic:pic>
                      <wps:wsp>
                        <wps:cNvPr id="737106863" name="Freeform 443"/>
                        <wps:cNvSpPr/>
                        <wps:spPr bwMode="auto">
                          <a:xfrm>
                            <a:off x="5344" y="397"/>
                            <a:ext cx="1706" cy="1183"/>
                          </a:xfrm>
                          <a:custGeom>
                            <a:avLst/>
                            <a:gdLst>
                              <a:gd name="T0" fmla="+- 0 7049 5345"/>
                              <a:gd name="T1" fmla="*/ T0 w 1706"/>
                              <a:gd name="T2" fmla="+- 0 397 397"/>
                              <a:gd name="T3" fmla="*/ 397 h 1183"/>
                              <a:gd name="T4" fmla="+- 0 5345 5345"/>
                              <a:gd name="T5" fmla="*/ T4 w 1706"/>
                              <a:gd name="T6" fmla="+- 0 397 397"/>
                              <a:gd name="T7" fmla="*/ 397 h 1183"/>
                              <a:gd name="T8" fmla="+- 0 5345 5345"/>
                              <a:gd name="T9" fmla="*/ T8 w 1706"/>
                              <a:gd name="T10" fmla="+- 0 1420 397"/>
                              <a:gd name="T11" fmla="*/ 1420 h 1183"/>
                              <a:gd name="T12" fmla="+- 0 5369 5345"/>
                              <a:gd name="T13" fmla="*/ T12 w 1706"/>
                              <a:gd name="T14" fmla="+- 0 1524 397"/>
                              <a:gd name="T15" fmla="*/ 1524 h 1183"/>
                              <a:gd name="T16" fmla="+- 0 5453 5345"/>
                              <a:gd name="T17" fmla="*/ T16 w 1706"/>
                              <a:gd name="T18" fmla="+- 0 1578 397"/>
                              <a:gd name="T19" fmla="*/ 1578 h 1183"/>
                              <a:gd name="T20" fmla="+- 0 5464 5345"/>
                              <a:gd name="T21" fmla="*/ T20 w 1706"/>
                              <a:gd name="T22" fmla="+- 0 1579 397"/>
                              <a:gd name="T23" fmla="*/ 1579 h 1183"/>
                              <a:gd name="T24" fmla="+- 0 5475 5345"/>
                              <a:gd name="T25" fmla="*/ T24 w 1706"/>
                              <a:gd name="T26" fmla="+- 0 1579 397"/>
                              <a:gd name="T27" fmla="*/ 1579 h 1183"/>
                              <a:gd name="T28" fmla="+- 0 5487 5345"/>
                              <a:gd name="T29" fmla="*/ T28 w 1706"/>
                              <a:gd name="T30" fmla="+- 0 1578 397"/>
                              <a:gd name="T31" fmla="*/ 1578 h 1183"/>
                              <a:gd name="T32" fmla="+- 0 6907 5345"/>
                              <a:gd name="T33" fmla="*/ T32 w 1706"/>
                              <a:gd name="T34" fmla="+- 0 1578 397"/>
                              <a:gd name="T35" fmla="*/ 1578 h 1183"/>
                              <a:gd name="T36" fmla="+- 0 7000 5345"/>
                              <a:gd name="T37" fmla="*/ T36 w 1706"/>
                              <a:gd name="T38" fmla="+- 0 1551 397"/>
                              <a:gd name="T39" fmla="*/ 1551 h 1183"/>
                              <a:gd name="T40" fmla="+- 0 7049 5345"/>
                              <a:gd name="T41" fmla="*/ T40 w 1706"/>
                              <a:gd name="T42" fmla="+- 0 1459 397"/>
                              <a:gd name="T43" fmla="*/ 1459 h 1183"/>
                              <a:gd name="T44" fmla="+- 0 7050 5345"/>
                              <a:gd name="T45" fmla="*/ T44 w 1706"/>
                              <a:gd name="T46" fmla="+- 0 1446 397"/>
                              <a:gd name="T47" fmla="*/ 1446 h 1183"/>
                              <a:gd name="T48" fmla="+- 0 7050 5345"/>
                              <a:gd name="T49" fmla="*/ T48 w 1706"/>
                              <a:gd name="T50" fmla="+- 0 1433 397"/>
                              <a:gd name="T51" fmla="*/ 1433 h 1183"/>
                              <a:gd name="T52" fmla="+- 0 7049 5345"/>
                              <a:gd name="T53" fmla="*/ T52 w 1706"/>
                              <a:gd name="T54" fmla="+- 0 1420 397"/>
                              <a:gd name="T55" fmla="*/ 1420 h 1183"/>
                              <a:gd name="T56" fmla="+- 0 7049 5345"/>
                              <a:gd name="T57" fmla="*/ T56 w 1706"/>
                              <a:gd name="T58" fmla="+- 0 397 397"/>
                              <a:gd name="T59" fmla="*/ 397 h 1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06" h="1183">
                                <a:moveTo>
                                  <a:pt x="1704" y="0"/>
                                </a:moveTo>
                                <a:lnTo>
                                  <a:pt x="0" y="0"/>
                                </a:lnTo>
                                <a:lnTo>
                                  <a:pt x="0" y="1023"/>
                                </a:lnTo>
                                <a:lnTo>
                                  <a:pt x="24" y="1127"/>
                                </a:lnTo>
                                <a:lnTo>
                                  <a:pt x="108" y="1181"/>
                                </a:lnTo>
                                <a:lnTo>
                                  <a:pt x="119" y="1182"/>
                                </a:lnTo>
                                <a:lnTo>
                                  <a:pt x="130" y="1182"/>
                                </a:lnTo>
                                <a:lnTo>
                                  <a:pt x="142" y="1181"/>
                                </a:lnTo>
                                <a:lnTo>
                                  <a:pt x="1562" y="1181"/>
                                </a:lnTo>
                                <a:lnTo>
                                  <a:pt x="1655" y="1154"/>
                                </a:lnTo>
                                <a:lnTo>
                                  <a:pt x="1704" y="1062"/>
                                </a:lnTo>
                                <a:lnTo>
                                  <a:pt x="1705" y="1049"/>
                                </a:lnTo>
                                <a:lnTo>
                                  <a:pt x="1705" y="1036"/>
                                </a:lnTo>
                                <a:lnTo>
                                  <a:pt x="1704" y="1023"/>
                                </a:lnTo>
                                <a:lnTo>
                                  <a:pt x="1704" y="0"/>
                                </a:lnTo>
                                <a:close/>
                              </a:path>
                            </a:pathLst>
                          </a:custGeom>
                          <a:solidFill>
                            <a:srgbClr val="DEE7F3"/>
                          </a:solidFill>
                          <a:ln>
                            <a:noFill/>
                          </a:ln>
                        </wps:spPr>
                        <wps:bodyPr rot="0" vert="horz" wrap="square" lIns="91440" tIns="45720" rIns="91440" bIns="45720" anchor="t" anchorCtr="0" upright="1">
                          <a:noAutofit/>
                        </wps:bodyPr>
                      </wps:wsp>
                      <wps:wsp>
                        <wps:cNvPr id="1755149514" name="Freeform 442"/>
                        <wps:cNvSpPr/>
                        <wps:spPr bwMode="auto">
                          <a:xfrm>
                            <a:off x="5344" y="397"/>
                            <a:ext cx="1706" cy="1183"/>
                          </a:xfrm>
                          <a:custGeom>
                            <a:avLst/>
                            <a:gdLst>
                              <a:gd name="T0" fmla="+- 0 5345 5345"/>
                              <a:gd name="T1" fmla="*/ T0 w 1706"/>
                              <a:gd name="T2" fmla="+- 0 1420 397"/>
                              <a:gd name="T3" fmla="*/ 1420 h 1183"/>
                              <a:gd name="T4" fmla="+- 0 5369 5345"/>
                              <a:gd name="T5" fmla="*/ T4 w 1706"/>
                              <a:gd name="T6" fmla="+- 0 1524 397"/>
                              <a:gd name="T7" fmla="*/ 1524 h 1183"/>
                              <a:gd name="T8" fmla="+- 0 5453 5345"/>
                              <a:gd name="T9" fmla="*/ T8 w 1706"/>
                              <a:gd name="T10" fmla="+- 0 1578 397"/>
                              <a:gd name="T11" fmla="*/ 1578 h 1183"/>
                              <a:gd name="T12" fmla="+- 0 5464 5345"/>
                              <a:gd name="T13" fmla="*/ T12 w 1706"/>
                              <a:gd name="T14" fmla="+- 0 1579 397"/>
                              <a:gd name="T15" fmla="*/ 1579 h 1183"/>
                              <a:gd name="T16" fmla="+- 0 5475 5345"/>
                              <a:gd name="T17" fmla="*/ T16 w 1706"/>
                              <a:gd name="T18" fmla="+- 0 1579 397"/>
                              <a:gd name="T19" fmla="*/ 1579 h 1183"/>
                              <a:gd name="T20" fmla="+- 0 5487 5345"/>
                              <a:gd name="T21" fmla="*/ T20 w 1706"/>
                              <a:gd name="T22" fmla="+- 0 1578 397"/>
                              <a:gd name="T23" fmla="*/ 1578 h 1183"/>
                              <a:gd name="T24" fmla="+- 0 6907 5345"/>
                              <a:gd name="T25" fmla="*/ T24 w 1706"/>
                              <a:gd name="T26" fmla="+- 0 1578 397"/>
                              <a:gd name="T27" fmla="*/ 1578 h 1183"/>
                              <a:gd name="T28" fmla="+- 0 7000 5345"/>
                              <a:gd name="T29" fmla="*/ T28 w 1706"/>
                              <a:gd name="T30" fmla="+- 0 1551 397"/>
                              <a:gd name="T31" fmla="*/ 1551 h 1183"/>
                              <a:gd name="T32" fmla="+- 0 7049 5345"/>
                              <a:gd name="T33" fmla="*/ T32 w 1706"/>
                              <a:gd name="T34" fmla="+- 0 1459 397"/>
                              <a:gd name="T35" fmla="*/ 1459 h 1183"/>
                              <a:gd name="T36" fmla="+- 0 7050 5345"/>
                              <a:gd name="T37" fmla="*/ T36 w 1706"/>
                              <a:gd name="T38" fmla="+- 0 1446 397"/>
                              <a:gd name="T39" fmla="*/ 1446 h 1183"/>
                              <a:gd name="T40" fmla="+- 0 7050 5345"/>
                              <a:gd name="T41" fmla="*/ T40 w 1706"/>
                              <a:gd name="T42" fmla="+- 0 1433 397"/>
                              <a:gd name="T43" fmla="*/ 1433 h 1183"/>
                              <a:gd name="T44" fmla="+- 0 7049 5345"/>
                              <a:gd name="T45" fmla="*/ T44 w 1706"/>
                              <a:gd name="T46" fmla="+- 0 1420 397"/>
                              <a:gd name="T47" fmla="*/ 1420 h 1183"/>
                              <a:gd name="T48" fmla="+- 0 7049 5345"/>
                              <a:gd name="T49" fmla="*/ T48 w 1706"/>
                              <a:gd name="T50" fmla="+- 0 397 397"/>
                              <a:gd name="T51" fmla="*/ 397 h 1183"/>
                              <a:gd name="T52" fmla="+- 0 5345 5345"/>
                              <a:gd name="T53" fmla="*/ T52 w 1706"/>
                              <a:gd name="T54" fmla="+- 0 397 397"/>
                              <a:gd name="T55" fmla="*/ 397 h 1183"/>
                              <a:gd name="T56" fmla="+- 0 5345 5345"/>
                              <a:gd name="T57" fmla="*/ T56 w 1706"/>
                              <a:gd name="T58" fmla="+- 0 1420 397"/>
                              <a:gd name="T59" fmla="*/ 1420 h 1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06" h="1183">
                                <a:moveTo>
                                  <a:pt x="0" y="1023"/>
                                </a:moveTo>
                                <a:lnTo>
                                  <a:pt x="24" y="1127"/>
                                </a:lnTo>
                                <a:lnTo>
                                  <a:pt x="108" y="1181"/>
                                </a:lnTo>
                                <a:lnTo>
                                  <a:pt x="119" y="1182"/>
                                </a:lnTo>
                                <a:lnTo>
                                  <a:pt x="130" y="1182"/>
                                </a:lnTo>
                                <a:lnTo>
                                  <a:pt x="142" y="1181"/>
                                </a:lnTo>
                                <a:lnTo>
                                  <a:pt x="1562" y="1181"/>
                                </a:lnTo>
                                <a:lnTo>
                                  <a:pt x="1655" y="1154"/>
                                </a:lnTo>
                                <a:lnTo>
                                  <a:pt x="1704" y="1062"/>
                                </a:lnTo>
                                <a:lnTo>
                                  <a:pt x="1705" y="1049"/>
                                </a:lnTo>
                                <a:lnTo>
                                  <a:pt x="1705" y="1036"/>
                                </a:lnTo>
                                <a:lnTo>
                                  <a:pt x="1704" y="1023"/>
                                </a:lnTo>
                                <a:lnTo>
                                  <a:pt x="1704" y="0"/>
                                </a:lnTo>
                                <a:lnTo>
                                  <a:pt x="0" y="0"/>
                                </a:lnTo>
                                <a:lnTo>
                                  <a:pt x="0" y="1023"/>
                                </a:lnTo>
                                <a:close/>
                              </a:path>
                            </a:pathLst>
                          </a:custGeom>
                          <a:noFill/>
                          <a:ln w="8082">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136632734" name="Picture 44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2457" y="372"/>
                            <a:ext cx="1231" cy="1065"/>
                          </a:xfrm>
                          <a:prstGeom prst="rect">
                            <a:avLst/>
                          </a:prstGeom>
                          <a:noFill/>
                          <a:ln>
                            <a:noFill/>
                          </a:ln>
                        </pic:spPr>
                      </pic:pic>
                      <wps:wsp>
                        <wps:cNvPr id="217520989" name="Rectangle 440"/>
                        <wps:cNvSpPr>
                          <a:spLocks noChangeArrowheads="1"/>
                        </wps:cNvSpPr>
                        <wps:spPr bwMode="auto">
                          <a:xfrm>
                            <a:off x="2504" y="395"/>
                            <a:ext cx="1136" cy="946"/>
                          </a:xfrm>
                          <a:prstGeom prst="rect">
                            <a:avLst/>
                          </a:prstGeom>
                          <a:solidFill>
                            <a:srgbClr val="DEE7F3"/>
                          </a:solidFill>
                          <a:ln>
                            <a:noFill/>
                          </a:ln>
                        </wps:spPr>
                        <wps:bodyPr rot="0" vert="horz" wrap="square" lIns="91440" tIns="45720" rIns="91440" bIns="45720" anchor="t" anchorCtr="0" upright="1">
                          <a:noAutofit/>
                        </wps:bodyPr>
                      </wps:wsp>
                      <wps:wsp>
                        <wps:cNvPr id="235398557" name="Rectangle 439"/>
                        <wps:cNvSpPr>
                          <a:spLocks noChangeArrowheads="1"/>
                        </wps:cNvSpPr>
                        <wps:spPr bwMode="auto">
                          <a:xfrm>
                            <a:off x="2504" y="395"/>
                            <a:ext cx="1136" cy="946"/>
                          </a:xfrm>
                          <a:prstGeom prst="rect">
                            <a:avLst/>
                          </a:prstGeom>
                          <a:noFill/>
                          <a:ln w="8011">
                            <a:solidFill>
                              <a:srgbClr val="5C9BD3"/>
                            </a:solidFill>
                            <a:prstDash val="solid"/>
                            <a:miter lim="800000"/>
                          </a:ln>
                        </wps:spPr>
                        <wps:bodyPr rot="0" vert="horz" wrap="square" lIns="91440" tIns="45720" rIns="91440" bIns="45720" anchor="t" anchorCtr="0" upright="1">
                          <a:noAutofit/>
                        </wps:bodyPr>
                      </wps:wsp>
                      <wps:wsp>
                        <wps:cNvPr id="897121206" name="Line 438"/>
                        <wps:cNvCnPr>
                          <a:cxnSpLocks noChangeShapeType="1"/>
                        </wps:cNvCnPr>
                        <wps:spPr bwMode="auto">
                          <a:xfrm>
                            <a:off x="3641" y="868"/>
                            <a:ext cx="1603" cy="0"/>
                          </a:xfrm>
                          <a:prstGeom prst="line">
                            <a:avLst/>
                          </a:prstGeom>
                          <a:noFill/>
                          <a:ln w="18910">
                            <a:solidFill>
                              <a:srgbClr val="77A7D9"/>
                            </a:solidFill>
                            <a:prstDash val="solid"/>
                            <a:round/>
                          </a:ln>
                        </wps:spPr>
                        <wps:bodyPr/>
                      </wps:wsp>
                      <pic:pic xmlns:pic="http://schemas.openxmlformats.org/drawingml/2006/picture">
                        <pic:nvPicPr>
                          <pic:cNvPr id="671045862" name="Picture 4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5211" y="794"/>
                            <a:ext cx="134" cy="148"/>
                          </a:xfrm>
                          <a:prstGeom prst="rect">
                            <a:avLst/>
                          </a:prstGeom>
                          <a:noFill/>
                          <a:ln>
                            <a:noFill/>
                          </a:ln>
                        </pic:spPr>
                      </pic:pic>
                      <wps:wsp>
                        <wps:cNvPr id="1006708062" name="AutoShape 436"/>
                        <wps:cNvSpPr/>
                        <wps:spPr bwMode="auto">
                          <a:xfrm>
                            <a:off x="3059" y="1453"/>
                            <a:ext cx="3151" cy="326"/>
                          </a:xfrm>
                          <a:custGeom>
                            <a:avLst/>
                            <a:gdLst>
                              <a:gd name="T0" fmla="+- 0 3086 3059"/>
                              <a:gd name="T1" fmla="*/ T0 w 3151"/>
                              <a:gd name="T2" fmla="+- 0 1453 1453"/>
                              <a:gd name="T3" fmla="*/ 1453 h 326"/>
                              <a:gd name="T4" fmla="+- 0 3059 3059"/>
                              <a:gd name="T5" fmla="*/ T4 w 3151"/>
                              <a:gd name="T6" fmla="+- 0 1453 1453"/>
                              <a:gd name="T7" fmla="*/ 1453 h 326"/>
                              <a:gd name="T8" fmla="+- 0 3059 3059"/>
                              <a:gd name="T9" fmla="*/ T8 w 3151"/>
                              <a:gd name="T10" fmla="+- 0 1779 1453"/>
                              <a:gd name="T11" fmla="*/ 1779 h 326"/>
                              <a:gd name="T12" fmla="+- 0 6210 3059"/>
                              <a:gd name="T13" fmla="*/ T12 w 3151"/>
                              <a:gd name="T14" fmla="+- 0 1779 1453"/>
                              <a:gd name="T15" fmla="*/ 1779 h 326"/>
                              <a:gd name="T16" fmla="+- 0 6210 3059"/>
                              <a:gd name="T17" fmla="*/ T16 w 3151"/>
                              <a:gd name="T18" fmla="+- 0 1764 1453"/>
                              <a:gd name="T19" fmla="*/ 1764 h 326"/>
                              <a:gd name="T20" fmla="+- 0 3086 3059"/>
                              <a:gd name="T21" fmla="*/ T20 w 3151"/>
                              <a:gd name="T22" fmla="+- 0 1764 1453"/>
                              <a:gd name="T23" fmla="*/ 1764 h 326"/>
                              <a:gd name="T24" fmla="+- 0 3073 3059"/>
                              <a:gd name="T25" fmla="*/ T24 w 3151"/>
                              <a:gd name="T26" fmla="+- 0 1749 1453"/>
                              <a:gd name="T27" fmla="*/ 1749 h 326"/>
                              <a:gd name="T28" fmla="+- 0 3086 3059"/>
                              <a:gd name="T29" fmla="*/ T28 w 3151"/>
                              <a:gd name="T30" fmla="+- 0 1749 1453"/>
                              <a:gd name="T31" fmla="*/ 1749 h 326"/>
                              <a:gd name="T32" fmla="+- 0 3086 3059"/>
                              <a:gd name="T33" fmla="*/ T32 w 3151"/>
                              <a:gd name="T34" fmla="+- 0 1453 1453"/>
                              <a:gd name="T35" fmla="*/ 1453 h 326"/>
                              <a:gd name="T36" fmla="+- 0 3086 3059"/>
                              <a:gd name="T37" fmla="*/ T36 w 3151"/>
                              <a:gd name="T38" fmla="+- 0 1749 1453"/>
                              <a:gd name="T39" fmla="*/ 1749 h 326"/>
                              <a:gd name="T40" fmla="+- 0 3073 3059"/>
                              <a:gd name="T41" fmla="*/ T40 w 3151"/>
                              <a:gd name="T42" fmla="+- 0 1749 1453"/>
                              <a:gd name="T43" fmla="*/ 1749 h 326"/>
                              <a:gd name="T44" fmla="+- 0 3086 3059"/>
                              <a:gd name="T45" fmla="*/ T44 w 3151"/>
                              <a:gd name="T46" fmla="+- 0 1764 1453"/>
                              <a:gd name="T47" fmla="*/ 1764 h 326"/>
                              <a:gd name="T48" fmla="+- 0 3086 3059"/>
                              <a:gd name="T49" fmla="*/ T48 w 3151"/>
                              <a:gd name="T50" fmla="+- 0 1749 1453"/>
                              <a:gd name="T51" fmla="*/ 1749 h 326"/>
                              <a:gd name="T52" fmla="+- 0 6183 3059"/>
                              <a:gd name="T53" fmla="*/ T52 w 3151"/>
                              <a:gd name="T54" fmla="+- 0 1749 1453"/>
                              <a:gd name="T55" fmla="*/ 1749 h 326"/>
                              <a:gd name="T56" fmla="+- 0 3086 3059"/>
                              <a:gd name="T57" fmla="*/ T56 w 3151"/>
                              <a:gd name="T58" fmla="+- 0 1749 1453"/>
                              <a:gd name="T59" fmla="*/ 1749 h 326"/>
                              <a:gd name="T60" fmla="+- 0 3086 3059"/>
                              <a:gd name="T61" fmla="*/ T60 w 3151"/>
                              <a:gd name="T62" fmla="+- 0 1764 1453"/>
                              <a:gd name="T63" fmla="*/ 1764 h 326"/>
                              <a:gd name="T64" fmla="+- 0 6183 3059"/>
                              <a:gd name="T65" fmla="*/ T64 w 3151"/>
                              <a:gd name="T66" fmla="+- 0 1764 1453"/>
                              <a:gd name="T67" fmla="*/ 1764 h 326"/>
                              <a:gd name="T68" fmla="+- 0 6183 3059"/>
                              <a:gd name="T69" fmla="*/ T68 w 3151"/>
                              <a:gd name="T70" fmla="+- 0 1749 1453"/>
                              <a:gd name="T71" fmla="*/ 1749 h 326"/>
                              <a:gd name="T72" fmla="+- 0 6210 3059"/>
                              <a:gd name="T73" fmla="*/ T72 w 3151"/>
                              <a:gd name="T74" fmla="+- 0 1578 1453"/>
                              <a:gd name="T75" fmla="*/ 1578 h 326"/>
                              <a:gd name="T76" fmla="+- 0 6183 3059"/>
                              <a:gd name="T77" fmla="*/ T76 w 3151"/>
                              <a:gd name="T78" fmla="+- 0 1578 1453"/>
                              <a:gd name="T79" fmla="*/ 1578 h 326"/>
                              <a:gd name="T80" fmla="+- 0 6183 3059"/>
                              <a:gd name="T81" fmla="*/ T80 w 3151"/>
                              <a:gd name="T82" fmla="+- 0 1764 1453"/>
                              <a:gd name="T83" fmla="*/ 1764 h 326"/>
                              <a:gd name="T84" fmla="+- 0 6197 3059"/>
                              <a:gd name="T85" fmla="*/ T84 w 3151"/>
                              <a:gd name="T86" fmla="+- 0 1749 1453"/>
                              <a:gd name="T87" fmla="*/ 1749 h 326"/>
                              <a:gd name="T88" fmla="+- 0 6210 3059"/>
                              <a:gd name="T89" fmla="*/ T88 w 3151"/>
                              <a:gd name="T90" fmla="+- 0 1749 1453"/>
                              <a:gd name="T91" fmla="*/ 1749 h 326"/>
                              <a:gd name="T92" fmla="+- 0 6210 3059"/>
                              <a:gd name="T93" fmla="*/ T92 w 3151"/>
                              <a:gd name="T94" fmla="+- 0 1578 1453"/>
                              <a:gd name="T95" fmla="*/ 1578 h 326"/>
                              <a:gd name="T96" fmla="+- 0 6210 3059"/>
                              <a:gd name="T97" fmla="*/ T96 w 3151"/>
                              <a:gd name="T98" fmla="+- 0 1749 1453"/>
                              <a:gd name="T99" fmla="*/ 1749 h 326"/>
                              <a:gd name="T100" fmla="+- 0 6197 3059"/>
                              <a:gd name="T101" fmla="*/ T100 w 3151"/>
                              <a:gd name="T102" fmla="+- 0 1749 1453"/>
                              <a:gd name="T103" fmla="*/ 1749 h 326"/>
                              <a:gd name="T104" fmla="+- 0 6183 3059"/>
                              <a:gd name="T105" fmla="*/ T104 w 3151"/>
                              <a:gd name="T106" fmla="+- 0 1764 1453"/>
                              <a:gd name="T107" fmla="*/ 1764 h 326"/>
                              <a:gd name="T108" fmla="+- 0 6210 3059"/>
                              <a:gd name="T109" fmla="*/ T108 w 3151"/>
                              <a:gd name="T110" fmla="+- 0 1764 1453"/>
                              <a:gd name="T111" fmla="*/ 1764 h 326"/>
                              <a:gd name="T112" fmla="+- 0 6210 3059"/>
                              <a:gd name="T113" fmla="*/ T112 w 3151"/>
                              <a:gd name="T114" fmla="+- 0 1749 1453"/>
                              <a:gd name="T115" fmla="*/ 1749 h 3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3151" h="326">
                                <a:moveTo>
                                  <a:pt x="27" y="0"/>
                                </a:moveTo>
                                <a:lnTo>
                                  <a:pt x="0" y="0"/>
                                </a:lnTo>
                                <a:lnTo>
                                  <a:pt x="0" y="326"/>
                                </a:lnTo>
                                <a:lnTo>
                                  <a:pt x="3151" y="326"/>
                                </a:lnTo>
                                <a:lnTo>
                                  <a:pt x="3151" y="311"/>
                                </a:lnTo>
                                <a:lnTo>
                                  <a:pt x="27" y="311"/>
                                </a:lnTo>
                                <a:lnTo>
                                  <a:pt x="14" y="296"/>
                                </a:lnTo>
                                <a:lnTo>
                                  <a:pt x="27" y="296"/>
                                </a:lnTo>
                                <a:lnTo>
                                  <a:pt x="27" y="0"/>
                                </a:lnTo>
                                <a:close/>
                                <a:moveTo>
                                  <a:pt x="27" y="296"/>
                                </a:moveTo>
                                <a:lnTo>
                                  <a:pt x="14" y="296"/>
                                </a:lnTo>
                                <a:lnTo>
                                  <a:pt x="27" y="311"/>
                                </a:lnTo>
                                <a:lnTo>
                                  <a:pt x="27" y="296"/>
                                </a:lnTo>
                                <a:close/>
                                <a:moveTo>
                                  <a:pt x="3124" y="296"/>
                                </a:moveTo>
                                <a:lnTo>
                                  <a:pt x="27" y="296"/>
                                </a:lnTo>
                                <a:lnTo>
                                  <a:pt x="27" y="311"/>
                                </a:lnTo>
                                <a:lnTo>
                                  <a:pt x="3124" y="311"/>
                                </a:lnTo>
                                <a:lnTo>
                                  <a:pt x="3124" y="296"/>
                                </a:lnTo>
                                <a:close/>
                                <a:moveTo>
                                  <a:pt x="3151" y="125"/>
                                </a:moveTo>
                                <a:lnTo>
                                  <a:pt x="3124" y="125"/>
                                </a:lnTo>
                                <a:lnTo>
                                  <a:pt x="3124" y="311"/>
                                </a:lnTo>
                                <a:lnTo>
                                  <a:pt x="3138" y="296"/>
                                </a:lnTo>
                                <a:lnTo>
                                  <a:pt x="3151" y="296"/>
                                </a:lnTo>
                                <a:lnTo>
                                  <a:pt x="3151" y="125"/>
                                </a:lnTo>
                                <a:close/>
                                <a:moveTo>
                                  <a:pt x="3151" y="296"/>
                                </a:moveTo>
                                <a:lnTo>
                                  <a:pt x="3138" y="296"/>
                                </a:lnTo>
                                <a:lnTo>
                                  <a:pt x="3124" y="311"/>
                                </a:lnTo>
                                <a:lnTo>
                                  <a:pt x="3151" y="311"/>
                                </a:lnTo>
                                <a:lnTo>
                                  <a:pt x="3151" y="296"/>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106881539" name="Picture 43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3006" y="1341"/>
                            <a:ext cx="134" cy="148"/>
                          </a:xfrm>
                          <a:prstGeom prst="rect">
                            <a:avLst/>
                          </a:prstGeom>
                          <a:noFill/>
                          <a:ln>
                            <a:noFill/>
                          </a:ln>
                        </pic:spPr>
                      </pic:pic>
                    </wpg:wgp>
                  </a:graphicData>
                </a:graphic>
              </wp:anchor>
            </w:drawing>
          </mc:Choice>
          <mc:Fallback>
            <w:pict>
              <v:group w14:anchorId="7453D921" id="Group 434" o:spid="_x0000_s1026" style="position:absolute;margin-left:122.85pt;margin-top:6.8pt;width:233.75pt;height:82.2pt;z-index:-251785216;mso-position-horizontal-relative:page" coordorigin="2457,136" coordsize="4675,1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7" o:spid="_x0000_s1027" type="#_x0000_t75" style="position:absolute;left:5297;top:135;width:1799;height: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">
                  <v:imagedata r:id="rId61" o:title=""/>
                </v:shape>
                <v:shape id="Freeform 446" o:spid="_x0000_s1028" style="position:absolute;left:5341;top:156;width:1707;height:241;visibility:visible;mso-wrap-style:square;v-text-anchor:top" coordsize="1707,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" path="m1580,r-13,2l143,2,92,6,49,31,17,73,1,126,,137r,11l1,160r2,80l1707,240r,-80l1685,57,1605,2,1592,r-12,xe" fillcolor="#dee7f3" stroked="f">
                  <v:path arrowok="t" o:connecttype="custom" o:connectlocs="1580,157;1567,159;143,159;92,163;49,188;17,230;1,283;0,294;0,305;1,317;3,397;1707,397;1707,317;1685,214;1605,159;1592,157;1580,157" o:connectangles="0,0,0,0,0,0,0,0,0,0,0,0,0,0,0,0,0"/>
                </v:shape>
                <v:shape id="Freeform 445" o:spid="_x0000_s1029" style="position:absolute;left:5341;top:156;width:1707;height:241;visibility:visible;mso-wrap-style:square;v-text-anchor:top" coordsize="1707,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" path="m3,240r1704,l1707,160,1685,57,1605,2,1580,r-13,2l143,2,49,31,1,126,,137r,11l1,160r2,80xe" filled="f" strokecolor="#5c9bd3" strokeweight=".23153mm">
                  <v:path arrowok="t" o:connecttype="custom" o:connectlocs="3,397;1707,397;1707,317;1685,214;1605,159;1580,157;1567,159;143,159;49,188;1,283;0,294;0,305;1,317;3,397" o:connectangles="0,0,0,0,0,0,0,0,0,0,0,0,0,0"/>
                </v:shape>
                <v:shape id="Picture 444" o:spid="_x0000_s1030" type="#_x0000_t75" style="position:absolute;left:5261;top:345;width:1870;height:1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">
                  <v:imagedata r:id="rId62" o:title=""/>
                </v:shape>
                <v:shape id="Freeform 443" o:spid="_x0000_s1031" style="position:absolute;left:5344;top:397;width:1706;height:1183;visibility:visible;mso-wrap-style:square;v-text-anchor:top" coordsize="1706,1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" path="m1704,l,,,1023r24,104l108,1181r11,1l130,1182r12,-1l1562,1181r93,-27l1704,1062r1,-13l1705,1036r-1,-13l1704,xe" fillcolor="#dee7f3" stroked="f">
                  <v:path arrowok="t" o:connecttype="custom" o:connectlocs="1704,397;0,397;0,1420;24,1524;108,1578;119,1579;130,1579;142,1578;1562,1578;1655,1551;1704,1459;1705,1446;1705,1433;1704,1420;1704,397" o:connectangles="0,0,0,0,0,0,0,0,0,0,0,0,0,0,0"/>
                </v:shape>
                <v:shape id="Freeform 442" o:spid="_x0000_s1032" style="position:absolute;left:5344;top:397;width:1706;height:1183;visibility:visible;mso-wrap-style:square;v-text-anchor:top" coordsize="1706,1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" path="m,1023r24,104l108,1181r11,1l130,1182r12,-1l1562,1181r93,-27l1704,1062r1,-13l1705,1036r-1,-13l1704,,,,,1023xe" filled="f" strokecolor="#5c9bd3" strokeweight=".2245mm">
                  <v:path arrowok="t" o:connecttype="custom" o:connectlocs="0,1420;24,1524;108,1578;119,1579;130,1579;142,1578;1562,1578;1655,1551;1704,1459;1705,1446;1705,1433;1704,1420;1704,397;0,397;0,1420" o:connectangles="0,0,0,0,0,0,0,0,0,0,0,0,0,0,0"/>
                </v:shape>
                <v:shape id="Picture 441" o:spid="_x0000_s1033" type="#_x0000_t75" style="position:absolute;left:2457;top:372;width:1231;height:1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">
                  <v:imagedata r:id="rId63" o:title=""/>
                </v:shape>
                <v:rect id="Rectangle 440" o:spid="_x0000_s1034" style="position:absolute;left:2504;top:395;width:1136;height: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" fillcolor="#dee7f3" stroked="f"/>
                <v:rect id="Rectangle 439" o:spid="_x0000_s1035" style="position:absolute;left:2504;top:395;width:1136;height: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" filled="f" strokecolor="#5c9bd3" strokeweight=".22253mm"/>
                <v:line id="Line 438" o:spid="_x0000_s1036" style="position:absolute;visibility:visible;mso-wrap-style:square" from="3641,868" to="5244,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" strokecolor="#77a7d9" strokeweight=".52528mm"/>
                <v:shape id="Picture 437" o:spid="_x0000_s1037" type="#_x0000_t75" style="position:absolute;left:5211;top:794;width:13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">
                  <v:imagedata r:id="rId64" o:title=""/>
                </v:shape>
                <v:shape id="AutoShape 436" o:spid="_x0000_s1038" style="position:absolute;left:3059;top:1453;width:3151;height:326;visibility:visible;mso-wrap-style:square;v-text-anchor:top" coordsize="3151,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" path="m27,l,,,326r3151,l3151,311,27,311,14,296r13,l27,xm27,296r-13,l27,311r,-15xm3124,296l27,296r,15l3124,311r,-15xm3151,125r-27,l3124,311r14,-15l3151,296r,-171xm3151,296r-13,l3124,311r27,l3151,296xe" fillcolor="#77a7d9" stroked="f">
                  <v:path arrowok="t" o:connecttype="custom" o:connectlocs="27,1453;0,1453;0,1779;3151,1779;3151,1764;27,1764;14,1749;27,1749;27,1453;27,1749;14,1749;27,1764;27,1749;3124,1749;27,1749;27,1764;3124,1764;3124,1749;3151,1578;3124,1578;3124,1764;3138,1749;3151,1749;3151,1578;3151,1749;3138,1749;3124,1764;3151,1764;3151,1749" o:connectangles="0,0,0,0,0,0,0,0,0,0,0,0,0,0,0,0,0,0,0,0,0,0,0,0,0,0,0,0,0"/>
                </v:shape>
                <v:shape id="Picture 435" o:spid="_x0000_s1039" type="#_x0000_t75" style="position:absolute;left:3006;top:1341;width:13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">
                  <v:imagedata r:id="rId65" o:title=""/>
                </v:shape>
                <w10:wrap anchorx="page"/>
              </v:group>
            </w:pict>
          </mc:Fallback>
        </mc:AlternateContent>
      </w:r>
      <w:r w:rsidRPr="00AC363E">
        <w:rPr>
          <w:rFonts w:ascii="Times New Roman" w:hAnsi="Times New Roman" w:cs="Times New Roman"/>
          <w:b/>
          <w:noProof/>
          <w:lang w:val="en-US"/>
        </w:rPr>
        <mc:AlternateContent>
          <mc:Choice Requires="wps">
            <w:drawing>
              <wp:anchor distT="0" distB="0" distL="114300" distR="114300" simplePos="0" relativeHeight="251539456" behindDoc="0" locked="0" layoutInCell="1" allowOverlap="1" wp14:anchorId="3C706F70" wp14:editId="406FF886">
                <wp:simplePos x="0" y="0"/>
                <wp:positionH relativeFrom="page">
                  <wp:posOffset>1631315</wp:posOffset>
                </wp:positionH>
                <wp:positionV relativeFrom="paragraph">
                  <wp:posOffset>303530</wp:posOffset>
                </wp:positionV>
                <wp:extent cx="71120" cy="134620"/>
                <wp:effectExtent l="0" t="0" r="0" b="0"/>
                <wp:wrapNone/>
                <wp:docPr id="1572697163" name="Text Box 4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 cy="134620"/>
                        </a:xfrm>
                        <a:prstGeom prst="rect">
                          <a:avLst/>
                        </a:prstGeom>
                        <a:noFill/>
                        <a:ln>
                          <a:noFill/>
                        </a:ln>
                      </wps:spPr>
                      <wps:txbx>
                        <w:txbxContent>
                          <w:p w:rsidR="00EB334A" w:rsidRDefault="00EB334A">
                            <w:pPr>
                              <w:spacing w:line="212" w:lineRule="exact"/>
                              <w:rPr>
                                <w:rFonts w:ascii="Calibri"/>
                                <w:sz w:val="21"/>
                              </w:rPr>
                            </w:pPr>
                            <w:r>
                              <w:rPr>
                                <w:rFonts w:ascii="Calibri"/>
                                <w:w w:val="90"/>
                                <w:sz w:val="21"/>
                              </w:rPr>
                              <w:t>a</w:t>
                            </w:r>
                          </w:p>
                        </w:txbxContent>
                      </wps:txbx>
                      <wps:bodyPr rot="0" vert="horz" wrap="square" lIns="0" tIns="0" rIns="0" bIns="0" anchor="t" anchorCtr="0" upright="1">
                        <a:noAutofit/>
                      </wps:bodyPr>
                    </wps:wsp>
                  </a:graphicData>
                </a:graphic>
              </wp:anchor>
            </w:drawing>
          </mc:Choice>
          <mc:Fallback>
            <w:pict>
              <v:shape w14:anchorId="3C706F70" id="Text Box 433" o:spid="_x0000_s1046" type="#_x0000_t202" style="position:absolute;left:0;text-align:left;margin-left:128.45pt;margin-top:23.9pt;width:5.6pt;height:10.6pt;z-index:25153945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" filled="f" stroked="f">
                <v:textbox inset="0,0,0,0">
                  <w:txbxContent>
                    <w:p w:rsidR="00EB334A" w:rsidRDefault="00EB334A">
                      <w:pPr>
                        <w:spacing w:line="212" w:lineRule="exact"/>
                        <w:rPr>
                          <w:rFonts w:ascii="Calibri"/>
                          <w:sz w:val="21"/>
                        </w:rPr>
                      </w:pPr>
                      <w:r>
                        <w:rPr>
                          <w:rFonts w:ascii="Calibri"/>
                          <w:w w:val="90"/>
                          <w:sz w:val="21"/>
                        </w:rPr>
                        <w:t>a</w:t>
                      </w:r>
                    </w:p>
                  </w:txbxContent>
                </v:textbox>
                <w10:wrap anchorx="page"/>
              </v:shape>
            </w:pict>
          </mc:Fallback>
        </mc:AlternateContent>
      </w:r>
      <w:r w:rsidRPr="00AC363E">
        <w:rPr>
          <w:rFonts w:ascii="Times New Roman" w:hAnsi="Times New Roman" w:cs="Times New Roman"/>
          <w:b/>
          <w:spacing w:val="-3"/>
          <w:sz w:val="14"/>
        </w:rPr>
        <w:t xml:space="preserve">Entry </w:t>
      </w:r>
      <w:r w:rsidRPr="00AC363E">
        <w:rPr>
          <w:rFonts w:ascii="Times New Roman" w:hAnsi="Times New Roman" w:cs="Times New Roman"/>
          <w:b/>
          <w:sz w:val="14"/>
        </w:rPr>
        <w:t xml:space="preserve">Data </w:t>
      </w:r>
      <w:r w:rsidRPr="00AC363E">
        <w:rPr>
          <w:rFonts w:ascii="Times New Roman" w:hAnsi="Times New Roman" w:cs="Times New Roman"/>
          <w:b/>
          <w:spacing w:val="-3"/>
          <w:sz w:val="14"/>
          <w:lang w:val="en-US"/>
        </w:rPr>
        <w:t>Atribut</w:t>
      </w:r>
      <w:r w:rsidRPr="00AC363E">
        <w:rPr>
          <w:rFonts w:ascii="Times New Roman" w:hAnsi="Times New Roman" w:cs="Times New Roman"/>
          <w:b/>
          <w:spacing w:val="-3"/>
          <w:sz w:val="14"/>
        </w:rPr>
        <w:t xml:space="preserve"> </w:t>
      </w:r>
      <w:r w:rsidRPr="00AC363E">
        <w:rPr>
          <w:rFonts w:ascii="Times New Roman" w:hAnsi="Times New Roman" w:cs="Times New Roman"/>
          <w:b/>
          <w:spacing w:val="-3"/>
          <w:w w:val="95"/>
          <w:sz w:val="14"/>
        </w:rPr>
        <w:t xml:space="preserve">Entry </w:t>
      </w:r>
      <w:r w:rsidRPr="00AC363E">
        <w:rPr>
          <w:rFonts w:ascii="Times New Roman" w:hAnsi="Times New Roman" w:cs="Times New Roman"/>
          <w:b/>
          <w:w w:val="95"/>
          <w:sz w:val="14"/>
        </w:rPr>
        <w:t xml:space="preserve">Data </w:t>
      </w:r>
      <w:r w:rsidRPr="00AC363E">
        <w:rPr>
          <w:rFonts w:ascii="Times New Roman" w:hAnsi="Times New Roman" w:cs="Times New Roman"/>
          <w:b/>
          <w:spacing w:val="-5"/>
          <w:w w:val="95"/>
          <w:sz w:val="14"/>
          <w:lang w:val="en-US"/>
        </w:rPr>
        <w:t>Nilai atribut</w:t>
      </w:r>
    </w:p>
    <w:p w:rsidR="00405434" w:rsidRPr="00AC363E" w:rsidRDefault="00845063">
      <w:pPr>
        <w:spacing w:before="76" w:line="360" w:lineRule="auto"/>
        <w:ind w:left="2124" w:right="-14"/>
        <w:rPr>
          <w:rFonts w:ascii="Times New Roman" w:hAnsi="Times New Roman" w:cs="Times New Roman"/>
          <w:b/>
          <w:sz w:val="14"/>
          <w:lang w:val="en-US"/>
        </w:rPr>
      </w:pPr>
      <w:r w:rsidRPr="00AC363E">
        <w:rPr>
          <w:rFonts w:ascii="Times New Roman" w:hAnsi="Times New Roman" w:cs="Times New Roman"/>
          <w:b/>
          <w:spacing w:val="-3"/>
          <w:sz w:val="14"/>
        </w:rPr>
        <w:t>Entry</w:t>
      </w:r>
      <w:r w:rsidRPr="00AC363E">
        <w:rPr>
          <w:rFonts w:ascii="Times New Roman" w:hAnsi="Times New Roman" w:cs="Times New Roman"/>
          <w:b/>
          <w:spacing w:val="-22"/>
          <w:sz w:val="14"/>
        </w:rPr>
        <w:t xml:space="preserve"> </w:t>
      </w:r>
      <w:r w:rsidRPr="00AC363E">
        <w:rPr>
          <w:rFonts w:ascii="Times New Roman" w:hAnsi="Times New Roman" w:cs="Times New Roman"/>
          <w:b/>
          <w:sz w:val="14"/>
        </w:rPr>
        <w:t>Data</w:t>
      </w:r>
      <w:r w:rsidRPr="00AC363E">
        <w:rPr>
          <w:rFonts w:ascii="Times New Roman" w:hAnsi="Times New Roman" w:cs="Times New Roman"/>
          <w:b/>
          <w:spacing w:val="-22"/>
          <w:sz w:val="14"/>
          <w:lang w:val="en-US"/>
        </w:rPr>
        <w:t>set</w:t>
      </w:r>
    </w:p>
    <w:p w:rsidR="00405434" w:rsidRPr="00AC363E" w:rsidRDefault="00845063">
      <w:pPr>
        <w:pStyle w:val="BodyText"/>
        <w:spacing w:before="5" w:line="360" w:lineRule="auto"/>
        <w:rPr>
          <w:b/>
          <w:sz w:val="15"/>
        </w:rPr>
      </w:pPr>
      <w:r w:rsidRPr="00AC363E">
        <w:rPr>
          <w:b/>
        </w:rPr>
        <w:br w:type="column"/>
      </w:r>
    </w:p>
    <w:p w:rsidR="00405434" w:rsidRPr="00AC363E" w:rsidRDefault="00845063">
      <w:pPr>
        <w:spacing w:line="360" w:lineRule="auto"/>
        <w:ind w:left="1380"/>
        <w:rPr>
          <w:rFonts w:ascii="Times New Roman" w:hAnsi="Times New Roman" w:cs="Times New Roman"/>
          <w:b/>
          <w:sz w:val="14"/>
        </w:rPr>
      </w:pPr>
      <w:r w:rsidRPr="00AC363E">
        <w:rPr>
          <w:rFonts w:ascii="Times New Roman" w:hAnsi="Times New Roman" w:cs="Times New Roman"/>
          <w:b/>
          <w:w w:val="93"/>
          <w:sz w:val="14"/>
        </w:rPr>
        <w:t>0</w:t>
      </w:r>
    </w:p>
    <w:p w:rsidR="00405434" w:rsidRPr="00AC363E" w:rsidRDefault="00845063">
      <w:pPr>
        <w:spacing w:before="42" w:line="360" w:lineRule="auto"/>
        <w:ind w:left="2394"/>
        <w:rPr>
          <w:rFonts w:ascii="Times New Roman" w:hAnsi="Times New Roman" w:cs="Times New Roman"/>
          <w:b/>
          <w:sz w:val="14"/>
          <w:lang w:val="en-US"/>
        </w:rPr>
      </w:pPr>
      <w:r w:rsidRPr="00AC363E">
        <w:rPr>
          <w:rFonts w:ascii="Times New Roman" w:hAnsi="Times New Roman" w:cs="Times New Roman"/>
          <w:b/>
          <w:noProof/>
          <w:lang w:val="en-US"/>
        </w:rPr>
        <mc:AlternateContent>
          <mc:Choice Requires="wpg">
            <w:drawing>
              <wp:anchor distT="0" distB="0" distL="114300" distR="114300" simplePos="0" relativeHeight="251532288" behindDoc="1" locked="0" layoutInCell="1" allowOverlap="1" wp14:anchorId="229E088B" wp14:editId="23BA8A80">
                <wp:simplePos x="0" y="0"/>
                <wp:positionH relativeFrom="page">
                  <wp:posOffset>5913755</wp:posOffset>
                </wp:positionH>
                <wp:positionV relativeFrom="paragraph">
                  <wp:posOffset>16510</wp:posOffset>
                </wp:positionV>
                <wp:extent cx="838835" cy="668020"/>
                <wp:effectExtent l="0" t="0" r="0" b="0"/>
                <wp:wrapNone/>
                <wp:docPr id="19488085" name="Group 430"/>
                <wp:cNvGraphicFramePr/>
                <a:graphic xmlns:a="http://schemas.openxmlformats.org/drawingml/2006/main">
                  <a:graphicData uri="http://schemas.microsoft.com/office/word/2010/wordprocessingGroup">
                    <wpg:wgp>
                      <wpg:cNvGrpSpPr/>
                      <wpg:grpSpPr>
                        <a:xfrm>
                          <a:off x="0" y="0"/>
                          <a:ext cx="838835" cy="668020"/>
                          <a:chOff x="9313" y="26"/>
                          <a:chExt cx="1321" cy="1052"/>
                        </a:xfrm>
                      </wpg:grpSpPr>
                      <pic:pic xmlns:pic="http://schemas.openxmlformats.org/drawingml/2006/picture">
                        <pic:nvPicPr>
                          <pic:cNvPr id="1975060316" name="Picture 43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9403" y="26"/>
                            <a:ext cx="1231" cy="1052"/>
                          </a:xfrm>
                          <a:prstGeom prst="rect">
                            <a:avLst/>
                          </a:prstGeom>
                          <a:noFill/>
                          <a:ln>
                            <a:noFill/>
                          </a:ln>
                        </pic:spPr>
                      </pic:pic>
                      <pic:pic xmlns:pic="http://schemas.openxmlformats.org/drawingml/2006/picture">
                        <pic:nvPicPr>
                          <pic:cNvPr id="1849216552" name="Picture 43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9313" y="438"/>
                            <a:ext cx="134" cy="148"/>
                          </a:xfrm>
                          <a:prstGeom prst="rect">
                            <a:avLst/>
                          </a:prstGeom>
                          <a:noFill/>
                          <a:ln>
                            <a:noFill/>
                          </a:ln>
                        </pic:spPr>
                      </pic:pic>
                    </wpg:wgp>
                  </a:graphicData>
                </a:graphic>
              </wp:anchor>
            </w:drawing>
          </mc:Choice>
          <mc:Fallback>
            <w:pict>
              <v:group w14:anchorId="3BF6FD87" id="Group 430" o:spid="_x0000_s1026" style="position:absolute;margin-left:465.65pt;margin-top:1.3pt;width:66.05pt;height:52.6pt;z-index:-251784192;mso-position-horizontal-relative:page" coordorigin="9313,26" coordsize="1321,1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">
                <v:shape id="Picture 432" o:spid="_x0000_s1027" type="#_x0000_t75" style="position:absolute;left:9403;top:26;width:1231;height:1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">
                  <v:imagedata r:id="rId68" o:title=""/>
                </v:shape>
                <v:shape id="Picture 431" o:spid="_x0000_s1028" type="#_x0000_t75" style="position:absolute;left:9313;top:438;width:13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">
                  <v:imagedata r:id="rId69" o:title=""/>
                </v:shape>
                <w10:wrap anchorx="page"/>
              </v:group>
            </w:pict>
          </mc:Fallback>
        </mc:AlternateContent>
      </w:r>
      <w:r w:rsidRPr="00AC363E">
        <w:rPr>
          <w:rFonts w:ascii="Times New Roman" w:hAnsi="Times New Roman" w:cs="Times New Roman"/>
          <w:b/>
          <w:noProof/>
          <w:lang w:val="en-US"/>
        </w:rPr>
        <mc:AlternateContent>
          <mc:Choice Requires="wps">
            <w:drawing>
              <wp:anchor distT="0" distB="0" distL="114300" distR="114300" simplePos="0" relativeHeight="251541504" behindDoc="0" locked="0" layoutInCell="1" allowOverlap="1" wp14:anchorId="46600759" wp14:editId="6D06B9AC">
                <wp:simplePos x="0" y="0"/>
                <wp:positionH relativeFrom="page">
                  <wp:posOffset>5998845</wp:posOffset>
                </wp:positionH>
                <wp:positionV relativeFrom="paragraph">
                  <wp:posOffset>24765</wp:posOffset>
                </wp:positionV>
                <wp:extent cx="721360" cy="600710"/>
                <wp:effectExtent l="0" t="0" r="0" b="0"/>
                <wp:wrapNone/>
                <wp:docPr id="1509922675" name="Text Box 4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1360" cy="600710"/>
                        </a:xfrm>
                        <a:prstGeom prst="rect">
                          <a:avLst/>
                        </a:prstGeom>
                        <a:solidFill>
                          <a:srgbClr val="DEE7F3"/>
                        </a:solidFill>
                        <a:ln w="8052">
                          <a:solidFill>
                            <a:srgbClr val="5C9BD3"/>
                          </a:solidFill>
                          <a:prstDash val="solid"/>
                          <a:miter lim="800000"/>
                        </a:ln>
                      </wps:spPr>
                      <wps:txbx>
                        <w:txbxContent>
                          <w:p w:rsidR="00EB334A" w:rsidRDefault="00EB334A">
                            <w:pPr>
                              <w:spacing w:before="34"/>
                              <w:ind w:left="67"/>
                              <w:rPr>
                                <w:rFonts w:ascii="Calibri"/>
                                <w:sz w:val="21"/>
                              </w:rPr>
                            </w:pPr>
                            <w:r>
                              <w:rPr>
                                <w:rFonts w:ascii="Calibri"/>
                                <w:w w:val="90"/>
                                <w:sz w:val="21"/>
                              </w:rPr>
                              <w:t>b</w:t>
                            </w:r>
                          </w:p>
                          <w:p w:rsidR="00EB334A" w:rsidRDefault="00EB334A">
                            <w:pPr>
                              <w:spacing w:before="90"/>
                              <w:ind w:left="360"/>
                              <w:rPr>
                                <w:rFonts w:ascii="Calibri"/>
                                <w:sz w:val="14"/>
                                <w:lang w:val="en-US"/>
                              </w:rPr>
                            </w:pPr>
                            <w:r>
                              <w:rPr>
                                <w:rFonts w:ascii="Calibri"/>
                                <w:sz w:val="14"/>
                                <w:lang w:val="en-US"/>
                              </w:rPr>
                              <w:t>Kepala KUA</w:t>
                            </w:r>
                          </w:p>
                        </w:txbxContent>
                      </wps:txbx>
                      <wps:bodyPr rot="0" vert="horz" wrap="square" lIns="0" tIns="0" rIns="0" bIns="0" anchor="t" anchorCtr="0" upright="1">
                        <a:noAutofit/>
                      </wps:bodyPr>
                    </wps:wsp>
                  </a:graphicData>
                </a:graphic>
              </wp:anchor>
            </w:drawing>
          </mc:Choice>
          <mc:Fallback>
            <w:pict>
              <v:shape w14:anchorId="46600759" id="Text Box 429" o:spid="_x0000_s1047" type="#_x0000_t202" style="position:absolute;left:0;text-align:left;margin-left:472.35pt;margin-top:1.95pt;width:56.8pt;height:47.3pt;z-index:25154150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" fillcolor="#dee7f3" strokecolor="#5c9bd3" strokeweight=".22367mm">
                <v:textbox inset="0,0,0,0">
                  <w:txbxContent>
                    <w:p w:rsidR="00EB334A" w:rsidRDefault="00EB334A">
                      <w:pPr>
                        <w:spacing w:before="34"/>
                        <w:ind w:left="67"/>
                        <w:rPr>
                          <w:rFonts w:ascii="Calibri"/>
                          <w:sz w:val="21"/>
                        </w:rPr>
                      </w:pPr>
                      <w:r>
                        <w:rPr>
                          <w:rFonts w:ascii="Calibri"/>
                          <w:w w:val="90"/>
                          <w:sz w:val="21"/>
                        </w:rPr>
                        <w:t>b</w:t>
                      </w:r>
                    </w:p>
                    <w:p w:rsidR="00EB334A" w:rsidRDefault="00EB334A">
                      <w:pPr>
                        <w:spacing w:before="90"/>
                        <w:ind w:left="360"/>
                        <w:rPr>
                          <w:rFonts w:ascii="Calibri"/>
                          <w:sz w:val="14"/>
                          <w:lang w:val="en-US"/>
                        </w:rPr>
                      </w:pPr>
                      <w:r>
                        <w:rPr>
                          <w:rFonts w:ascii="Calibri"/>
                          <w:sz w:val="14"/>
                          <w:lang w:val="en-US"/>
                        </w:rPr>
                        <w:t>Kepala KUA</w:t>
                      </w:r>
                    </w:p>
                  </w:txbxContent>
                </v:textbox>
                <w10:wrap anchorx="page"/>
              </v:shape>
            </w:pict>
          </mc:Fallback>
        </mc:AlternateContent>
      </w:r>
      <w:r w:rsidRPr="00AC363E">
        <w:rPr>
          <w:rFonts w:ascii="Times New Roman" w:hAnsi="Times New Roman" w:cs="Times New Roman"/>
          <w:b/>
          <w:sz w:val="14"/>
        </w:rPr>
        <w:t xml:space="preserve">-Tampil Hasil </w:t>
      </w:r>
      <w:r w:rsidRPr="00AC363E">
        <w:rPr>
          <w:rFonts w:ascii="Times New Roman" w:hAnsi="Times New Roman" w:cs="Times New Roman"/>
          <w:b/>
          <w:sz w:val="14"/>
          <w:lang w:val="en-US"/>
        </w:rPr>
        <w:t>Sistem Pendukung</w:t>
      </w:r>
    </w:p>
    <w:p w:rsidR="00405434" w:rsidRPr="00AC363E" w:rsidRDefault="00845063">
      <w:pPr>
        <w:spacing w:line="360" w:lineRule="auto"/>
        <w:ind w:left="2394"/>
        <w:rPr>
          <w:rFonts w:ascii="Times New Roman" w:hAnsi="Times New Roman" w:cs="Times New Roman"/>
          <w:b/>
          <w:sz w:val="14"/>
          <w:lang w:val="en-US"/>
        </w:rPr>
      </w:pPr>
      <w:r w:rsidRPr="00AC363E">
        <w:rPr>
          <w:rFonts w:ascii="Times New Roman" w:hAnsi="Times New Roman" w:cs="Times New Roman"/>
          <w:b/>
          <w:sz w:val="14"/>
          <w:lang w:val="en-US"/>
        </w:rPr>
        <w:t>Keputusan akhir cerai</w:t>
      </w:r>
    </w:p>
    <w:p w:rsidR="00405434" w:rsidRPr="00AC363E" w:rsidRDefault="00405434">
      <w:pPr>
        <w:spacing w:line="360" w:lineRule="auto"/>
        <w:rPr>
          <w:rFonts w:ascii="Times New Roman" w:hAnsi="Times New Roman" w:cs="Times New Roman"/>
          <w:b/>
          <w:sz w:val="14"/>
        </w:rPr>
        <w:sectPr w:rsidR="00405434" w:rsidRPr="00AC363E">
          <w:type w:val="continuous"/>
          <w:pgSz w:w="11910" w:h="16840"/>
          <w:pgMar w:top="1600" w:right="661" w:bottom="280" w:left="1640" w:header="720" w:footer="720" w:gutter="0"/>
          <w:cols w:num="2" w:space="720" w:equalWidth="0">
            <w:col w:w="3111" w:space="40"/>
            <w:col w:w="6458"/>
          </w:cols>
        </w:sectPr>
      </w:pPr>
    </w:p>
    <w:p w:rsidR="00405434" w:rsidRPr="00AC363E" w:rsidRDefault="00845063">
      <w:pPr>
        <w:tabs>
          <w:tab w:val="left" w:pos="7731"/>
        </w:tabs>
        <w:spacing w:line="360" w:lineRule="auto"/>
        <w:ind w:left="3900"/>
        <w:rPr>
          <w:rFonts w:ascii="Times New Roman" w:hAnsi="Times New Roman" w:cs="Times New Roman"/>
          <w:b/>
          <w:sz w:val="14"/>
        </w:rPr>
      </w:pPr>
      <w:r w:rsidRPr="00AC363E">
        <w:rPr>
          <w:rFonts w:ascii="Times New Roman" w:hAnsi="Times New Roman" w:cs="Times New Roman"/>
          <w:b/>
          <w:noProof/>
          <w:lang w:val="en-US"/>
        </w:rPr>
        <mc:AlternateContent>
          <mc:Choice Requires="wps">
            <w:drawing>
              <wp:anchor distT="0" distB="0" distL="114300" distR="114300" simplePos="0" relativeHeight="251538432" behindDoc="0" locked="0" layoutInCell="1" allowOverlap="1" wp14:anchorId="360DDB3E" wp14:editId="4CA0B8C2">
                <wp:simplePos x="0" y="0"/>
                <wp:positionH relativeFrom="page">
                  <wp:posOffset>1845310</wp:posOffset>
                </wp:positionH>
                <wp:positionV relativeFrom="paragraph">
                  <wp:posOffset>53975</wp:posOffset>
                </wp:positionV>
                <wp:extent cx="230505" cy="92710"/>
                <wp:effectExtent l="0" t="0" r="0" b="0"/>
                <wp:wrapNone/>
                <wp:docPr id="2039311264" name="Text Box 4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92710"/>
                        </a:xfrm>
                        <a:prstGeom prst="rect">
                          <a:avLst/>
                        </a:prstGeom>
                        <a:noFill/>
                        <a:ln>
                          <a:noFill/>
                        </a:ln>
                      </wps:spPr>
                      <wps:txbx>
                        <w:txbxContent>
                          <w:p w:rsidR="00EB334A" w:rsidRDefault="00EB334A">
                            <w:pPr>
                              <w:spacing w:line="145" w:lineRule="exact"/>
                              <w:rPr>
                                <w:rFonts w:ascii="Calibri"/>
                                <w:sz w:val="14"/>
                              </w:rPr>
                            </w:pPr>
                            <w:r>
                              <w:rPr>
                                <w:rFonts w:ascii="Calibri"/>
                                <w:w w:val="95"/>
                                <w:sz w:val="14"/>
                              </w:rPr>
                              <w:t>Admin</w:t>
                            </w:r>
                          </w:p>
                        </w:txbxContent>
                      </wps:txbx>
                      <wps:bodyPr rot="0" vert="horz" wrap="square" lIns="0" tIns="0" rIns="0" bIns="0" anchor="t" anchorCtr="0" upright="1">
                        <a:noAutofit/>
                      </wps:bodyPr>
                    </wps:wsp>
                  </a:graphicData>
                </a:graphic>
              </wp:anchor>
            </w:drawing>
          </mc:Choice>
          <mc:Fallback>
            <w:pict>
              <v:shape w14:anchorId="360DDB3E" id="Text Box 428" o:spid="_x0000_s1048" type="#_x0000_t202" style="position:absolute;left:0;text-align:left;margin-left:145.3pt;margin-top:4.25pt;width:18.15pt;height:7.3pt;z-index:25153843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" filled="f" stroked="f">
                <v:textbox inset="0,0,0,0">
                  <w:txbxContent>
                    <w:p w:rsidR="00EB334A" w:rsidRDefault="00EB334A">
                      <w:pPr>
                        <w:spacing w:line="145" w:lineRule="exact"/>
                        <w:rPr>
                          <w:rFonts w:ascii="Calibri"/>
                          <w:sz w:val="14"/>
                        </w:rPr>
                      </w:pPr>
                      <w:r>
                        <w:rPr>
                          <w:rFonts w:ascii="Calibri"/>
                          <w:w w:val="95"/>
                          <w:sz w:val="14"/>
                        </w:rPr>
                        <w:t>Admin</w:t>
                      </w:r>
                    </w:p>
                  </w:txbxContent>
                </v:textbox>
                <w10:wrap anchorx="page"/>
              </v:shape>
            </w:pict>
          </mc:Fallback>
        </mc:AlternateContent>
      </w:r>
      <w:r w:rsidRPr="00AC363E">
        <w:rPr>
          <w:rFonts w:ascii="Times New Roman" w:hAnsi="Times New Roman" w:cs="Times New Roman"/>
          <w:b/>
          <w:spacing w:val="-3"/>
          <w:w w:val="95"/>
          <w:sz w:val="14"/>
          <w:lang w:val="en-US"/>
        </w:rPr>
        <w:t>Sistem Pendukung keputusan</w:t>
      </w:r>
      <w:r w:rsidRPr="00AC363E">
        <w:rPr>
          <w:rFonts w:ascii="Times New Roman" w:hAnsi="Times New Roman" w:cs="Times New Roman"/>
          <w:b/>
          <w:spacing w:val="-3"/>
          <w:sz w:val="14"/>
        </w:rPr>
        <w:t xml:space="preserve">   </w:t>
      </w:r>
      <w:r w:rsidRPr="00AC363E">
        <w:rPr>
          <w:rFonts w:ascii="Times New Roman" w:hAnsi="Times New Roman" w:cs="Times New Roman"/>
          <w:b/>
          <w:spacing w:val="-4"/>
          <w:sz w:val="14"/>
        </w:rPr>
        <w:t xml:space="preserve"> </w:t>
      </w:r>
      <w:r w:rsidRPr="00AC363E">
        <w:rPr>
          <w:rFonts w:ascii="Times New Roman" w:hAnsi="Times New Roman" w:cs="Times New Roman"/>
          <w:b/>
          <w:w w:val="93"/>
          <w:sz w:val="14"/>
          <w:u w:val="thick" w:color="77A7D9"/>
        </w:rPr>
        <w:t xml:space="preserve"> </w:t>
      </w:r>
      <w:r w:rsidRPr="00AC363E">
        <w:rPr>
          <w:rFonts w:ascii="Times New Roman" w:hAnsi="Times New Roman" w:cs="Times New Roman"/>
          <w:b/>
          <w:sz w:val="14"/>
          <w:u w:val="thick" w:color="77A7D9"/>
        </w:rPr>
        <w:tab/>
      </w:r>
    </w:p>
    <w:p w:rsidR="00405434" w:rsidRPr="00AC363E" w:rsidRDefault="00845063">
      <w:pPr>
        <w:spacing w:line="360" w:lineRule="auto"/>
        <w:ind w:left="3854"/>
        <w:rPr>
          <w:rFonts w:ascii="Times New Roman" w:hAnsi="Times New Roman" w:cs="Times New Roman"/>
          <w:b/>
          <w:sz w:val="14"/>
          <w:lang w:val="en-US"/>
        </w:rPr>
      </w:pPr>
      <w:r w:rsidRPr="00AC363E">
        <w:rPr>
          <w:rFonts w:ascii="Times New Roman" w:hAnsi="Times New Roman" w:cs="Times New Roman"/>
          <w:b/>
          <w:sz w:val="14"/>
          <w:lang w:val="en-US"/>
        </w:rPr>
        <w:t>Akhir perceraian</w:t>
      </w:r>
    </w:p>
    <w:p w:rsidR="00405434" w:rsidRPr="00AC363E" w:rsidRDefault="00405434">
      <w:pPr>
        <w:pStyle w:val="BodyText"/>
        <w:spacing w:line="360" w:lineRule="auto"/>
        <w:rPr>
          <w:b/>
          <w:sz w:val="8"/>
        </w:rPr>
      </w:pPr>
    </w:p>
    <w:p w:rsidR="00405434" w:rsidRPr="00AC363E" w:rsidRDefault="00845063">
      <w:pPr>
        <w:spacing w:line="360" w:lineRule="auto"/>
        <w:ind w:left="1595"/>
        <w:rPr>
          <w:rFonts w:ascii="Times New Roman" w:hAnsi="Times New Roman" w:cs="Times New Roman"/>
          <w:b/>
          <w:sz w:val="14"/>
          <w:lang w:val="en-US"/>
        </w:rPr>
      </w:pPr>
      <w:r w:rsidRPr="00AC363E">
        <w:rPr>
          <w:rFonts w:ascii="Times New Roman" w:hAnsi="Times New Roman" w:cs="Times New Roman"/>
          <w:b/>
          <w:sz w:val="14"/>
        </w:rPr>
        <w:t xml:space="preserve">-Hasil </w:t>
      </w:r>
      <w:r w:rsidRPr="00AC363E">
        <w:rPr>
          <w:rFonts w:ascii="Times New Roman" w:hAnsi="Times New Roman" w:cs="Times New Roman"/>
          <w:b/>
          <w:sz w:val="14"/>
          <w:lang w:val="en-US"/>
        </w:rPr>
        <w:t>Pendukung Keputusan Akhir perceraian</w:t>
      </w:r>
    </w:p>
    <w:p w:rsidR="00405434" w:rsidRPr="00AC363E" w:rsidRDefault="00845063">
      <w:pPr>
        <w:spacing w:before="11" w:line="360" w:lineRule="auto"/>
        <w:ind w:left="2789"/>
        <w:rPr>
          <w:rFonts w:ascii="Times New Roman" w:hAnsi="Times New Roman" w:cs="Times New Roman"/>
          <w:b/>
          <w:sz w:val="24"/>
        </w:rPr>
      </w:pPr>
      <w:r w:rsidRPr="00AC363E">
        <w:rPr>
          <w:rFonts w:ascii="Times New Roman" w:hAnsi="Times New Roman" w:cs="Times New Roman"/>
          <w:b/>
          <w:sz w:val="24"/>
        </w:rPr>
        <w:t>Gambar 4.2 Diagram Konteks</w:t>
      </w:r>
    </w:p>
    <w:p w:rsidR="00405434" w:rsidRPr="00AC363E" w:rsidRDefault="00405434">
      <w:pPr>
        <w:spacing w:line="360" w:lineRule="auto"/>
        <w:rPr>
          <w:rFonts w:ascii="Times New Roman" w:hAnsi="Times New Roman" w:cs="Times New Roman"/>
          <w:b/>
          <w:sz w:val="24"/>
        </w:rPr>
        <w:sectPr w:rsidR="00405434" w:rsidRPr="00AC363E">
          <w:type w:val="continuous"/>
          <w:pgSz w:w="11910" w:h="16840"/>
          <w:pgMar w:top="1600" w:right="661" w:bottom="280" w:left="1640" w:header="720" w:footer="720" w:gutter="0"/>
          <w:cols w:space="720"/>
        </w:sectPr>
      </w:pPr>
    </w:p>
    <w:p w:rsidR="00405434" w:rsidRPr="00AC363E" w:rsidRDefault="00845063">
      <w:pPr>
        <w:pStyle w:val="Heading2"/>
        <w:keepNext w:val="0"/>
        <w:keepLines w:val="0"/>
        <w:widowControl w:val="0"/>
        <w:numPr>
          <w:ilvl w:val="3"/>
          <w:numId w:val="44"/>
        </w:numPr>
        <w:tabs>
          <w:tab w:val="left" w:pos="1349"/>
        </w:tabs>
        <w:autoSpaceDE w:val="0"/>
        <w:autoSpaceDN w:val="0"/>
        <w:spacing w:before="90" w:line="360" w:lineRule="auto"/>
        <w:rPr>
          <w:rFonts w:ascii="Times New Roman" w:hAnsi="Times New Roman" w:cs="Times New Roman"/>
          <w:b/>
          <w:bCs/>
          <w:color w:val="auto"/>
          <w:sz w:val="24"/>
          <w:szCs w:val="24"/>
        </w:rPr>
      </w:pPr>
      <w:bookmarkStart w:id="95" w:name="_Toc153498428"/>
      <w:r w:rsidRPr="00AC363E">
        <w:rPr>
          <w:rFonts w:ascii="Times New Roman" w:hAnsi="Times New Roman" w:cs="Times New Roman"/>
          <w:b/>
          <w:bCs/>
          <w:color w:val="auto"/>
          <w:sz w:val="24"/>
          <w:szCs w:val="24"/>
        </w:rPr>
        <w:lastRenderedPageBreak/>
        <w:t>Diagram</w:t>
      </w:r>
      <w:r w:rsidRPr="00AC363E">
        <w:rPr>
          <w:rFonts w:ascii="Times New Roman" w:hAnsi="Times New Roman" w:cs="Times New Roman"/>
          <w:b/>
          <w:bCs/>
          <w:color w:val="auto"/>
          <w:spacing w:val="-8"/>
          <w:sz w:val="24"/>
          <w:szCs w:val="24"/>
        </w:rPr>
        <w:t xml:space="preserve"> </w:t>
      </w:r>
      <w:r w:rsidRPr="00AC363E">
        <w:rPr>
          <w:rFonts w:ascii="Times New Roman" w:hAnsi="Times New Roman" w:cs="Times New Roman"/>
          <w:b/>
          <w:bCs/>
          <w:color w:val="auto"/>
          <w:sz w:val="24"/>
          <w:szCs w:val="24"/>
        </w:rPr>
        <w:t>Berjenjang</w:t>
      </w:r>
      <w:bookmarkEnd w:id="95"/>
    </w:p>
    <w:p w:rsidR="00405434" w:rsidRPr="00AC363E" w:rsidRDefault="00405434">
      <w:pPr>
        <w:pStyle w:val="BodyText"/>
        <w:spacing w:line="360" w:lineRule="auto"/>
        <w:rPr>
          <w:b/>
          <w:sz w:val="20"/>
        </w:rPr>
      </w:pPr>
    </w:p>
    <w:p w:rsidR="00405434" w:rsidRPr="00AC363E" w:rsidRDefault="00845063">
      <w:pPr>
        <w:pStyle w:val="BodyText"/>
        <w:spacing w:before="6" w:line="360" w:lineRule="auto"/>
        <w:rPr>
          <w:b/>
          <w:sz w:val="26"/>
        </w:rPr>
      </w:pPr>
      <w:r w:rsidRPr="00AC363E">
        <w:rPr>
          <w:b/>
          <w:noProof/>
          <w:lang w:val="en-US"/>
        </w:rPr>
        <mc:AlternateContent>
          <mc:Choice Requires="wpg">
            <w:drawing>
              <wp:anchor distT="0" distB="0" distL="0" distR="0" simplePos="0" relativeHeight="251542528" behindDoc="1" locked="0" layoutInCell="1" allowOverlap="1" wp14:anchorId="4CDCBF25" wp14:editId="4B9DD205">
                <wp:simplePos x="0" y="0"/>
                <wp:positionH relativeFrom="page">
                  <wp:posOffset>1620520</wp:posOffset>
                </wp:positionH>
                <wp:positionV relativeFrom="paragraph">
                  <wp:posOffset>219710</wp:posOffset>
                </wp:positionV>
                <wp:extent cx="4542155" cy="3510280"/>
                <wp:effectExtent l="0" t="0" r="0" b="0"/>
                <wp:wrapTopAndBottom/>
                <wp:docPr id="1965361776" name="Group 347"/>
                <wp:cNvGraphicFramePr/>
                <a:graphic xmlns:a="http://schemas.openxmlformats.org/drawingml/2006/main">
                  <a:graphicData uri="http://schemas.microsoft.com/office/word/2010/wordprocessingGroup">
                    <wpg:wgp>
                      <wpg:cNvGrpSpPr/>
                      <wpg:grpSpPr>
                        <a:xfrm>
                          <a:off x="0" y="0"/>
                          <a:ext cx="4542155" cy="3510280"/>
                          <a:chOff x="2554" y="344"/>
                          <a:chExt cx="7153" cy="5528"/>
                        </a:xfrm>
                      </wpg:grpSpPr>
                      <pic:pic xmlns:pic="http://schemas.openxmlformats.org/drawingml/2006/picture">
                        <pic:nvPicPr>
                          <pic:cNvPr id="1045939863" name="Picture 4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a:xfrm>
                            <a:off x="6207" y="344"/>
                            <a:ext cx="1263" cy="309"/>
                          </a:xfrm>
                          <a:prstGeom prst="rect">
                            <a:avLst/>
                          </a:prstGeom>
                          <a:noFill/>
                          <a:ln>
                            <a:noFill/>
                          </a:ln>
                        </pic:spPr>
                      </pic:pic>
                      <wps:wsp>
                        <wps:cNvPr id="1822021241" name="Freeform 426"/>
                        <wps:cNvSpPr/>
                        <wps:spPr bwMode="auto">
                          <a:xfrm>
                            <a:off x="6248" y="358"/>
                            <a:ext cx="1173" cy="221"/>
                          </a:xfrm>
                          <a:custGeom>
                            <a:avLst/>
                            <a:gdLst>
                              <a:gd name="T0" fmla="+- 0 7310 6248"/>
                              <a:gd name="T1" fmla="*/ T0 w 1173"/>
                              <a:gd name="T2" fmla="+- 0 358 358"/>
                              <a:gd name="T3" fmla="*/ 358 h 221"/>
                              <a:gd name="T4" fmla="+- 0 7299 6248"/>
                              <a:gd name="T5" fmla="*/ T4 w 1173"/>
                              <a:gd name="T6" fmla="+- 0 360 358"/>
                              <a:gd name="T7" fmla="*/ 360 h 221"/>
                              <a:gd name="T8" fmla="+- 0 6372 6248"/>
                              <a:gd name="T9" fmla="*/ T8 w 1173"/>
                              <a:gd name="T10" fmla="+- 0 360 358"/>
                              <a:gd name="T11" fmla="*/ 360 h 221"/>
                              <a:gd name="T12" fmla="+- 0 6328 6248"/>
                              <a:gd name="T13" fmla="*/ T12 w 1173"/>
                              <a:gd name="T14" fmla="+- 0 363 358"/>
                              <a:gd name="T15" fmla="*/ 363 h 221"/>
                              <a:gd name="T16" fmla="+- 0 6291 6248"/>
                              <a:gd name="T17" fmla="*/ T16 w 1173"/>
                              <a:gd name="T18" fmla="+- 0 383 358"/>
                              <a:gd name="T19" fmla="*/ 383 h 221"/>
                              <a:gd name="T20" fmla="+- 0 6263 6248"/>
                              <a:gd name="T21" fmla="*/ T20 w 1173"/>
                              <a:gd name="T22" fmla="+- 0 415 358"/>
                              <a:gd name="T23" fmla="*/ 415 h 221"/>
                              <a:gd name="T24" fmla="+- 0 6249 6248"/>
                              <a:gd name="T25" fmla="*/ T24 w 1173"/>
                              <a:gd name="T26" fmla="+- 0 457 358"/>
                              <a:gd name="T27" fmla="*/ 457 h 221"/>
                              <a:gd name="T28" fmla="+- 0 6248 6248"/>
                              <a:gd name="T29" fmla="*/ T28 w 1173"/>
                              <a:gd name="T30" fmla="+- 0 465 358"/>
                              <a:gd name="T31" fmla="*/ 465 h 221"/>
                              <a:gd name="T32" fmla="+- 0 6248 6248"/>
                              <a:gd name="T33" fmla="*/ T32 w 1173"/>
                              <a:gd name="T34" fmla="+- 0 474 358"/>
                              <a:gd name="T35" fmla="*/ 474 h 221"/>
                              <a:gd name="T36" fmla="+- 0 6249 6248"/>
                              <a:gd name="T37" fmla="*/ T36 w 1173"/>
                              <a:gd name="T38" fmla="+- 0 483 358"/>
                              <a:gd name="T39" fmla="*/ 483 h 221"/>
                              <a:gd name="T40" fmla="+- 0 6250 6248"/>
                              <a:gd name="T41" fmla="*/ T40 w 1173"/>
                              <a:gd name="T42" fmla="+- 0 579 358"/>
                              <a:gd name="T43" fmla="*/ 579 h 221"/>
                              <a:gd name="T44" fmla="+- 0 7420 6248"/>
                              <a:gd name="T45" fmla="*/ T44 w 1173"/>
                              <a:gd name="T46" fmla="+- 0 579 358"/>
                              <a:gd name="T47" fmla="*/ 579 h 221"/>
                              <a:gd name="T48" fmla="+- 0 7420 6248"/>
                              <a:gd name="T49" fmla="*/ T48 w 1173"/>
                              <a:gd name="T50" fmla="+- 0 483 358"/>
                              <a:gd name="T51" fmla="*/ 483 h 221"/>
                              <a:gd name="T52" fmla="+- 0 7401 6248"/>
                              <a:gd name="T53" fmla="*/ T52 w 1173"/>
                              <a:gd name="T54" fmla="+- 0 403 358"/>
                              <a:gd name="T55" fmla="*/ 403 h 221"/>
                              <a:gd name="T56" fmla="+- 0 7331 6248"/>
                              <a:gd name="T57" fmla="*/ T56 w 1173"/>
                              <a:gd name="T58" fmla="+- 0 360 358"/>
                              <a:gd name="T59" fmla="*/ 360 h 221"/>
                              <a:gd name="T60" fmla="+- 0 7321 6248"/>
                              <a:gd name="T61" fmla="*/ T60 w 1173"/>
                              <a:gd name="T62" fmla="+- 0 358 358"/>
                              <a:gd name="T63" fmla="*/ 358 h 221"/>
                              <a:gd name="T64" fmla="+- 0 7310 6248"/>
                              <a:gd name="T65" fmla="*/ T64 w 1173"/>
                              <a:gd name="T66" fmla="+- 0 358 358"/>
                              <a:gd name="T67" fmla="*/ 358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73" h="221">
                                <a:moveTo>
                                  <a:pt x="1062" y="0"/>
                                </a:moveTo>
                                <a:lnTo>
                                  <a:pt x="1051" y="2"/>
                                </a:lnTo>
                                <a:lnTo>
                                  <a:pt x="124" y="2"/>
                                </a:lnTo>
                                <a:lnTo>
                                  <a:pt x="80" y="5"/>
                                </a:lnTo>
                                <a:lnTo>
                                  <a:pt x="43" y="25"/>
                                </a:lnTo>
                                <a:lnTo>
                                  <a:pt x="15" y="57"/>
                                </a:lnTo>
                                <a:lnTo>
                                  <a:pt x="1" y="99"/>
                                </a:lnTo>
                                <a:lnTo>
                                  <a:pt x="0" y="107"/>
                                </a:lnTo>
                                <a:lnTo>
                                  <a:pt x="0" y="116"/>
                                </a:lnTo>
                                <a:lnTo>
                                  <a:pt x="1" y="125"/>
                                </a:lnTo>
                                <a:lnTo>
                                  <a:pt x="2" y="221"/>
                                </a:lnTo>
                                <a:lnTo>
                                  <a:pt x="1172" y="221"/>
                                </a:lnTo>
                                <a:lnTo>
                                  <a:pt x="1172" y="125"/>
                                </a:lnTo>
                                <a:lnTo>
                                  <a:pt x="1153" y="45"/>
                                </a:lnTo>
                                <a:lnTo>
                                  <a:pt x="1083" y="2"/>
                                </a:lnTo>
                                <a:lnTo>
                                  <a:pt x="1073" y="0"/>
                                </a:lnTo>
                                <a:lnTo>
                                  <a:pt x="1062" y="0"/>
                                </a:lnTo>
                                <a:close/>
                              </a:path>
                            </a:pathLst>
                          </a:custGeom>
                          <a:solidFill>
                            <a:srgbClr val="DEE7F3"/>
                          </a:solidFill>
                          <a:ln>
                            <a:noFill/>
                          </a:ln>
                        </wps:spPr>
                        <wps:bodyPr rot="0" vert="horz" wrap="square" lIns="91440" tIns="45720" rIns="91440" bIns="45720" anchor="t" anchorCtr="0" upright="1">
                          <a:noAutofit/>
                        </wps:bodyPr>
                      </wps:wsp>
                      <wps:wsp>
                        <wps:cNvPr id="1275675941" name="Freeform 425"/>
                        <wps:cNvSpPr/>
                        <wps:spPr bwMode="auto">
                          <a:xfrm>
                            <a:off x="6248" y="358"/>
                            <a:ext cx="1173" cy="221"/>
                          </a:xfrm>
                          <a:custGeom>
                            <a:avLst/>
                            <a:gdLst>
                              <a:gd name="T0" fmla="+- 0 6250 6248"/>
                              <a:gd name="T1" fmla="*/ T0 w 1173"/>
                              <a:gd name="T2" fmla="+- 0 579 358"/>
                              <a:gd name="T3" fmla="*/ 579 h 221"/>
                              <a:gd name="T4" fmla="+- 0 7420 6248"/>
                              <a:gd name="T5" fmla="*/ T4 w 1173"/>
                              <a:gd name="T6" fmla="+- 0 579 358"/>
                              <a:gd name="T7" fmla="*/ 579 h 221"/>
                              <a:gd name="T8" fmla="+- 0 7420 6248"/>
                              <a:gd name="T9" fmla="*/ T8 w 1173"/>
                              <a:gd name="T10" fmla="+- 0 483 358"/>
                              <a:gd name="T11" fmla="*/ 483 h 221"/>
                              <a:gd name="T12" fmla="+- 0 7401 6248"/>
                              <a:gd name="T13" fmla="*/ T12 w 1173"/>
                              <a:gd name="T14" fmla="+- 0 403 358"/>
                              <a:gd name="T15" fmla="*/ 403 h 221"/>
                              <a:gd name="T16" fmla="+- 0 7331 6248"/>
                              <a:gd name="T17" fmla="*/ T16 w 1173"/>
                              <a:gd name="T18" fmla="+- 0 360 358"/>
                              <a:gd name="T19" fmla="*/ 360 h 221"/>
                              <a:gd name="T20" fmla="+- 0 7310 6248"/>
                              <a:gd name="T21" fmla="*/ T20 w 1173"/>
                              <a:gd name="T22" fmla="+- 0 358 358"/>
                              <a:gd name="T23" fmla="*/ 358 h 221"/>
                              <a:gd name="T24" fmla="+- 0 7299 6248"/>
                              <a:gd name="T25" fmla="*/ T24 w 1173"/>
                              <a:gd name="T26" fmla="+- 0 360 358"/>
                              <a:gd name="T27" fmla="*/ 360 h 221"/>
                              <a:gd name="T28" fmla="+- 0 6372 6248"/>
                              <a:gd name="T29" fmla="*/ T28 w 1173"/>
                              <a:gd name="T30" fmla="+- 0 360 358"/>
                              <a:gd name="T31" fmla="*/ 360 h 221"/>
                              <a:gd name="T32" fmla="+- 0 6291 6248"/>
                              <a:gd name="T33" fmla="*/ T32 w 1173"/>
                              <a:gd name="T34" fmla="+- 0 383 358"/>
                              <a:gd name="T35" fmla="*/ 383 h 221"/>
                              <a:gd name="T36" fmla="+- 0 6249 6248"/>
                              <a:gd name="T37" fmla="*/ T36 w 1173"/>
                              <a:gd name="T38" fmla="+- 0 457 358"/>
                              <a:gd name="T39" fmla="*/ 457 h 221"/>
                              <a:gd name="T40" fmla="+- 0 6248 6248"/>
                              <a:gd name="T41" fmla="*/ T40 w 1173"/>
                              <a:gd name="T42" fmla="+- 0 465 358"/>
                              <a:gd name="T43" fmla="*/ 465 h 221"/>
                              <a:gd name="T44" fmla="+- 0 6248 6248"/>
                              <a:gd name="T45" fmla="*/ T44 w 1173"/>
                              <a:gd name="T46" fmla="+- 0 474 358"/>
                              <a:gd name="T47" fmla="*/ 474 h 221"/>
                              <a:gd name="T48" fmla="+- 0 6249 6248"/>
                              <a:gd name="T49" fmla="*/ T48 w 1173"/>
                              <a:gd name="T50" fmla="+- 0 483 358"/>
                              <a:gd name="T51" fmla="*/ 483 h 221"/>
                              <a:gd name="T52" fmla="+- 0 6250 6248"/>
                              <a:gd name="T53" fmla="*/ T52 w 1173"/>
                              <a:gd name="T54" fmla="+- 0 579 358"/>
                              <a:gd name="T55" fmla="*/ 579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173" h="221">
                                <a:moveTo>
                                  <a:pt x="2" y="221"/>
                                </a:moveTo>
                                <a:lnTo>
                                  <a:pt x="1172" y="221"/>
                                </a:lnTo>
                                <a:lnTo>
                                  <a:pt x="1172" y="125"/>
                                </a:lnTo>
                                <a:lnTo>
                                  <a:pt x="1153" y="45"/>
                                </a:lnTo>
                                <a:lnTo>
                                  <a:pt x="1083" y="2"/>
                                </a:lnTo>
                                <a:lnTo>
                                  <a:pt x="1062" y="0"/>
                                </a:lnTo>
                                <a:lnTo>
                                  <a:pt x="1051" y="2"/>
                                </a:lnTo>
                                <a:lnTo>
                                  <a:pt x="124" y="2"/>
                                </a:lnTo>
                                <a:lnTo>
                                  <a:pt x="43"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948559658" name="Picture 4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a:xfrm>
                            <a:off x="6187" y="539"/>
                            <a:ext cx="1304" cy="1398"/>
                          </a:xfrm>
                          <a:prstGeom prst="rect">
                            <a:avLst/>
                          </a:prstGeom>
                          <a:noFill/>
                          <a:ln>
                            <a:noFill/>
                          </a:ln>
                        </pic:spPr>
                      </pic:pic>
                      <wps:wsp>
                        <wps:cNvPr id="1596304804" name="Freeform 423"/>
                        <wps:cNvSpPr/>
                        <wps:spPr bwMode="auto">
                          <a:xfrm>
                            <a:off x="6250" y="578"/>
                            <a:ext cx="1172" cy="1262"/>
                          </a:xfrm>
                          <a:custGeom>
                            <a:avLst/>
                            <a:gdLst>
                              <a:gd name="T0" fmla="+- 0 7420 6250"/>
                              <a:gd name="T1" fmla="*/ T0 w 1172"/>
                              <a:gd name="T2" fmla="+- 0 579 579"/>
                              <a:gd name="T3" fmla="*/ 579 h 1262"/>
                              <a:gd name="T4" fmla="+- 0 6250 6250"/>
                              <a:gd name="T5" fmla="*/ T4 w 1172"/>
                              <a:gd name="T6" fmla="+- 0 579 579"/>
                              <a:gd name="T7" fmla="*/ 579 h 1262"/>
                              <a:gd name="T8" fmla="+- 0 6250 6250"/>
                              <a:gd name="T9" fmla="*/ T8 w 1172"/>
                              <a:gd name="T10" fmla="+- 0 1716 579"/>
                              <a:gd name="T11" fmla="*/ 1716 h 1262"/>
                              <a:gd name="T12" fmla="+- 0 6272 6250"/>
                              <a:gd name="T13" fmla="*/ T12 w 1172"/>
                              <a:gd name="T14" fmla="+- 0 1797 579"/>
                              <a:gd name="T15" fmla="*/ 1797 h 1262"/>
                              <a:gd name="T16" fmla="+- 0 6344 6250"/>
                              <a:gd name="T17" fmla="*/ T16 w 1172"/>
                              <a:gd name="T18" fmla="+- 0 1839 579"/>
                              <a:gd name="T19" fmla="*/ 1839 h 1262"/>
                              <a:gd name="T20" fmla="+- 0 6354 6250"/>
                              <a:gd name="T21" fmla="*/ T20 w 1172"/>
                              <a:gd name="T22" fmla="+- 0 1840 579"/>
                              <a:gd name="T23" fmla="*/ 1840 h 1262"/>
                              <a:gd name="T24" fmla="+- 0 6364 6250"/>
                              <a:gd name="T25" fmla="*/ T24 w 1172"/>
                              <a:gd name="T26" fmla="+- 0 1840 579"/>
                              <a:gd name="T27" fmla="*/ 1840 h 1262"/>
                              <a:gd name="T28" fmla="+- 0 6373 6250"/>
                              <a:gd name="T29" fmla="*/ T28 w 1172"/>
                              <a:gd name="T30" fmla="+- 0 1839 579"/>
                              <a:gd name="T31" fmla="*/ 1839 h 1262"/>
                              <a:gd name="T32" fmla="+- 0 7297 6250"/>
                              <a:gd name="T33" fmla="*/ T32 w 1172"/>
                              <a:gd name="T34" fmla="+- 0 1839 579"/>
                              <a:gd name="T35" fmla="*/ 1839 h 1262"/>
                              <a:gd name="T36" fmla="+- 0 7378 6250"/>
                              <a:gd name="T37" fmla="*/ T36 w 1172"/>
                              <a:gd name="T38" fmla="+- 0 1818 579"/>
                              <a:gd name="T39" fmla="*/ 1818 h 1262"/>
                              <a:gd name="T40" fmla="+- 0 7420 6250"/>
                              <a:gd name="T41" fmla="*/ T40 w 1172"/>
                              <a:gd name="T42" fmla="+- 0 1746 579"/>
                              <a:gd name="T43" fmla="*/ 1746 h 1262"/>
                              <a:gd name="T44" fmla="+- 0 7422 6250"/>
                              <a:gd name="T45" fmla="*/ T44 w 1172"/>
                              <a:gd name="T46" fmla="+- 0 1736 579"/>
                              <a:gd name="T47" fmla="*/ 1736 h 1262"/>
                              <a:gd name="T48" fmla="+- 0 7422 6250"/>
                              <a:gd name="T49" fmla="*/ T48 w 1172"/>
                              <a:gd name="T50" fmla="+- 0 1726 579"/>
                              <a:gd name="T51" fmla="*/ 1726 h 1262"/>
                              <a:gd name="T52" fmla="+- 0 7420 6250"/>
                              <a:gd name="T53" fmla="*/ T52 w 1172"/>
                              <a:gd name="T54" fmla="+- 0 1716 579"/>
                              <a:gd name="T55" fmla="*/ 1716 h 1262"/>
                              <a:gd name="T56" fmla="+- 0 7420 6250"/>
                              <a:gd name="T57" fmla="*/ T56 w 1172"/>
                              <a:gd name="T58" fmla="+- 0 579 579"/>
                              <a:gd name="T59" fmla="*/ 579 h 12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72" h="1262">
                                <a:moveTo>
                                  <a:pt x="1170" y="0"/>
                                </a:moveTo>
                                <a:lnTo>
                                  <a:pt x="0" y="0"/>
                                </a:lnTo>
                                <a:lnTo>
                                  <a:pt x="0" y="1137"/>
                                </a:lnTo>
                                <a:lnTo>
                                  <a:pt x="22" y="1218"/>
                                </a:lnTo>
                                <a:lnTo>
                                  <a:pt x="94" y="1260"/>
                                </a:lnTo>
                                <a:lnTo>
                                  <a:pt x="104" y="1261"/>
                                </a:lnTo>
                                <a:lnTo>
                                  <a:pt x="114" y="1261"/>
                                </a:lnTo>
                                <a:lnTo>
                                  <a:pt x="123" y="1260"/>
                                </a:lnTo>
                                <a:lnTo>
                                  <a:pt x="1047" y="1260"/>
                                </a:lnTo>
                                <a:lnTo>
                                  <a:pt x="1128" y="1239"/>
                                </a:lnTo>
                                <a:lnTo>
                                  <a:pt x="1170" y="1167"/>
                                </a:lnTo>
                                <a:lnTo>
                                  <a:pt x="1172" y="1157"/>
                                </a:lnTo>
                                <a:lnTo>
                                  <a:pt x="1172" y="1147"/>
                                </a:lnTo>
                                <a:lnTo>
                                  <a:pt x="1170" y="1137"/>
                                </a:lnTo>
                                <a:lnTo>
                                  <a:pt x="1170" y="0"/>
                                </a:lnTo>
                                <a:close/>
                              </a:path>
                            </a:pathLst>
                          </a:custGeom>
                          <a:solidFill>
                            <a:srgbClr val="DEE7F3"/>
                          </a:solidFill>
                          <a:ln>
                            <a:noFill/>
                          </a:ln>
                        </wps:spPr>
                        <wps:bodyPr rot="0" vert="horz" wrap="square" lIns="91440" tIns="45720" rIns="91440" bIns="45720" anchor="t" anchorCtr="0" upright="1">
                          <a:noAutofit/>
                        </wps:bodyPr>
                      </wps:wsp>
                      <wps:wsp>
                        <wps:cNvPr id="789588388" name="Freeform 422"/>
                        <wps:cNvSpPr/>
                        <wps:spPr bwMode="auto">
                          <a:xfrm>
                            <a:off x="6250" y="578"/>
                            <a:ext cx="1172" cy="1262"/>
                          </a:xfrm>
                          <a:custGeom>
                            <a:avLst/>
                            <a:gdLst>
                              <a:gd name="T0" fmla="+- 0 6250 6250"/>
                              <a:gd name="T1" fmla="*/ T0 w 1172"/>
                              <a:gd name="T2" fmla="+- 0 1716 579"/>
                              <a:gd name="T3" fmla="*/ 1716 h 1262"/>
                              <a:gd name="T4" fmla="+- 0 6272 6250"/>
                              <a:gd name="T5" fmla="*/ T4 w 1172"/>
                              <a:gd name="T6" fmla="+- 0 1797 579"/>
                              <a:gd name="T7" fmla="*/ 1797 h 1262"/>
                              <a:gd name="T8" fmla="+- 0 6344 6250"/>
                              <a:gd name="T9" fmla="*/ T8 w 1172"/>
                              <a:gd name="T10" fmla="+- 0 1839 579"/>
                              <a:gd name="T11" fmla="*/ 1839 h 1262"/>
                              <a:gd name="T12" fmla="+- 0 6354 6250"/>
                              <a:gd name="T13" fmla="*/ T12 w 1172"/>
                              <a:gd name="T14" fmla="+- 0 1840 579"/>
                              <a:gd name="T15" fmla="*/ 1840 h 1262"/>
                              <a:gd name="T16" fmla="+- 0 6364 6250"/>
                              <a:gd name="T17" fmla="*/ T16 w 1172"/>
                              <a:gd name="T18" fmla="+- 0 1840 579"/>
                              <a:gd name="T19" fmla="*/ 1840 h 1262"/>
                              <a:gd name="T20" fmla="+- 0 6373 6250"/>
                              <a:gd name="T21" fmla="*/ T20 w 1172"/>
                              <a:gd name="T22" fmla="+- 0 1839 579"/>
                              <a:gd name="T23" fmla="*/ 1839 h 1262"/>
                              <a:gd name="T24" fmla="+- 0 7297 6250"/>
                              <a:gd name="T25" fmla="*/ T24 w 1172"/>
                              <a:gd name="T26" fmla="+- 0 1839 579"/>
                              <a:gd name="T27" fmla="*/ 1839 h 1262"/>
                              <a:gd name="T28" fmla="+- 0 7378 6250"/>
                              <a:gd name="T29" fmla="*/ T28 w 1172"/>
                              <a:gd name="T30" fmla="+- 0 1818 579"/>
                              <a:gd name="T31" fmla="*/ 1818 h 1262"/>
                              <a:gd name="T32" fmla="+- 0 7420 6250"/>
                              <a:gd name="T33" fmla="*/ T32 w 1172"/>
                              <a:gd name="T34" fmla="+- 0 1746 579"/>
                              <a:gd name="T35" fmla="*/ 1746 h 1262"/>
                              <a:gd name="T36" fmla="+- 0 7422 6250"/>
                              <a:gd name="T37" fmla="*/ T36 w 1172"/>
                              <a:gd name="T38" fmla="+- 0 1736 579"/>
                              <a:gd name="T39" fmla="*/ 1736 h 1262"/>
                              <a:gd name="T40" fmla="+- 0 7422 6250"/>
                              <a:gd name="T41" fmla="*/ T40 w 1172"/>
                              <a:gd name="T42" fmla="+- 0 1726 579"/>
                              <a:gd name="T43" fmla="*/ 1726 h 1262"/>
                              <a:gd name="T44" fmla="+- 0 7420 6250"/>
                              <a:gd name="T45" fmla="*/ T44 w 1172"/>
                              <a:gd name="T46" fmla="+- 0 1716 579"/>
                              <a:gd name="T47" fmla="*/ 1716 h 1262"/>
                              <a:gd name="T48" fmla="+- 0 7420 6250"/>
                              <a:gd name="T49" fmla="*/ T48 w 1172"/>
                              <a:gd name="T50" fmla="+- 0 579 579"/>
                              <a:gd name="T51" fmla="*/ 579 h 1262"/>
                              <a:gd name="T52" fmla="+- 0 6250 6250"/>
                              <a:gd name="T53" fmla="*/ T52 w 1172"/>
                              <a:gd name="T54" fmla="+- 0 579 579"/>
                              <a:gd name="T55" fmla="*/ 579 h 1262"/>
                              <a:gd name="T56" fmla="+- 0 6250 6250"/>
                              <a:gd name="T57" fmla="*/ T56 w 1172"/>
                              <a:gd name="T58" fmla="+- 0 1716 579"/>
                              <a:gd name="T59" fmla="*/ 1716 h 12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72" h="1262">
                                <a:moveTo>
                                  <a:pt x="0" y="1137"/>
                                </a:moveTo>
                                <a:lnTo>
                                  <a:pt x="22" y="1218"/>
                                </a:lnTo>
                                <a:lnTo>
                                  <a:pt x="94" y="1260"/>
                                </a:lnTo>
                                <a:lnTo>
                                  <a:pt x="104" y="1261"/>
                                </a:lnTo>
                                <a:lnTo>
                                  <a:pt x="114" y="1261"/>
                                </a:lnTo>
                                <a:lnTo>
                                  <a:pt x="123" y="1260"/>
                                </a:lnTo>
                                <a:lnTo>
                                  <a:pt x="1047" y="1260"/>
                                </a:lnTo>
                                <a:lnTo>
                                  <a:pt x="1128" y="1239"/>
                                </a:lnTo>
                                <a:lnTo>
                                  <a:pt x="1170" y="1167"/>
                                </a:lnTo>
                                <a:lnTo>
                                  <a:pt x="1172" y="1157"/>
                                </a:lnTo>
                                <a:lnTo>
                                  <a:pt x="1172" y="1147"/>
                                </a:lnTo>
                                <a:lnTo>
                                  <a:pt x="1170" y="1137"/>
                                </a:lnTo>
                                <a:lnTo>
                                  <a:pt x="1170" y="0"/>
                                </a:lnTo>
                                <a:lnTo>
                                  <a:pt x="0" y="0"/>
                                </a:lnTo>
                                <a:lnTo>
                                  <a:pt x="0" y="1137"/>
                                </a:lnTo>
                                <a:close/>
                              </a:path>
                            </a:pathLst>
                          </a:custGeom>
                          <a:noFill/>
                          <a:ln w="6527">
                            <a:solidFill>
                              <a:srgbClr val="5C9BD3"/>
                            </a:solidFill>
                            <a:prstDash val="solid"/>
                            <a:round/>
                          </a:ln>
                        </wps:spPr>
                        <wps:bodyPr rot="0" vert="horz" wrap="square" lIns="91440" tIns="45720" rIns="91440" bIns="45720" anchor="t" anchorCtr="0" upright="1">
                          <a:noAutofit/>
                        </wps:bodyPr>
                      </wps:wsp>
                      <wps:wsp>
                        <wps:cNvPr id="793690417" name="AutoShape 421"/>
                        <wps:cNvSpPr/>
                        <wps:spPr bwMode="auto">
                          <a:xfrm>
                            <a:off x="4083" y="1839"/>
                            <a:ext cx="2764" cy="529"/>
                          </a:xfrm>
                          <a:custGeom>
                            <a:avLst/>
                            <a:gdLst>
                              <a:gd name="T0" fmla="+- 0 6824 4083"/>
                              <a:gd name="T1" fmla="*/ T0 w 2764"/>
                              <a:gd name="T2" fmla="+- 0 1951 1839"/>
                              <a:gd name="T3" fmla="*/ 1951 h 529"/>
                              <a:gd name="T4" fmla="+- 0 4083 4083"/>
                              <a:gd name="T5" fmla="*/ T4 w 2764"/>
                              <a:gd name="T6" fmla="+- 0 1951 1839"/>
                              <a:gd name="T7" fmla="*/ 1951 h 529"/>
                              <a:gd name="T8" fmla="+- 0 4083 4083"/>
                              <a:gd name="T9" fmla="*/ T8 w 2764"/>
                              <a:gd name="T10" fmla="+- 0 2368 1839"/>
                              <a:gd name="T11" fmla="*/ 2368 h 529"/>
                              <a:gd name="T12" fmla="+- 0 4107 4083"/>
                              <a:gd name="T13" fmla="*/ T12 w 2764"/>
                              <a:gd name="T14" fmla="+- 0 2368 1839"/>
                              <a:gd name="T15" fmla="*/ 2368 h 529"/>
                              <a:gd name="T16" fmla="+- 0 4107 4083"/>
                              <a:gd name="T17" fmla="*/ T16 w 2764"/>
                              <a:gd name="T18" fmla="+- 0 1974 1839"/>
                              <a:gd name="T19" fmla="*/ 1974 h 529"/>
                              <a:gd name="T20" fmla="+- 0 4095 4083"/>
                              <a:gd name="T21" fmla="*/ T20 w 2764"/>
                              <a:gd name="T22" fmla="+- 0 1974 1839"/>
                              <a:gd name="T23" fmla="*/ 1974 h 529"/>
                              <a:gd name="T24" fmla="+- 0 4107 4083"/>
                              <a:gd name="T25" fmla="*/ T24 w 2764"/>
                              <a:gd name="T26" fmla="+- 0 1962 1839"/>
                              <a:gd name="T27" fmla="*/ 1962 h 529"/>
                              <a:gd name="T28" fmla="+- 0 6824 4083"/>
                              <a:gd name="T29" fmla="*/ T28 w 2764"/>
                              <a:gd name="T30" fmla="+- 0 1962 1839"/>
                              <a:gd name="T31" fmla="*/ 1962 h 529"/>
                              <a:gd name="T32" fmla="+- 0 6824 4083"/>
                              <a:gd name="T33" fmla="*/ T32 w 2764"/>
                              <a:gd name="T34" fmla="+- 0 1951 1839"/>
                              <a:gd name="T35" fmla="*/ 1951 h 529"/>
                              <a:gd name="T36" fmla="+- 0 4107 4083"/>
                              <a:gd name="T37" fmla="*/ T36 w 2764"/>
                              <a:gd name="T38" fmla="+- 0 1962 1839"/>
                              <a:gd name="T39" fmla="*/ 1962 h 529"/>
                              <a:gd name="T40" fmla="+- 0 4095 4083"/>
                              <a:gd name="T41" fmla="*/ T40 w 2764"/>
                              <a:gd name="T42" fmla="+- 0 1974 1839"/>
                              <a:gd name="T43" fmla="*/ 1974 h 529"/>
                              <a:gd name="T44" fmla="+- 0 4107 4083"/>
                              <a:gd name="T45" fmla="*/ T44 w 2764"/>
                              <a:gd name="T46" fmla="+- 0 1974 1839"/>
                              <a:gd name="T47" fmla="*/ 1974 h 529"/>
                              <a:gd name="T48" fmla="+- 0 4107 4083"/>
                              <a:gd name="T49" fmla="*/ T48 w 2764"/>
                              <a:gd name="T50" fmla="+- 0 1962 1839"/>
                              <a:gd name="T51" fmla="*/ 1962 h 529"/>
                              <a:gd name="T52" fmla="+- 0 6847 4083"/>
                              <a:gd name="T53" fmla="*/ T52 w 2764"/>
                              <a:gd name="T54" fmla="+- 0 1951 1839"/>
                              <a:gd name="T55" fmla="*/ 1951 h 529"/>
                              <a:gd name="T56" fmla="+- 0 6835 4083"/>
                              <a:gd name="T57" fmla="*/ T56 w 2764"/>
                              <a:gd name="T58" fmla="+- 0 1951 1839"/>
                              <a:gd name="T59" fmla="*/ 1951 h 529"/>
                              <a:gd name="T60" fmla="+- 0 6824 4083"/>
                              <a:gd name="T61" fmla="*/ T60 w 2764"/>
                              <a:gd name="T62" fmla="+- 0 1962 1839"/>
                              <a:gd name="T63" fmla="*/ 1962 h 529"/>
                              <a:gd name="T64" fmla="+- 0 4107 4083"/>
                              <a:gd name="T65" fmla="*/ T64 w 2764"/>
                              <a:gd name="T66" fmla="+- 0 1962 1839"/>
                              <a:gd name="T67" fmla="*/ 1962 h 529"/>
                              <a:gd name="T68" fmla="+- 0 4107 4083"/>
                              <a:gd name="T69" fmla="*/ T68 w 2764"/>
                              <a:gd name="T70" fmla="+- 0 1974 1839"/>
                              <a:gd name="T71" fmla="*/ 1974 h 529"/>
                              <a:gd name="T72" fmla="+- 0 6847 4083"/>
                              <a:gd name="T73" fmla="*/ T72 w 2764"/>
                              <a:gd name="T74" fmla="+- 0 1974 1839"/>
                              <a:gd name="T75" fmla="*/ 1974 h 529"/>
                              <a:gd name="T76" fmla="+- 0 6847 4083"/>
                              <a:gd name="T77" fmla="*/ T76 w 2764"/>
                              <a:gd name="T78" fmla="+- 0 1951 1839"/>
                              <a:gd name="T79" fmla="*/ 1951 h 529"/>
                              <a:gd name="T80" fmla="+- 0 6847 4083"/>
                              <a:gd name="T81" fmla="*/ T80 w 2764"/>
                              <a:gd name="T82" fmla="+- 0 1839 1839"/>
                              <a:gd name="T83" fmla="*/ 1839 h 529"/>
                              <a:gd name="T84" fmla="+- 0 6824 4083"/>
                              <a:gd name="T85" fmla="*/ T84 w 2764"/>
                              <a:gd name="T86" fmla="+- 0 1839 1839"/>
                              <a:gd name="T87" fmla="*/ 1839 h 529"/>
                              <a:gd name="T88" fmla="+- 0 6824 4083"/>
                              <a:gd name="T89" fmla="*/ T88 w 2764"/>
                              <a:gd name="T90" fmla="+- 0 1962 1839"/>
                              <a:gd name="T91" fmla="*/ 1962 h 529"/>
                              <a:gd name="T92" fmla="+- 0 6835 4083"/>
                              <a:gd name="T93" fmla="*/ T92 w 2764"/>
                              <a:gd name="T94" fmla="+- 0 1951 1839"/>
                              <a:gd name="T95" fmla="*/ 1951 h 529"/>
                              <a:gd name="T96" fmla="+- 0 6847 4083"/>
                              <a:gd name="T97" fmla="*/ T96 w 2764"/>
                              <a:gd name="T98" fmla="+- 0 1951 1839"/>
                              <a:gd name="T99" fmla="*/ 1951 h 529"/>
                              <a:gd name="T100" fmla="+- 0 6847 4083"/>
                              <a:gd name="T101" fmla="*/ T100 w 2764"/>
                              <a:gd name="T102" fmla="+- 0 1839 1839"/>
                              <a:gd name="T103" fmla="*/ 1839 h 5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764" h="529">
                                <a:moveTo>
                                  <a:pt x="2741" y="112"/>
                                </a:moveTo>
                                <a:lnTo>
                                  <a:pt x="0" y="112"/>
                                </a:lnTo>
                                <a:lnTo>
                                  <a:pt x="0" y="529"/>
                                </a:lnTo>
                                <a:lnTo>
                                  <a:pt x="24" y="529"/>
                                </a:lnTo>
                                <a:lnTo>
                                  <a:pt x="24" y="135"/>
                                </a:lnTo>
                                <a:lnTo>
                                  <a:pt x="12" y="135"/>
                                </a:lnTo>
                                <a:lnTo>
                                  <a:pt x="24" y="123"/>
                                </a:lnTo>
                                <a:lnTo>
                                  <a:pt x="2741" y="123"/>
                                </a:lnTo>
                                <a:lnTo>
                                  <a:pt x="2741" y="112"/>
                                </a:lnTo>
                                <a:close/>
                                <a:moveTo>
                                  <a:pt x="24" y="123"/>
                                </a:moveTo>
                                <a:lnTo>
                                  <a:pt x="12" y="135"/>
                                </a:lnTo>
                                <a:lnTo>
                                  <a:pt x="24" y="135"/>
                                </a:lnTo>
                                <a:lnTo>
                                  <a:pt x="24" y="123"/>
                                </a:lnTo>
                                <a:close/>
                                <a:moveTo>
                                  <a:pt x="2764" y="112"/>
                                </a:moveTo>
                                <a:lnTo>
                                  <a:pt x="2752" y="112"/>
                                </a:lnTo>
                                <a:lnTo>
                                  <a:pt x="2741" y="123"/>
                                </a:lnTo>
                                <a:lnTo>
                                  <a:pt x="24" y="123"/>
                                </a:lnTo>
                                <a:lnTo>
                                  <a:pt x="24" y="135"/>
                                </a:lnTo>
                                <a:lnTo>
                                  <a:pt x="2764" y="135"/>
                                </a:lnTo>
                                <a:lnTo>
                                  <a:pt x="2764" y="112"/>
                                </a:lnTo>
                                <a:close/>
                                <a:moveTo>
                                  <a:pt x="2764" y="0"/>
                                </a:moveTo>
                                <a:lnTo>
                                  <a:pt x="2741" y="0"/>
                                </a:lnTo>
                                <a:lnTo>
                                  <a:pt x="2741" y="123"/>
                                </a:lnTo>
                                <a:lnTo>
                                  <a:pt x="2752" y="112"/>
                                </a:lnTo>
                                <a:lnTo>
                                  <a:pt x="2764" y="112"/>
                                </a:lnTo>
                                <a:lnTo>
                                  <a:pt x="2764"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508041851" name="Picture 42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3559" y="2440"/>
                            <a:ext cx="1078" cy="309"/>
                          </a:xfrm>
                          <a:prstGeom prst="rect">
                            <a:avLst/>
                          </a:prstGeom>
                          <a:noFill/>
                          <a:ln>
                            <a:noFill/>
                          </a:ln>
                        </pic:spPr>
                      </pic:pic>
                      <wps:wsp>
                        <wps:cNvPr id="447531667" name="Freeform 419"/>
                        <wps:cNvSpPr/>
                        <wps:spPr bwMode="auto">
                          <a:xfrm>
                            <a:off x="3600" y="2453"/>
                            <a:ext cx="988" cy="221"/>
                          </a:xfrm>
                          <a:custGeom>
                            <a:avLst/>
                            <a:gdLst>
                              <a:gd name="T0" fmla="+- 0 4488 3600"/>
                              <a:gd name="T1" fmla="*/ T0 w 988"/>
                              <a:gd name="T2" fmla="+- 0 2454 2454"/>
                              <a:gd name="T3" fmla="*/ 2454 h 221"/>
                              <a:gd name="T4" fmla="+- 0 4477 3600"/>
                              <a:gd name="T5" fmla="*/ T4 w 988"/>
                              <a:gd name="T6" fmla="+- 0 2454 2454"/>
                              <a:gd name="T7" fmla="*/ 2454 h 221"/>
                              <a:gd name="T8" fmla="+- 0 4466 3600"/>
                              <a:gd name="T9" fmla="*/ T8 w 988"/>
                              <a:gd name="T10" fmla="+- 0 2455 2454"/>
                              <a:gd name="T11" fmla="*/ 2455 h 221"/>
                              <a:gd name="T12" fmla="+- 0 3725 3600"/>
                              <a:gd name="T13" fmla="*/ T12 w 988"/>
                              <a:gd name="T14" fmla="+- 0 2455 2454"/>
                              <a:gd name="T15" fmla="*/ 2455 h 221"/>
                              <a:gd name="T16" fmla="+- 0 3643 3600"/>
                              <a:gd name="T17" fmla="*/ T16 w 988"/>
                              <a:gd name="T18" fmla="+- 0 2479 2454"/>
                              <a:gd name="T19" fmla="*/ 2479 h 221"/>
                              <a:gd name="T20" fmla="+- 0 3601 3600"/>
                              <a:gd name="T21" fmla="*/ T20 w 988"/>
                              <a:gd name="T22" fmla="+- 0 2553 2454"/>
                              <a:gd name="T23" fmla="*/ 2553 h 221"/>
                              <a:gd name="T24" fmla="+- 0 3600 3600"/>
                              <a:gd name="T25" fmla="*/ T24 w 988"/>
                              <a:gd name="T26" fmla="+- 0 2561 2454"/>
                              <a:gd name="T27" fmla="*/ 2561 h 221"/>
                              <a:gd name="T28" fmla="+- 0 3600 3600"/>
                              <a:gd name="T29" fmla="*/ T28 w 988"/>
                              <a:gd name="T30" fmla="+- 0 2570 2454"/>
                              <a:gd name="T31" fmla="*/ 2570 h 221"/>
                              <a:gd name="T32" fmla="+- 0 3601 3600"/>
                              <a:gd name="T33" fmla="*/ T32 w 988"/>
                              <a:gd name="T34" fmla="+- 0 2579 2454"/>
                              <a:gd name="T35" fmla="*/ 2579 h 221"/>
                              <a:gd name="T36" fmla="+- 0 3602 3600"/>
                              <a:gd name="T37" fmla="*/ T36 w 988"/>
                              <a:gd name="T38" fmla="+- 0 2675 2454"/>
                              <a:gd name="T39" fmla="*/ 2675 h 221"/>
                              <a:gd name="T40" fmla="+- 0 4588 3600"/>
                              <a:gd name="T41" fmla="*/ T40 w 988"/>
                              <a:gd name="T42" fmla="+- 0 2675 2454"/>
                              <a:gd name="T43" fmla="*/ 2675 h 221"/>
                              <a:gd name="T44" fmla="+- 0 4588 3600"/>
                              <a:gd name="T45" fmla="*/ T44 w 988"/>
                              <a:gd name="T46" fmla="+- 0 2579 2454"/>
                              <a:gd name="T47" fmla="*/ 2579 h 221"/>
                              <a:gd name="T48" fmla="+- 0 4586 3600"/>
                              <a:gd name="T49" fmla="*/ T48 w 988"/>
                              <a:gd name="T50" fmla="+- 0 2536 2454"/>
                              <a:gd name="T51" fmla="*/ 2536 h 221"/>
                              <a:gd name="T52" fmla="+- 0 4569 3600"/>
                              <a:gd name="T53" fmla="*/ T52 w 988"/>
                              <a:gd name="T54" fmla="+- 0 2499 2454"/>
                              <a:gd name="T55" fmla="*/ 2499 h 221"/>
                              <a:gd name="T56" fmla="+- 0 4539 3600"/>
                              <a:gd name="T57" fmla="*/ T56 w 988"/>
                              <a:gd name="T58" fmla="+- 0 2471 2454"/>
                              <a:gd name="T59" fmla="*/ 2471 h 221"/>
                              <a:gd name="T60" fmla="+- 0 4499 3600"/>
                              <a:gd name="T61" fmla="*/ T60 w 988"/>
                              <a:gd name="T62" fmla="+- 0 2456 2454"/>
                              <a:gd name="T63" fmla="*/ 2456 h 221"/>
                              <a:gd name="T64" fmla="+- 0 4488 3600"/>
                              <a:gd name="T65" fmla="*/ T64 w 988"/>
                              <a:gd name="T66" fmla="+- 0 2454 2454"/>
                              <a:gd name="T67" fmla="*/ 2454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8" h="221">
                                <a:moveTo>
                                  <a:pt x="888" y="0"/>
                                </a:moveTo>
                                <a:lnTo>
                                  <a:pt x="877" y="0"/>
                                </a:lnTo>
                                <a:lnTo>
                                  <a:pt x="866" y="1"/>
                                </a:lnTo>
                                <a:lnTo>
                                  <a:pt x="125" y="1"/>
                                </a:lnTo>
                                <a:lnTo>
                                  <a:pt x="43" y="25"/>
                                </a:lnTo>
                                <a:lnTo>
                                  <a:pt x="1" y="99"/>
                                </a:lnTo>
                                <a:lnTo>
                                  <a:pt x="0" y="107"/>
                                </a:lnTo>
                                <a:lnTo>
                                  <a:pt x="0" y="116"/>
                                </a:lnTo>
                                <a:lnTo>
                                  <a:pt x="1" y="125"/>
                                </a:lnTo>
                                <a:lnTo>
                                  <a:pt x="2" y="221"/>
                                </a:lnTo>
                                <a:lnTo>
                                  <a:pt x="988" y="221"/>
                                </a:lnTo>
                                <a:lnTo>
                                  <a:pt x="988" y="125"/>
                                </a:lnTo>
                                <a:lnTo>
                                  <a:pt x="986" y="82"/>
                                </a:lnTo>
                                <a:lnTo>
                                  <a:pt x="969" y="45"/>
                                </a:lnTo>
                                <a:lnTo>
                                  <a:pt x="939" y="17"/>
                                </a:lnTo>
                                <a:lnTo>
                                  <a:pt x="899" y="2"/>
                                </a:lnTo>
                                <a:lnTo>
                                  <a:pt x="888" y="0"/>
                                </a:lnTo>
                                <a:close/>
                              </a:path>
                            </a:pathLst>
                          </a:custGeom>
                          <a:solidFill>
                            <a:srgbClr val="DEE7F3"/>
                          </a:solidFill>
                          <a:ln>
                            <a:noFill/>
                          </a:ln>
                        </wps:spPr>
                        <wps:bodyPr rot="0" vert="horz" wrap="square" lIns="91440" tIns="45720" rIns="91440" bIns="45720" anchor="t" anchorCtr="0" upright="1">
                          <a:noAutofit/>
                        </wps:bodyPr>
                      </wps:wsp>
                      <wps:wsp>
                        <wps:cNvPr id="247447490" name="Freeform 418"/>
                        <wps:cNvSpPr/>
                        <wps:spPr bwMode="auto">
                          <a:xfrm>
                            <a:off x="3600" y="2453"/>
                            <a:ext cx="988" cy="221"/>
                          </a:xfrm>
                          <a:custGeom>
                            <a:avLst/>
                            <a:gdLst>
                              <a:gd name="T0" fmla="+- 0 3602 3600"/>
                              <a:gd name="T1" fmla="*/ T0 w 988"/>
                              <a:gd name="T2" fmla="+- 0 2675 2454"/>
                              <a:gd name="T3" fmla="*/ 2675 h 221"/>
                              <a:gd name="T4" fmla="+- 0 4588 3600"/>
                              <a:gd name="T5" fmla="*/ T4 w 988"/>
                              <a:gd name="T6" fmla="+- 0 2675 2454"/>
                              <a:gd name="T7" fmla="*/ 2675 h 221"/>
                              <a:gd name="T8" fmla="+- 0 4588 3600"/>
                              <a:gd name="T9" fmla="*/ T8 w 988"/>
                              <a:gd name="T10" fmla="+- 0 2579 2454"/>
                              <a:gd name="T11" fmla="*/ 2579 h 221"/>
                              <a:gd name="T12" fmla="+- 0 4569 3600"/>
                              <a:gd name="T13" fmla="*/ T12 w 988"/>
                              <a:gd name="T14" fmla="+- 0 2499 2454"/>
                              <a:gd name="T15" fmla="*/ 2499 h 221"/>
                              <a:gd name="T16" fmla="+- 0 4499 3600"/>
                              <a:gd name="T17" fmla="*/ T16 w 988"/>
                              <a:gd name="T18" fmla="+- 0 2456 2454"/>
                              <a:gd name="T19" fmla="*/ 2456 h 221"/>
                              <a:gd name="T20" fmla="+- 0 4488 3600"/>
                              <a:gd name="T21" fmla="*/ T20 w 988"/>
                              <a:gd name="T22" fmla="+- 0 2454 2454"/>
                              <a:gd name="T23" fmla="*/ 2454 h 221"/>
                              <a:gd name="T24" fmla="+- 0 4477 3600"/>
                              <a:gd name="T25" fmla="*/ T24 w 988"/>
                              <a:gd name="T26" fmla="+- 0 2454 2454"/>
                              <a:gd name="T27" fmla="*/ 2454 h 221"/>
                              <a:gd name="T28" fmla="+- 0 4466 3600"/>
                              <a:gd name="T29" fmla="*/ T28 w 988"/>
                              <a:gd name="T30" fmla="+- 0 2455 2454"/>
                              <a:gd name="T31" fmla="*/ 2455 h 221"/>
                              <a:gd name="T32" fmla="+- 0 3725 3600"/>
                              <a:gd name="T33" fmla="*/ T32 w 988"/>
                              <a:gd name="T34" fmla="+- 0 2455 2454"/>
                              <a:gd name="T35" fmla="*/ 2455 h 221"/>
                              <a:gd name="T36" fmla="+- 0 3643 3600"/>
                              <a:gd name="T37" fmla="*/ T36 w 988"/>
                              <a:gd name="T38" fmla="+- 0 2479 2454"/>
                              <a:gd name="T39" fmla="*/ 2479 h 221"/>
                              <a:gd name="T40" fmla="+- 0 3601 3600"/>
                              <a:gd name="T41" fmla="*/ T40 w 988"/>
                              <a:gd name="T42" fmla="+- 0 2553 2454"/>
                              <a:gd name="T43" fmla="*/ 2553 h 221"/>
                              <a:gd name="T44" fmla="+- 0 3600 3600"/>
                              <a:gd name="T45" fmla="*/ T44 w 988"/>
                              <a:gd name="T46" fmla="+- 0 2561 2454"/>
                              <a:gd name="T47" fmla="*/ 2561 h 221"/>
                              <a:gd name="T48" fmla="+- 0 3600 3600"/>
                              <a:gd name="T49" fmla="*/ T48 w 988"/>
                              <a:gd name="T50" fmla="+- 0 2570 2454"/>
                              <a:gd name="T51" fmla="*/ 2570 h 221"/>
                              <a:gd name="T52" fmla="+- 0 3601 3600"/>
                              <a:gd name="T53" fmla="*/ T52 w 988"/>
                              <a:gd name="T54" fmla="+- 0 2579 2454"/>
                              <a:gd name="T55" fmla="*/ 2579 h 221"/>
                              <a:gd name="T56" fmla="+- 0 3602 3600"/>
                              <a:gd name="T57" fmla="*/ T56 w 988"/>
                              <a:gd name="T58" fmla="+- 0 2675 2454"/>
                              <a:gd name="T59" fmla="*/ 2675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8" h="221">
                                <a:moveTo>
                                  <a:pt x="2" y="221"/>
                                </a:moveTo>
                                <a:lnTo>
                                  <a:pt x="988" y="221"/>
                                </a:lnTo>
                                <a:lnTo>
                                  <a:pt x="988" y="125"/>
                                </a:lnTo>
                                <a:lnTo>
                                  <a:pt x="969" y="45"/>
                                </a:lnTo>
                                <a:lnTo>
                                  <a:pt x="899" y="2"/>
                                </a:lnTo>
                                <a:lnTo>
                                  <a:pt x="888" y="0"/>
                                </a:lnTo>
                                <a:lnTo>
                                  <a:pt x="877" y="0"/>
                                </a:lnTo>
                                <a:lnTo>
                                  <a:pt x="866" y="1"/>
                                </a:lnTo>
                                <a:lnTo>
                                  <a:pt x="125" y="1"/>
                                </a:lnTo>
                                <a:lnTo>
                                  <a:pt x="43"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2127638576" name="Picture 4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3539" y="2635"/>
                            <a:ext cx="1119" cy="1274"/>
                          </a:xfrm>
                          <a:prstGeom prst="rect">
                            <a:avLst/>
                          </a:prstGeom>
                          <a:noFill/>
                          <a:ln>
                            <a:noFill/>
                          </a:ln>
                        </pic:spPr>
                      </pic:pic>
                      <wps:wsp>
                        <wps:cNvPr id="80812480" name="Freeform 416"/>
                        <wps:cNvSpPr/>
                        <wps:spPr bwMode="auto">
                          <a:xfrm>
                            <a:off x="3602" y="2674"/>
                            <a:ext cx="987" cy="1139"/>
                          </a:xfrm>
                          <a:custGeom>
                            <a:avLst/>
                            <a:gdLst>
                              <a:gd name="T0" fmla="+- 0 4588 3602"/>
                              <a:gd name="T1" fmla="*/ T0 w 987"/>
                              <a:gd name="T2" fmla="+- 0 2675 2675"/>
                              <a:gd name="T3" fmla="*/ 2675 h 1139"/>
                              <a:gd name="T4" fmla="+- 0 3602 3602"/>
                              <a:gd name="T5" fmla="*/ T4 w 987"/>
                              <a:gd name="T6" fmla="+- 0 2675 2675"/>
                              <a:gd name="T7" fmla="*/ 2675 h 1139"/>
                              <a:gd name="T8" fmla="+- 0 3602 3602"/>
                              <a:gd name="T9" fmla="*/ T8 w 987"/>
                              <a:gd name="T10" fmla="+- 0 3688 2675"/>
                              <a:gd name="T11" fmla="*/ 3688 h 1139"/>
                              <a:gd name="T12" fmla="+- 0 3624 3602"/>
                              <a:gd name="T13" fmla="*/ T12 w 987"/>
                              <a:gd name="T14" fmla="+- 0 3769 2675"/>
                              <a:gd name="T15" fmla="*/ 3769 h 1139"/>
                              <a:gd name="T16" fmla="+- 0 3696 3602"/>
                              <a:gd name="T17" fmla="*/ T16 w 987"/>
                              <a:gd name="T18" fmla="+- 0 3812 2675"/>
                              <a:gd name="T19" fmla="*/ 3812 h 1139"/>
                              <a:gd name="T20" fmla="+- 0 3706 3602"/>
                              <a:gd name="T21" fmla="*/ T20 w 987"/>
                              <a:gd name="T22" fmla="+- 0 3813 2675"/>
                              <a:gd name="T23" fmla="*/ 3813 h 1139"/>
                              <a:gd name="T24" fmla="+- 0 3716 3602"/>
                              <a:gd name="T25" fmla="*/ T24 w 987"/>
                              <a:gd name="T26" fmla="+- 0 3813 2675"/>
                              <a:gd name="T27" fmla="*/ 3813 h 1139"/>
                              <a:gd name="T28" fmla="+- 0 3726 3602"/>
                              <a:gd name="T29" fmla="*/ T28 w 987"/>
                              <a:gd name="T30" fmla="+- 0 3812 2675"/>
                              <a:gd name="T31" fmla="*/ 3812 h 1139"/>
                              <a:gd name="T32" fmla="+- 0 4465 3602"/>
                              <a:gd name="T33" fmla="*/ T32 w 987"/>
                              <a:gd name="T34" fmla="+- 0 3812 2675"/>
                              <a:gd name="T35" fmla="*/ 3812 h 1139"/>
                              <a:gd name="T36" fmla="+- 0 4545 3602"/>
                              <a:gd name="T37" fmla="*/ T36 w 987"/>
                              <a:gd name="T38" fmla="+- 0 3790 2675"/>
                              <a:gd name="T39" fmla="*/ 3790 h 1139"/>
                              <a:gd name="T40" fmla="+- 0 4588 3602"/>
                              <a:gd name="T41" fmla="*/ T40 w 987"/>
                              <a:gd name="T42" fmla="+- 0 3718 2675"/>
                              <a:gd name="T43" fmla="*/ 3718 h 1139"/>
                              <a:gd name="T44" fmla="+- 0 4589 3602"/>
                              <a:gd name="T45" fmla="*/ T44 w 987"/>
                              <a:gd name="T46" fmla="+- 0 3708 2675"/>
                              <a:gd name="T47" fmla="*/ 3708 h 1139"/>
                              <a:gd name="T48" fmla="+- 0 4589 3602"/>
                              <a:gd name="T49" fmla="*/ T48 w 987"/>
                              <a:gd name="T50" fmla="+- 0 3698 2675"/>
                              <a:gd name="T51" fmla="*/ 3698 h 1139"/>
                              <a:gd name="T52" fmla="+- 0 4588 3602"/>
                              <a:gd name="T53" fmla="*/ T52 w 987"/>
                              <a:gd name="T54" fmla="+- 0 3688 2675"/>
                              <a:gd name="T55" fmla="*/ 3688 h 1139"/>
                              <a:gd name="T56" fmla="+- 0 4588 3602"/>
                              <a:gd name="T57" fmla="*/ T56 w 987"/>
                              <a:gd name="T58" fmla="+- 0 2675 2675"/>
                              <a:gd name="T59" fmla="*/ 2675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7" h="1139">
                                <a:moveTo>
                                  <a:pt x="986" y="0"/>
                                </a:moveTo>
                                <a:lnTo>
                                  <a:pt x="0" y="0"/>
                                </a:lnTo>
                                <a:lnTo>
                                  <a:pt x="0" y="1013"/>
                                </a:lnTo>
                                <a:lnTo>
                                  <a:pt x="22" y="1094"/>
                                </a:lnTo>
                                <a:lnTo>
                                  <a:pt x="94" y="1137"/>
                                </a:lnTo>
                                <a:lnTo>
                                  <a:pt x="104" y="1138"/>
                                </a:lnTo>
                                <a:lnTo>
                                  <a:pt x="114" y="1138"/>
                                </a:lnTo>
                                <a:lnTo>
                                  <a:pt x="124" y="1137"/>
                                </a:lnTo>
                                <a:lnTo>
                                  <a:pt x="863" y="1137"/>
                                </a:lnTo>
                                <a:lnTo>
                                  <a:pt x="943" y="1115"/>
                                </a:lnTo>
                                <a:lnTo>
                                  <a:pt x="986" y="1043"/>
                                </a:lnTo>
                                <a:lnTo>
                                  <a:pt x="987" y="1033"/>
                                </a:lnTo>
                                <a:lnTo>
                                  <a:pt x="987" y="1023"/>
                                </a:lnTo>
                                <a:lnTo>
                                  <a:pt x="986" y="1013"/>
                                </a:lnTo>
                                <a:lnTo>
                                  <a:pt x="986" y="0"/>
                                </a:lnTo>
                                <a:close/>
                              </a:path>
                            </a:pathLst>
                          </a:custGeom>
                          <a:solidFill>
                            <a:srgbClr val="DEE7F3"/>
                          </a:solidFill>
                          <a:ln>
                            <a:noFill/>
                          </a:ln>
                        </wps:spPr>
                        <wps:bodyPr rot="0" vert="horz" wrap="square" lIns="91440" tIns="45720" rIns="91440" bIns="45720" anchor="t" anchorCtr="0" upright="1">
                          <a:noAutofit/>
                        </wps:bodyPr>
                      </wps:wsp>
                      <wps:wsp>
                        <wps:cNvPr id="2017914514" name="Freeform 415"/>
                        <wps:cNvSpPr/>
                        <wps:spPr bwMode="auto">
                          <a:xfrm>
                            <a:off x="3602" y="2674"/>
                            <a:ext cx="987" cy="1139"/>
                          </a:xfrm>
                          <a:custGeom>
                            <a:avLst/>
                            <a:gdLst>
                              <a:gd name="T0" fmla="+- 0 3602 3602"/>
                              <a:gd name="T1" fmla="*/ T0 w 987"/>
                              <a:gd name="T2" fmla="+- 0 3688 2675"/>
                              <a:gd name="T3" fmla="*/ 3688 h 1139"/>
                              <a:gd name="T4" fmla="+- 0 3624 3602"/>
                              <a:gd name="T5" fmla="*/ T4 w 987"/>
                              <a:gd name="T6" fmla="+- 0 3769 2675"/>
                              <a:gd name="T7" fmla="*/ 3769 h 1139"/>
                              <a:gd name="T8" fmla="+- 0 3696 3602"/>
                              <a:gd name="T9" fmla="*/ T8 w 987"/>
                              <a:gd name="T10" fmla="+- 0 3812 2675"/>
                              <a:gd name="T11" fmla="*/ 3812 h 1139"/>
                              <a:gd name="T12" fmla="+- 0 3706 3602"/>
                              <a:gd name="T13" fmla="*/ T12 w 987"/>
                              <a:gd name="T14" fmla="+- 0 3813 2675"/>
                              <a:gd name="T15" fmla="*/ 3813 h 1139"/>
                              <a:gd name="T16" fmla="+- 0 3716 3602"/>
                              <a:gd name="T17" fmla="*/ T16 w 987"/>
                              <a:gd name="T18" fmla="+- 0 3813 2675"/>
                              <a:gd name="T19" fmla="*/ 3813 h 1139"/>
                              <a:gd name="T20" fmla="+- 0 3726 3602"/>
                              <a:gd name="T21" fmla="*/ T20 w 987"/>
                              <a:gd name="T22" fmla="+- 0 3812 2675"/>
                              <a:gd name="T23" fmla="*/ 3812 h 1139"/>
                              <a:gd name="T24" fmla="+- 0 4465 3602"/>
                              <a:gd name="T25" fmla="*/ T24 w 987"/>
                              <a:gd name="T26" fmla="+- 0 3812 2675"/>
                              <a:gd name="T27" fmla="*/ 3812 h 1139"/>
                              <a:gd name="T28" fmla="+- 0 4545 3602"/>
                              <a:gd name="T29" fmla="*/ T28 w 987"/>
                              <a:gd name="T30" fmla="+- 0 3790 2675"/>
                              <a:gd name="T31" fmla="*/ 3790 h 1139"/>
                              <a:gd name="T32" fmla="+- 0 4588 3602"/>
                              <a:gd name="T33" fmla="*/ T32 w 987"/>
                              <a:gd name="T34" fmla="+- 0 3718 2675"/>
                              <a:gd name="T35" fmla="*/ 3718 h 1139"/>
                              <a:gd name="T36" fmla="+- 0 4589 3602"/>
                              <a:gd name="T37" fmla="*/ T36 w 987"/>
                              <a:gd name="T38" fmla="+- 0 3708 2675"/>
                              <a:gd name="T39" fmla="*/ 3708 h 1139"/>
                              <a:gd name="T40" fmla="+- 0 4589 3602"/>
                              <a:gd name="T41" fmla="*/ T40 w 987"/>
                              <a:gd name="T42" fmla="+- 0 3698 2675"/>
                              <a:gd name="T43" fmla="*/ 3698 h 1139"/>
                              <a:gd name="T44" fmla="+- 0 4588 3602"/>
                              <a:gd name="T45" fmla="*/ T44 w 987"/>
                              <a:gd name="T46" fmla="+- 0 3688 2675"/>
                              <a:gd name="T47" fmla="*/ 3688 h 1139"/>
                              <a:gd name="T48" fmla="+- 0 4588 3602"/>
                              <a:gd name="T49" fmla="*/ T48 w 987"/>
                              <a:gd name="T50" fmla="+- 0 2675 2675"/>
                              <a:gd name="T51" fmla="*/ 2675 h 1139"/>
                              <a:gd name="T52" fmla="+- 0 3602 3602"/>
                              <a:gd name="T53" fmla="*/ T52 w 987"/>
                              <a:gd name="T54" fmla="+- 0 2675 2675"/>
                              <a:gd name="T55" fmla="*/ 2675 h 1139"/>
                              <a:gd name="T56" fmla="+- 0 3602 3602"/>
                              <a:gd name="T57" fmla="*/ T56 w 987"/>
                              <a:gd name="T58" fmla="+- 0 3688 2675"/>
                              <a:gd name="T59" fmla="*/ 3688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7" h="1139">
                                <a:moveTo>
                                  <a:pt x="0" y="1013"/>
                                </a:moveTo>
                                <a:lnTo>
                                  <a:pt x="22" y="1094"/>
                                </a:lnTo>
                                <a:lnTo>
                                  <a:pt x="94" y="1137"/>
                                </a:lnTo>
                                <a:lnTo>
                                  <a:pt x="104" y="1138"/>
                                </a:lnTo>
                                <a:lnTo>
                                  <a:pt x="114" y="1138"/>
                                </a:lnTo>
                                <a:lnTo>
                                  <a:pt x="124" y="1137"/>
                                </a:lnTo>
                                <a:lnTo>
                                  <a:pt x="863" y="1137"/>
                                </a:lnTo>
                                <a:lnTo>
                                  <a:pt x="943" y="1115"/>
                                </a:lnTo>
                                <a:lnTo>
                                  <a:pt x="986" y="1043"/>
                                </a:lnTo>
                                <a:lnTo>
                                  <a:pt x="987" y="1033"/>
                                </a:lnTo>
                                <a:lnTo>
                                  <a:pt x="987" y="1023"/>
                                </a:lnTo>
                                <a:lnTo>
                                  <a:pt x="986" y="1013"/>
                                </a:lnTo>
                                <a:lnTo>
                                  <a:pt x="986" y="0"/>
                                </a:lnTo>
                                <a:lnTo>
                                  <a:pt x="0" y="0"/>
                                </a:lnTo>
                                <a:lnTo>
                                  <a:pt x="0" y="1013"/>
                                </a:lnTo>
                                <a:close/>
                              </a:path>
                            </a:pathLst>
                          </a:custGeom>
                          <a:noFill/>
                          <a:ln w="6526">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6358118" name="Picture 4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4037" y="2339"/>
                            <a:ext cx="116" cy="116"/>
                          </a:xfrm>
                          <a:prstGeom prst="rect">
                            <a:avLst/>
                          </a:prstGeom>
                          <a:noFill/>
                          <a:ln>
                            <a:noFill/>
                          </a:ln>
                        </pic:spPr>
                      </pic:pic>
                      <wps:wsp>
                        <wps:cNvPr id="857223015" name="Line 413"/>
                        <wps:cNvCnPr>
                          <a:cxnSpLocks noChangeShapeType="1"/>
                        </wps:cNvCnPr>
                        <wps:spPr bwMode="auto">
                          <a:xfrm>
                            <a:off x="6835" y="1838"/>
                            <a:ext cx="0" cy="530"/>
                          </a:xfrm>
                          <a:prstGeom prst="line">
                            <a:avLst/>
                          </a:prstGeom>
                          <a:noFill/>
                          <a:ln w="14772">
                            <a:solidFill>
                              <a:srgbClr val="77A7D9"/>
                            </a:solidFill>
                            <a:prstDash val="solid"/>
                            <a:round/>
                          </a:ln>
                        </wps:spPr>
                        <wps:bodyPr/>
                      </wps:wsp>
                      <pic:pic xmlns:pic="http://schemas.openxmlformats.org/drawingml/2006/picture">
                        <pic:nvPicPr>
                          <pic:cNvPr id="1286397351" name="Picture 4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6299" y="2440"/>
                            <a:ext cx="1078" cy="309"/>
                          </a:xfrm>
                          <a:prstGeom prst="rect">
                            <a:avLst/>
                          </a:prstGeom>
                          <a:noFill/>
                          <a:ln>
                            <a:noFill/>
                          </a:ln>
                        </pic:spPr>
                      </pic:pic>
                      <wps:wsp>
                        <wps:cNvPr id="1668566638" name="Freeform 411"/>
                        <wps:cNvSpPr/>
                        <wps:spPr bwMode="auto">
                          <a:xfrm>
                            <a:off x="6340" y="2453"/>
                            <a:ext cx="988" cy="221"/>
                          </a:xfrm>
                          <a:custGeom>
                            <a:avLst/>
                            <a:gdLst>
                              <a:gd name="T0" fmla="+- 0 7228 6341"/>
                              <a:gd name="T1" fmla="*/ T0 w 988"/>
                              <a:gd name="T2" fmla="+- 0 2454 2454"/>
                              <a:gd name="T3" fmla="*/ 2454 h 221"/>
                              <a:gd name="T4" fmla="+- 0 7217 6341"/>
                              <a:gd name="T5" fmla="*/ T4 w 988"/>
                              <a:gd name="T6" fmla="+- 0 2454 2454"/>
                              <a:gd name="T7" fmla="*/ 2454 h 221"/>
                              <a:gd name="T8" fmla="+- 0 7206 6341"/>
                              <a:gd name="T9" fmla="*/ T8 w 988"/>
                              <a:gd name="T10" fmla="+- 0 2455 2454"/>
                              <a:gd name="T11" fmla="*/ 2455 h 221"/>
                              <a:gd name="T12" fmla="+- 0 6465 6341"/>
                              <a:gd name="T13" fmla="*/ T12 w 988"/>
                              <a:gd name="T14" fmla="+- 0 2455 2454"/>
                              <a:gd name="T15" fmla="*/ 2455 h 221"/>
                              <a:gd name="T16" fmla="+- 0 6383 6341"/>
                              <a:gd name="T17" fmla="*/ T16 w 988"/>
                              <a:gd name="T18" fmla="+- 0 2479 2454"/>
                              <a:gd name="T19" fmla="*/ 2479 h 221"/>
                              <a:gd name="T20" fmla="+- 0 6342 6341"/>
                              <a:gd name="T21" fmla="*/ T20 w 988"/>
                              <a:gd name="T22" fmla="+- 0 2553 2454"/>
                              <a:gd name="T23" fmla="*/ 2553 h 221"/>
                              <a:gd name="T24" fmla="+- 0 6341 6341"/>
                              <a:gd name="T25" fmla="*/ T24 w 988"/>
                              <a:gd name="T26" fmla="+- 0 2561 2454"/>
                              <a:gd name="T27" fmla="*/ 2561 h 221"/>
                              <a:gd name="T28" fmla="+- 0 6341 6341"/>
                              <a:gd name="T29" fmla="*/ T28 w 988"/>
                              <a:gd name="T30" fmla="+- 0 2570 2454"/>
                              <a:gd name="T31" fmla="*/ 2570 h 221"/>
                              <a:gd name="T32" fmla="+- 0 6342 6341"/>
                              <a:gd name="T33" fmla="*/ T32 w 988"/>
                              <a:gd name="T34" fmla="+- 0 2579 2454"/>
                              <a:gd name="T35" fmla="*/ 2579 h 221"/>
                              <a:gd name="T36" fmla="+- 0 6343 6341"/>
                              <a:gd name="T37" fmla="*/ T36 w 988"/>
                              <a:gd name="T38" fmla="+- 0 2675 2454"/>
                              <a:gd name="T39" fmla="*/ 2675 h 221"/>
                              <a:gd name="T40" fmla="+- 0 7328 6341"/>
                              <a:gd name="T41" fmla="*/ T40 w 988"/>
                              <a:gd name="T42" fmla="+- 0 2675 2454"/>
                              <a:gd name="T43" fmla="*/ 2675 h 221"/>
                              <a:gd name="T44" fmla="+- 0 7328 6341"/>
                              <a:gd name="T45" fmla="*/ T44 w 988"/>
                              <a:gd name="T46" fmla="+- 0 2579 2454"/>
                              <a:gd name="T47" fmla="*/ 2579 h 221"/>
                              <a:gd name="T48" fmla="+- 0 7326 6341"/>
                              <a:gd name="T49" fmla="*/ T48 w 988"/>
                              <a:gd name="T50" fmla="+- 0 2536 2454"/>
                              <a:gd name="T51" fmla="*/ 2536 h 221"/>
                              <a:gd name="T52" fmla="+- 0 7309 6341"/>
                              <a:gd name="T53" fmla="*/ T52 w 988"/>
                              <a:gd name="T54" fmla="+- 0 2499 2454"/>
                              <a:gd name="T55" fmla="*/ 2499 h 221"/>
                              <a:gd name="T56" fmla="+- 0 7279 6341"/>
                              <a:gd name="T57" fmla="*/ T56 w 988"/>
                              <a:gd name="T58" fmla="+- 0 2471 2454"/>
                              <a:gd name="T59" fmla="*/ 2471 h 221"/>
                              <a:gd name="T60" fmla="+- 0 7239 6341"/>
                              <a:gd name="T61" fmla="*/ T60 w 988"/>
                              <a:gd name="T62" fmla="+- 0 2456 2454"/>
                              <a:gd name="T63" fmla="*/ 2456 h 221"/>
                              <a:gd name="T64" fmla="+- 0 7228 6341"/>
                              <a:gd name="T65" fmla="*/ T64 w 988"/>
                              <a:gd name="T66" fmla="+- 0 2454 2454"/>
                              <a:gd name="T67" fmla="*/ 2454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8" h="221">
                                <a:moveTo>
                                  <a:pt x="887" y="0"/>
                                </a:moveTo>
                                <a:lnTo>
                                  <a:pt x="876" y="0"/>
                                </a:lnTo>
                                <a:lnTo>
                                  <a:pt x="865" y="1"/>
                                </a:lnTo>
                                <a:lnTo>
                                  <a:pt x="124" y="1"/>
                                </a:lnTo>
                                <a:lnTo>
                                  <a:pt x="42" y="25"/>
                                </a:lnTo>
                                <a:lnTo>
                                  <a:pt x="1" y="99"/>
                                </a:lnTo>
                                <a:lnTo>
                                  <a:pt x="0" y="107"/>
                                </a:lnTo>
                                <a:lnTo>
                                  <a:pt x="0" y="116"/>
                                </a:lnTo>
                                <a:lnTo>
                                  <a:pt x="1" y="125"/>
                                </a:lnTo>
                                <a:lnTo>
                                  <a:pt x="2" y="221"/>
                                </a:lnTo>
                                <a:lnTo>
                                  <a:pt x="987" y="221"/>
                                </a:lnTo>
                                <a:lnTo>
                                  <a:pt x="987" y="125"/>
                                </a:lnTo>
                                <a:lnTo>
                                  <a:pt x="985" y="82"/>
                                </a:lnTo>
                                <a:lnTo>
                                  <a:pt x="968" y="45"/>
                                </a:lnTo>
                                <a:lnTo>
                                  <a:pt x="938" y="17"/>
                                </a:lnTo>
                                <a:lnTo>
                                  <a:pt x="898" y="2"/>
                                </a:lnTo>
                                <a:lnTo>
                                  <a:pt x="887" y="0"/>
                                </a:lnTo>
                                <a:close/>
                              </a:path>
                            </a:pathLst>
                          </a:custGeom>
                          <a:solidFill>
                            <a:srgbClr val="DEE7F3"/>
                          </a:solidFill>
                          <a:ln>
                            <a:noFill/>
                          </a:ln>
                        </wps:spPr>
                        <wps:bodyPr rot="0" vert="horz" wrap="square" lIns="91440" tIns="45720" rIns="91440" bIns="45720" anchor="t" anchorCtr="0" upright="1">
                          <a:noAutofit/>
                        </wps:bodyPr>
                      </wps:wsp>
                      <wps:wsp>
                        <wps:cNvPr id="1704478826" name="Freeform 410"/>
                        <wps:cNvSpPr/>
                        <wps:spPr bwMode="auto">
                          <a:xfrm>
                            <a:off x="6340" y="2453"/>
                            <a:ext cx="988" cy="221"/>
                          </a:xfrm>
                          <a:custGeom>
                            <a:avLst/>
                            <a:gdLst>
                              <a:gd name="T0" fmla="+- 0 6343 6341"/>
                              <a:gd name="T1" fmla="*/ T0 w 988"/>
                              <a:gd name="T2" fmla="+- 0 2675 2454"/>
                              <a:gd name="T3" fmla="*/ 2675 h 221"/>
                              <a:gd name="T4" fmla="+- 0 7328 6341"/>
                              <a:gd name="T5" fmla="*/ T4 w 988"/>
                              <a:gd name="T6" fmla="+- 0 2675 2454"/>
                              <a:gd name="T7" fmla="*/ 2675 h 221"/>
                              <a:gd name="T8" fmla="+- 0 7328 6341"/>
                              <a:gd name="T9" fmla="*/ T8 w 988"/>
                              <a:gd name="T10" fmla="+- 0 2579 2454"/>
                              <a:gd name="T11" fmla="*/ 2579 h 221"/>
                              <a:gd name="T12" fmla="+- 0 7309 6341"/>
                              <a:gd name="T13" fmla="*/ T12 w 988"/>
                              <a:gd name="T14" fmla="+- 0 2499 2454"/>
                              <a:gd name="T15" fmla="*/ 2499 h 221"/>
                              <a:gd name="T16" fmla="+- 0 7239 6341"/>
                              <a:gd name="T17" fmla="*/ T16 w 988"/>
                              <a:gd name="T18" fmla="+- 0 2456 2454"/>
                              <a:gd name="T19" fmla="*/ 2456 h 221"/>
                              <a:gd name="T20" fmla="+- 0 7228 6341"/>
                              <a:gd name="T21" fmla="*/ T20 w 988"/>
                              <a:gd name="T22" fmla="+- 0 2454 2454"/>
                              <a:gd name="T23" fmla="*/ 2454 h 221"/>
                              <a:gd name="T24" fmla="+- 0 7217 6341"/>
                              <a:gd name="T25" fmla="*/ T24 w 988"/>
                              <a:gd name="T26" fmla="+- 0 2454 2454"/>
                              <a:gd name="T27" fmla="*/ 2454 h 221"/>
                              <a:gd name="T28" fmla="+- 0 7206 6341"/>
                              <a:gd name="T29" fmla="*/ T28 w 988"/>
                              <a:gd name="T30" fmla="+- 0 2455 2454"/>
                              <a:gd name="T31" fmla="*/ 2455 h 221"/>
                              <a:gd name="T32" fmla="+- 0 6465 6341"/>
                              <a:gd name="T33" fmla="*/ T32 w 988"/>
                              <a:gd name="T34" fmla="+- 0 2455 2454"/>
                              <a:gd name="T35" fmla="*/ 2455 h 221"/>
                              <a:gd name="T36" fmla="+- 0 6383 6341"/>
                              <a:gd name="T37" fmla="*/ T36 w 988"/>
                              <a:gd name="T38" fmla="+- 0 2479 2454"/>
                              <a:gd name="T39" fmla="*/ 2479 h 221"/>
                              <a:gd name="T40" fmla="+- 0 6342 6341"/>
                              <a:gd name="T41" fmla="*/ T40 w 988"/>
                              <a:gd name="T42" fmla="+- 0 2553 2454"/>
                              <a:gd name="T43" fmla="*/ 2553 h 221"/>
                              <a:gd name="T44" fmla="+- 0 6341 6341"/>
                              <a:gd name="T45" fmla="*/ T44 w 988"/>
                              <a:gd name="T46" fmla="+- 0 2561 2454"/>
                              <a:gd name="T47" fmla="*/ 2561 h 221"/>
                              <a:gd name="T48" fmla="+- 0 6341 6341"/>
                              <a:gd name="T49" fmla="*/ T48 w 988"/>
                              <a:gd name="T50" fmla="+- 0 2570 2454"/>
                              <a:gd name="T51" fmla="*/ 2570 h 221"/>
                              <a:gd name="T52" fmla="+- 0 6342 6341"/>
                              <a:gd name="T53" fmla="*/ T52 w 988"/>
                              <a:gd name="T54" fmla="+- 0 2579 2454"/>
                              <a:gd name="T55" fmla="*/ 2579 h 221"/>
                              <a:gd name="T56" fmla="+- 0 6343 6341"/>
                              <a:gd name="T57" fmla="*/ T56 w 988"/>
                              <a:gd name="T58" fmla="+- 0 2675 2454"/>
                              <a:gd name="T59" fmla="*/ 2675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8" h="221">
                                <a:moveTo>
                                  <a:pt x="2" y="221"/>
                                </a:moveTo>
                                <a:lnTo>
                                  <a:pt x="987" y="221"/>
                                </a:lnTo>
                                <a:lnTo>
                                  <a:pt x="987" y="125"/>
                                </a:lnTo>
                                <a:lnTo>
                                  <a:pt x="968" y="45"/>
                                </a:lnTo>
                                <a:lnTo>
                                  <a:pt x="898" y="2"/>
                                </a:lnTo>
                                <a:lnTo>
                                  <a:pt x="887" y="0"/>
                                </a:lnTo>
                                <a:lnTo>
                                  <a:pt x="876" y="0"/>
                                </a:lnTo>
                                <a:lnTo>
                                  <a:pt x="865" y="1"/>
                                </a:lnTo>
                                <a:lnTo>
                                  <a:pt x="124" y="1"/>
                                </a:lnTo>
                                <a:lnTo>
                                  <a:pt x="42"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691502154" name="Picture 40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6279" y="2635"/>
                            <a:ext cx="1119" cy="1274"/>
                          </a:xfrm>
                          <a:prstGeom prst="rect">
                            <a:avLst/>
                          </a:prstGeom>
                          <a:noFill/>
                          <a:ln>
                            <a:noFill/>
                          </a:ln>
                        </pic:spPr>
                      </pic:pic>
                      <wps:wsp>
                        <wps:cNvPr id="1801707879" name="Freeform 408"/>
                        <wps:cNvSpPr/>
                        <wps:spPr bwMode="auto">
                          <a:xfrm>
                            <a:off x="6342" y="2674"/>
                            <a:ext cx="987" cy="1139"/>
                          </a:xfrm>
                          <a:custGeom>
                            <a:avLst/>
                            <a:gdLst>
                              <a:gd name="T0" fmla="+- 0 7328 6343"/>
                              <a:gd name="T1" fmla="*/ T0 w 987"/>
                              <a:gd name="T2" fmla="+- 0 2675 2675"/>
                              <a:gd name="T3" fmla="*/ 2675 h 1139"/>
                              <a:gd name="T4" fmla="+- 0 6343 6343"/>
                              <a:gd name="T5" fmla="*/ T4 w 987"/>
                              <a:gd name="T6" fmla="+- 0 2675 2675"/>
                              <a:gd name="T7" fmla="*/ 2675 h 1139"/>
                              <a:gd name="T8" fmla="+- 0 6343 6343"/>
                              <a:gd name="T9" fmla="*/ T8 w 987"/>
                              <a:gd name="T10" fmla="+- 0 3688 2675"/>
                              <a:gd name="T11" fmla="*/ 3688 h 1139"/>
                              <a:gd name="T12" fmla="+- 0 6364 6343"/>
                              <a:gd name="T13" fmla="*/ T12 w 987"/>
                              <a:gd name="T14" fmla="+- 0 3769 2675"/>
                              <a:gd name="T15" fmla="*/ 3769 h 1139"/>
                              <a:gd name="T16" fmla="+- 0 6436 6343"/>
                              <a:gd name="T17" fmla="*/ T16 w 987"/>
                              <a:gd name="T18" fmla="+- 0 3812 2675"/>
                              <a:gd name="T19" fmla="*/ 3812 h 1139"/>
                              <a:gd name="T20" fmla="+- 0 6446 6343"/>
                              <a:gd name="T21" fmla="*/ T20 w 987"/>
                              <a:gd name="T22" fmla="+- 0 3813 2675"/>
                              <a:gd name="T23" fmla="*/ 3813 h 1139"/>
                              <a:gd name="T24" fmla="+- 0 6456 6343"/>
                              <a:gd name="T25" fmla="*/ T24 w 987"/>
                              <a:gd name="T26" fmla="+- 0 3813 2675"/>
                              <a:gd name="T27" fmla="*/ 3813 h 1139"/>
                              <a:gd name="T28" fmla="+- 0 6466 6343"/>
                              <a:gd name="T29" fmla="*/ T28 w 987"/>
                              <a:gd name="T30" fmla="+- 0 3812 2675"/>
                              <a:gd name="T31" fmla="*/ 3812 h 1139"/>
                              <a:gd name="T32" fmla="+- 0 7205 6343"/>
                              <a:gd name="T33" fmla="*/ T32 w 987"/>
                              <a:gd name="T34" fmla="+- 0 3812 2675"/>
                              <a:gd name="T35" fmla="*/ 3812 h 1139"/>
                              <a:gd name="T36" fmla="+- 0 7286 6343"/>
                              <a:gd name="T37" fmla="*/ T36 w 987"/>
                              <a:gd name="T38" fmla="+- 0 3790 2675"/>
                              <a:gd name="T39" fmla="*/ 3790 h 1139"/>
                              <a:gd name="T40" fmla="+- 0 7328 6343"/>
                              <a:gd name="T41" fmla="*/ T40 w 987"/>
                              <a:gd name="T42" fmla="+- 0 3718 2675"/>
                              <a:gd name="T43" fmla="*/ 3718 h 1139"/>
                              <a:gd name="T44" fmla="+- 0 7329 6343"/>
                              <a:gd name="T45" fmla="*/ T44 w 987"/>
                              <a:gd name="T46" fmla="+- 0 3708 2675"/>
                              <a:gd name="T47" fmla="*/ 3708 h 1139"/>
                              <a:gd name="T48" fmla="+- 0 7329 6343"/>
                              <a:gd name="T49" fmla="*/ T48 w 987"/>
                              <a:gd name="T50" fmla="+- 0 3698 2675"/>
                              <a:gd name="T51" fmla="*/ 3698 h 1139"/>
                              <a:gd name="T52" fmla="+- 0 7328 6343"/>
                              <a:gd name="T53" fmla="*/ T52 w 987"/>
                              <a:gd name="T54" fmla="+- 0 3688 2675"/>
                              <a:gd name="T55" fmla="*/ 3688 h 1139"/>
                              <a:gd name="T56" fmla="+- 0 7328 6343"/>
                              <a:gd name="T57" fmla="*/ T56 w 987"/>
                              <a:gd name="T58" fmla="+- 0 2675 2675"/>
                              <a:gd name="T59" fmla="*/ 2675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7" h="1139">
                                <a:moveTo>
                                  <a:pt x="985" y="0"/>
                                </a:moveTo>
                                <a:lnTo>
                                  <a:pt x="0" y="0"/>
                                </a:lnTo>
                                <a:lnTo>
                                  <a:pt x="0" y="1013"/>
                                </a:lnTo>
                                <a:lnTo>
                                  <a:pt x="21" y="1094"/>
                                </a:lnTo>
                                <a:lnTo>
                                  <a:pt x="93" y="1137"/>
                                </a:lnTo>
                                <a:lnTo>
                                  <a:pt x="103" y="1138"/>
                                </a:lnTo>
                                <a:lnTo>
                                  <a:pt x="113" y="1138"/>
                                </a:lnTo>
                                <a:lnTo>
                                  <a:pt x="123" y="1137"/>
                                </a:lnTo>
                                <a:lnTo>
                                  <a:pt x="862" y="1137"/>
                                </a:lnTo>
                                <a:lnTo>
                                  <a:pt x="943" y="1115"/>
                                </a:lnTo>
                                <a:lnTo>
                                  <a:pt x="985" y="1043"/>
                                </a:lnTo>
                                <a:lnTo>
                                  <a:pt x="986" y="1033"/>
                                </a:lnTo>
                                <a:lnTo>
                                  <a:pt x="986" y="1023"/>
                                </a:lnTo>
                                <a:lnTo>
                                  <a:pt x="985" y="1013"/>
                                </a:lnTo>
                                <a:lnTo>
                                  <a:pt x="985" y="0"/>
                                </a:lnTo>
                                <a:close/>
                              </a:path>
                            </a:pathLst>
                          </a:custGeom>
                          <a:solidFill>
                            <a:srgbClr val="DEE7F3"/>
                          </a:solidFill>
                          <a:ln>
                            <a:noFill/>
                          </a:ln>
                        </wps:spPr>
                        <wps:bodyPr rot="0" vert="horz" wrap="square" lIns="91440" tIns="45720" rIns="91440" bIns="45720" anchor="t" anchorCtr="0" upright="1">
                          <a:noAutofit/>
                        </wps:bodyPr>
                      </wps:wsp>
                      <wps:wsp>
                        <wps:cNvPr id="1869981566" name="Freeform 407"/>
                        <wps:cNvSpPr/>
                        <wps:spPr bwMode="auto">
                          <a:xfrm>
                            <a:off x="6342" y="2674"/>
                            <a:ext cx="987" cy="1139"/>
                          </a:xfrm>
                          <a:custGeom>
                            <a:avLst/>
                            <a:gdLst>
                              <a:gd name="T0" fmla="+- 0 6343 6343"/>
                              <a:gd name="T1" fmla="*/ T0 w 987"/>
                              <a:gd name="T2" fmla="+- 0 3688 2675"/>
                              <a:gd name="T3" fmla="*/ 3688 h 1139"/>
                              <a:gd name="T4" fmla="+- 0 6364 6343"/>
                              <a:gd name="T5" fmla="*/ T4 w 987"/>
                              <a:gd name="T6" fmla="+- 0 3769 2675"/>
                              <a:gd name="T7" fmla="*/ 3769 h 1139"/>
                              <a:gd name="T8" fmla="+- 0 6436 6343"/>
                              <a:gd name="T9" fmla="*/ T8 w 987"/>
                              <a:gd name="T10" fmla="+- 0 3812 2675"/>
                              <a:gd name="T11" fmla="*/ 3812 h 1139"/>
                              <a:gd name="T12" fmla="+- 0 6446 6343"/>
                              <a:gd name="T13" fmla="*/ T12 w 987"/>
                              <a:gd name="T14" fmla="+- 0 3813 2675"/>
                              <a:gd name="T15" fmla="*/ 3813 h 1139"/>
                              <a:gd name="T16" fmla="+- 0 6456 6343"/>
                              <a:gd name="T17" fmla="*/ T16 w 987"/>
                              <a:gd name="T18" fmla="+- 0 3813 2675"/>
                              <a:gd name="T19" fmla="*/ 3813 h 1139"/>
                              <a:gd name="T20" fmla="+- 0 6466 6343"/>
                              <a:gd name="T21" fmla="*/ T20 w 987"/>
                              <a:gd name="T22" fmla="+- 0 3812 2675"/>
                              <a:gd name="T23" fmla="*/ 3812 h 1139"/>
                              <a:gd name="T24" fmla="+- 0 7205 6343"/>
                              <a:gd name="T25" fmla="*/ T24 w 987"/>
                              <a:gd name="T26" fmla="+- 0 3812 2675"/>
                              <a:gd name="T27" fmla="*/ 3812 h 1139"/>
                              <a:gd name="T28" fmla="+- 0 7286 6343"/>
                              <a:gd name="T29" fmla="*/ T28 w 987"/>
                              <a:gd name="T30" fmla="+- 0 3790 2675"/>
                              <a:gd name="T31" fmla="*/ 3790 h 1139"/>
                              <a:gd name="T32" fmla="+- 0 7328 6343"/>
                              <a:gd name="T33" fmla="*/ T32 w 987"/>
                              <a:gd name="T34" fmla="+- 0 3718 2675"/>
                              <a:gd name="T35" fmla="*/ 3718 h 1139"/>
                              <a:gd name="T36" fmla="+- 0 7329 6343"/>
                              <a:gd name="T37" fmla="*/ T36 w 987"/>
                              <a:gd name="T38" fmla="+- 0 3708 2675"/>
                              <a:gd name="T39" fmla="*/ 3708 h 1139"/>
                              <a:gd name="T40" fmla="+- 0 7329 6343"/>
                              <a:gd name="T41" fmla="*/ T40 w 987"/>
                              <a:gd name="T42" fmla="+- 0 3698 2675"/>
                              <a:gd name="T43" fmla="*/ 3698 h 1139"/>
                              <a:gd name="T44" fmla="+- 0 7328 6343"/>
                              <a:gd name="T45" fmla="*/ T44 w 987"/>
                              <a:gd name="T46" fmla="+- 0 3688 2675"/>
                              <a:gd name="T47" fmla="*/ 3688 h 1139"/>
                              <a:gd name="T48" fmla="+- 0 7328 6343"/>
                              <a:gd name="T49" fmla="*/ T48 w 987"/>
                              <a:gd name="T50" fmla="+- 0 2675 2675"/>
                              <a:gd name="T51" fmla="*/ 2675 h 1139"/>
                              <a:gd name="T52" fmla="+- 0 6343 6343"/>
                              <a:gd name="T53" fmla="*/ T52 w 987"/>
                              <a:gd name="T54" fmla="+- 0 2675 2675"/>
                              <a:gd name="T55" fmla="*/ 2675 h 1139"/>
                              <a:gd name="T56" fmla="+- 0 6343 6343"/>
                              <a:gd name="T57" fmla="*/ T56 w 987"/>
                              <a:gd name="T58" fmla="+- 0 3688 2675"/>
                              <a:gd name="T59" fmla="*/ 3688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7" h="1139">
                                <a:moveTo>
                                  <a:pt x="0" y="1013"/>
                                </a:moveTo>
                                <a:lnTo>
                                  <a:pt x="21" y="1094"/>
                                </a:lnTo>
                                <a:lnTo>
                                  <a:pt x="93" y="1137"/>
                                </a:lnTo>
                                <a:lnTo>
                                  <a:pt x="103" y="1138"/>
                                </a:lnTo>
                                <a:lnTo>
                                  <a:pt x="113" y="1138"/>
                                </a:lnTo>
                                <a:lnTo>
                                  <a:pt x="123" y="1137"/>
                                </a:lnTo>
                                <a:lnTo>
                                  <a:pt x="862" y="1137"/>
                                </a:lnTo>
                                <a:lnTo>
                                  <a:pt x="943" y="1115"/>
                                </a:lnTo>
                                <a:lnTo>
                                  <a:pt x="985" y="1043"/>
                                </a:lnTo>
                                <a:lnTo>
                                  <a:pt x="986" y="1033"/>
                                </a:lnTo>
                                <a:lnTo>
                                  <a:pt x="986" y="1023"/>
                                </a:lnTo>
                                <a:lnTo>
                                  <a:pt x="985" y="1013"/>
                                </a:lnTo>
                                <a:lnTo>
                                  <a:pt x="985" y="0"/>
                                </a:lnTo>
                                <a:lnTo>
                                  <a:pt x="0" y="0"/>
                                </a:lnTo>
                                <a:lnTo>
                                  <a:pt x="0" y="1013"/>
                                </a:lnTo>
                                <a:close/>
                              </a:path>
                            </a:pathLst>
                          </a:custGeom>
                          <a:noFill/>
                          <a:ln w="6526">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939595725" name="Picture 40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6777" y="2339"/>
                            <a:ext cx="116" cy="116"/>
                          </a:xfrm>
                          <a:prstGeom prst="rect">
                            <a:avLst/>
                          </a:prstGeom>
                          <a:noFill/>
                          <a:ln>
                            <a:noFill/>
                          </a:ln>
                        </pic:spPr>
                      </pic:pic>
                      <wps:wsp>
                        <wps:cNvPr id="469689333" name="Line 405"/>
                        <wps:cNvCnPr>
                          <a:cxnSpLocks noChangeShapeType="1"/>
                        </wps:cNvCnPr>
                        <wps:spPr bwMode="auto">
                          <a:xfrm>
                            <a:off x="9144" y="1974"/>
                            <a:ext cx="0" cy="394"/>
                          </a:xfrm>
                          <a:prstGeom prst="line">
                            <a:avLst/>
                          </a:prstGeom>
                          <a:noFill/>
                          <a:ln w="14772">
                            <a:solidFill>
                              <a:srgbClr val="77A7D9"/>
                            </a:solidFill>
                            <a:prstDash val="solid"/>
                            <a:round/>
                          </a:ln>
                        </wps:spPr>
                        <wps:bodyPr/>
                      </wps:wsp>
                      <wps:wsp>
                        <wps:cNvPr id="1482830399" name="Rectangle 404"/>
                        <wps:cNvSpPr>
                          <a:spLocks noChangeArrowheads="1"/>
                        </wps:cNvSpPr>
                        <wps:spPr bwMode="auto">
                          <a:xfrm>
                            <a:off x="9132" y="1962"/>
                            <a:ext cx="6" cy="12"/>
                          </a:xfrm>
                          <a:prstGeom prst="rect">
                            <a:avLst/>
                          </a:prstGeom>
                          <a:solidFill>
                            <a:srgbClr val="77A7D9"/>
                          </a:solidFill>
                          <a:ln>
                            <a:noFill/>
                          </a:ln>
                        </wps:spPr>
                        <wps:bodyPr rot="0" vert="horz" wrap="square" lIns="91440" tIns="45720" rIns="91440" bIns="45720" anchor="t" anchorCtr="0" upright="1">
                          <a:noAutofit/>
                        </wps:bodyPr>
                      </wps:wsp>
                      <wps:wsp>
                        <wps:cNvPr id="476127146" name="Line 403"/>
                        <wps:cNvCnPr>
                          <a:cxnSpLocks noChangeShapeType="1"/>
                        </wps:cNvCnPr>
                        <wps:spPr bwMode="auto">
                          <a:xfrm>
                            <a:off x="6824" y="1968"/>
                            <a:ext cx="2309" cy="0"/>
                          </a:xfrm>
                          <a:prstGeom prst="line">
                            <a:avLst/>
                          </a:prstGeom>
                          <a:noFill/>
                          <a:ln w="7624">
                            <a:solidFill>
                              <a:srgbClr val="77A7D9"/>
                            </a:solidFill>
                            <a:prstDash val="solid"/>
                            <a:round/>
                          </a:ln>
                        </wps:spPr>
                        <wps:bodyPr/>
                      </wps:wsp>
                      <wps:wsp>
                        <wps:cNvPr id="1975085831" name="Rectangle 402"/>
                        <wps:cNvSpPr>
                          <a:spLocks noChangeArrowheads="1"/>
                        </wps:cNvSpPr>
                        <wps:spPr bwMode="auto">
                          <a:xfrm>
                            <a:off x="6823" y="1950"/>
                            <a:ext cx="18" cy="12"/>
                          </a:xfrm>
                          <a:prstGeom prst="rect">
                            <a:avLst/>
                          </a:prstGeom>
                          <a:solidFill>
                            <a:srgbClr val="77A7D9"/>
                          </a:solidFill>
                          <a:ln>
                            <a:noFill/>
                          </a:ln>
                        </wps:spPr>
                        <wps:bodyPr rot="0" vert="horz" wrap="square" lIns="91440" tIns="45720" rIns="91440" bIns="45720" anchor="t" anchorCtr="0" upright="1">
                          <a:noAutofit/>
                        </wps:bodyPr>
                      </wps:wsp>
                      <wps:wsp>
                        <wps:cNvPr id="2045944156" name="Rectangle 401"/>
                        <wps:cNvSpPr>
                          <a:spLocks noChangeArrowheads="1"/>
                        </wps:cNvSpPr>
                        <wps:spPr bwMode="auto">
                          <a:xfrm>
                            <a:off x="9138" y="1962"/>
                            <a:ext cx="18" cy="12"/>
                          </a:xfrm>
                          <a:prstGeom prst="rect">
                            <a:avLst/>
                          </a:prstGeom>
                          <a:solidFill>
                            <a:srgbClr val="77A7D9"/>
                          </a:solidFill>
                          <a:ln>
                            <a:noFill/>
                          </a:ln>
                        </wps:spPr>
                        <wps:bodyPr rot="0" vert="horz" wrap="square" lIns="91440" tIns="45720" rIns="91440" bIns="45720" anchor="t" anchorCtr="0" upright="1">
                          <a:noAutofit/>
                        </wps:bodyPr>
                      </wps:wsp>
                      <wps:wsp>
                        <wps:cNvPr id="1995926442" name="Line 400"/>
                        <wps:cNvCnPr>
                          <a:cxnSpLocks noChangeShapeType="1"/>
                        </wps:cNvCnPr>
                        <wps:spPr bwMode="auto">
                          <a:xfrm>
                            <a:off x="6847" y="1956"/>
                            <a:ext cx="2309" cy="0"/>
                          </a:xfrm>
                          <a:prstGeom prst="line">
                            <a:avLst/>
                          </a:prstGeom>
                          <a:noFill/>
                          <a:ln w="7624">
                            <a:solidFill>
                              <a:srgbClr val="77A7D9"/>
                            </a:solidFill>
                            <a:prstDash val="solid"/>
                            <a:round/>
                          </a:ln>
                        </wps:spPr>
                        <wps:bodyPr/>
                      </wps:wsp>
                      <wps:wsp>
                        <wps:cNvPr id="2037146128" name="Freeform 399"/>
                        <wps:cNvSpPr/>
                        <wps:spPr bwMode="auto">
                          <a:xfrm>
                            <a:off x="6835" y="1950"/>
                            <a:ext cx="12" cy="12"/>
                          </a:xfrm>
                          <a:custGeom>
                            <a:avLst/>
                            <a:gdLst>
                              <a:gd name="T0" fmla="+- 0 6847 6835"/>
                              <a:gd name="T1" fmla="*/ T0 w 12"/>
                              <a:gd name="T2" fmla="+- 0 1951 1951"/>
                              <a:gd name="T3" fmla="*/ 1951 h 12"/>
                              <a:gd name="T4" fmla="+- 0 6835 6835"/>
                              <a:gd name="T5" fmla="*/ T4 w 12"/>
                              <a:gd name="T6" fmla="+- 0 1951 1951"/>
                              <a:gd name="T7" fmla="*/ 1951 h 12"/>
                              <a:gd name="T8" fmla="+- 0 6847 6835"/>
                              <a:gd name="T9" fmla="*/ T8 w 12"/>
                              <a:gd name="T10" fmla="+- 0 1962 1951"/>
                              <a:gd name="T11" fmla="*/ 1962 h 12"/>
                              <a:gd name="T12" fmla="+- 0 6847 6835"/>
                              <a:gd name="T13" fmla="*/ T12 w 12"/>
                              <a:gd name="T14" fmla="+- 0 1951 1951"/>
                              <a:gd name="T15" fmla="*/ 1951 h 12"/>
                            </a:gdLst>
                            <a:ahLst/>
                            <a:cxnLst>
                              <a:cxn ang="0">
                                <a:pos x="T1" y="T3"/>
                              </a:cxn>
                              <a:cxn ang="0">
                                <a:pos x="T5" y="T7"/>
                              </a:cxn>
                              <a:cxn ang="0">
                                <a:pos x="T9" y="T11"/>
                              </a:cxn>
                              <a:cxn ang="0">
                                <a:pos x="T13" y="T15"/>
                              </a:cxn>
                            </a:cxnLst>
                            <a:rect l="0" t="0" r="r" b="b"/>
                            <a:pathLst>
                              <a:path w="12" h="12">
                                <a:moveTo>
                                  <a:pt x="12" y="0"/>
                                </a:moveTo>
                                <a:lnTo>
                                  <a:pt x="0" y="0"/>
                                </a:lnTo>
                                <a:lnTo>
                                  <a:pt x="12" y="11"/>
                                </a:lnTo>
                                <a:lnTo>
                                  <a:pt x="12"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877039772" name="Picture 39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8609" y="2440"/>
                            <a:ext cx="1078" cy="309"/>
                          </a:xfrm>
                          <a:prstGeom prst="rect">
                            <a:avLst/>
                          </a:prstGeom>
                          <a:noFill/>
                          <a:ln>
                            <a:noFill/>
                          </a:ln>
                        </pic:spPr>
                      </pic:pic>
                      <wps:wsp>
                        <wps:cNvPr id="598531230" name="Freeform 397"/>
                        <wps:cNvSpPr/>
                        <wps:spPr bwMode="auto">
                          <a:xfrm>
                            <a:off x="8649" y="2453"/>
                            <a:ext cx="988" cy="221"/>
                          </a:xfrm>
                          <a:custGeom>
                            <a:avLst/>
                            <a:gdLst>
                              <a:gd name="T0" fmla="+- 0 9537 8650"/>
                              <a:gd name="T1" fmla="*/ T0 w 988"/>
                              <a:gd name="T2" fmla="+- 0 2454 2454"/>
                              <a:gd name="T3" fmla="*/ 2454 h 221"/>
                              <a:gd name="T4" fmla="+- 0 9526 8650"/>
                              <a:gd name="T5" fmla="*/ T4 w 988"/>
                              <a:gd name="T6" fmla="+- 0 2454 2454"/>
                              <a:gd name="T7" fmla="*/ 2454 h 221"/>
                              <a:gd name="T8" fmla="+- 0 9515 8650"/>
                              <a:gd name="T9" fmla="*/ T8 w 988"/>
                              <a:gd name="T10" fmla="+- 0 2455 2454"/>
                              <a:gd name="T11" fmla="*/ 2455 h 221"/>
                              <a:gd name="T12" fmla="+- 0 8774 8650"/>
                              <a:gd name="T13" fmla="*/ T12 w 988"/>
                              <a:gd name="T14" fmla="+- 0 2455 2454"/>
                              <a:gd name="T15" fmla="*/ 2455 h 221"/>
                              <a:gd name="T16" fmla="+- 0 8692 8650"/>
                              <a:gd name="T17" fmla="*/ T16 w 988"/>
                              <a:gd name="T18" fmla="+- 0 2479 2454"/>
                              <a:gd name="T19" fmla="*/ 2479 h 221"/>
                              <a:gd name="T20" fmla="+- 0 8651 8650"/>
                              <a:gd name="T21" fmla="*/ T20 w 988"/>
                              <a:gd name="T22" fmla="+- 0 2553 2454"/>
                              <a:gd name="T23" fmla="*/ 2553 h 221"/>
                              <a:gd name="T24" fmla="+- 0 8650 8650"/>
                              <a:gd name="T25" fmla="*/ T24 w 988"/>
                              <a:gd name="T26" fmla="+- 0 2561 2454"/>
                              <a:gd name="T27" fmla="*/ 2561 h 221"/>
                              <a:gd name="T28" fmla="+- 0 8650 8650"/>
                              <a:gd name="T29" fmla="*/ T28 w 988"/>
                              <a:gd name="T30" fmla="+- 0 2570 2454"/>
                              <a:gd name="T31" fmla="*/ 2570 h 221"/>
                              <a:gd name="T32" fmla="+- 0 8651 8650"/>
                              <a:gd name="T33" fmla="*/ T32 w 988"/>
                              <a:gd name="T34" fmla="+- 0 2579 2454"/>
                              <a:gd name="T35" fmla="*/ 2579 h 221"/>
                              <a:gd name="T36" fmla="+- 0 8652 8650"/>
                              <a:gd name="T37" fmla="*/ T36 w 988"/>
                              <a:gd name="T38" fmla="+- 0 2675 2454"/>
                              <a:gd name="T39" fmla="*/ 2675 h 221"/>
                              <a:gd name="T40" fmla="+- 0 9637 8650"/>
                              <a:gd name="T41" fmla="*/ T40 w 988"/>
                              <a:gd name="T42" fmla="+- 0 2675 2454"/>
                              <a:gd name="T43" fmla="*/ 2675 h 221"/>
                              <a:gd name="T44" fmla="+- 0 9637 8650"/>
                              <a:gd name="T45" fmla="*/ T44 w 988"/>
                              <a:gd name="T46" fmla="+- 0 2579 2454"/>
                              <a:gd name="T47" fmla="*/ 2579 h 221"/>
                              <a:gd name="T48" fmla="+- 0 9635 8650"/>
                              <a:gd name="T49" fmla="*/ T48 w 988"/>
                              <a:gd name="T50" fmla="+- 0 2536 2454"/>
                              <a:gd name="T51" fmla="*/ 2536 h 221"/>
                              <a:gd name="T52" fmla="+- 0 9618 8650"/>
                              <a:gd name="T53" fmla="*/ T52 w 988"/>
                              <a:gd name="T54" fmla="+- 0 2499 2454"/>
                              <a:gd name="T55" fmla="*/ 2499 h 221"/>
                              <a:gd name="T56" fmla="+- 0 9588 8650"/>
                              <a:gd name="T57" fmla="*/ T56 w 988"/>
                              <a:gd name="T58" fmla="+- 0 2471 2454"/>
                              <a:gd name="T59" fmla="*/ 2471 h 221"/>
                              <a:gd name="T60" fmla="+- 0 9548 8650"/>
                              <a:gd name="T61" fmla="*/ T60 w 988"/>
                              <a:gd name="T62" fmla="+- 0 2456 2454"/>
                              <a:gd name="T63" fmla="*/ 2456 h 221"/>
                              <a:gd name="T64" fmla="+- 0 9537 8650"/>
                              <a:gd name="T65" fmla="*/ T64 w 988"/>
                              <a:gd name="T66" fmla="+- 0 2454 2454"/>
                              <a:gd name="T67" fmla="*/ 2454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8" h="221">
                                <a:moveTo>
                                  <a:pt x="887" y="0"/>
                                </a:moveTo>
                                <a:lnTo>
                                  <a:pt x="876" y="0"/>
                                </a:lnTo>
                                <a:lnTo>
                                  <a:pt x="865" y="1"/>
                                </a:lnTo>
                                <a:lnTo>
                                  <a:pt x="124" y="1"/>
                                </a:lnTo>
                                <a:lnTo>
                                  <a:pt x="42" y="25"/>
                                </a:lnTo>
                                <a:lnTo>
                                  <a:pt x="1" y="99"/>
                                </a:lnTo>
                                <a:lnTo>
                                  <a:pt x="0" y="107"/>
                                </a:lnTo>
                                <a:lnTo>
                                  <a:pt x="0" y="116"/>
                                </a:lnTo>
                                <a:lnTo>
                                  <a:pt x="1" y="125"/>
                                </a:lnTo>
                                <a:lnTo>
                                  <a:pt x="2" y="221"/>
                                </a:lnTo>
                                <a:lnTo>
                                  <a:pt x="987" y="221"/>
                                </a:lnTo>
                                <a:lnTo>
                                  <a:pt x="987" y="125"/>
                                </a:lnTo>
                                <a:lnTo>
                                  <a:pt x="985" y="82"/>
                                </a:lnTo>
                                <a:lnTo>
                                  <a:pt x="968" y="45"/>
                                </a:lnTo>
                                <a:lnTo>
                                  <a:pt x="938" y="17"/>
                                </a:lnTo>
                                <a:lnTo>
                                  <a:pt x="898" y="2"/>
                                </a:lnTo>
                                <a:lnTo>
                                  <a:pt x="887" y="0"/>
                                </a:lnTo>
                                <a:close/>
                              </a:path>
                            </a:pathLst>
                          </a:custGeom>
                          <a:solidFill>
                            <a:srgbClr val="DEE7F3"/>
                          </a:solidFill>
                          <a:ln>
                            <a:noFill/>
                          </a:ln>
                        </wps:spPr>
                        <wps:bodyPr rot="0" vert="horz" wrap="square" lIns="91440" tIns="45720" rIns="91440" bIns="45720" anchor="t" anchorCtr="0" upright="1">
                          <a:noAutofit/>
                        </wps:bodyPr>
                      </wps:wsp>
                      <wps:wsp>
                        <wps:cNvPr id="1823840729" name="Freeform 396"/>
                        <wps:cNvSpPr/>
                        <wps:spPr bwMode="auto">
                          <a:xfrm>
                            <a:off x="8649" y="2453"/>
                            <a:ext cx="988" cy="221"/>
                          </a:xfrm>
                          <a:custGeom>
                            <a:avLst/>
                            <a:gdLst>
                              <a:gd name="T0" fmla="+- 0 8652 8650"/>
                              <a:gd name="T1" fmla="*/ T0 w 988"/>
                              <a:gd name="T2" fmla="+- 0 2675 2454"/>
                              <a:gd name="T3" fmla="*/ 2675 h 221"/>
                              <a:gd name="T4" fmla="+- 0 9637 8650"/>
                              <a:gd name="T5" fmla="*/ T4 w 988"/>
                              <a:gd name="T6" fmla="+- 0 2675 2454"/>
                              <a:gd name="T7" fmla="*/ 2675 h 221"/>
                              <a:gd name="T8" fmla="+- 0 9637 8650"/>
                              <a:gd name="T9" fmla="*/ T8 w 988"/>
                              <a:gd name="T10" fmla="+- 0 2579 2454"/>
                              <a:gd name="T11" fmla="*/ 2579 h 221"/>
                              <a:gd name="T12" fmla="+- 0 9618 8650"/>
                              <a:gd name="T13" fmla="*/ T12 w 988"/>
                              <a:gd name="T14" fmla="+- 0 2499 2454"/>
                              <a:gd name="T15" fmla="*/ 2499 h 221"/>
                              <a:gd name="T16" fmla="+- 0 9548 8650"/>
                              <a:gd name="T17" fmla="*/ T16 w 988"/>
                              <a:gd name="T18" fmla="+- 0 2456 2454"/>
                              <a:gd name="T19" fmla="*/ 2456 h 221"/>
                              <a:gd name="T20" fmla="+- 0 9537 8650"/>
                              <a:gd name="T21" fmla="*/ T20 w 988"/>
                              <a:gd name="T22" fmla="+- 0 2454 2454"/>
                              <a:gd name="T23" fmla="*/ 2454 h 221"/>
                              <a:gd name="T24" fmla="+- 0 9526 8650"/>
                              <a:gd name="T25" fmla="*/ T24 w 988"/>
                              <a:gd name="T26" fmla="+- 0 2454 2454"/>
                              <a:gd name="T27" fmla="*/ 2454 h 221"/>
                              <a:gd name="T28" fmla="+- 0 9515 8650"/>
                              <a:gd name="T29" fmla="*/ T28 w 988"/>
                              <a:gd name="T30" fmla="+- 0 2455 2454"/>
                              <a:gd name="T31" fmla="*/ 2455 h 221"/>
                              <a:gd name="T32" fmla="+- 0 8774 8650"/>
                              <a:gd name="T33" fmla="*/ T32 w 988"/>
                              <a:gd name="T34" fmla="+- 0 2455 2454"/>
                              <a:gd name="T35" fmla="*/ 2455 h 221"/>
                              <a:gd name="T36" fmla="+- 0 8692 8650"/>
                              <a:gd name="T37" fmla="*/ T36 w 988"/>
                              <a:gd name="T38" fmla="+- 0 2479 2454"/>
                              <a:gd name="T39" fmla="*/ 2479 h 221"/>
                              <a:gd name="T40" fmla="+- 0 8651 8650"/>
                              <a:gd name="T41" fmla="*/ T40 w 988"/>
                              <a:gd name="T42" fmla="+- 0 2553 2454"/>
                              <a:gd name="T43" fmla="*/ 2553 h 221"/>
                              <a:gd name="T44" fmla="+- 0 8650 8650"/>
                              <a:gd name="T45" fmla="*/ T44 w 988"/>
                              <a:gd name="T46" fmla="+- 0 2561 2454"/>
                              <a:gd name="T47" fmla="*/ 2561 h 221"/>
                              <a:gd name="T48" fmla="+- 0 8650 8650"/>
                              <a:gd name="T49" fmla="*/ T48 w 988"/>
                              <a:gd name="T50" fmla="+- 0 2570 2454"/>
                              <a:gd name="T51" fmla="*/ 2570 h 221"/>
                              <a:gd name="T52" fmla="+- 0 8651 8650"/>
                              <a:gd name="T53" fmla="*/ T52 w 988"/>
                              <a:gd name="T54" fmla="+- 0 2579 2454"/>
                              <a:gd name="T55" fmla="*/ 2579 h 221"/>
                              <a:gd name="T56" fmla="+- 0 8652 8650"/>
                              <a:gd name="T57" fmla="*/ T56 w 988"/>
                              <a:gd name="T58" fmla="+- 0 2675 2454"/>
                              <a:gd name="T59" fmla="*/ 2675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8" h="221">
                                <a:moveTo>
                                  <a:pt x="2" y="221"/>
                                </a:moveTo>
                                <a:lnTo>
                                  <a:pt x="987" y="221"/>
                                </a:lnTo>
                                <a:lnTo>
                                  <a:pt x="987" y="125"/>
                                </a:lnTo>
                                <a:lnTo>
                                  <a:pt x="968" y="45"/>
                                </a:lnTo>
                                <a:lnTo>
                                  <a:pt x="898" y="2"/>
                                </a:lnTo>
                                <a:lnTo>
                                  <a:pt x="887" y="0"/>
                                </a:lnTo>
                                <a:lnTo>
                                  <a:pt x="876" y="0"/>
                                </a:lnTo>
                                <a:lnTo>
                                  <a:pt x="865" y="1"/>
                                </a:lnTo>
                                <a:lnTo>
                                  <a:pt x="124" y="1"/>
                                </a:lnTo>
                                <a:lnTo>
                                  <a:pt x="42"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925197370" name="Picture 3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a:xfrm>
                            <a:off x="8588" y="2635"/>
                            <a:ext cx="1119" cy="1274"/>
                          </a:xfrm>
                          <a:prstGeom prst="rect">
                            <a:avLst/>
                          </a:prstGeom>
                          <a:noFill/>
                          <a:ln>
                            <a:noFill/>
                          </a:ln>
                        </pic:spPr>
                      </pic:pic>
                      <wps:wsp>
                        <wps:cNvPr id="652789104" name="Freeform 394"/>
                        <wps:cNvSpPr/>
                        <wps:spPr bwMode="auto">
                          <a:xfrm>
                            <a:off x="8651" y="2674"/>
                            <a:ext cx="987" cy="1139"/>
                          </a:xfrm>
                          <a:custGeom>
                            <a:avLst/>
                            <a:gdLst>
                              <a:gd name="T0" fmla="+- 0 9637 8652"/>
                              <a:gd name="T1" fmla="*/ T0 w 987"/>
                              <a:gd name="T2" fmla="+- 0 2675 2675"/>
                              <a:gd name="T3" fmla="*/ 2675 h 1139"/>
                              <a:gd name="T4" fmla="+- 0 8652 8652"/>
                              <a:gd name="T5" fmla="*/ T4 w 987"/>
                              <a:gd name="T6" fmla="+- 0 2675 2675"/>
                              <a:gd name="T7" fmla="*/ 2675 h 1139"/>
                              <a:gd name="T8" fmla="+- 0 8652 8652"/>
                              <a:gd name="T9" fmla="*/ T8 w 987"/>
                              <a:gd name="T10" fmla="+- 0 3688 2675"/>
                              <a:gd name="T11" fmla="*/ 3688 h 1139"/>
                              <a:gd name="T12" fmla="+- 0 8673 8652"/>
                              <a:gd name="T13" fmla="*/ T12 w 987"/>
                              <a:gd name="T14" fmla="+- 0 3769 2675"/>
                              <a:gd name="T15" fmla="*/ 3769 h 1139"/>
                              <a:gd name="T16" fmla="+- 0 8746 8652"/>
                              <a:gd name="T17" fmla="*/ T16 w 987"/>
                              <a:gd name="T18" fmla="+- 0 3812 2675"/>
                              <a:gd name="T19" fmla="*/ 3812 h 1139"/>
                              <a:gd name="T20" fmla="+- 0 8755 8652"/>
                              <a:gd name="T21" fmla="*/ T20 w 987"/>
                              <a:gd name="T22" fmla="+- 0 3813 2675"/>
                              <a:gd name="T23" fmla="*/ 3813 h 1139"/>
                              <a:gd name="T24" fmla="+- 0 8765 8652"/>
                              <a:gd name="T25" fmla="*/ T24 w 987"/>
                              <a:gd name="T26" fmla="+- 0 3813 2675"/>
                              <a:gd name="T27" fmla="*/ 3813 h 1139"/>
                              <a:gd name="T28" fmla="+- 0 8775 8652"/>
                              <a:gd name="T29" fmla="*/ T28 w 987"/>
                              <a:gd name="T30" fmla="+- 0 3812 2675"/>
                              <a:gd name="T31" fmla="*/ 3812 h 1139"/>
                              <a:gd name="T32" fmla="+- 0 9514 8652"/>
                              <a:gd name="T33" fmla="*/ T32 w 987"/>
                              <a:gd name="T34" fmla="+- 0 3812 2675"/>
                              <a:gd name="T35" fmla="*/ 3812 h 1139"/>
                              <a:gd name="T36" fmla="+- 0 9595 8652"/>
                              <a:gd name="T37" fmla="*/ T36 w 987"/>
                              <a:gd name="T38" fmla="+- 0 3790 2675"/>
                              <a:gd name="T39" fmla="*/ 3790 h 1139"/>
                              <a:gd name="T40" fmla="+- 0 9637 8652"/>
                              <a:gd name="T41" fmla="*/ T40 w 987"/>
                              <a:gd name="T42" fmla="+- 0 3718 2675"/>
                              <a:gd name="T43" fmla="*/ 3718 h 1139"/>
                              <a:gd name="T44" fmla="+- 0 9638 8652"/>
                              <a:gd name="T45" fmla="*/ T44 w 987"/>
                              <a:gd name="T46" fmla="+- 0 3708 2675"/>
                              <a:gd name="T47" fmla="*/ 3708 h 1139"/>
                              <a:gd name="T48" fmla="+- 0 9638 8652"/>
                              <a:gd name="T49" fmla="*/ T48 w 987"/>
                              <a:gd name="T50" fmla="+- 0 3698 2675"/>
                              <a:gd name="T51" fmla="*/ 3698 h 1139"/>
                              <a:gd name="T52" fmla="+- 0 9637 8652"/>
                              <a:gd name="T53" fmla="*/ T52 w 987"/>
                              <a:gd name="T54" fmla="+- 0 3688 2675"/>
                              <a:gd name="T55" fmla="*/ 3688 h 1139"/>
                              <a:gd name="T56" fmla="+- 0 9637 8652"/>
                              <a:gd name="T57" fmla="*/ T56 w 987"/>
                              <a:gd name="T58" fmla="+- 0 2675 2675"/>
                              <a:gd name="T59" fmla="*/ 2675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7" h="1139">
                                <a:moveTo>
                                  <a:pt x="985" y="0"/>
                                </a:moveTo>
                                <a:lnTo>
                                  <a:pt x="0" y="0"/>
                                </a:lnTo>
                                <a:lnTo>
                                  <a:pt x="0" y="1013"/>
                                </a:lnTo>
                                <a:lnTo>
                                  <a:pt x="21" y="1094"/>
                                </a:lnTo>
                                <a:lnTo>
                                  <a:pt x="94" y="1137"/>
                                </a:lnTo>
                                <a:lnTo>
                                  <a:pt x="103" y="1138"/>
                                </a:lnTo>
                                <a:lnTo>
                                  <a:pt x="113" y="1138"/>
                                </a:lnTo>
                                <a:lnTo>
                                  <a:pt x="123" y="1137"/>
                                </a:lnTo>
                                <a:lnTo>
                                  <a:pt x="862" y="1137"/>
                                </a:lnTo>
                                <a:lnTo>
                                  <a:pt x="943" y="1115"/>
                                </a:lnTo>
                                <a:lnTo>
                                  <a:pt x="985" y="1043"/>
                                </a:lnTo>
                                <a:lnTo>
                                  <a:pt x="986" y="1033"/>
                                </a:lnTo>
                                <a:lnTo>
                                  <a:pt x="986" y="1023"/>
                                </a:lnTo>
                                <a:lnTo>
                                  <a:pt x="985" y="1013"/>
                                </a:lnTo>
                                <a:lnTo>
                                  <a:pt x="985" y="0"/>
                                </a:lnTo>
                                <a:close/>
                              </a:path>
                            </a:pathLst>
                          </a:custGeom>
                          <a:solidFill>
                            <a:srgbClr val="DEE7F3"/>
                          </a:solidFill>
                          <a:ln>
                            <a:noFill/>
                          </a:ln>
                        </wps:spPr>
                        <wps:bodyPr rot="0" vert="horz" wrap="square" lIns="91440" tIns="45720" rIns="91440" bIns="45720" anchor="t" anchorCtr="0" upright="1">
                          <a:noAutofit/>
                        </wps:bodyPr>
                      </wps:wsp>
                      <wps:wsp>
                        <wps:cNvPr id="1130401210" name="Freeform 393"/>
                        <wps:cNvSpPr/>
                        <wps:spPr bwMode="auto">
                          <a:xfrm>
                            <a:off x="8651" y="2674"/>
                            <a:ext cx="987" cy="1139"/>
                          </a:xfrm>
                          <a:custGeom>
                            <a:avLst/>
                            <a:gdLst>
                              <a:gd name="T0" fmla="+- 0 8652 8652"/>
                              <a:gd name="T1" fmla="*/ T0 w 987"/>
                              <a:gd name="T2" fmla="+- 0 3688 2675"/>
                              <a:gd name="T3" fmla="*/ 3688 h 1139"/>
                              <a:gd name="T4" fmla="+- 0 8673 8652"/>
                              <a:gd name="T5" fmla="*/ T4 w 987"/>
                              <a:gd name="T6" fmla="+- 0 3769 2675"/>
                              <a:gd name="T7" fmla="*/ 3769 h 1139"/>
                              <a:gd name="T8" fmla="+- 0 8746 8652"/>
                              <a:gd name="T9" fmla="*/ T8 w 987"/>
                              <a:gd name="T10" fmla="+- 0 3812 2675"/>
                              <a:gd name="T11" fmla="*/ 3812 h 1139"/>
                              <a:gd name="T12" fmla="+- 0 8755 8652"/>
                              <a:gd name="T13" fmla="*/ T12 w 987"/>
                              <a:gd name="T14" fmla="+- 0 3813 2675"/>
                              <a:gd name="T15" fmla="*/ 3813 h 1139"/>
                              <a:gd name="T16" fmla="+- 0 8765 8652"/>
                              <a:gd name="T17" fmla="*/ T16 w 987"/>
                              <a:gd name="T18" fmla="+- 0 3813 2675"/>
                              <a:gd name="T19" fmla="*/ 3813 h 1139"/>
                              <a:gd name="T20" fmla="+- 0 8775 8652"/>
                              <a:gd name="T21" fmla="*/ T20 w 987"/>
                              <a:gd name="T22" fmla="+- 0 3812 2675"/>
                              <a:gd name="T23" fmla="*/ 3812 h 1139"/>
                              <a:gd name="T24" fmla="+- 0 9514 8652"/>
                              <a:gd name="T25" fmla="*/ T24 w 987"/>
                              <a:gd name="T26" fmla="+- 0 3812 2675"/>
                              <a:gd name="T27" fmla="*/ 3812 h 1139"/>
                              <a:gd name="T28" fmla="+- 0 9595 8652"/>
                              <a:gd name="T29" fmla="*/ T28 w 987"/>
                              <a:gd name="T30" fmla="+- 0 3790 2675"/>
                              <a:gd name="T31" fmla="*/ 3790 h 1139"/>
                              <a:gd name="T32" fmla="+- 0 9637 8652"/>
                              <a:gd name="T33" fmla="*/ T32 w 987"/>
                              <a:gd name="T34" fmla="+- 0 3718 2675"/>
                              <a:gd name="T35" fmla="*/ 3718 h 1139"/>
                              <a:gd name="T36" fmla="+- 0 9638 8652"/>
                              <a:gd name="T37" fmla="*/ T36 w 987"/>
                              <a:gd name="T38" fmla="+- 0 3708 2675"/>
                              <a:gd name="T39" fmla="*/ 3708 h 1139"/>
                              <a:gd name="T40" fmla="+- 0 9638 8652"/>
                              <a:gd name="T41" fmla="*/ T40 w 987"/>
                              <a:gd name="T42" fmla="+- 0 3698 2675"/>
                              <a:gd name="T43" fmla="*/ 3698 h 1139"/>
                              <a:gd name="T44" fmla="+- 0 9637 8652"/>
                              <a:gd name="T45" fmla="*/ T44 w 987"/>
                              <a:gd name="T46" fmla="+- 0 3688 2675"/>
                              <a:gd name="T47" fmla="*/ 3688 h 1139"/>
                              <a:gd name="T48" fmla="+- 0 9637 8652"/>
                              <a:gd name="T49" fmla="*/ T48 w 987"/>
                              <a:gd name="T50" fmla="+- 0 2675 2675"/>
                              <a:gd name="T51" fmla="*/ 2675 h 1139"/>
                              <a:gd name="T52" fmla="+- 0 8652 8652"/>
                              <a:gd name="T53" fmla="*/ T52 w 987"/>
                              <a:gd name="T54" fmla="+- 0 2675 2675"/>
                              <a:gd name="T55" fmla="*/ 2675 h 1139"/>
                              <a:gd name="T56" fmla="+- 0 8652 8652"/>
                              <a:gd name="T57" fmla="*/ T56 w 987"/>
                              <a:gd name="T58" fmla="+- 0 3688 2675"/>
                              <a:gd name="T59" fmla="*/ 3688 h 1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87" h="1139">
                                <a:moveTo>
                                  <a:pt x="0" y="1013"/>
                                </a:moveTo>
                                <a:lnTo>
                                  <a:pt x="21" y="1094"/>
                                </a:lnTo>
                                <a:lnTo>
                                  <a:pt x="94" y="1137"/>
                                </a:lnTo>
                                <a:lnTo>
                                  <a:pt x="103" y="1138"/>
                                </a:lnTo>
                                <a:lnTo>
                                  <a:pt x="113" y="1138"/>
                                </a:lnTo>
                                <a:lnTo>
                                  <a:pt x="123" y="1137"/>
                                </a:lnTo>
                                <a:lnTo>
                                  <a:pt x="862" y="1137"/>
                                </a:lnTo>
                                <a:lnTo>
                                  <a:pt x="943" y="1115"/>
                                </a:lnTo>
                                <a:lnTo>
                                  <a:pt x="985" y="1043"/>
                                </a:lnTo>
                                <a:lnTo>
                                  <a:pt x="986" y="1033"/>
                                </a:lnTo>
                                <a:lnTo>
                                  <a:pt x="986" y="1023"/>
                                </a:lnTo>
                                <a:lnTo>
                                  <a:pt x="985" y="1013"/>
                                </a:lnTo>
                                <a:lnTo>
                                  <a:pt x="985" y="0"/>
                                </a:lnTo>
                                <a:lnTo>
                                  <a:pt x="0" y="0"/>
                                </a:lnTo>
                                <a:lnTo>
                                  <a:pt x="0" y="1013"/>
                                </a:lnTo>
                                <a:close/>
                              </a:path>
                            </a:pathLst>
                          </a:custGeom>
                          <a:noFill/>
                          <a:ln w="6526">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810331700" name="Picture 39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9086" y="2339"/>
                            <a:ext cx="116" cy="116"/>
                          </a:xfrm>
                          <a:prstGeom prst="rect">
                            <a:avLst/>
                          </a:prstGeom>
                          <a:noFill/>
                          <a:ln>
                            <a:noFill/>
                          </a:ln>
                        </pic:spPr>
                      </pic:pic>
                      <wps:wsp>
                        <wps:cNvPr id="1264790729" name="AutoShape 391"/>
                        <wps:cNvSpPr/>
                        <wps:spPr bwMode="auto">
                          <a:xfrm>
                            <a:off x="3036" y="3811"/>
                            <a:ext cx="1071" cy="776"/>
                          </a:xfrm>
                          <a:custGeom>
                            <a:avLst/>
                            <a:gdLst>
                              <a:gd name="T0" fmla="+- 0 4083 3037"/>
                              <a:gd name="T1" fmla="*/ T0 w 1071"/>
                              <a:gd name="T2" fmla="+- 0 4238 3812"/>
                              <a:gd name="T3" fmla="*/ 4238 h 776"/>
                              <a:gd name="T4" fmla="+- 0 3037 3037"/>
                              <a:gd name="T5" fmla="*/ T4 w 1071"/>
                              <a:gd name="T6" fmla="+- 0 4238 3812"/>
                              <a:gd name="T7" fmla="*/ 4238 h 776"/>
                              <a:gd name="T8" fmla="+- 0 3037 3037"/>
                              <a:gd name="T9" fmla="*/ T8 w 1071"/>
                              <a:gd name="T10" fmla="+- 0 4587 3812"/>
                              <a:gd name="T11" fmla="*/ 4587 h 776"/>
                              <a:gd name="T12" fmla="+- 0 3060 3037"/>
                              <a:gd name="T13" fmla="*/ T12 w 1071"/>
                              <a:gd name="T14" fmla="+- 0 4587 3812"/>
                              <a:gd name="T15" fmla="*/ 4587 h 776"/>
                              <a:gd name="T16" fmla="+- 0 3060 3037"/>
                              <a:gd name="T17" fmla="*/ T16 w 1071"/>
                              <a:gd name="T18" fmla="+- 0 4262 3812"/>
                              <a:gd name="T19" fmla="*/ 4262 h 776"/>
                              <a:gd name="T20" fmla="+- 0 3048 3037"/>
                              <a:gd name="T21" fmla="*/ T20 w 1071"/>
                              <a:gd name="T22" fmla="+- 0 4262 3812"/>
                              <a:gd name="T23" fmla="*/ 4262 h 776"/>
                              <a:gd name="T24" fmla="+- 0 3060 3037"/>
                              <a:gd name="T25" fmla="*/ T24 w 1071"/>
                              <a:gd name="T26" fmla="+- 0 4250 3812"/>
                              <a:gd name="T27" fmla="*/ 4250 h 776"/>
                              <a:gd name="T28" fmla="+- 0 4083 3037"/>
                              <a:gd name="T29" fmla="*/ T28 w 1071"/>
                              <a:gd name="T30" fmla="+- 0 4250 3812"/>
                              <a:gd name="T31" fmla="*/ 4250 h 776"/>
                              <a:gd name="T32" fmla="+- 0 4083 3037"/>
                              <a:gd name="T33" fmla="*/ T32 w 1071"/>
                              <a:gd name="T34" fmla="+- 0 4238 3812"/>
                              <a:gd name="T35" fmla="*/ 4238 h 776"/>
                              <a:gd name="T36" fmla="+- 0 3060 3037"/>
                              <a:gd name="T37" fmla="*/ T36 w 1071"/>
                              <a:gd name="T38" fmla="+- 0 4250 3812"/>
                              <a:gd name="T39" fmla="*/ 4250 h 776"/>
                              <a:gd name="T40" fmla="+- 0 3048 3037"/>
                              <a:gd name="T41" fmla="*/ T40 w 1071"/>
                              <a:gd name="T42" fmla="+- 0 4262 3812"/>
                              <a:gd name="T43" fmla="*/ 4262 h 776"/>
                              <a:gd name="T44" fmla="+- 0 3060 3037"/>
                              <a:gd name="T45" fmla="*/ T44 w 1071"/>
                              <a:gd name="T46" fmla="+- 0 4262 3812"/>
                              <a:gd name="T47" fmla="*/ 4262 h 776"/>
                              <a:gd name="T48" fmla="+- 0 3060 3037"/>
                              <a:gd name="T49" fmla="*/ T48 w 1071"/>
                              <a:gd name="T50" fmla="+- 0 4250 3812"/>
                              <a:gd name="T51" fmla="*/ 4250 h 776"/>
                              <a:gd name="T52" fmla="+- 0 4107 3037"/>
                              <a:gd name="T53" fmla="*/ T52 w 1071"/>
                              <a:gd name="T54" fmla="+- 0 4238 3812"/>
                              <a:gd name="T55" fmla="*/ 4238 h 776"/>
                              <a:gd name="T56" fmla="+- 0 4095 3037"/>
                              <a:gd name="T57" fmla="*/ T56 w 1071"/>
                              <a:gd name="T58" fmla="+- 0 4238 3812"/>
                              <a:gd name="T59" fmla="*/ 4238 h 776"/>
                              <a:gd name="T60" fmla="+- 0 4083 3037"/>
                              <a:gd name="T61" fmla="*/ T60 w 1071"/>
                              <a:gd name="T62" fmla="+- 0 4250 3812"/>
                              <a:gd name="T63" fmla="*/ 4250 h 776"/>
                              <a:gd name="T64" fmla="+- 0 3060 3037"/>
                              <a:gd name="T65" fmla="*/ T64 w 1071"/>
                              <a:gd name="T66" fmla="+- 0 4250 3812"/>
                              <a:gd name="T67" fmla="*/ 4250 h 776"/>
                              <a:gd name="T68" fmla="+- 0 3060 3037"/>
                              <a:gd name="T69" fmla="*/ T68 w 1071"/>
                              <a:gd name="T70" fmla="+- 0 4262 3812"/>
                              <a:gd name="T71" fmla="*/ 4262 h 776"/>
                              <a:gd name="T72" fmla="+- 0 4107 3037"/>
                              <a:gd name="T73" fmla="*/ T72 w 1071"/>
                              <a:gd name="T74" fmla="+- 0 4262 3812"/>
                              <a:gd name="T75" fmla="*/ 4262 h 776"/>
                              <a:gd name="T76" fmla="+- 0 4107 3037"/>
                              <a:gd name="T77" fmla="*/ T76 w 1071"/>
                              <a:gd name="T78" fmla="+- 0 4238 3812"/>
                              <a:gd name="T79" fmla="*/ 4238 h 776"/>
                              <a:gd name="T80" fmla="+- 0 4107 3037"/>
                              <a:gd name="T81" fmla="*/ T80 w 1071"/>
                              <a:gd name="T82" fmla="+- 0 3812 3812"/>
                              <a:gd name="T83" fmla="*/ 3812 h 776"/>
                              <a:gd name="T84" fmla="+- 0 4083 3037"/>
                              <a:gd name="T85" fmla="*/ T84 w 1071"/>
                              <a:gd name="T86" fmla="+- 0 3812 3812"/>
                              <a:gd name="T87" fmla="*/ 3812 h 776"/>
                              <a:gd name="T88" fmla="+- 0 4083 3037"/>
                              <a:gd name="T89" fmla="*/ T88 w 1071"/>
                              <a:gd name="T90" fmla="+- 0 4250 3812"/>
                              <a:gd name="T91" fmla="*/ 4250 h 776"/>
                              <a:gd name="T92" fmla="+- 0 4095 3037"/>
                              <a:gd name="T93" fmla="*/ T92 w 1071"/>
                              <a:gd name="T94" fmla="+- 0 4238 3812"/>
                              <a:gd name="T95" fmla="*/ 4238 h 776"/>
                              <a:gd name="T96" fmla="+- 0 4107 3037"/>
                              <a:gd name="T97" fmla="*/ T96 w 1071"/>
                              <a:gd name="T98" fmla="+- 0 4238 3812"/>
                              <a:gd name="T99" fmla="*/ 4238 h 776"/>
                              <a:gd name="T100" fmla="+- 0 4107 3037"/>
                              <a:gd name="T101" fmla="*/ T100 w 1071"/>
                              <a:gd name="T102" fmla="+- 0 3812 3812"/>
                              <a:gd name="T103" fmla="*/ 3812 h 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071" h="776">
                                <a:moveTo>
                                  <a:pt x="1046" y="426"/>
                                </a:moveTo>
                                <a:lnTo>
                                  <a:pt x="0" y="426"/>
                                </a:lnTo>
                                <a:lnTo>
                                  <a:pt x="0" y="775"/>
                                </a:lnTo>
                                <a:lnTo>
                                  <a:pt x="23" y="775"/>
                                </a:lnTo>
                                <a:lnTo>
                                  <a:pt x="23" y="450"/>
                                </a:lnTo>
                                <a:lnTo>
                                  <a:pt x="11" y="450"/>
                                </a:lnTo>
                                <a:lnTo>
                                  <a:pt x="23" y="438"/>
                                </a:lnTo>
                                <a:lnTo>
                                  <a:pt x="1046" y="438"/>
                                </a:lnTo>
                                <a:lnTo>
                                  <a:pt x="1046" y="426"/>
                                </a:lnTo>
                                <a:close/>
                                <a:moveTo>
                                  <a:pt x="23" y="438"/>
                                </a:moveTo>
                                <a:lnTo>
                                  <a:pt x="11" y="450"/>
                                </a:lnTo>
                                <a:lnTo>
                                  <a:pt x="23" y="450"/>
                                </a:lnTo>
                                <a:lnTo>
                                  <a:pt x="23" y="438"/>
                                </a:lnTo>
                                <a:close/>
                                <a:moveTo>
                                  <a:pt x="1070" y="426"/>
                                </a:moveTo>
                                <a:lnTo>
                                  <a:pt x="1058" y="426"/>
                                </a:lnTo>
                                <a:lnTo>
                                  <a:pt x="1046" y="438"/>
                                </a:lnTo>
                                <a:lnTo>
                                  <a:pt x="23" y="438"/>
                                </a:lnTo>
                                <a:lnTo>
                                  <a:pt x="23" y="450"/>
                                </a:lnTo>
                                <a:lnTo>
                                  <a:pt x="1070" y="450"/>
                                </a:lnTo>
                                <a:lnTo>
                                  <a:pt x="1070" y="426"/>
                                </a:lnTo>
                                <a:close/>
                                <a:moveTo>
                                  <a:pt x="1070" y="0"/>
                                </a:moveTo>
                                <a:lnTo>
                                  <a:pt x="1046" y="0"/>
                                </a:lnTo>
                                <a:lnTo>
                                  <a:pt x="1046" y="438"/>
                                </a:lnTo>
                                <a:lnTo>
                                  <a:pt x="1058" y="426"/>
                                </a:lnTo>
                                <a:lnTo>
                                  <a:pt x="1070" y="426"/>
                                </a:lnTo>
                                <a:lnTo>
                                  <a:pt x="1070"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507902066" name="Picture 39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2574" y="4659"/>
                            <a:ext cx="955" cy="309"/>
                          </a:xfrm>
                          <a:prstGeom prst="rect">
                            <a:avLst/>
                          </a:prstGeom>
                          <a:noFill/>
                          <a:ln>
                            <a:noFill/>
                          </a:ln>
                        </pic:spPr>
                      </pic:pic>
                      <wps:wsp>
                        <wps:cNvPr id="1219367926" name="Freeform 389"/>
                        <wps:cNvSpPr/>
                        <wps:spPr bwMode="auto">
                          <a:xfrm>
                            <a:off x="2615" y="4672"/>
                            <a:ext cx="864" cy="221"/>
                          </a:xfrm>
                          <a:custGeom>
                            <a:avLst/>
                            <a:gdLst>
                              <a:gd name="T0" fmla="+- 0 3368 2615"/>
                              <a:gd name="T1" fmla="*/ T0 w 864"/>
                              <a:gd name="T2" fmla="+- 0 4673 4673"/>
                              <a:gd name="T3" fmla="*/ 4673 h 221"/>
                              <a:gd name="T4" fmla="+- 0 3357 2615"/>
                              <a:gd name="T5" fmla="*/ T4 w 864"/>
                              <a:gd name="T6" fmla="+- 0 4675 4673"/>
                              <a:gd name="T7" fmla="*/ 4675 h 221"/>
                              <a:gd name="T8" fmla="+- 0 2739 2615"/>
                              <a:gd name="T9" fmla="*/ T8 w 864"/>
                              <a:gd name="T10" fmla="+- 0 4675 4673"/>
                              <a:gd name="T11" fmla="*/ 4675 h 221"/>
                              <a:gd name="T12" fmla="+- 0 2696 2615"/>
                              <a:gd name="T13" fmla="*/ T12 w 864"/>
                              <a:gd name="T14" fmla="+- 0 4678 4673"/>
                              <a:gd name="T15" fmla="*/ 4678 h 221"/>
                              <a:gd name="T16" fmla="+- 0 2658 2615"/>
                              <a:gd name="T17" fmla="*/ T16 w 864"/>
                              <a:gd name="T18" fmla="+- 0 4698 4673"/>
                              <a:gd name="T19" fmla="*/ 4698 h 221"/>
                              <a:gd name="T20" fmla="+- 0 2630 2615"/>
                              <a:gd name="T21" fmla="*/ T20 w 864"/>
                              <a:gd name="T22" fmla="+- 0 4730 4673"/>
                              <a:gd name="T23" fmla="*/ 4730 h 221"/>
                              <a:gd name="T24" fmla="+- 0 2616 2615"/>
                              <a:gd name="T25" fmla="*/ T24 w 864"/>
                              <a:gd name="T26" fmla="+- 0 4772 4673"/>
                              <a:gd name="T27" fmla="*/ 4772 h 221"/>
                              <a:gd name="T28" fmla="+- 0 2615 2615"/>
                              <a:gd name="T29" fmla="*/ T28 w 864"/>
                              <a:gd name="T30" fmla="+- 0 4780 4673"/>
                              <a:gd name="T31" fmla="*/ 4780 h 221"/>
                              <a:gd name="T32" fmla="+- 0 2615 2615"/>
                              <a:gd name="T33" fmla="*/ T32 w 864"/>
                              <a:gd name="T34" fmla="+- 0 4789 4673"/>
                              <a:gd name="T35" fmla="*/ 4789 h 221"/>
                              <a:gd name="T36" fmla="+- 0 2616 2615"/>
                              <a:gd name="T37" fmla="*/ T36 w 864"/>
                              <a:gd name="T38" fmla="+- 0 4798 4673"/>
                              <a:gd name="T39" fmla="*/ 4798 h 221"/>
                              <a:gd name="T40" fmla="+- 0 2617 2615"/>
                              <a:gd name="T41" fmla="*/ T40 w 864"/>
                              <a:gd name="T42" fmla="+- 0 4894 4673"/>
                              <a:gd name="T43" fmla="*/ 4894 h 221"/>
                              <a:gd name="T44" fmla="+- 0 3479 2615"/>
                              <a:gd name="T45" fmla="*/ T44 w 864"/>
                              <a:gd name="T46" fmla="+- 0 4894 4673"/>
                              <a:gd name="T47" fmla="*/ 4894 h 221"/>
                              <a:gd name="T48" fmla="+- 0 3479 2615"/>
                              <a:gd name="T49" fmla="*/ T48 w 864"/>
                              <a:gd name="T50" fmla="+- 0 4798 4673"/>
                              <a:gd name="T51" fmla="*/ 4798 h 221"/>
                              <a:gd name="T52" fmla="+- 0 3460 2615"/>
                              <a:gd name="T53" fmla="*/ T52 w 864"/>
                              <a:gd name="T54" fmla="+- 0 4718 4673"/>
                              <a:gd name="T55" fmla="*/ 4718 h 221"/>
                              <a:gd name="T56" fmla="+- 0 3390 2615"/>
                              <a:gd name="T57" fmla="*/ T56 w 864"/>
                              <a:gd name="T58" fmla="+- 0 4675 4673"/>
                              <a:gd name="T59" fmla="*/ 4675 h 221"/>
                              <a:gd name="T60" fmla="+- 0 3379 2615"/>
                              <a:gd name="T61" fmla="*/ T60 w 864"/>
                              <a:gd name="T62" fmla="+- 0 4673 4673"/>
                              <a:gd name="T63" fmla="*/ 4673 h 221"/>
                              <a:gd name="T64" fmla="+- 0 3368 2615"/>
                              <a:gd name="T65" fmla="*/ T64 w 864"/>
                              <a:gd name="T66" fmla="+- 0 4673 4673"/>
                              <a:gd name="T67" fmla="*/ 4673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864" h="221">
                                <a:moveTo>
                                  <a:pt x="753" y="0"/>
                                </a:moveTo>
                                <a:lnTo>
                                  <a:pt x="742" y="2"/>
                                </a:lnTo>
                                <a:lnTo>
                                  <a:pt x="124" y="2"/>
                                </a:lnTo>
                                <a:lnTo>
                                  <a:pt x="81" y="5"/>
                                </a:lnTo>
                                <a:lnTo>
                                  <a:pt x="43" y="25"/>
                                </a:lnTo>
                                <a:lnTo>
                                  <a:pt x="15" y="57"/>
                                </a:lnTo>
                                <a:lnTo>
                                  <a:pt x="1" y="99"/>
                                </a:lnTo>
                                <a:lnTo>
                                  <a:pt x="0" y="107"/>
                                </a:lnTo>
                                <a:lnTo>
                                  <a:pt x="0" y="116"/>
                                </a:lnTo>
                                <a:lnTo>
                                  <a:pt x="1" y="125"/>
                                </a:lnTo>
                                <a:lnTo>
                                  <a:pt x="2" y="221"/>
                                </a:lnTo>
                                <a:lnTo>
                                  <a:pt x="864" y="221"/>
                                </a:lnTo>
                                <a:lnTo>
                                  <a:pt x="864" y="125"/>
                                </a:lnTo>
                                <a:lnTo>
                                  <a:pt x="845" y="45"/>
                                </a:lnTo>
                                <a:lnTo>
                                  <a:pt x="775" y="2"/>
                                </a:lnTo>
                                <a:lnTo>
                                  <a:pt x="764" y="0"/>
                                </a:lnTo>
                                <a:lnTo>
                                  <a:pt x="753" y="0"/>
                                </a:lnTo>
                                <a:close/>
                              </a:path>
                            </a:pathLst>
                          </a:custGeom>
                          <a:solidFill>
                            <a:srgbClr val="DEE7F3"/>
                          </a:solidFill>
                          <a:ln>
                            <a:noFill/>
                          </a:ln>
                        </wps:spPr>
                        <wps:bodyPr rot="0" vert="horz" wrap="square" lIns="91440" tIns="45720" rIns="91440" bIns="45720" anchor="t" anchorCtr="0" upright="1">
                          <a:noAutofit/>
                        </wps:bodyPr>
                      </wps:wsp>
                      <wps:wsp>
                        <wps:cNvPr id="1628247900" name="Freeform 388"/>
                        <wps:cNvSpPr/>
                        <wps:spPr bwMode="auto">
                          <a:xfrm>
                            <a:off x="2615" y="4672"/>
                            <a:ext cx="864" cy="221"/>
                          </a:xfrm>
                          <a:custGeom>
                            <a:avLst/>
                            <a:gdLst>
                              <a:gd name="T0" fmla="+- 0 2617 2615"/>
                              <a:gd name="T1" fmla="*/ T0 w 864"/>
                              <a:gd name="T2" fmla="+- 0 4894 4673"/>
                              <a:gd name="T3" fmla="*/ 4894 h 221"/>
                              <a:gd name="T4" fmla="+- 0 3479 2615"/>
                              <a:gd name="T5" fmla="*/ T4 w 864"/>
                              <a:gd name="T6" fmla="+- 0 4894 4673"/>
                              <a:gd name="T7" fmla="*/ 4894 h 221"/>
                              <a:gd name="T8" fmla="+- 0 3479 2615"/>
                              <a:gd name="T9" fmla="*/ T8 w 864"/>
                              <a:gd name="T10" fmla="+- 0 4798 4673"/>
                              <a:gd name="T11" fmla="*/ 4798 h 221"/>
                              <a:gd name="T12" fmla="+- 0 3460 2615"/>
                              <a:gd name="T13" fmla="*/ T12 w 864"/>
                              <a:gd name="T14" fmla="+- 0 4718 4673"/>
                              <a:gd name="T15" fmla="*/ 4718 h 221"/>
                              <a:gd name="T16" fmla="+- 0 3390 2615"/>
                              <a:gd name="T17" fmla="*/ T16 w 864"/>
                              <a:gd name="T18" fmla="+- 0 4675 4673"/>
                              <a:gd name="T19" fmla="*/ 4675 h 221"/>
                              <a:gd name="T20" fmla="+- 0 3368 2615"/>
                              <a:gd name="T21" fmla="*/ T20 w 864"/>
                              <a:gd name="T22" fmla="+- 0 4673 4673"/>
                              <a:gd name="T23" fmla="*/ 4673 h 221"/>
                              <a:gd name="T24" fmla="+- 0 3357 2615"/>
                              <a:gd name="T25" fmla="*/ T24 w 864"/>
                              <a:gd name="T26" fmla="+- 0 4675 4673"/>
                              <a:gd name="T27" fmla="*/ 4675 h 221"/>
                              <a:gd name="T28" fmla="+- 0 2739 2615"/>
                              <a:gd name="T29" fmla="*/ T28 w 864"/>
                              <a:gd name="T30" fmla="+- 0 4675 4673"/>
                              <a:gd name="T31" fmla="*/ 4675 h 221"/>
                              <a:gd name="T32" fmla="+- 0 2658 2615"/>
                              <a:gd name="T33" fmla="*/ T32 w 864"/>
                              <a:gd name="T34" fmla="+- 0 4698 4673"/>
                              <a:gd name="T35" fmla="*/ 4698 h 221"/>
                              <a:gd name="T36" fmla="+- 0 2616 2615"/>
                              <a:gd name="T37" fmla="*/ T36 w 864"/>
                              <a:gd name="T38" fmla="+- 0 4772 4673"/>
                              <a:gd name="T39" fmla="*/ 4772 h 221"/>
                              <a:gd name="T40" fmla="+- 0 2615 2615"/>
                              <a:gd name="T41" fmla="*/ T40 w 864"/>
                              <a:gd name="T42" fmla="+- 0 4780 4673"/>
                              <a:gd name="T43" fmla="*/ 4780 h 221"/>
                              <a:gd name="T44" fmla="+- 0 2615 2615"/>
                              <a:gd name="T45" fmla="*/ T44 w 864"/>
                              <a:gd name="T46" fmla="+- 0 4789 4673"/>
                              <a:gd name="T47" fmla="*/ 4789 h 221"/>
                              <a:gd name="T48" fmla="+- 0 2616 2615"/>
                              <a:gd name="T49" fmla="*/ T48 w 864"/>
                              <a:gd name="T50" fmla="+- 0 4798 4673"/>
                              <a:gd name="T51" fmla="*/ 4798 h 221"/>
                              <a:gd name="T52" fmla="+- 0 2617 2615"/>
                              <a:gd name="T53" fmla="*/ T52 w 864"/>
                              <a:gd name="T54" fmla="+- 0 4894 4673"/>
                              <a:gd name="T55" fmla="*/ 4894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864" h="221">
                                <a:moveTo>
                                  <a:pt x="2" y="221"/>
                                </a:moveTo>
                                <a:lnTo>
                                  <a:pt x="864" y="221"/>
                                </a:lnTo>
                                <a:lnTo>
                                  <a:pt x="864" y="125"/>
                                </a:lnTo>
                                <a:lnTo>
                                  <a:pt x="845" y="45"/>
                                </a:lnTo>
                                <a:lnTo>
                                  <a:pt x="775" y="2"/>
                                </a:lnTo>
                                <a:lnTo>
                                  <a:pt x="753" y="0"/>
                                </a:lnTo>
                                <a:lnTo>
                                  <a:pt x="742" y="2"/>
                                </a:lnTo>
                                <a:lnTo>
                                  <a:pt x="124" y="2"/>
                                </a:lnTo>
                                <a:lnTo>
                                  <a:pt x="43"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984419432" name="Picture 38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2554" y="4854"/>
                            <a:ext cx="996" cy="1018"/>
                          </a:xfrm>
                          <a:prstGeom prst="rect">
                            <a:avLst/>
                          </a:prstGeom>
                          <a:noFill/>
                          <a:ln>
                            <a:noFill/>
                          </a:ln>
                        </pic:spPr>
                      </pic:pic>
                      <wps:wsp>
                        <wps:cNvPr id="1365661557" name="Freeform 386"/>
                        <wps:cNvSpPr/>
                        <wps:spPr bwMode="auto">
                          <a:xfrm>
                            <a:off x="2617" y="4893"/>
                            <a:ext cx="864" cy="892"/>
                          </a:xfrm>
                          <a:custGeom>
                            <a:avLst/>
                            <a:gdLst>
                              <a:gd name="T0" fmla="+- 0 3479 2617"/>
                              <a:gd name="T1" fmla="*/ T0 w 864"/>
                              <a:gd name="T2" fmla="+- 0 4894 4894"/>
                              <a:gd name="T3" fmla="*/ 4894 h 892"/>
                              <a:gd name="T4" fmla="+- 0 2617 2617"/>
                              <a:gd name="T5" fmla="*/ T4 w 864"/>
                              <a:gd name="T6" fmla="+- 0 4894 4894"/>
                              <a:gd name="T7" fmla="*/ 4894 h 892"/>
                              <a:gd name="T8" fmla="+- 0 2617 2617"/>
                              <a:gd name="T9" fmla="*/ T8 w 864"/>
                              <a:gd name="T10" fmla="+- 0 5661 4894"/>
                              <a:gd name="T11" fmla="*/ 5661 h 892"/>
                              <a:gd name="T12" fmla="+- 0 2639 2617"/>
                              <a:gd name="T13" fmla="*/ T12 w 864"/>
                              <a:gd name="T14" fmla="+- 0 5742 4894"/>
                              <a:gd name="T15" fmla="*/ 5742 h 892"/>
                              <a:gd name="T16" fmla="+- 0 2711 2617"/>
                              <a:gd name="T17" fmla="*/ T16 w 864"/>
                              <a:gd name="T18" fmla="+- 0 5784 4894"/>
                              <a:gd name="T19" fmla="*/ 5784 h 892"/>
                              <a:gd name="T20" fmla="+- 0 2721 2617"/>
                              <a:gd name="T21" fmla="*/ T20 w 864"/>
                              <a:gd name="T22" fmla="+- 0 5785 4894"/>
                              <a:gd name="T23" fmla="*/ 5785 h 892"/>
                              <a:gd name="T24" fmla="+- 0 2731 2617"/>
                              <a:gd name="T25" fmla="*/ T24 w 864"/>
                              <a:gd name="T26" fmla="+- 0 5785 4894"/>
                              <a:gd name="T27" fmla="*/ 5785 h 892"/>
                              <a:gd name="T28" fmla="+- 0 2740 2617"/>
                              <a:gd name="T29" fmla="*/ T28 w 864"/>
                              <a:gd name="T30" fmla="+- 0 5784 4894"/>
                              <a:gd name="T31" fmla="*/ 5784 h 892"/>
                              <a:gd name="T32" fmla="+- 0 3356 2617"/>
                              <a:gd name="T33" fmla="*/ T32 w 864"/>
                              <a:gd name="T34" fmla="+- 0 5784 4894"/>
                              <a:gd name="T35" fmla="*/ 5784 h 892"/>
                              <a:gd name="T36" fmla="+- 0 3437 2617"/>
                              <a:gd name="T37" fmla="*/ T36 w 864"/>
                              <a:gd name="T38" fmla="+- 0 5763 4894"/>
                              <a:gd name="T39" fmla="*/ 5763 h 892"/>
                              <a:gd name="T40" fmla="+- 0 3479 2617"/>
                              <a:gd name="T41" fmla="*/ T40 w 864"/>
                              <a:gd name="T42" fmla="+- 0 5691 4894"/>
                              <a:gd name="T43" fmla="*/ 5691 h 892"/>
                              <a:gd name="T44" fmla="+- 0 3481 2617"/>
                              <a:gd name="T45" fmla="*/ T44 w 864"/>
                              <a:gd name="T46" fmla="+- 0 5681 4894"/>
                              <a:gd name="T47" fmla="*/ 5681 h 892"/>
                              <a:gd name="T48" fmla="+- 0 3481 2617"/>
                              <a:gd name="T49" fmla="*/ T48 w 864"/>
                              <a:gd name="T50" fmla="+- 0 5671 4894"/>
                              <a:gd name="T51" fmla="*/ 5671 h 892"/>
                              <a:gd name="T52" fmla="+- 0 3479 2617"/>
                              <a:gd name="T53" fmla="*/ T52 w 864"/>
                              <a:gd name="T54" fmla="+- 0 5661 4894"/>
                              <a:gd name="T55" fmla="*/ 5661 h 892"/>
                              <a:gd name="T56" fmla="+- 0 3479 2617"/>
                              <a:gd name="T57" fmla="*/ T56 w 864"/>
                              <a:gd name="T58" fmla="+- 0 4894 4894"/>
                              <a:gd name="T59" fmla="*/ 4894 h 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864" h="892">
                                <a:moveTo>
                                  <a:pt x="862" y="0"/>
                                </a:moveTo>
                                <a:lnTo>
                                  <a:pt x="0" y="0"/>
                                </a:lnTo>
                                <a:lnTo>
                                  <a:pt x="0" y="767"/>
                                </a:lnTo>
                                <a:lnTo>
                                  <a:pt x="22" y="848"/>
                                </a:lnTo>
                                <a:lnTo>
                                  <a:pt x="94" y="890"/>
                                </a:lnTo>
                                <a:lnTo>
                                  <a:pt x="104" y="891"/>
                                </a:lnTo>
                                <a:lnTo>
                                  <a:pt x="114" y="891"/>
                                </a:lnTo>
                                <a:lnTo>
                                  <a:pt x="123" y="890"/>
                                </a:lnTo>
                                <a:lnTo>
                                  <a:pt x="739" y="890"/>
                                </a:lnTo>
                                <a:lnTo>
                                  <a:pt x="820" y="869"/>
                                </a:lnTo>
                                <a:lnTo>
                                  <a:pt x="862" y="797"/>
                                </a:lnTo>
                                <a:lnTo>
                                  <a:pt x="864" y="787"/>
                                </a:lnTo>
                                <a:lnTo>
                                  <a:pt x="864" y="777"/>
                                </a:lnTo>
                                <a:lnTo>
                                  <a:pt x="862" y="767"/>
                                </a:lnTo>
                                <a:lnTo>
                                  <a:pt x="862" y="0"/>
                                </a:lnTo>
                                <a:close/>
                              </a:path>
                            </a:pathLst>
                          </a:custGeom>
                          <a:solidFill>
                            <a:srgbClr val="DEE7F3"/>
                          </a:solidFill>
                          <a:ln>
                            <a:noFill/>
                          </a:ln>
                        </wps:spPr>
                        <wps:bodyPr rot="0" vert="horz" wrap="square" lIns="91440" tIns="45720" rIns="91440" bIns="45720" anchor="t" anchorCtr="0" upright="1">
                          <a:noAutofit/>
                        </wps:bodyPr>
                      </wps:wsp>
                      <wps:wsp>
                        <wps:cNvPr id="27557340" name="Freeform 385"/>
                        <wps:cNvSpPr/>
                        <wps:spPr bwMode="auto">
                          <a:xfrm>
                            <a:off x="2617" y="4893"/>
                            <a:ext cx="864" cy="892"/>
                          </a:xfrm>
                          <a:custGeom>
                            <a:avLst/>
                            <a:gdLst>
                              <a:gd name="T0" fmla="+- 0 2617 2617"/>
                              <a:gd name="T1" fmla="*/ T0 w 864"/>
                              <a:gd name="T2" fmla="+- 0 5661 4894"/>
                              <a:gd name="T3" fmla="*/ 5661 h 892"/>
                              <a:gd name="T4" fmla="+- 0 2639 2617"/>
                              <a:gd name="T5" fmla="*/ T4 w 864"/>
                              <a:gd name="T6" fmla="+- 0 5742 4894"/>
                              <a:gd name="T7" fmla="*/ 5742 h 892"/>
                              <a:gd name="T8" fmla="+- 0 2711 2617"/>
                              <a:gd name="T9" fmla="*/ T8 w 864"/>
                              <a:gd name="T10" fmla="+- 0 5784 4894"/>
                              <a:gd name="T11" fmla="*/ 5784 h 892"/>
                              <a:gd name="T12" fmla="+- 0 2721 2617"/>
                              <a:gd name="T13" fmla="*/ T12 w 864"/>
                              <a:gd name="T14" fmla="+- 0 5785 4894"/>
                              <a:gd name="T15" fmla="*/ 5785 h 892"/>
                              <a:gd name="T16" fmla="+- 0 2731 2617"/>
                              <a:gd name="T17" fmla="*/ T16 w 864"/>
                              <a:gd name="T18" fmla="+- 0 5785 4894"/>
                              <a:gd name="T19" fmla="*/ 5785 h 892"/>
                              <a:gd name="T20" fmla="+- 0 2740 2617"/>
                              <a:gd name="T21" fmla="*/ T20 w 864"/>
                              <a:gd name="T22" fmla="+- 0 5784 4894"/>
                              <a:gd name="T23" fmla="*/ 5784 h 892"/>
                              <a:gd name="T24" fmla="+- 0 3356 2617"/>
                              <a:gd name="T25" fmla="*/ T24 w 864"/>
                              <a:gd name="T26" fmla="+- 0 5784 4894"/>
                              <a:gd name="T27" fmla="*/ 5784 h 892"/>
                              <a:gd name="T28" fmla="+- 0 3437 2617"/>
                              <a:gd name="T29" fmla="*/ T28 w 864"/>
                              <a:gd name="T30" fmla="+- 0 5763 4894"/>
                              <a:gd name="T31" fmla="*/ 5763 h 892"/>
                              <a:gd name="T32" fmla="+- 0 3479 2617"/>
                              <a:gd name="T33" fmla="*/ T32 w 864"/>
                              <a:gd name="T34" fmla="+- 0 5691 4894"/>
                              <a:gd name="T35" fmla="*/ 5691 h 892"/>
                              <a:gd name="T36" fmla="+- 0 3481 2617"/>
                              <a:gd name="T37" fmla="*/ T36 w 864"/>
                              <a:gd name="T38" fmla="+- 0 5681 4894"/>
                              <a:gd name="T39" fmla="*/ 5681 h 892"/>
                              <a:gd name="T40" fmla="+- 0 3481 2617"/>
                              <a:gd name="T41" fmla="*/ T40 w 864"/>
                              <a:gd name="T42" fmla="+- 0 5671 4894"/>
                              <a:gd name="T43" fmla="*/ 5671 h 892"/>
                              <a:gd name="T44" fmla="+- 0 3479 2617"/>
                              <a:gd name="T45" fmla="*/ T44 w 864"/>
                              <a:gd name="T46" fmla="+- 0 5661 4894"/>
                              <a:gd name="T47" fmla="*/ 5661 h 892"/>
                              <a:gd name="T48" fmla="+- 0 3479 2617"/>
                              <a:gd name="T49" fmla="*/ T48 w 864"/>
                              <a:gd name="T50" fmla="+- 0 4894 4894"/>
                              <a:gd name="T51" fmla="*/ 4894 h 892"/>
                              <a:gd name="T52" fmla="+- 0 2617 2617"/>
                              <a:gd name="T53" fmla="*/ T52 w 864"/>
                              <a:gd name="T54" fmla="+- 0 4894 4894"/>
                              <a:gd name="T55" fmla="*/ 4894 h 892"/>
                              <a:gd name="T56" fmla="+- 0 2617 2617"/>
                              <a:gd name="T57" fmla="*/ T56 w 864"/>
                              <a:gd name="T58" fmla="+- 0 5661 4894"/>
                              <a:gd name="T59" fmla="*/ 5661 h 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864" h="892">
                                <a:moveTo>
                                  <a:pt x="0" y="767"/>
                                </a:moveTo>
                                <a:lnTo>
                                  <a:pt x="22" y="848"/>
                                </a:lnTo>
                                <a:lnTo>
                                  <a:pt x="94" y="890"/>
                                </a:lnTo>
                                <a:lnTo>
                                  <a:pt x="104" y="891"/>
                                </a:lnTo>
                                <a:lnTo>
                                  <a:pt x="114" y="891"/>
                                </a:lnTo>
                                <a:lnTo>
                                  <a:pt x="123" y="890"/>
                                </a:lnTo>
                                <a:lnTo>
                                  <a:pt x="739" y="890"/>
                                </a:lnTo>
                                <a:lnTo>
                                  <a:pt x="820" y="869"/>
                                </a:lnTo>
                                <a:lnTo>
                                  <a:pt x="862" y="797"/>
                                </a:lnTo>
                                <a:lnTo>
                                  <a:pt x="864" y="787"/>
                                </a:lnTo>
                                <a:lnTo>
                                  <a:pt x="864" y="777"/>
                                </a:lnTo>
                                <a:lnTo>
                                  <a:pt x="862" y="767"/>
                                </a:lnTo>
                                <a:lnTo>
                                  <a:pt x="862" y="0"/>
                                </a:lnTo>
                                <a:lnTo>
                                  <a:pt x="0" y="0"/>
                                </a:lnTo>
                                <a:lnTo>
                                  <a:pt x="0" y="767"/>
                                </a:lnTo>
                                <a:close/>
                              </a:path>
                            </a:pathLst>
                          </a:custGeom>
                          <a:noFill/>
                          <a:ln w="6527">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376373877" name="Picture 38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3621" y="4659"/>
                            <a:ext cx="955" cy="309"/>
                          </a:xfrm>
                          <a:prstGeom prst="rect">
                            <a:avLst/>
                          </a:prstGeom>
                          <a:noFill/>
                          <a:ln>
                            <a:noFill/>
                          </a:ln>
                        </pic:spPr>
                      </pic:pic>
                      <wps:wsp>
                        <wps:cNvPr id="1866861118" name="Freeform 383"/>
                        <wps:cNvSpPr/>
                        <wps:spPr bwMode="auto">
                          <a:xfrm>
                            <a:off x="3662" y="4672"/>
                            <a:ext cx="864" cy="221"/>
                          </a:xfrm>
                          <a:custGeom>
                            <a:avLst/>
                            <a:gdLst>
                              <a:gd name="T0" fmla="+- 0 4415 3662"/>
                              <a:gd name="T1" fmla="*/ T0 w 864"/>
                              <a:gd name="T2" fmla="+- 0 4673 4673"/>
                              <a:gd name="T3" fmla="*/ 4673 h 221"/>
                              <a:gd name="T4" fmla="+- 0 4404 3662"/>
                              <a:gd name="T5" fmla="*/ T4 w 864"/>
                              <a:gd name="T6" fmla="+- 0 4675 4673"/>
                              <a:gd name="T7" fmla="*/ 4675 h 221"/>
                              <a:gd name="T8" fmla="+- 0 3786 3662"/>
                              <a:gd name="T9" fmla="*/ T8 w 864"/>
                              <a:gd name="T10" fmla="+- 0 4675 4673"/>
                              <a:gd name="T11" fmla="*/ 4675 h 221"/>
                              <a:gd name="T12" fmla="+- 0 3742 3662"/>
                              <a:gd name="T13" fmla="*/ T12 w 864"/>
                              <a:gd name="T14" fmla="+- 0 4678 4673"/>
                              <a:gd name="T15" fmla="*/ 4678 h 221"/>
                              <a:gd name="T16" fmla="+- 0 3705 3662"/>
                              <a:gd name="T17" fmla="*/ T16 w 864"/>
                              <a:gd name="T18" fmla="+- 0 4698 4673"/>
                              <a:gd name="T19" fmla="*/ 4698 h 221"/>
                              <a:gd name="T20" fmla="+- 0 3677 3662"/>
                              <a:gd name="T21" fmla="*/ T20 w 864"/>
                              <a:gd name="T22" fmla="+- 0 4730 4673"/>
                              <a:gd name="T23" fmla="*/ 4730 h 221"/>
                              <a:gd name="T24" fmla="+- 0 3663 3662"/>
                              <a:gd name="T25" fmla="*/ T24 w 864"/>
                              <a:gd name="T26" fmla="+- 0 4772 4673"/>
                              <a:gd name="T27" fmla="*/ 4772 h 221"/>
                              <a:gd name="T28" fmla="+- 0 3662 3662"/>
                              <a:gd name="T29" fmla="*/ T28 w 864"/>
                              <a:gd name="T30" fmla="+- 0 4780 4673"/>
                              <a:gd name="T31" fmla="*/ 4780 h 221"/>
                              <a:gd name="T32" fmla="+- 0 3662 3662"/>
                              <a:gd name="T33" fmla="*/ T32 w 864"/>
                              <a:gd name="T34" fmla="+- 0 4789 4673"/>
                              <a:gd name="T35" fmla="*/ 4789 h 221"/>
                              <a:gd name="T36" fmla="+- 0 3663 3662"/>
                              <a:gd name="T37" fmla="*/ T36 w 864"/>
                              <a:gd name="T38" fmla="+- 0 4798 4673"/>
                              <a:gd name="T39" fmla="*/ 4798 h 221"/>
                              <a:gd name="T40" fmla="+- 0 3664 3662"/>
                              <a:gd name="T41" fmla="*/ T40 w 864"/>
                              <a:gd name="T42" fmla="+- 0 4894 4673"/>
                              <a:gd name="T43" fmla="*/ 4894 h 221"/>
                              <a:gd name="T44" fmla="+- 0 4526 3662"/>
                              <a:gd name="T45" fmla="*/ T44 w 864"/>
                              <a:gd name="T46" fmla="+- 0 4894 4673"/>
                              <a:gd name="T47" fmla="*/ 4894 h 221"/>
                              <a:gd name="T48" fmla="+- 0 4526 3662"/>
                              <a:gd name="T49" fmla="*/ T48 w 864"/>
                              <a:gd name="T50" fmla="+- 0 4798 4673"/>
                              <a:gd name="T51" fmla="*/ 4798 h 221"/>
                              <a:gd name="T52" fmla="+- 0 4507 3662"/>
                              <a:gd name="T53" fmla="*/ T52 w 864"/>
                              <a:gd name="T54" fmla="+- 0 4718 4673"/>
                              <a:gd name="T55" fmla="*/ 4718 h 221"/>
                              <a:gd name="T56" fmla="+- 0 4437 3662"/>
                              <a:gd name="T57" fmla="*/ T56 w 864"/>
                              <a:gd name="T58" fmla="+- 0 4675 4673"/>
                              <a:gd name="T59" fmla="*/ 4675 h 221"/>
                              <a:gd name="T60" fmla="+- 0 4426 3662"/>
                              <a:gd name="T61" fmla="*/ T60 w 864"/>
                              <a:gd name="T62" fmla="+- 0 4673 4673"/>
                              <a:gd name="T63" fmla="*/ 4673 h 221"/>
                              <a:gd name="T64" fmla="+- 0 4415 3662"/>
                              <a:gd name="T65" fmla="*/ T64 w 864"/>
                              <a:gd name="T66" fmla="+- 0 4673 4673"/>
                              <a:gd name="T67" fmla="*/ 4673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864" h="221">
                                <a:moveTo>
                                  <a:pt x="753" y="0"/>
                                </a:moveTo>
                                <a:lnTo>
                                  <a:pt x="742" y="2"/>
                                </a:lnTo>
                                <a:lnTo>
                                  <a:pt x="124" y="2"/>
                                </a:lnTo>
                                <a:lnTo>
                                  <a:pt x="80" y="5"/>
                                </a:lnTo>
                                <a:lnTo>
                                  <a:pt x="43" y="25"/>
                                </a:lnTo>
                                <a:lnTo>
                                  <a:pt x="15" y="57"/>
                                </a:lnTo>
                                <a:lnTo>
                                  <a:pt x="1" y="99"/>
                                </a:lnTo>
                                <a:lnTo>
                                  <a:pt x="0" y="107"/>
                                </a:lnTo>
                                <a:lnTo>
                                  <a:pt x="0" y="116"/>
                                </a:lnTo>
                                <a:lnTo>
                                  <a:pt x="1" y="125"/>
                                </a:lnTo>
                                <a:lnTo>
                                  <a:pt x="2" y="221"/>
                                </a:lnTo>
                                <a:lnTo>
                                  <a:pt x="864" y="221"/>
                                </a:lnTo>
                                <a:lnTo>
                                  <a:pt x="864" y="125"/>
                                </a:lnTo>
                                <a:lnTo>
                                  <a:pt x="845" y="45"/>
                                </a:lnTo>
                                <a:lnTo>
                                  <a:pt x="775" y="2"/>
                                </a:lnTo>
                                <a:lnTo>
                                  <a:pt x="764" y="0"/>
                                </a:lnTo>
                                <a:lnTo>
                                  <a:pt x="753" y="0"/>
                                </a:lnTo>
                                <a:close/>
                              </a:path>
                            </a:pathLst>
                          </a:custGeom>
                          <a:solidFill>
                            <a:srgbClr val="DEE7F3"/>
                          </a:solidFill>
                          <a:ln>
                            <a:noFill/>
                          </a:ln>
                        </wps:spPr>
                        <wps:bodyPr rot="0" vert="horz" wrap="square" lIns="91440" tIns="45720" rIns="91440" bIns="45720" anchor="t" anchorCtr="0" upright="1">
                          <a:noAutofit/>
                        </wps:bodyPr>
                      </wps:wsp>
                      <wps:wsp>
                        <wps:cNvPr id="1481774241" name="Freeform 382"/>
                        <wps:cNvSpPr/>
                        <wps:spPr bwMode="auto">
                          <a:xfrm>
                            <a:off x="3662" y="4672"/>
                            <a:ext cx="864" cy="221"/>
                          </a:xfrm>
                          <a:custGeom>
                            <a:avLst/>
                            <a:gdLst>
                              <a:gd name="T0" fmla="+- 0 3664 3662"/>
                              <a:gd name="T1" fmla="*/ T0 w 864"/>
                              <a:gd name="T2" fmla="+- 0 4894 4673"/>
                              <a:gd name="T3" fmla="*/ 4894 h 221"/>
                              <a:gd name="T4" fmla="+- 0 4526 3662"/>
                              <a:gd name="T5" fmla="*/ T4 w 864"/>
                              <a:gd name="T6" fmla="+- 0 4894 4673"/>
                              <a:gd name="T7" fmla="*/ 4894 h 221"/>
                              <a:gd name="T8" fmla="+- 0 4526 3662"/>
                              <a:gd name="T9" fmla="*/ T8 w 864"/>
                              <a:gd name="T10" fmla="+- 0 4798 4673"/>
                              <a:gd name="T11" fmla="*/ 4798 h 221"/>
                              <a:gd name="T12" fmla="+- 0 4507 3662"/>
                              <a:gd name="T13" fmla="*/ T12 w 864"/>
                              <a:gd name="T14" fmla="+- 0 4718 4673"/>
                              <a:gd name="T15" fmla="*/ 4718 h 221"/>
                              <a:gd name="T16" fmla="+- 0 4437 3662"/>
                              <a:gd name="T17" fmla="*/ T16 w 864"/>
                              <a:gd name="T18" fmla="+- 0 4675 4673"/>
                              <a:gd name="T19" fmla="*/ 4675 h 221"/>
                              <a:gd name="T20" fmla="+- 0 4415 3662"/>
                              <a:gd name="T21" fmla="*/ T20 w 864"/>
                              <a:gd name="T22" fmla="+- 0 4673 4673"/>
                              <a:gd name="T23" fmla="*/ 4673 h 221"/>
                              <a:gd name="T24" fmla="+- 0 4404 3662"/>
                              <a:gd name="T25" fmla="*/ T24 w 864"/>
                              <a:gd name="T26" fmla="+- 0 4675 4673"/>
                              <a:gd name="T27" fmla="*/ 4675 h 221"/>
                              <a:gd name="T28" fmla="+- 0 3786 3662"/>
                              <a:gd name="T29" fmla="*/ T28 w 864"/>
                              <a:gd name="T30" fmla="+- 0 4675 4673"/>
                              <a:gd name="T31" fmla="*/ 4675 h 221"/>
                              <a:gd name="T32" fmla="+- 0 3705 3662"/>
                              <a:gd name="T33" fmla="*/ T32 w 864"/>
                              <a:gd name="T34" fmla="+- 0 4698 4673"/>
                              <a:gd name="T35" fmla="*/ 4698 h 221"/>
                              <a:gd name="T36" fmla="+- 0 3663 3662"/>
                              <a:gd name="T37" fmla="*/ T36 w 864"/>
                              <a:gd name="T38" fmla="+- 0 4772 4673"/>
                              <a:gd name="T39" fmla="*/ 4772 h 221"/>
                              <a:gd name="T40" fmla="+- 0 3662 3662"/>
                              <a:gd name="T41" fmla="*/ T40 w 864"/>
                              <a:gd name="T42" fmla="+- 0 4780 4673"/>
                              <a:gd name="T43" fmla="*/ 4780 h 221"/>
                              <a:gd name="T44" fmla="+- 0 3662 3662"/>
                              <a:gd name="T45" fmla="*/ T44 w 864"/>
                              <a:gd name="T46" fmla="+- 0 4789 4673"/>
                              <a:gd name="T47" fmla="*/ 4789 h 221"/>
                              <a:gd name="T48" fmla="+- 0 3663 3662"/>
                              <a:gd name="T49" fmla="*/ T48 w 864"/>
                              <a:gd name="T50" fmla="+- 0 4798 4673"/>
                              <a:gd name="T51" fmla="*/ 4798 h 221"/>
                              <a:gd name="T52" fmla="+- 0 3664 3662"/>
                              <a:gd name="T53" fmla="*/ T52 w 864"/>
                              <a:gd name="T54" fmla="+- 0 4894 4673"/>
                              <a:gd name="T55" fmla="*/ 4894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864" h="221">
                                <a:moveTo>
                                  <a:pt x="2" y="221"/>
                                </a:moveTo>
                                <a:lnTo>
                                  <a:pt x="864" y="221"/>
                                </a:lnTo>
                                <a:lnTo>
                                  <a:pt x="864" y="125"/>
                                </a:lnTo>
                                <a:lnTo>
                                  <a:pt x="845" y="45"/>
                                </a:lnTo>
                                <a:lnTo>
                                  <a:pt x="775" y="2"/>
                                </a:lnTo>
                                <a:lnTo>
                                  <a:pt x="753" y="0"/>
                                </a:lnTo>
                                <a:lnTo>
                                  <a:pt x="742" y="2"/>
                                </a:lnTo>
                                <a:lnTo>
                                  <a:pt x="124" y="2"/>
                                </a:lnTo>
                                <a:lnTo>
                                  <a:pt x="43"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284552712" name="Picture 38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3600" y="4854"/>
                            <a:ext cx="996" cy="1018"/>
                          </a:xfrm>
                          <a:prstGeom prst="rect">
                            <a:avLst/>
                          </a:prstGeom>
                          <a:noFill/>
                          <a:ln>
                            <a:noFill/>
                          </a:ln>
                        </pic:spPr>
                      </pic:pic>
                      <wps:wsp>
                        <wps:cNvPr id="1259705370" name="Freeform 380"/>
                        <wps:cNvSpPr/>
                        <wps:spPr bwMode="auto">
                          <a:xfrm>
                            <a:off x="3664" y="4893"/>
                            <a:ext cx="864" cy="892"/>
                          </a:xfrm>
                          <a:custGeom>
                            <a:avLst/>
                            <a:gdLst>
                              <a:gd name="T0" fmla="+- 0 4526 3664"/>
                              <a:gd name="T1" fmla="*/ T0 w 864"/>
                              <a:gd name="T2" fmla="+- 0 4894 4894"/>
                              <a:gd name="T3" fmla="*/ 4894 h 892"/>
                              <a:gd name="T4" fmla="+- 0 3664 3664"/>
                              <a:gd name="T5" fmla="*/ T4 w 864"/>
                              <a:gd name="T6" fmla="+- 0 4894 4894"/>
                              <a:gd name="T7" fmla="*/ 4894 h 892"/>
                              <a:gd name="T8" fmla="+- 0 3664 3664"/>
                              <a:gd name="T9" fmla="*/ T8 w 864"/>
                              <a:gd name="T10" fmla="+- 0 5661 4894"/>
                              <a:gd name="T11" fmla="*/ 5661 h 892"/>
                              <a:gd name="T12" fmla="+- 0 3685 3664"/>
                              <a:gd name="T13" fmla="*/ T12 w 864"/>
                              <a:gd name="T14" fmla="+- 0 5742 4894"/>
                              <a:gd name="T15" fmla="*/ 5742 h 892"/>
                              <a:gd name="T16" fmla="+- 0 3758 3664"/>
                              <a:gd name="T17" fmla="*/ T16 w 864"/>
                              <a:gd name="T18" fmla="+- 0 5784 4894"/>
                              <a:gd name="T19" fmla="*/ 5784 h 892"/>
                              <a:gd name="T20" fmla="+- 0 3768 3664"/>
                              <a:gd name="T21" fmla="*/ T20 w 864"/>
                              <a:gd name="T22" fmla="+- 0 5785 4894"/>
                              <a:gd name="T23" fmla="*/ 5785 h 892"/>
                              <a:gd name="T24" fmla="+- 0 3777 3664"/>
                              <a:gd name="T25" fmla="*/ T24 w 864"/>
                              <a:gd name="T26" fmla="+- 0 5785 4894"/>
                              <a:gd name="T27" fmla="*/ 5785 h 892"/>
                              <a:gd name="T28" fmla="+- 0 3787 3664"/>
                              <a:gd name="T29" fmla="*/ T28 w 864"/>
                              <a:gd name="T30" fmla="+- 0 5784 4894"/>
                              <a:gd name="T31" fmla="*/ 5784 h 892"/>
                              <a:gd name="T32" fmla="+- 0 4403 3664"/>
                              <a:gd name="T33" fmla="*/ T32 w 864"/>
                              <a:gd name="T34" fmla="+- 0 5784 4894"/>
                              <a:gd name="T35" fmla="*/ 5784 h 892"/>
                              <a:gd name="T36" fmla="+- 0 4484 3664"/>
                              <a:gd name="T37" fmla="*/ T36 w 864"/>
                              <a:gd name="T38" fmla="+- 0 5763 4894"/>
                              <a:gd name="T39" fmla="*/ 5763 h 892"/>
                              <a:gd name="T40" fmla="+- 0 4526 3664"/>
                              <a:gd name="T41" fmla="*/ T40 w 864"/>
                              <a:gd name="T42" fmla="+- 0 5691 4894"/>
                              <a:gd name="T43" fmla="*/ 5691 h 892"/>
                              <a:gd name="T44" fmla="+- 0 4528 3664"/>
                              <a:gd name="T45" fmla="*/ T44 w 864"/>
                              <a:gd name="T46" fmla="+- 0 5681 4894"/>
                              <a:gd name="T47" fmla="*/ 5681 h 892"/>
                              <a:gd name="T48" fmla="+- 0 4528 3664"/>
                              <a:gd name="T49" fmla="*/ T48 w 864"/>
                              <a:gd name="T50" fmla="+- 0 5671 4894"/>
                              <a:gd name="T51" fmla="*/ 5671 h 892"/>
                              <a:gd name="T52" fmla="+- 0 4526 3664"/>
                              <a:gd name="T53" fmla="*/ T52 w 864"/>
                              <a:gd name="T54" fmla="+- 0 5661 4894"/>
                              <a:gd name="T55" fmla="*/ 5661 h 892"/>
                              <a:gd name="T56" fmla="+- 0 4526 3664"/>
                              <a:gd name="T57" fmla="*/ T56 w 864"/>
                              <a:gd name="T58" fmla="+- 0 4894 4894"/>
                              <a:gd name="T59" fmla="*/ 4894 h 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864" h="892">
                                <a:moveTo>
                                  <a:pt x="862" y="0"/>
                                </a:moveTo>
                                <a:lnTo>
                                  <a:pt x="0" y="0"/>
                                </a:lnTo>
                                <a:lnTo>
                                  <a:pt x="0" y="767"/>
                                </a:lnTo>
                                <a:lnTo>
                                  <a:pt x="21" y="848"/>
                                </a:lnTo>
                                <a:lnTo>
                                  <a:pt x="94" y="890"/>
                                </a:lnTo>
                                <a:lnTo>
                                  <a:pt x="104" y="891"/>
                                </a:lnTo>
                                <a:lnTo>
                                  <a:pt x="113" y="891"/>
                                </a:lnTo>
                                <a:lnTo>
                                  <a:pt x="123" y="890"/>
                                </a:lnTo>
                                <a:lnTo>
                                  <a:pt x="739" y="890"/>
                                </a:lnTo>
                                <a:lnTo>
                                  <a:pt x="820" y="869"/>
                                </a:lnTo>
                                <a:lnTo>
                                  <a:pt x="862" y="797"/>
                                </a:lnTo>
                                <a:lnTo>
                                  <a:pt x="864" y="787"/>
                                </a:lnTo>
                                <a:lnTo>
                                  <a:pt x="864" y="777"/>
                                </a:lnTo>
                                <a:lnTo>
                                  <a:pt x="862" y="767"/>
                                </a:lnTo>
                                <a:lnTo>
                                  <a:pt x="862" y="0"/>
                                </a:lnTo>
                                <a:close/>
                              </a:path>
                            </a:pathLst>
                          </a:custGeom>
                          <a:solidFill>
                            <a:srgbClr val="DEE7F3"/>
                          </a:solidFill>
                          <a:ln>
                            <a:noFill/>
                          </a:ln>
                        </wps:spPr>
                        <wps:bodyPr rot="0" vert="horz" wrap="square" lIns="91440" tIns="45720" rIns="91440" bIns="45720" anchor="t" anchorCtr="0" upright="1">
                          <a:noAutofit/>
                        </wps:bodyPr>
                      </wps:wsp>
                      <wps:wsp>
                        <wps:cNvPr id="2011323382" name="Freeform 379"/>
                        <wps:cNvSpPr/>
                        <wps:spPr bwMode="auto">
                          <a:xfrm>
                            <a:off x="3664" y="4893"/>
                            <a:ext cx="864" cy="892"/>
                          </a:xfrm>
                          <a:custGeom>
                            <a:avLst/>
                            <a:gdLst>
                              <a:gd name="T0" fmla="+- 0 3664 3664"/>
                              <a:gd name="T1" fmla="*/ T0 w 864"/>
                              <a:gd name="T2" fmla="+- 0 5661 4894"/>
                              <a:gd name="T3" fmla="*/ 5661 h 892"/>
                              <a:gd name="T4" fmla="+- 0 3685 3664"/>
                              <a:gd name="T5" fmla="*/ T4 w 864"/>
                              <a:gd name="T6" fmla="+- 0 5742 4894"/>
                              <a:gd name="T7" fmla="*/ 5742 h 892"/>
                              <a:gd name="T8" fmla="+- 0 3758 3664"/>
                              <a:gd name="T9" fmla="*/ T8 w 864"/>
                              <a:gd name="T10" fmla="+- 0 5784 4894"/>
                              <a:gd name="T11" fmla="*/ 5784 h 892"/>
                              <a:gd name="T12" fmla="+- 0 3768 3664"/>
                              <a:gd name="T13" fmla="*/ T12 w 864"/>
                              <a:gd name="T14" fmla="+- 0 5785 4894"/>
                              <a:gd name="T15" fmla="*/ 5785 h 892"/>
                              <a:gd name="T16" fmla="+- 0 3777 3664"/>
                              <a:gd name="T17" fmla="*/ T16 w 864"/>
                              <a:gd name="T18" fmla="+- 0 5785 4894"/>
                              <a:gd name="T19" fmla="*/ 5785 h 892"/>
                              <a:gd name="T20" fmla="+- 0 3787 3664"/>
                              <a:gd name="T21" fmla="*/ T20 w 864"/>
                              <a:gd name="T22" fmla="+- 0 5784 4894"/>
                              <a:gd name="T23" fmla="*/ 5784 h 892"/>
                              <a:gd name="T24" fmla="+- 0 4403 3664"/>
                              <a:gd name="T25" fmla="*/ T24 w 864"/>
                              <a:gd name="T26" fmla="+- 0 5784 4894"/>
                              <a:gd name="T27" fmla="*/ 5784 h 892"/>
                              <a:gd name="T28" fmla="+- 0 4484 3664"/>
                              <a:gd name="T29" fmla="*/ T28 w 864"/>
                              <a:gd name="T30" fmla="+- 0 5763 4894"/>
                              <a:gd name="T31" fmla="*/ 5763 h 892"/>
                              <a:gd name="T32" fmla="+- 0 4526 3664"/>
                              <a:gd name="T33" fmla="*/ T32 w 864"/>
                              <a:gd name="T34" fmla="+- 0 5691 4894"/>
                              <a:gd name="T35" fmla="*/ 5691 h 892"/>
                              <a:gd name="T36" fmla="+- 0 4528 3664"/>
                              <a:gd name="T37" fmla="*/ T36 w 864"/>
                              <a:gd name="T38" fmla="+- 0 5681 4894"/>
                              <a:gd name="T39" fmla="*/ 5681 h 892"/>
                              <a:gd name="T40" fmla="+- 0 4528 3664"/>
                              <a:gd name="T41" fmla="*/ T40 w 864"/>
                              <a:gd name="T42" fmla="+- 0 5671 4894"/>
                              <a:gd name="T43" fmla="*/ 5671 h 892"/>
                              <a:gd name="T44" fmla="+- 0 4526 3664"/>
                              <a:gd name="T45" fmla="*/ T44 w 864"/>
                              <a:gd name="T46" fmla="+- 0 5661 4894"/>
                              <a:gd name="T47" fmla="*/ 5661 h 892"/>
                              <a:gd name="T48" fmla="+- 0 4526 3664"/>
                              <a:gd name="T49" fmla="*/ T48 w 864"/>
                              <a:gd name="T50" fmla="+- 0 4894 4894"/>
                              <a:gd name="T51" fmla="*/ 4894 h 892"/>
                              <a:gd name="T52" fmla="+- 0 3664 3664"/>
                              <a:gd name="T53" fmla="*/ T52 w 864"/>
                              <a:gd name="T54" fmla="+- 0 4894 4894"/>
                              <a:gd name="T55" fmla="*/ 4894 h 892"/>
                              <a:gd name="T56" fmla="+- 0 3664 3664"/>
                              <a:gd name="T57" fmla="*/ T56 w 864"/>
                              <a:gd name="T58" fmla="+- 0 5661 4894"/>
                              <a:gd name="T59" fmla="*/ 5661 h 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864" h="892">
                                <a:moveTo>
                                  <a:pt x="0" y="767"/>
                                </a:moveTo>
                                <a:lnTo>
                                  <a:pt x="21" y="848"/>
                                </a:lnTo>
                                <a:lnTo>
                                  <a:pt x="94" y="890"/>
                                </a:lnTo>
                                <a:lnTo>
                                  <a:pt x="104" y="891"/>
                                </a:lnTo>
                                <a:lnTo>
                                  <a:pt x="113" y="891"/>
                                </a:lnTo>
                                <a:lnTo>
                                  <a:pt x="123" y="890"/>
                                </a:lnTo>
                                <a:lnTo>
                                  <a:pt x="739" y="890"/>
                                </a:lnTo>
                                <a:lnTo>
                                  <a:pt x="820" y="869"/>
                                </a:lnTo>
                                <a:lnTo>
                                  <a:pt x="862" y="797"/>
                                </a:lnTo>
                                <a:lnTo>
                                  <a:pt x="864" y="787"/>
                                </a:lnTo>
                                <a:lnTo>
                                  <a:pt x="864" y="777"/>
                                </a:lnTo>
                                <a:lnTo>
                                  <a:pt x="862" y="767"/>
                                </a:lnTo>
                                <a:lnTo>
                                  <a:pt x="862" y="0"/>
                                </a:lnTo>
                                <a:lnTo>
                                  <a:pt x="0" y="0"/>
                                </a:lnTo>
                                <a:lnTo>
                                  <a:pt x="0" y="767"/>
                                </a:lnTo>
                                <a:close/>
                              </a:path>
                            </a:pathLst>
                          </a:custGeom>
                          <a:noFill/>
                          <a:ln w="6527">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754049379" name="Picture 37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4668" y="4659"/>
                            <a:ext cx="955" cy="309"/>
                          </a:xfrm>
                          <a:prstGeom prst="rect">
                            <a:avLst/>
                          </a:prstGeom>
                          <a:noFill/>
                          <a:ln>
                            <a:noFill/>
                          </a:ln>
                        </pic:spPr>
                      </pic:pic>
                      <wps:wsp>
                        <wps:cNvPr id="225105831" name="Freeform 377"/>
                        <wps:cNvSpPr/>
                        <wps:spPr bwMode="auto">
                          <a:xfrm>
                            <a:off x="4708" y="4672"/>
                            <a:ext cx="864" cy="221"/>
                          </a:xfrm>
                          <a:custGeom>
                            <a:avLst/>
                            <a:gdLst>
                              <a:gd name="T0" fmla="+- 0 5462 4709"/>
                              <a:gd name="T1" fmla="*/ T0 w 864"/>
                              <a:gd name="T2" fmla="+- 0 4673 4673"/>
                              <a:gd name="T3" fmla="*/ 4673 h 221"/>
                              <a:gd name="T4" fmla="+- 0 5451 4709"/>
                              <a:gd name="T5" fmla="*/ T4 w 864"/>
                              <a:gd name="T6" fmla="+- 0 4675 4673"/>
                              <a:gd name="T7" fmla="*/ 4675 h 221"/>
                              <a:gd name="T8" fmla="+- 0 4833 4709"/>
                              <a:gd name="T9" fmla="*/ T8 w 864"/>
                              <a:gd name="T10" fmla="+- 0 4675 4673"/>
                              <a:gd name="T11" fmla="*/ 4675 h 221"/>
                              <a:gd name="T12" fmla="+- 0 4789 4709"/>
                              <a:gd name="T13" fmla="*/ T12 w 864"/>
                              <a:gd name="T14" fmla="+- 0 4678 4673"/>
                              <a:gd name="T15" fmla="*/ 4678 h 221"/>
                              <a:gd name="T16" fmla="+- 0 4751 4709"/>
                              <a:gd name="T17" fmla="*/ T16 w 864"/>
                              <a:gd name="T18" fmla="+- 0 4698 4673"/>
                              <a:gd name="T19" fmla="*/ 4698 h 221"/>
                              <a:gd name="T20" fmla="+- 0 4724 4709"/>
                              <a:gd name="T21" fmla="*/ T20 w 864"/>
                              <a:gd name="T22" fmla="+- 0 4730 4673"/>
                              <a:gd name="T23" fmla="*/ 4730 h 221"/>
                              <a:gd name="T24" fmla="+- 0 4710 4709"/>
                              <a:gd name="T25" fmla="*/ T24 w 864"/>
                              <a:gd name="T26" fmla="+- 0 4772 4673"/>
                              <a:gd name="T27" fmla="*/ 4772 h 221"/>
                              <a:gd name="T28" fmla="+- 0 4709 4709"/>
                              <a:gd name="T29" fmla="*/ T28 w 864"/>
                              <a:gd name="T30" fmla="+- 0 4780 4673"/>
                              <a:gd name="T31" fmla="*/ 4780 h 221"/>
                              <a:gd name="T32" fmla="+- 0 4709 4709"/>
                              <a:gd name="T33" fmla="*/ T32 w 864"/>
                              <a:gd name="T34" fmla="+- 0 4789 4673"/>
                              <a:gd name="T35" fmla="*/ 4789 h 221"/>
                              <a:gd name="T36" fmla="+- 0 4710 4709"/>
                              <a:gd name="T37" fmla="*/ T36 w 864"/>
                              <a:gd name="T38" fmla="+- 0 4798 4673"/>
                              <a:gd name="T39" fmla="*/ 4798 h 221"/>
                              <a:gd name="T40" fmla="+- 0 4711 4709"/>
                              <a:gd name="T41" fmla="*/ T40 w 864"/>
                              <a:gd name="T42" fmla="+- 0 4894 4673"/>
                              <a:gd name="T43" fmla="*/ 4894 h 221"/>
                              <a:gd name="T44" fmla="+- 0 5573 4709"/>
                              <a:gd name="T45" fmla="*/ T44 w 864"/>
                              <a:gd name="T46" fmla="+- 0 4894 4673"/>
                              <a:gd name="T47" fmla="*/ 4894 h 221"/>
                              <a:gd name="T48" fmla="+- 0 5573 4709"/>
                              <a:gd name="T49" fmla="*/ T48 w 864"/>
                              <a:gd name="T50" fmla="+- 0 4798 4673"/>
                              <a:gd name="T51" fmla="*/ 4798 h 221"/>
                              <a:gd name="T52" fmla="+- 0 5554 4709"/>
                              <a:gd name="T53" fmla="*/ T52 w 864"/>
                              <a:gd name="T54" fmla="+- 0 4718 4673"/>
                              <a:gd name="T55" fmla="*/ 4718 h 221"/>
                              <a:gd name="T56" fmla="+- 0 5484 4709"/>
                              <a:gd name="T57" fmla="*/ T56 w 864"/>
                              <a:gd name="T58" fmla="+- 0 4675 4673"/>
                              <a:gd name="T59" fmla="*/ 4675 h 221"/>
                              <a:gd name="T60" fmla="+- 0 5473 4709"/>
                              <a:gd name="T61" fmla="*/ T60 w 864"/>
                              <a:gd name="T62" fmla="+- 0 4673 4673"/>
                              <a:gd name="T63" fmla="*/ 4673 h 221"/>
                              <a:gd name="T64" fmla="+- 0 5462 4709"/>
                              <a:gd name="T65" fmla="*/ T64 w 864"/>
                              <a:gd name="T66" fmla="+- 0 4673 4673"/>
                              <a:gd name="T67" fmla="*/ 4673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864" h="221">
                                <a:moveTo>
                                  <a:pt x="753" y="0"/>
                                </a:moveTo>
                                <a:lnTo>
                                  <a:pt x="742" y="2"/>
                                </a:lnTo>
                                <a:lnTo>
                                  <a:pt x="124" y="2"/>
                                </a:lnTo>
                                <a:lnTo>
                                  <a:pt x="80" y="5"/>
                                </a:lnTo>
                                <a:lnTo>
                                  <a:pt x="42" y="25"/>
                                </a:lnTo>
                                <a:lnTo>
                                  <a:pt x="15" y="57"/>
                                </a:lnTo>
                                <a:lnTo>
                                  <a:pt x="1" y="99"/>
                                </a:lnTo>
                                <a:lnTo>
                                  <a:pt x="0" y="107"/>
                                </a:lnTo>
                                <a:lnTo>
                                  <a:pt x="0" y="116"/>
                                </a:lnTo>
                                <a:lnTo>
                                  <a:pt x="1" y="125"/>
                                </a:lnTo>
                                <a:lnTo>
                                  <a:pt x="2" y="221"/>
                                </a:lnTo>
                                <a:lnTo>
                                  <a:pt x="864" y="221"/>
                                </a:lnTo>
                                <a:lnTo>
                                  <a:pt x="864" y="125"/>
                                </a:lnTo>
                                <a:lnTo>
                                  <a:pt x="845" y="45"/>
                                </a:lnTo>
                                <a:lnTo>
                                  <a:pt x="775" y="2"/>
                                </a:lnTo>
                                <a:lnTo>
                                  <a:pt x="764" y="0"/>
                                </a:lnTo>
                                <a:lnTo>
                                  <a:pt x="753" y="0"/>
                                </a:lnTo>
                                <a:close/>
                              </a:path>
                            </a:pathLst>
                          </a:custGeom>
                          <a:solidFill>
                            <a:srgbClr val="DEE7F3"/>
                          </a:solidFill>
                          <a:ln>
                            <a:noFill/>
                          </a:ln>
                        </wps:spPr>
                        <wps:bodyPr rot="0" vert="horz" wrap="square" lIns="91440" tIns="45720" rIns="91440" bIns="45720" anchor="t" anchorCtr="0" upright="1">
                          <a:noAutofit/>
                        </wps:bodyPr>
                      </wps:wsp>
                      <wps:wsp>
                        <wps:cNvPr id="546445551" name="Freeform 376"/>
                        <wps:cNvSpPr/>
                        <wps:spPr bwMode="auto">
                          <a:xfrm>
                            <a:off x="4708" y="4672"/>
                            <a:ext cx="864" cy="221"/>
                          </a:xfrm>
                          <a:custGeom>
                            <a:avLst/>
                            <a:gdLst>
                              <a:gd name="T0" fmla="+- 0 4711 4709"/>
                              <a:gd name="T1" fmla="*/ T0 w 864"/>
                              <a:gd name="T2" fmla="+- 0 4894 4673"/>
                              <a:gd name="T3" fmla="*/ 4894 h 221"/>
                              <a:gd name="T4" fmla="+- 0 5573 4709"/>
                              <a:gd name="T5" fmla="*/ T4 w 864"/>
                              <a:gd name="T6" fmla="+- 0 4894 4673"/>
                              <a:gd name="T7" fmla="*/ 4894 h 221"/>
                              <a:gd name="T8" fmla="+- 0 5573 4709"/>
                              <a:gd name="T9" fmla="*/ T8 w 864"/>
                              <a:gd name="T10" fmla="+- 0 4798 4673"/>
                              <a:gd name="T11" fmla="*/ 4798 h 221"/>
                              <a:gd name="T12" fmla="+- 0 5554 4709"/>
                              <a:gd name="T13" fmla="*/ T12 w 864"/>
                              <a:gd name="T14" fmla="+- 0 4718 4673"/>
                              <a:gd name="T15" fmla="*/ 4718 h 221"/>
                              <a:gd name="T16" fmla="+- 0 5484 4709"/>
                              <a:gd name="T17" fmla="*/ T16 w 864"/>
                              <a:gd name="T18" fmla="+- 0 4675 4673"/>
                              <a:gd name="T19" fmla="*/ 4675 h 221"/>
                              <a:gd name="T20" fmla="+- 0 5462 4709"/>
                              <a:gd name="T21" fmla="*/ T20 w 864"/>
                              <a:gd name="T22" fmla="+- 0 4673 4673"/>
                              <a:gd name="T23" fmla="*/ 4673 h 221"/>
                              <a:gd name="T24" fmla="+- 0 5451 4709"/>
                              <a:gd name="T25" fmla="*/ T24 w 864"/>
                              <a:gd name="T26" fmla="+- 0 4675 4673"/>
                              <a:gd name="T27" fmla="*/ 4675 h 221"/>
                              <a:gd name="T28" fmla="+- 0 4833 4709"/>
                              <a:gd name="T29" fmla="*/ T28 w 864"/>
                              <a:gd name="T30" fmla="+- 0 4675 4673"/>
                              <a:gd name="T31" fmla="*/ 4675 h 221"/>
                              <a:gd name="T32" fmla="+- 0 4751 4709"/>
                              <a:gd name="T33" fmla="*/ T32 w 864"/>
                              <a:gd name="T34" fmla="+- 0 4698 4673"/>
                              <a:gd name="T35" fmla="*/ 4698 h 221"/>
                              <a:gd name="T36" fmla="+- 0 4710 4709"/>
                              <a:gd name="T37" fmla="*/ T36 w 864"/>
                              <a:gd name="T38" fmla="+- 0 4772 4673"/>
                              <a:gd name="T39" fmla="*/ 4772 h 221"/>
                              <a:gd name="T40" fmla="+- 0 4709 4709"/>
                              <a:gd name="T41" fmla="*/ T40 w 864"/>
                              <a:gd name="T42" fmla="+- 0 4780 4673"/>
                              <a:gd name="T43" fmla="*/ 4780 h 221"/>
                              <a:gd name="T44" fmla="+- 0 4709 4709"/>
                              <a:gd name="T45" fmla="*/ T44 w 864"/>
                              <a:gd name="T46" fmla="+- 0 4789 4673"/>
                              <a:gd name="T47" fmla="*/ 4789 h 221"/>
                              <a:gd name="T48" fmla="+- 0 4710 4709"/>
                              <a:gd name="T49" fmla="*/ T48 w 864"/>
                              <a:gd name="T50" fmla="+- 0 4798 4673"/>
                              <a:gd name="T51" fmla="*/ 4798 h 221"/>
                              <a:gd name="T52" fmla="+- 0 4711 4709"/>
                              <a:gd name="T53" fmla="*/ T52 w 864"/>
                              <a:gd name="T54" fmla="+- 0 4894 4673"/>
                              <a:gd name="T55" fmla="*/ 4894 h 2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864" h="221">
                                <a:moveTo>
                                  <a:pt x="2" y="221"/>
                                </a:moveTo>
                                <a:lnTo>
                                  <a:pt x="864" y="221"/>
                                </a:lnTo>
                                <a:lnTo>
                                  <a:pt x="864" y="125"/>
                                </a:lnTo>
                                <a:lnTo>
                                  <a:pt x="845" y="45"/>
                                </a:lnTo>
                                <a:lnTo>
                                  <a:pt x="775" y="2"/>
                                </a:lnTo>
                                <a:lnTo>
                                  <a:pt x="753" y="0"/>
                                </a:lnTo>
                                <a:lnTo>
                                  <a:pt x="742" y="2"/>
                                </a:lnTo>
                                <a:lnTo>
                                  <a:pt x="124" y="2"/>
                                </a:lnTo>
                                <a:lnTo>
                                  <a:pt x="42" y="25"/>
                                </a:lnTo>
                                <a:lnTo>
                                  <a:pt x="1" y="99"/>
                                </a:lnTo>
                                <a:lnTo>
                                  <a:pt x="0" y="107"/>
                                </a:lnTo>
                                <a:lnTo>
                                  <a:pt x="0" y="116"/>
                                </a:lnTo>
                                <a:lnTo>
                                  <a:pt x="1" y="125"/>
                                </a:lnTo>
                                <a:lnTo>
                                  <a:pt x="2" y="221"/>
                                </a:lnTo>
                                <a:close/>
                              </a:path>
                            </a:pathLst>
                          </a:custGeom>
                          <a:noFill/>
                          <a:ln w="653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916425152" name="Picture 37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4647" y="4854"/>
                            <a:ext cx="996" cy="1018"/>
                          </a:xfrm>
                          <a:prstGeom prst="rect">
                            <a:avLst/>
                          </a:prstGeom>
                          <a:noFill/>
                          <a:ln>
                            <a:noFill/>
                          </a:ln>
                        </pic:spPr>
                      </pic:pic>
                      <wps:wsp>
                        <wps:cNvPr id="1803858183" name="Freeform 374"/>
                        <wps:cNvSpPr/>
                        <wps:spPr bwMode="auto">
                          <a:xfrm>
                            <a:off x="4710" y="4893"/>
                            <a:ext cx="864" cy="892"/>
                          </a:xfrm>
                          <a:custGeom>
                            <a:avLst/>
                            <a:gdLst>
                              <a:gd name="T0" fmla="+- 0 5573 4711"/>
                              <a:gd name="T1" fmla="*/ T0 w 864"/>
                              <a:gd name="T2" fmla="+- 0 4894 4894"/>
                              <a:gd name="T3" fmla="*/ 4894 h 892"/>
                              <a:gd name="T4" fmla="+- 0 4711 4711"/>
                              <a:gd name="T5" fmla="*/ T4 w 864"/>
                              <a:gd name="T6" fmla="+- 0 4894 4894"/>
                              <a:gd name="T7" fmla="*/ 4894 h 892"/>
                              <a:gd name="T8" fmla="+- 0 4711 4711"/>
                              <a:gd name="T9" fmla="*/ T8 w 864"/>
                              <a:gd name="T10" fmla="+- 0 5661 4894"/>
                              <a:gd name="T11" fmla="*/ 5661 h 892"/>
                              <a:gd name="T12" fmla="+- 0 4732 4711"/>
                              <a:gd name="T13" fmla="*/ T12 w 864"/>
                              <a:gd name="T14" fmla="+- 0 5742 4894"/>
                              <a:gd name="T15" fmla="*/ 5742 h 892"/>
                              <a:gd name="T16" fmla="+- 0 4805 4711"/>
                              <a:gd name="T17" fmla="*/ T16 w 864"/>
                              <a:gd name="T18" fmla="+- 0 5784 4894"/>
                              <a:gd name="T19" fmla="*/ 5784 h 892"/>
                              <a:gd name="T20" fmla="+- 0 4814 4711"/>
                              <a:gd name="T21" fmla="*/ T20 w 864"/>
                              <a:gd name="T22" fmla="+- 0 5785 4894"/>
                              <a:gd name="T23" fmla="*/ 5785 h 892"/>
                              <a:gd name="T24" fmla="+- 0 4824 4711"/>
                              <a:gd name="T25" fmla="*/ T24 w 864"/>
                              <a:gd name="T26" fmla="+- 0 5785 4894"/>
                              <a:gd name="T27" fmla="*/ 5785 h 892"/>
                              <a:gd name="T28" fmla="+- 0 4834 4711"/>
                              <a:gd name="T29" fmla="*/ T28 w 864"/>
                              <a:gd name="T30" fmla="+- 0 5784 4894"/>
                              <a:gd name="T31" fmla="*/ 5784 h 892"/>
                              <a:gd name="T32" fmla="+- 0 5450 4711"/>
                              <a:gd name="T33" fmla="*/ T32 w 864"/>
                              <a:gd name="T34" fmla="+- 0 5784 4894"/>
                              <a:gd name="T35" fmla="*/ 5784 h 892"/>
                              <a:gd name="T36" fmla="+- 0 5531 4711"/>
                              <a:gd name="T37" fmla="*/ T36 w 864"/>
                              <a:gd name="T38" fmla="+- 0 5763 4894"/>
                              <a:gd name="T39" fmla="*/ 5763 h 892"/>
                              <a:gd name="T40" fmla="+- 0 5573 4711"/>
                              <a:gd name="T41" fmla="*/ T40 w 864"/>
                              <a:gd name="T42" fmla="+- 0 5691 4894"/>
                              <a:gd name="T43" fmla="*/ 5691 h 892"/>
                              <a:gd name="T44" fmla="+- 0 5574 4711"/>
                              <a:gd name="T45" fmla="*/ T44 w 864"/>
                              <a:gd name="T46" fmla="+- 0 5681 4894"/>
                              <a:gd name="T47" fmla="*/ 5681 h 892"/>
                              <a:gd name="T48" fmla="+- 0 5574 4711"/>
                              <a:gd name="T49" fmla="*/ T48 w 864"/>
                              <a:gd name="T50" fmla="+- 0 5671 4894"/>
                              <a:gd name="T51" fmla="*/ 5671 h 892"/>
                              <a:gd name="T52" fmla="+- 0 5573 4711"/>
                              <a:gd name="T53" fmla="*/ T52 w 864"/>
                              <a:gd name="T54" fmla="+- 0 5661 4894"/>
                              <a:gd name="T55" fmla="*/ 5661 h 892"/>
                              <a:gd name="T56" fmla="+- 0 5573 4711"/>
                              <a:gd name="T57" fmla="*/ T56 w 864"/>
                              <a:gd name="T58" fmla="+- 0 4894 4894"/>
                              <a:gd name="T59" fmla="*/ 4894 h 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864" h="892">
                                <a:moveTo>
                                  <a:pt x="862" y="0"/>
                                </a:moveTo>
                                <a:lnTo>
                                  <a:pt x="0" y="0"/>
                                </a:lnTo>
                                <a:lnTo>
                                  <a:pt x="0" y="767"/>
                                </a:lnTo>
                                <a:lnTo>
                                  <a:pt x="21" y="848"/>
                                </a:lnTo>
                                <a:lnTo>
                                  <a:pt x="94" y="890"/>
                                </a:lnTo>
                                <a:lnTo>
                                  <a:pt x="103" y="891"/>
                                </a:lnTo>
                                <a:lnTo>
                                  <a:pt x="113" y="891"/>
                                </a:lnTo>
                                <a:lnTo>
                                  <a:pt x="123" y="890"/>
                                </a:lnTo>
                                <a:lnTo>
                                  <a:pt x="739" y="890"/>
                                </a:lnTo>
                                <a:lnTo>
                                  <a:pt x="820" y="869"/>
                                </a:lnTo>
                                <a:lnTo>
                                  <a:pt x="862" y="797"/>
                                </a:lnTo>
                                <a:lnTo>
                                  <a:pt x="863" y="787"/>
                                </a:lnTo>
                                <a:lnTo>
                                  <a:pt x="863" y="777"/>
                                </a:lnTo>
                                <a:lnTo>
                                  <a:pt x="862" y="767"/>
                                </a:lnTo>
                                <a:lnTo>
                                  <a:pt x="862" y="0"/>
                                </a:lnTo>
                                <a:close/>
                              </a:path>
                            </a:pathLst>
                          </a:custGeom>
                          <a:solidFill>
                            <a:srgbClr val="DEE7F3"/>
                          </a:solidFill>
                          <a:ln>
                            <a:noFill/>
                          </a:ln>
                        </wps:spPr>
                        <wps:bodyPr rot="0" vert="horz" wrap="square" lIns="91440" tIns="45720" rIns="91440" bIns="45720" anchor="t" anchorCtr="0" upright="1">
                          <a:noAutofit/>
                        </wps:bodyPr>
                      </wps:wsp>
                      <wps:wsp>
                        <wps:cNvPr id="7940908" name="Freeform 373"/>
                        <wps:cNvSpPr/>
                        <wps:spPr bwMode="auto">
                          <a:xfrm>
                            <a:off x="4710" y="4893"/>
                            <a:ext cx="864" cy="892"/>
                          </a:xfrm>
                          <a:custGeom>
                            <a:avLst/>
                            <a:gdLst>
                              <a:gd name="T0" fmla="+- 0 4711 4711"/>
                              <a:gd name="T1" fmla="*/ T0 w 864"/>
                              <a:gd name="T2" fmla="+- 0 5661 4894"/>
                              <a:gd name="T3" fmla="*/ 5661 h 892"/>
                              <a:gd name="T4" fmla="+- 0 4732 4711"/>
                              <a:gd name="T5" fmla="*/ T4 w 864"/>
                              <a:gd name="T6" fmla="+- 0 5742 4894"/>
                              <a:gd name="T7" fmla="*/ 5742 h 892"/>
                              <a:gd name="T8" fmla="+- 0 4805 4711"/>
                              <a:gd name="T9" fmla="*/ T8 w 864"/>
                              <a:gd name="T10" fmla="+- 0 5784 4894"/>
                              <a:gd name="T11" fmla="*/ 5784 h 892"/>
                              <a:gd name="T12" fmla="+- 0 4814 4711"/>
                              <a:gd name="T13" fmla="*/ T12 w 864"/>
                              <a:gd name="T14" fmla="+- 0 5785 4894"/>
                              <a:gd name="T15" fmla="*/ 5785 h 892"/>
                              <a:gd name="T16" fmla="+- 0 4824 4711"/>
                              <a:gd name="T17" fmla="*/ T16 w 864"/>
                              <a:gd name="T18" fmla="+- 0 5785 4894"/>
                              <a:gd name="T19" fmla="*/ 5785 h 892"/>
                              <a:gd name="T20" fmla="+- 0 4834 4711"/>
                              <a:gd name="T21" fmla="*/ T20 w 864"/>
                              <a:gd name="T22" fmla="+- 0 5784 4894"/>
                              <a:gd name="T23" fmla="*/ 5784 h 892"/>
                              <a:gd name="T24" fmla="+- 0 5450 4711"/>
                              <a:gd name="T25" fmla="*/ T24 w 864"/>
                              <a:gd name="T26" fmla="+- 0 5784 4894"/>
                              <a:gd name="T27" fmla="*/ 5784 h 892"/>
                              <a:gd name="T28" fmla="+- 0 5531 4711"/>
                              <a:gd name="T29" fmla="*/ T28 w 864"/>
                              <a:gd name="T30" fmla="+- 0 5763 4894"/>
                              <a:gd name="T31" fmla="*/ 5763 h 892"/>
                              <a:gd name="T32" fmla="+- 0 5573 4711"/>
                              <a:gd name="T33" fmla="*/ T32 w 864"/>
                              <a:gd name="T34" fmla="+- 0 5691 4894"/>
                              <a:gd name="T35" fmla="*/ 5691 h 892"/>
                              <a:gd name="T36" fmla="+- 0 5574 4711"/>
                              <a:gd name="T37" fmla="*/ T36 w 864"/>
                              <a:gd name="T38" fmla="+- 0 5681 4894"/>
                              <a:gd name="T39" fmla="*/ 5681 h 892"/>
                              <a:gd name="T40" fmla="+- 0 5574 4711"/>
                              <a:gd name="T41" fmla="*/ T40 w 864"/>
                              <a:gd name="T42" fmla="+- 0 5671 4894"/>
                              <a:gd name="T43" fmla="*/ 5671 h 892"/>
                              <a:gd name="T44" fmla="+- 0 5573 4711"/>
                              <a:gd name="T45" fmla="*/ T44 w 864"/>
                              <a:gd name="T46" fmla="+- 0 5661 4894"/>
                              <a:gd name="T47" fmla="*/ 5661 h 892"/>
                              <a:gd name="T48" fmla="+- 0 5573 4711"/>
                              <a:gd name="T49" fmla="*/ T48 w 864"/>
                              <a:gd name="T50" fmla="+- 0 4894 4894"/>
                              <a:gd name="T51" fmla="*/ 4894 h 892"/>
                              <a:gd name="T52" fmla="+- 0 4711 4711"/>
                              <a:gd name="T53" fmla="*/ T52 w 864"/>
                              <a:gd name="T54" fmla="+- 0 4894 4894"/>
                              <a:gd name="T55" fmla="*/ 4894 h 892"/>
                              <a:gd name="T56" fmla="+- 0 4711 4711"/>
                              <a:gd name="T57" fmla="*/ T56 w 864"/>
                              <a:gd name="T58" fmla="+- 0 5661 4894"/>
                              <a:gd name="T59" fmla="*/ 5661 h 8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864" h="892">
                                <a:moveTo>
                                  <a:pt x="0" y="767"/>
                                </a:moveTo>
                                <a:lnTo>
                                  <a:pt x="21" y="848"/>
                                </a:lnTo>
                                <a:lnTo>
                                  <a:pt x="94" y="890"/>
                                </a:lnTo>
                                <a:lnTo>
                                  <a:pt x="103" y="891"/>
                                </a:lnTo>
                                <a:lnTo>
                                  <a:pt x="113" y="891"/>
                                </a:lnTo>
                                <a:lnTo>
                                  <a:pt x="123" y="890"/>
                                </a:lnTo>
                                <a:lnTo>
                                  <a:pt x="739" y="890"/>
                                </a:lnTo>
                                <a:lnTo>
                                  <a:pt x="820" y="869"/>
                                </a:lnTo>
                                <a:lnTo>
                                  <a:pt x="862" y="797"/>
                                </a:lnTo>
                                <a:lnTo>
                                  <a:pt x="863" y="787"/>
                                </a:lnTo>
                                <a:lnTo>
                                  <a:pt x="863" y="777"/>
                                </a:lnTo>
                                <a:lnTo>
                                  <a:pt x="862" y="767"/>
                                </a:lnTo>
                                <a:lnTo>
                                  <a:pt x="862" y="0"/>
                                </a:lnTo>
                                <a:lnTo>
                                  <a:pt x="0" y="0"/>
                                </a:lnTo>
                                <a:lnTo>
                                  <a:pt x="0" y="767"/>
                                </a:lnTo>
                                <a:close/>
                              </a:path>
                            </a:pathLst>
                          </a:custGeom>
                          <a:noFill/>
                          <a:ln w="6527">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626733908" name="Picture 37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a:off x="2990" y="4558"/>
                            <a:ext cx="116" cy="116"/>
                          </a:xfrm>
                          <a:prstGeom prst="rect">
                            <a:avLst/>
                          </a:prstGeom>
                          <a:noFill/>
                          <a:ln>
                            <a:noFill/>
                          </a:ln>
                        </pic:spPr>
                      </pic:pic>
                      <wps:wsp>
                        <wps:cNvPr id="684031932" name="Line 371"/>
                        <wps:cNvCnPr>
                          <a:cxnSpLocks noChangeShapeType="1"/>
                        </wps:cNvCnPr>
                        <wps:spPr bwMode="auto">
                          <a:xfrm>
                            <a:off x="5142" y="4275"/>
                            <a:ext cx="0" cy="313"/>
                          </a:xfrm>
                          <a:prstGeom prst="line">
                            <a:avLst/>
                          </a:prstGeom>
                          <a:noFill/>
                          <a:ln w="14772">
                            <a:solidFill>
                              <a:srgbClr val="77A7D9"/>
                            </a:solidFill>
                            <a:prstDash val="solid"/>
                            <a:round/>
                          </a:ln>
                        </wps:spPr>
                        <wps:bodyPr/>
                      </wps:wsp>
                      <wps:wsp>
                        <wps:cNvPr id="1934225947" name="Rectangle 370"/>
                        <wps:cNvSpPr>
                          <a:spLocks noChangeArrowheads="1"/>
                        </wps:cNvSpPr>
                        <wps:spPr bwMode="auto">
                          <a:xfrm>
                            <a:off x="5130" y="4263"/>
                            <a:ext cx="6" cy="12"/>
                          </a:xfrm>
                          <a:prstGeom prst="rect">
                            <a:avLst/>
                          </a:prstGeom>
                          <a:solidFill>
                            <a:srgbClr val="77A7D9"/>
                          </a:solidFill>
                          <a:ln>
                            <a:noFill/>
                          </a:ln>
                        </wps:spPr>
                        <wps:bodyPr rot="0" vert="horz" wrap="square" lIns="91440" tIns="45720" rIns="91440" bIns="45720" anchor="t" anchorCtr="0" upright="1">
                          <a:noAutofit/>
                        </wps:bodyPr>
                      </wps:wsp>
                      <wps:wsp>
                        <wps:cNvPr id="1095005956" name="Line 369"/>
                        <wps:cNvCnPr>
                          <a:cxnSpLocks noChangeShapeType="1"/>
                        </wps:cNvCnPr>
                        <wps:spPr bwMode="auto">
                          <a:xfrm>
                            <a:off x="4083" y="4269"/>
                            <a:ext cx="1047" cy="0"/>
                          </a:xfrm>
                          <a:prstGeom prst="line">
                            <a:avLst/>
                          </a:prstGeom>
                          <a:noFill/>
                          <a:ln w="7624">
                            <a:solidFill>
                              <a:srgbClr val="77A7D9"/>
                            </a:solidFill>
                            <a:prstDash val="solid"/>
                            <a:round/>
                          </a:ln>
                        </wps:spPr>
                        <wps:bodyPr/>
                      </wps:wsp>
                      <wps:wsp>
                        <wps:cNvPr id="1827675719" name="Rectangle 368"/>
                        <wps:cNvSpPr>
                          <a:spLocks noChangeArrowheads="1"/>
                        </wps:cNvSpPr>
                        <wps:spPr bwMode="auto">
                          <a:xfrm>
                            <a:off x="4083" y="4251"/>
                            <a:ext cx="18" cy="12"/>
                          </a:xfrm>
                          <a:prstGeom prst="rect">
                            <a:avLst/>
                          </a:prstGeom>
                          <a:solidFill>
                            <a:srgbClr val="77A7D9"/>
                          </a:solidFill>
                          <a:ln>
                            <a:noFill/>
                          </a:ln>
                        </wps:spPr>
                        <wps:bodyPr rot="0" vert="horz" wrap="square" lIns="91440" tIns="45720" rIns="91440" bIns="45720" anchor="t" anchorCtr="0" upright="1">
                          <a:noAutofit/>
                        </wps:bodyPr>
                      </wps:wsp>
                      <wps:wsp>
                        <wps:cNvPr id="841590749" name="Line 367"/>
                        <wps:cNvCnPr>
                          <a:cxnSpLocks noChangeShapeType="1"/>
                        </wps:cNvCnPr>
                        <wps:spPr bwMode="auto">
                          <a:xfrm>
                            <a:off x="4095" y="3811"/>
                            <a:ext cx="0" cy="440"/>
                          </a:xfrm>
                          <a:prstGeom prst="line">
                            <a:avLst/>
                          </a:prstGeom>
                          <a:noFill/>
                          <a:ln w="14772">
                            <a:solidFill>
                              <a:srgbClr val="77A7D9"/>
                            </a:solidFill>
                            <a:prstDash val="solid"/>
                            <a:round/>
                          </a:ln>
                        </wps:spPr>
                        <wps:bodyPr/>
                      </wps:wsp>
                      <wps:wsp>
                        <wps:cNvPr id="1305489766" name="Rectangle 366"/>
                        <wps:cNvSpPr>
                          <a:spLocks noChangeArrowheads="1"/>
                        </wps:cNvSpPr>
                        <wps:spPr bwMode="auto">
                          <a:xfrm>
                            <a:off x="5136" y="4263"/>
                            <a:ext cx="18" cy="12"/>
                          </a:xfrm>
                          <a:prstGeom prst="rect">
                            <a:avLst/>
                          </a:prstGeom>
                          <a:solidFill>
                            <a:srgbClr val="77A7D9"/>
                          </a:solidFill>
                          <a:ln>
                            <a:noFill/>
                          </a:ln>
                        </wps:spPr>
                        <wps:bodyPr rot="0" vert="horz" wrap="square" lIns="91440" tIns="45720" rIns="91440" bIns="45720" anchor="t" anchorCtr="0" upright="1">
                          <a:noAutofit/>
                        </wps:bodyPr>
                      </wps:wsp>
                      <wps:wsp>
                        <wps:cNvPr id="163585925" name="Line 365"/>
                        <wps:cNvCnPr>
                          <a:cxnSpLocks noChangeShapeType="1"/>
                        </wps:cNvCnPr>
                        <wps:spPr bwMode="auto">
                          <a:xfrm>
                            <a:off x="4107" y="4257"/>
                            <a:ext cx="1047" cy="0"/>
                          </a:xfrm>
                          <a:prstGeom prst="line">
                            <a:avLst/>
                          </a:prstGeom>
                          <a:noFill/>
                          <a:ln w="7624">
                            <a:solidFill>
                              <a:srgbClr val="77A7D9"/>
                            </a:solidFill>
                            <a:prstDash val="solid"/>
                            <a:round/>
                          </a:ln>
                        </wps:spPr>
                        <wps:bodyPr/>
                      </wps:wsp>
                      <wps:wsp>
                        <wps:cNvPr id="228994024" name="Freeform 364"/>
                        <wps:cNvSpPr/>
                        <wps:spPr bwMode="auto">
                          <a:xfrm>
                            <a:off x="4095" y="4252"/>
                            <a:ext cx="12" cy="12"/>
                          </a:xfrm>
                          <a:custGeom>
                            <a:avLst/>
                            <a:gdLst>
                              <a:gd name="T0" fmla="+- 0 4107 4095"/>
                              <a:gd name="T1" fmla="*/ T0 w 12"/>
                              <a:gd name="T2" fmla="+- 0 4252 4252"/>
                              <a:gd name="T3" fmla="*/ 4252 h 12"/>
                              <a:gd name="T4" fmla="+- 0 4095 4095"/>
                              <a:gd name="T5" fmla="*/ T4 w 12"/>
                              <a:gd name="T6" fmla="+- 0 4252 4252"/>
                              <a:gd name="T7" fmla="*/ 4252 h 12"/>
                              <a:gd name="T8" fmla="+- 0 4107 4095"/>
                              <a:gd name="T9" fmla="*/ T8 w 12"/>
                              <a:gd name="T10" fmla="+- 0 4264 4252"/>
                              <a:gd name="T11" fmla="*/ 4264 h 12"/>
                              <a:gd name="T12" fmla="+- 0 4107 4095"/>
                              <a:gd name="T13" fmla="*/ T12 w 12"/>
                              <a:gd name="T14" fmla="+- 0 4252 4252"/>
                              <a:gd name="T15" fmla="*/ 4252 h 12"/>
                            </a:gdLst>
                            <a:ahLst/>
                            <a:cxnLst>
                              <a:cxn ang="0">
                                <a:pos x="T1" y="T3"/>
                              </a:cxn>
                              <a:cxn ang="0">
                                <a:pos x="T5" y="T7"/>
                              </a:cxn>
                              <a:cxn ang="0">
                                <a:pos x="T9" y="T11"/>
                              </a:cxn>
                              <a:cxn ang="0">
                                <a:pos x="T13" y="T15"/>
                              </a:cxn>
                            </a:cxnLst>
                            <a:rect l="0" t="0" r="r" b="b"/>
                            <a:pathLst>
                              <a:path w="12" h="12">
                                <a:moveTo>
                                  <a:pt x="12" y="0"/>
                                </a:moveTo>
                                <a:lnTo>
                                  <a:pt x="0" y="0"/>
                                </a:lnTo>
                                <a:lnTo>
                                  <a:pt x="12" y="12"/>
                                </a:lnTo>
                                <a:lnTo>
                                  <a:pt x="12"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2087379869" name="Picture 36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5084" y="4558"/>
                            <a:ext cx="116" cy="116"/>
                          </a:xfrm>
                          <a:prstGeom prst="rect">
                            <a:avLst/>
                          </a:prstGeom>
                          <a:noFill/>
                          <a:ln>
                            <a:noFill/>
                          </a:ln>
                        </pic:spPr>
                      </pic:pic>
                      <wps:wsp>
                        <wps:cNvPr id="721524323" name="Line 362"/>
                        <wps:cNvCnPr>
                          <a:cxnSpLocks noChangeShapeType="1"/>
                        </wps:cNvCnPr>
                        <wps:spPr bwMode="auto">
                          <a:xfrm>
                            <a:off x="4095" y="3812"/>
                            <a:ext cx="0" cy="775"/>
                          </a:xfrm>
                          <a:prstGeom prst="line">
                            <a:avLst/>
                          </a:prstGeom>
                          <a:noFill/>
                          <a:ln w="14772">
                            <a:solidFill>
                              <a:srgbClr val="77A7D9"/>
                            </a:solidFill>
                            <a:prstDash val="solid"/>
                            <a:round/>
                          </a:ln>
                        </wps:spPr>
                        <wps:bodyPr/>
                      </wps:wsp>
                      <pic:pic xmlns:pic="http://schemas.openxmlformats.org/drawingml/2006/picture">
                        <pic:nvPicPr>
                          <pic:cNvPr id="1106844500" name="Picture 36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4037" y="4558"/>
                            <a:ext cx="116" cy="116"/>
                          </a:xfrm>
                          <a:prstGeom prst="rect">
                            <a:avLst/>
                          </a:prstGeom>
                          <a:noFill/>
                          <a:ln>
                            <a:noFill/>
                          </a:ln>
                        </pic:spPr>
                      </pic:pic>
                      <wps:wsp>
                        <wps:cNvPr id="1173524851" name="Text Box 360"/>
                        <wps:cNvSpPr txBox="1">
                          <a:spLocks noChangeArrowheads="1"/>
                        </wps:cNvSpPr>
                        <wps:spPr bwMode="auto">
                          <a:xfrm>
                            <a:off x="6419" y="410"/>
                            <a:ext cx="864" cy="1263"/>
                          </a:xfrm>
                          <a:prstGeom prst="rect">
                            <a:avLst/>
                          </a:prstGeom>
                          <a:noFill/>
                          <a:ln>
                            <a:noFill/>
                          </a:ln>
                        </wps:spPr>
                        <wps:txbx>
                          <w:txbxContent>
                            <w:p w:rsidR="00EB334A" w:rsidRDefault="00EB334A">
                              <w:pPr>
                                <w:spacing w:line="135" w:lineRule="exact"/>
                                <w:ind w:right="20"/>
                                <w:jc w:val="center"/>
                                <w:rPr>
                                  <w:rFonts w:ascii="Calibri"/>
                                  <w:sz w:val="13"/>
                                </w:rPr>
                              </w:pPr>
                              <w:r>
                                <w:rPr>
                                  <w:rFonts w:ascii="Calibri"/>
                                  <w:w w:val="102"/>
                                  <w:sz w:val="13"/>
                                </w:rPr>
                                <w:t>0</w:t>
                              </w:r>
                            </w:p>
                            <w:p w:rsidR="00EB334A" w:rsidRDefault="00EB334A">
                              <w:pPr>
                                <w:rPr>
                                  <w:b/>
                                  <w:sz w:val="12"/>
                                </w:rPr>
                              </w:pPr>
                            </w:p>
                            <w:p w:rsidR="00EB334A" w:rsidRDefault="00EB334A">
                              <w:pPr>
                                <w:spacing w:before="1"/>
                                <w:rPr>
                                  <w:b/>
                                  <w:sz w:val="17"/>
                                </w:rPr>
                              </w:pPr>
                            </w:p>
                            <w:p w:rsidR="00EB334A" w:rsidRDefault="00EB334A">
                              <w:pPr>
                                <w:spacing w:before="1" w:line="256" w:lineRule="auto"/>
                                <w:ind w:right="18" w:hanging="1"/>
                                <w:jc w:val="center"/>
                                <w:rPr>
                                  <w:rFonts w:ascii="Calibri"/>
                                  <w:w w:val="105"/>
                                  <w:sz w:val="11"/>
                                  <w:lang w:val="en-US"/>
                                </w:rPr>
                              </w:pPr>
                              <w:r>
                                <w:rPr>
                                  <w:rFonts w:ascii="Calibri"/>
                                  <w:w w:val="105"/>
                                  <w:sz w:val="11"/>
                                  <w:lang w:val="en-US"/>
                                </w:rPr>
                                <w:t>Sistem Pendukung Kepusan</w:t>
                              </w:r>
                            </w:p>
                            <w:p w:rsidR="00EB334A" w:rsidRDefault="00EB334A">
                              <w:pPr>
                                <w:spacing w:before="1" w:line="256" w:lineRule="auto"/>
                                <w:ind w:right="18" w:hanging="1"/>
                                <w:jc w:val="center"/>
                                <w:rPr>
                                  <w:rFonts w:ascii="Calibri"/>
                                  <w:sz w:val="11"/>
                                  <w:lang w:val="en-US"/>
                                </w:rPr>
                              </w:pPr>
                              <w:r>
                                <w:rPr>
                                  <w:rFonts w:ascii="Calibri"/>
                                  <w:w w:val="105"/>
                                  <w:sz w:val="11"/>
                                  <w:lang w:val="en-US"/>
                                </w:rPr>
                                <w:t>Akhir Perceraian</w:t>
                              </w:r>
                            </w:p>
                          </w:txbxContent>
                        </wps:txbx>
                        <wps:bodyPr rot="0" vert="horz" wrap="square" lIns="0" tIns="0" rIns="0" bIns="0" anchor="t" anchorCtr="0" upright="1">
                          <a:noAutofit/>
                        </wps:bodyPr>
                      </wps:wsp>
                      <wps:wsp>
                        <wps:cNvPr id="1406776437" name="Text Box 359"/>
                        <wps:cNvSpPr txBox="1">
                          <a:spLocks noChangeArrowheads="1"/>
                        </wps:cNvSpPr>
                        <wps:spPr bwMode="auto">
                          <a:xfrm>
                            <a:off x="4062" y="2509"/>
                            <a:ext cx="88" cy="134"/>
                          </a:xfrm>
                          <a:prstGeom prst="rect">
                            <a:avLst/>
                          </a:prstGeom>
                          <a:noFill/>
                          <a:ln>
                            <a:noFill/>
                          </a:ln>
                        </wps:spPr>
                        <wps:txbx>
                          <w:txbxContent>
                            <w:p w:rsidR="00EB334A" w:rsidRDefault="00EB334A">
                              <w:pPr>
                                <w:spacing w:line="134" w:lineRule="exact"/>
                                <w:rPr>
                                  <w:rFonts w:ascii="Calibri"/>
                                  <w:sz w:val="13"/>
                                </w:rPr>
                              </w:pPr>
                              <w:r>
                                <w:rPr>
                                  <w:rFonts w:ascii="Calibri"/>
                                  <w:w w:val="102"/>
                                  <w:sz w:val="13"/>
                                </w:rPr>
                                <w:t>1</w:t>
                              </w:r>
                            </w:p>
                          </w:txbxContent>
                        </wps:txbx>
                        <wps:bodyPr rot="0" vert="horz" wrap="square" lIns="0" tIns="0" rIns="0" bIns="0" anchor="t" anchorCtr="0" upright="1">
                          <a:noAutofit/>
                        </wps:bodyPr>
                      </wps:wsp>
                      <wps:wsp>
                        <wps:cNvPr id="659682456" name="Text Box 358"/>
                        <wps:cNvSpPr txBox="1">
                          <a:spLocks noChangeArrowheads="1"/>
                        </wps:cNvSpPr>
                        <wps:spPr bwMode="auto">
                          <a:xfrm>
                            <a:off x="6806" y="2509"/>
                            <a:ext cx="88" cy="134"/>
                          </a:xfrm>
                          <a:prstGeom prst="rect">
                            <a:avLst/>
                          </a:prstGeom>
                          <a:noFill/>
                          <a:ln>
                            <a:noFill/>
                          </a:ln>
                        </wps:spPr>
                        <wps:txbx>
                          <w:txbxContent>
                            <w:p w:rsidR="00EB334A" w:rsidRDefault="00EB334A">
                              <w:pPr>
                                <w:spacing w:line="134" w:lineRule="exact"/>
                                <w:rPr>
                                  <w:rFonts w:ascii="Calibri"/>
                                  <w:sz w:val="13"/>
                                </w:rPr>
                              </w:pPr>
                              <w:r>
                                <w:rPr>
                                  <w:rFonts w:ascii="Calibri"/>
                                  <w:w w:val="102"/>
                                  <w:sz w:val="13"/>
                                </w:rPr>
                                <w:t>2</w:t>
                              </w:r>
                            </w:p>
                          </w:txbxContent>
                        </wps:txbx>
                        <wps:bodyPr rot="0" vert="horz" wrap="square" lIns="0" tIns="0" rIns="0" bIns="0" anchor="t" anchorCtr="0" upright="1">
                          <a:noAutofit/>
                        </wps:bodyPr>
                      </wps:wsp>
                      <wps:wsp>
                        <wps:cNvPr id="1005581365" name="Text Box 357"/>
                        <wps:cNvSpPr txBox="1">
                          <a:spLocks noChangeArrowheads="1"/>
                        </wps:cNvSpPr>
                        <wps:spPr bwMode="auto">
                          <a:xfrm>
                            <a:off x="9118" y="2509"/>
                            <a:ext cx="88" cy="134"/>
                          </a:xfrm>
                          <a:prstGeom prst="rect">
                            <a:avLst/>
                          </a:prstGeom>
                          <a:noFill/>
                          <a:ln>
                            <a:noFill/>
                          </a:ln>
                        </wps:spPr>
                        <wps:txbx>
                          <w:txbxContent>
                            <w:p w:rsidR="00EB334A" w:rsidRDefault="00EB334A">
                              <w:pPr>
                                <w:spacing w:line="134" w:lineRule="exact"/>
                                <w:rPr>
                                  <w:rFonts w:ascii="Calibri"/>
                                  <w:sz w:val="13"/>
                                </w:rPr>
                              </w:pPr>
                              <w:r>
                                <w:rPr>
                                  <w:rFonts w:ascii="Calibri"/>
                                  <w:w w:val="102"/>
                                  <w:sz w:val="13"/>
                                </w:rPr>
                                <w:t>3</w:t>
                              </w:r>
                            </w:p>
                          </w:txbxContent>
                        </wps:txbx>
                        <wps:bodyPr rot="0" vert="horz" wrap="square" lIns="0" tIns="0" rIns="0" bIns="0" anchor="t" anchorCtr="0" upright="1">
                          <a:noAutofit/>
                        </wps:bodyPr>
                      </wps:wsp>
                      <wps:wsp>
                        <wps:cNvPr id="1578095362" name="Text Box 356"/>
                        <wps:cNvSpPr txBox="1">
                          <a:spLocks noChangeArrowheads="1"/>
                        </wps:cNvSpPr>
                        <wps:spPr bwMode="auto">
                          <a:xfrm>
                            <a:off x="3803" y="3079"/>
                            <a:ext cx="610" cy="134"/>
                          </a:xfrm>
                          <a:prstGeom prst="rect">
                            <a:avLst/>
                          </a:prstGeom>
                          <a:noFill/>
                          <a:ln>
                            <a:noFill/>
                          </a:ln>
                        </wps:spPr>
                        <wps:txbx>
                          <w:txbxContent>
                            <w:p w:rsidR="00EB334A" w:rsidRDefault="00EB334A">
                              <w:pPr>
                                <w:spacing w:line="134" w:lineRule="exact"/>
                                <w:rPr>
                                  <w:rFonts w:ascii="Calibri"/>
                                  <w:sz w:val="13"/>
                                </w:rPr>
                              </w:pPr>
                              <w:r>
                                <w:rPr>
                                  <w:rFonts w:ascii="Calibri"/>
                                  <w:w w:val="105"/>
                                  <w:sz w:val="13"/>
                                </w:rPr>
                                <w:t>Entry Data</w:t>
                              </w:r>
                            </w:p>
                          </w:txbxContent>
                        </wps:txbx>
                        <wps:bodyPr rot="0" vert="horz" wrap="square" lIns="0" tIns="0" rIns="0" bIns="0" anchor="t" anchorCtr="0" upright="1">
                          <a:noAutofit/>
                        </wps:bodyPr>
                      </wps:wsp>
                      <wps:wsp>
                        <wps:cNvPr id="1564194196" name="Text Box 355"/>
                        <wps:cNvSpPr txBox="1">
                          <a:spLocks noChangeArrowheads="1"/>
                        </wps:cNvSpPr>
                        <wps:spPr bwMode="auto">
                          <a:xfrm>
                            <a:off x="6423" y="3079"/>
                            <a:ext cx="851" cy="337"/>
                          </a:xfrm>
                          <a:prstGeom prst="rect">
                            <a:avLst/>
                          </a:prstGeom>
                          <a:noFill/>
                          <a:ln>
                            <a:noFill/>
                          </a:ln>
                        </wps:spPr>
                        <wps:txbx>
                          <w:txbxContent>
                            <w:p w:rsidR="00EB334A" w:rsidRDefault="00EB334A">
                              <w:pPr>
                                <w:spacing w:line="134" w:lineRule="exact"/>
                                <w:jc w:val="center"/>
                                <w:rPr>
                                  <w:rFonts w:ascii="Calibri"/>
                                  <w:w w:val="105"/>
                                  <w:sz w:val="13"/>
                                  <w:lang w:val="en-US"/>
                                </w:rPr>
                              </w:pPr>
                              <w:r>
                                <w:rPr>
                                  <w:rFonts w:ascii="Calibri"/>
                                  <w:w w:val="105"/>
                                  <w:sz w:val="13"/>
                                </w:rPr>
                                <w:t>Proses</w:t>
                              </w:r>
                              <w:r>
                                <w:rPr>
                                  <w:rFonts w:ascii="Calibri"/>
                                  <w:w w:val="105"/>
                                  <w:sz w:val="13"/>
                                  <w:lang w:val="en-US"/>
                                </w:rPr>
                                <w:t xml:space="preserve"> Na</w:t>
                              </w:r>
                              <w:r>
                                <w:rPr>
                                  <w:rFonts w:ascii="Calibri"/>
                                  <w:w w:val="105"/>
                                  <w:sz w:val="13"/>
                                  <w:lang w:val="en-US"/>
                                </w:rPr>
                                <w:t>ï</w:t>
                              </w:r>
                              <w:r>
                                <w:rPr>
                                  <w:rFonts w:ascii="Calibri"/>
                                  <w:w w:val="105"/>
                                  <w:sz w:val="13"/>
                                  <w:lang w:val="en-US"/>
                                </w:rPr>
                                <w:t>ve</w:t>
                              </w:r>
                            </w:p>
                            <w:p w:rsidR="00EB334A" w:rsidRDefault="00EB334A">
                              <w:pPr>
                                <w:spacing w:line="134" w:lineRule="exact"/>
                                <w:jc w:val="center"/>
                                <w:rPr>
                                  <w:rFonts w:ascii="Calibri"/>
                                  <w:sz w:val="13"/>
                                  <w:lang w:val="en-US"/>
                                </w:rPr>
                              </w:pPr>
                              <w:r>
                                <w:rPr>
                                  <w:rFonts w:ascii="Calibri"/>
                                  <w:w w:val="105"/>
                                  <w:sz w:val="13"/>
                                  <w:lang w:val="en-US"/>
                                </w:rPr>
                                <w:t>Bayes</w:t>
                              </w:r>
                            </w:p>
                          </w:txbxContent>
                        </wps:txbx>
                        <wps:bodyPr rot="0" vert="horz" wrap="square" lIns="0" tIns="0" rIns="0" bIns="0" anchor="t" anchorCtr="0" upright="1">
                          <a:noAutofit/>
                        </wps:bodyPr>
                      </wps:wsp>
                      <wps:wsp>
                        <wps:cNvPr id="382844704" name="Text Box 354"/>
                        <wps:cNvSpPr txBox="1">
                          <a:spLocks noChangeArrowheads="1"/>
                        </wps:cNvSpPr>
                        <wps:spPr bwMode="auto">
                          <a:xfrm>
                            <a:off x="8815" y="2996"/>
                            <a:ext cx="696" cy="299"/>
                          </a:xfrm>
                          <a:prstGeom prst="rect">
                            <a:avLst/>
                          </a:prstGeom>
                          <a:noFill/>
                          <a:ln>
                            <a:noFill/>
                          </a:ln>
                        </wps:spPr>
                        <wps:txbx>
                          <w:txbxContent>
                            <w:p w:rsidR="00EB334A" w:rsidRDefault="00EB334A">
                              <w:pPr>
                                <w:spacing w:line="135" w:lineRule="exact"/>
                                <w:ind w:left="-1" w:right="18"/>
                                <w:jc w:val="center"/>
                                <w:rPr>
                                  <w:rFonts w:ascii="Calibri"/>
                                  <w:sz w:val="13"/>
                                  <w:lang w:val="en-US"/>
                                </w:rPr>
                              </w:pPr>
                              <w:r>
                                <w:rPr>
                                  <w:rFonts w:ascii="Calibri"/>
                                  <w:w w:val="105"/>
                                  <w:sz w:val="13"/>
                                </w:rPr>
                                <w:t>Tampil</w:t>
                              </w:r>
                              <w:r>
                                <w:rPr>
                                  <w:rFonts w:ascii="Calibri"/>
                                  <w:spacing w:val="-12"/>
                                  <w:w w:val="105"/>
                                  <w:sz w:val="13"/>
                                </w:rPr>
                                <w:t xml:space="preserve"> </w:t>
                              </w:r>
                              <w:r>
                                <w:rPr>
                                  <w:rFonts w:ascii="Calibri"/>
                                  <w:w w:val="105"/>
                                  <w:sz w:val="13"/>
                                </w:rPr>
                                <w:t>Hasi</w:t>
                              </w:r>
                              <w:r>
                                <w:rPr>
                                  <w:rFonts w:ascii="Calibri"/>
                                  <w:w w:val="105"/>
                                  <w:sz w:val="13"/>
                                  <w:lang w:val="en-US"/>
                                </w:rPr>
                                <w:t>l</w:t>
                              </w:r>
                            </w:p>
                          </w:txbxContent>
                        </wps:txbx>
                        <wps:bodyPr rot="0" vert="horz" wrap="square" lIns="0" tIns="0" rIns="0" bIns="0" anchor="t" anchorCtr="0" upright="1">
                          <a:noAutofit/>
                        </wps:bodyPr>
                      </wps:wsp>
                      <wps:wsp>
                        <wps:cNvPr id="2128636826" name="Text Box 353"/>
                        <wps:cNvSpPr txBox="1">
                          <a:spLocks noChangeArrowheads="1"/>
                        </wps:cNvSpPr>
                        <wps:spPr bwMode="auto">
                          <a:xfrm>
                            <a:off x="2962" y="4732"/>
                            <a:ext cx="192" cy="134"/>
                          </a:xfrm>
                          <a:prstGeom prst="rect">
                            <a:avLst/>
                          </a:prstGeom>
                          <a:noFill/>
                          <a:ln>
                            <a:noFill/>
                          </a:ln>
                        </wps:spPr>
                        <wps:txbx>
                          <w:txbxContent>
                            <w:p w:rsidR="00EB334A" w:rsidRDefault="00EB334A">
                              <w:pPr>
                                <w:spacing w:line="134" w:lineRule="exact"/>
                                <w:rPr>
                                  <w:rFonts w:ascii="Calibri"/>
                                  <w:sz w:val="13"/>
                                </w:rPr>
                              </w:pPr>
                              <w:r>
                                <w:rPr>
                                  <w:rFonts w:ascii="Calibri"/>
                                  <w:w w:val="105"/>
                                  <w:sz w:val="13"/>
                                </w:rPr>
                                <w:t>1.1</w:t>
                              </w:r>
                            </w:p>
                          </w:txbxContent>
                        </wps:txbx>
                        <wps:bodyPr rot="0" vert="horz" wrap="square" lIns="0" tIns="0" rIns="0" bIns="0" anchor="t" anchorCtr="0" upright="1">
                          <a:noAutofit/>
                        </wps:bodyPr>
                      </wps:wsp>
                      <wps:wsp>
                        <wps:cNvPr id="247356898" name="Text Box 352"/>
                        <wps:cNvSpPr txBox="1">
                          <a:spLocks noChangeArrowheads="1"/>
                        </wps:cNvSpPr>
                        <wps:spPr bwMode="auto">
                          <a:xfrm>
                            <a:off x="4010" y="4732"/>
                            <a:ext cx="192" cy="134"/>
                          </a:xfrm>
                          <a:prstGeom prst="rect">
                            <a:avLst/>
                          </a:prstGeom>
                          <a:noFill/>
                          <a:ln>
                            <a:noFill/>
                          </a:ln>
                        </wps:spPr>
                        <wps:txbx>
                          <w:txbxContent>
                            <w:p w:rsidR="00EB334A" w:rsidRDefault="00EB334A">
                              <w:pPr>
                                <w:spacing w:line="134" w:lineRule="exact"/>
                                <w:rPr>
                                  <w:rFonts w:ascii="Calibri"/>
                                  <w:sz w:val="13"/>
                                </w:rPr>
                              </w:pPr>
                              <w:r>
                                <w:rPr>
                                  <w:rFonts w:ascii="Calibri"/>
                                  <w:w w:val="105"/>
                                  <w:sz w:val="13"/>
                                </w:rPr>
                                <w:t>1.2</w:t>
                              </w:r>
                            </w:p>
                          </w:txbxContent>
                        </wps:txbx>
                        <wps:bodyPr rot="0" vert="horz" wrap="square" lIns="0" tIns="0" rIns="0" bIns="0" anchor="t" anchorCtr="0" upright="1">
                          <a:noAutofit/>
                        </wps:bodyPr>
                      </wps:wsp>
                      <wps:wsp>
                        <wps:cNvPr id="1163515277" name="Text Box 351"/>
                        <wps:cNvSpPr txBox="1">
                          <a:spLocks noChangeArrowheads="1"/>
                        </wps:cNvSpPr>
                        <wps:spPr bwMode="auto">
                          <a:xfrm>
                            <a:off x="5058" y="4732"/>
                            <a:ext cx="192" cy="134"/>
                          </a:xfrm>
                          <a:prstGeom prst="rect">
                            <a:avLst/>
                          </a:prstGeom>
                          <a:noFill/>
                          <a:ln>
                            <a:noFill/>
                          </a:ln>
                        </wps:spPr>
                        <wps:txbx>
                          <w:txbxContent>
                            <w:p w:rsidR="00EB334A" w:rsidRDefault="00EB334A">
                              <w:pPr>
                                <w:spacing w:line="134" w:lineRule="exact"/>
                                <w:rPr>
                                  <w:rFonts w:ascii="Calibri"/>
                                  <w:sz w:val="13"/>
                                </w:rPr>
                              </w:pPr>
                              <w:r>
                                <w:rPr>
                                  <w:rFonts w:ascii="Calibri"/>
                                  <w:w w:val="105"/>
                                  <w:sz w:val="13"/>
                                </w:rPr>
                                <w:t>1.3</w:t>
                              </w:r>
                            </w:p>
                          </w:txbxContent>
                        </wps:txbx>
                        <wps:bodyPr rot="0" vert="horz" wrap="square" lIns="0" tIns="0" rIns="0" bIns="0" anchor="t" anchorCtr="0" upright="1">
                          <a:noAutofit/>
                        </wps:bodyPr>
                      </wps:wsp>
                      <wps:wsp>
                        <wps:cNvPr id="2063303750" name="Text Box 350"/>
                        <wps:cNvSpPr txBox="1">
                          <a:spLocks noChangeArrowheads="1"/>
                        </wps:cNvSpPr>
                        <wps:spPr bwMode="auto">
                          <a:xfrm>
                            <a:off x="2755" y="5096"/>
                            <a:ext cx="607" cy="299"/>
                          </a:xfrm>
                          <a:prstGeom prst="rect">
                            <a:avLst/>
                          </a:prstGeom>
                          <a:noFill/>
                          <a:ln>
                            <a:noFill/>
                          </a:ln>
                        </wps:spPr>
                        <wps:txbx>
                          <w:txbxContent>
                            <w:p w:rsidR="00EB334A" w:rsidRDefault="00EB334A">
                              <w:pPr>
                                <w:spacing w:line="135" w:lineRule="exact"/>
                                <w:ind w:right="18"/>
                                <w:jc w:val="center"/>
                                <w:rPr>
                                  <w:rFonts w:ascii="Calibri"/>
                                  <w:sz w:val="13"/>
                                </w:rPr>
                              </w:pPr>
                              <w:r>
                                <w:rPr>
                                  <w:rFonts w:ascii="Calibri"/>
                                  <w:w w:val="105"/>
                                  <w:sz w:val="13"/>
                                </w:rPr>
                                <w:t>Entry Data</w:t>
                              </w:r>
                            </w:p>
                            <w:p w:rsidR="00EB334A" w:rsidRDefault="00EB334A">
                              <w:pPr>
                                <w:spacing w:before="6" w:line="157" w:lineRule="exact"/>
                                <w:ind w:right="23"/>
                                <w:jc w:val="center"/>
                                <w:rPr>
                                  <w:rFonts w:ascii="Calibri"/>
                                  <w:sz w:val="13"/>
                                  <w:lang w:val="en-US"/>
                                </w:rPr>
                              </w:pPr>
                              <w:r>
                                <w:rPr>
                                  <w:rFonts w:ascii="Calibri"/>
                                  <w:w w:val="105"/>
                                  <w:sz w:val="13"/>
                                  <w:lang w:val="en-US"/>
                                </w:rPr>
                                <w:t>Atribut</w:t>
                              </w:r>
                            </w:p>
                          </w:txbxContent>
                        </wps:txbx>
                        <wps:bodyPr rot="0" vert="horz" wrap="square" lIns="0" tIns="0" rIns="0" bIns="0" anchor="t" anchorCtr="0" upright="1">
                          <a:noAutofit/>
                        </wps:bodyPr>
                      </wps:wsp>
                      <wps:wsp>
                        <wps:cNvPr id="933607830" name="Text Box 349"/>
                        <wps:cNvSpPr txBox="1">
                          <a:spLocks noChangeArrowheads="1"/>
                        </wps:cNvSpPr>
                        <wps:spPr bwMode="auto">
                          <a:xfrm>
                            <a:off x="3803" y="5096"/>
                            <a:ext cx="610" cy="299"/>
                          </a:xfrm>
                          <a:prstGeom prst="rect">
                            <a:avLst/>
                          </a:prstGeom>
                          <a:noFill/>
                          <a:ln>
                            <a:noFill/>
                          </a:ln>
                        </wps:spPr>
                        <wps:txbx>
                          <w:txbxContent>
                            <w:p w:rsidR="00EB334A" w:rsidRDefault="00EB334A">
                              <w:pPr>
                                <w:spacing w:line="135" w:lineRule="exact"/>
                                <w:rPr>
                                  <w:rFonts w:ascii="Calibri"/>
                                  <w:sz w:val="13"/>
                                  <w:lang w:val="en-US"/>
                                </w:rPr>
                              </w:pPr>
                              <w:r>
                                <w:rPr>
                                  <w:rFonts w:ascii="Calibri"/>
                                  <w:w w:val="105"/>
                                  <w:sz w:val="13"/>
                                </w:rPr>
                                <w:t xml:space="preserve">Entry </w:t>
                              </w:r>
                              <w:r>
                                <w:rPr>
                                  <w:rFonts w:ascii="Calibri"/>
                                  <w:w w:val="105"/>
                                  <w:sz w:val="13"/>
                                  <w:lang w:val="en-US"/>
                                </w:rPr>
                                <w:t>Nilai Atribut</w:t>
                              </w:r>
                            </w:p>
                          </w:txbxContent>
                        </wps:txbx>
                        <wps:bodyPr rot="0" vert="horz" wrap="square" lIns="0" tIns="0" rIns="0" bIns="0" anchor="t" anchorCtr="0" upright="1">
                          <a:noAutofit/>
                        </wps:bodyPr>
                      </wps:wsp>
                      <wps:wsp>
                        <wps:cNvPr id="1741998739" name="Text Box 348"/>
                        <wps:cNvSpPr txBox="1">
                          <a:spLocks noChangeArrowheads="1"/>
                        </wps:cNvSpPr>
                        <wps:spPr bwMode="auto">
                          <a:xfrm>
                            <a:off x="4851" y="5096"/>
                            <a:ext cx="610" cy="299"/>
                          </a:xfrm>
                          <a:prstGeom prst="rect">
                            <a:avLst/>
                          </a:prstGeom>
                          <a:noFill/>
                          <a:ln>
                            <a:noFill/>
                          </a:ln>
                        </wps:spPr>
                        <wps:txbx>
                          <w:txbxContent>
                            <w:p w:rsidR="00EB334A" w:rsidRDefault="00EB334A">
                              <w:pPr>
                                <w:spacing w:line="135" w:lineRule="exact"/>
                                <w:jc w:val="center"/>
                                <w:rPr>
                                  <w:rFonts w:ascii="Calibri"/>
                                  <w:sz w:val="13"/>
                                  <w:lang w:val="en-US"/>
                                </w:rPr>
                              </w:pPr>
                              <w:r>
                                <w:rPr>
                                  <w:rFonts w:ascii="Calibri"/>
                                  <w:w w:val="105"/>
                                  <w:sz w:val="13"/>
                                </w:rPr>
                                <w:t>Entry Data</w:t>
                              </w:r>
                              <w:r>
                                <w:rPr>
                                  <w:rFonts w:ascii="Calibri"/>
                                  <w:sz w:val="13"/>
                                  <w:lang w:val="en-US"/>
                                </w:rPr>
                                <w:t>set</w:t>
                              </w:r>
                            </w:p>
                          </w:txbxContent>
                        </wps:txbx>
                        <wps:bodyPr rot="0" vert="horz" wrap="square" lIns="0" tIns="0" rIns="0" bIns="0" anchor="t" anchorCtr="0" upright="1">
                          <a:noAutofit/>
                        </wps:bodyPr>
                      </wps:wsp>
                    </wpg:wgp>
                  </a:graphicData>
                </a:graphic>
              </wp:anchor>
            </w:drawing>
          </mc:Choice>
          <mc:Fallback>
            <w:pict>
              <v:group w14:anchorId="4CDCBF25" id="Group 347" o:spid="_x0000_s1049" style="position:absolute;margin-left:127.6pt;margin-top:17.3pt;width:357.65pt;height:276.4pt;z-index:-251773952;mso-wrap-distance-left:0;mso-wrap-distance-right:0;mso-position-horizontal-relative:page" coordorigin="2554,344" coordsize="7153,5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">
                <v:shape id="Picture 427" o:spid="_x0000_s1050" type="#_x0000_t75" style="position:absolute;left:6207;top:344;width:1263;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">
                  <v:imagedata r:id="rId81" o:title=""/>
                </v:shape>
                <v:shape id="Freeform 426" o:spid="_x0000_s1051" style="position:absolute;left:6248;top:358;width:1173;height:221;visibility:visible;mso-wrap-style:square;v-text-anchor:top" coordsize="117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" path="m1062,r-11,2l124,2,80,5,43,25,15,57,1,99,,107r,9l1,125r1,96l1172,221r,-96l1153,45,1083,2,1073,r-11,xe" fillcolor="#dee7f3" stroked="f">
                  <v:path arrowok="t" o:connecttype="custom" o:connectlocs="1062,358;1051,360;124,360;80,363;43,383;15,415;1,457;0,465;0,474;1,483;2,579;1172,579;1172,483;1153,403;1083,360;1073,358;1062,358" o:connectangles="0,0,0,0,0,0,0,0,0,0,0,0,0,0,0,0,0"/>
                </v:shape>
                <v:shape id="Freeform 425" o:spid="_x0000_s1052" style="position:absolute;left:6248;top:358;width:1173;height:221;visibility:visible;mso-wrap-style:square;v-text-anchor:top" coordsize="117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" path="m2,221r1170,l1172,125,1153,45,1083,2,1062,r-11,2l124,2,43,25,1,99,,107r,9l1,125r1,96xe" filled="f" strokecolor="#5c9bd3" strokeweight=".18139mm">
                  <v:path arrowok="t" o:connecttype="custom" o:connectlocs="2,579;1172,579;1172,483;1153,403;1083,360;1062,358;1051,360;124,360;43,383;1,457;0,465;0,474;1,483;2,579" o:connectangles="0,0,0,0,0,0,0,0,0,0,0,0,0,0"/>
                </v:shape>
                <v:shape id="Picture 424" o:spid="_x0000_s1053" type="#_x0000_t75" style="position:absolute;left:6187;top:539;width:1304;height:1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">
                  <v:imagedata r:id="rId82" o:title=""/>
                </v:shape>
                <v:shape id="Freeform 423" o:spid="_x0000_s1054" style="position:absolute;left:6250;top:578;width:1172;height:1262;visibility:visible;mso-wrap-style:square;v-text-anchor:top" coordsize="1172,1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" path="m1170,l,,,1137r22,81l94,1260r10,1l114,1261r9,-1l1047,1260r81,-21l1170,1167r2,-10l1172,1147r-2,-10l1170,xe" fillcolor="#dee7f3" stroked="f">
                  <v:path arrowok="t" o:connecttype="custom" o:connectlocs="1170,579;0,579;0,1716;22,1797;94,1839;104,1840;114,1840;123,1839;1047,1839;1128,1818;1170,1746;1172,1736;1172,1726;1170,1716;1170,579" o:connectangles="0,0,0,0,0,0,0,0,0,0,0,0,0,0,0"/>
                </v:shape>
                <v:shape id="Freeform 422" o:spid="_x0000_s1055" style="position:absolute;left:6250;top:578;width:1172;height:1262;visibility:visible;mso-wrap-style:square;v-text-anchor:top" coordsize="1172,1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" path="m,1137r22,81l94,1260r10,1l114,1261r9,-1l1047,1260r81,-21l1170,1167r2,-10l1172,1147r-2,-10l1170,,,,,1137xe" filled="f" strokecolor="#5c9bd3" strokeweight=".18131mm">
                  <v:path arrowok="t" o:connecttype="custom" o:connectlocs="0,1716;22,1797;94,1839;104,1840;114,1840;123,1839;1047,1839;1128,1818;1170,1746;1172,1736;1172,1726;1170,1716;1170,579;0,579;0,1716" o:connectangles="0,0,0,0,0,0,0,0,0,0,0,0,0,0,0"/>
                </v:shape>
                <v:shape id="AutoShape 421" o:spid="_x0000_s1056" style="position:absolute;left:4083;top:1839;width:2764;height:529;visibility:visible;mso-wrap-style:square;v-text-anchor:top" coordsize="2764,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" path="m2741,112l,112,,529r24,l24,135r-12,l24,123r2717,l2741,112xm24,123l12,135r12,l24,123xm2764,112r-12,l2741,123,24,123r,12l2764,135r,-23xm2764,r-23,l2741,123r11,-11l2764,112,2764,xe" fillcolor="#77a7d9" stroked="f">
                  <v:path arrowok="t" o:connecttype="custom" o:connectlocs="2741,1951;0,1951;0,2368;24,2368;24,1974;12,1974;24,1962;2741,1962;2741,1951;24,1962;12,1974;24,1974;24,1962;2764,1951;2752,1951;2741,1962;24,1962;24,1974;2764,1974;2764,1951;2764,1839;2741,1839;2741,1962;2752,1951;2764,1951;2764,1839" o:connectangles="0,0,0,0,0,0,0,0,0,0,0,0,0,0,0,0,0,0,0,0,0,0,0,0,0,0"/>
                </v:shape>
                <v:shape id="Picture 420" o:spid="_x0000_s1057" type="#_x0000_t75" style="position:absolute;left:3559;top:2440;width:1078;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">
                  <v:imagedata r:id="rId83" o:title=""/>
                </v:shape>
                <v:shape id="Freeform 419" o:spid="_x0000_s1058" style="position:absolute;left:3600;top:2453;width:988;height:221;visibility:visible;mso-wrap-style:square;v-text-anchor:top" coordsize="98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" path="m888,l877,,866,1,125,1,43,25,1,99,,107r,9l1,125r1,96l988,221r,-96l986,82,969,45,939,17,899,2,888,xe" fillcolor="#dee7f3" stroked="f">
                  <v:path arrowok="t" o:connecttype="custom" o:connectlocs="888,2454;877,2454;866,2455;125,2455;43,2479;1,2553;0,2561;0,2570;1,2579;2,2675;988,2675;988,2579;986,2536;969,2499;939,2471;899,2456;888,2454" o:connectangles="0,0,0,0,0,0,0,0,0,0,0,0,0,0,0,0,0"/>
                </v:shape>
                <v:shape id="Freeform 418" o:spid="_x0000_s1059" style="position:absolute;left:3600;top:2453;width:988;height:221;visibility:visible;mso-wrap-style:square;v-text-anchor:top" coordsize="98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" path="m2,221r986,l988,125,969,45,899,2,888,,877,,866,1,125,1,43,25,1,99,,107r,9l1,125r1,96xe" filled="f" strokecolor="#5c9bd3" strokeweight=".18139mm">
                  <v:path arrowok="t" o:connecttype="custom" o:connectlocs="2,2675;988,2675;988,2579;969,2499;899,2456;888,2454;877,2454;866,2455;125,2455;43,2479;1,2553;0,2561;0,2570;1,2579;2,2675" o:connectangles="0,0,0,0,0,0,0,0,0,0,0,0,0,0,0"/>
                </v:shape>
                <v:shape id="Picture 417" o:spid="_x0000_s1060" type="#_x0000_t75" style="position:absolute;left:3539;top:2635;width:1119;height:1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">
                  <v:imagedata r:id="rId84" o:title=""/>
                </v:shape>
                <v:shape id="Freeform 416" o:spid="_x0000_s1061" style="position:absolute;left:3602;top:2674;width:987;height:1139;visibility:visible;mso-wrap-style:square;v-text-anchor:top" coordsize="987,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" path="m986,l,,,1013r22,81l94,1137r10,1l114,1138r10,-1l863,1137r80,-22l986,1043r1,-10l987,1023r-1,-10l986,xe" fillcolor="#dee7f3" stroked="f">
                  <v:path arrowok="t" o:connecttype="custom" o:connectlocs="986,2675;0,2675;0,3688;22,3769;94,3812;104,3813;114,3813;124,3812;863,3812;943,3790;986,3718;987,3708;987,3698;986,3688;986,2675" o:connectangles="0,0,0,0,0,0,0,0,0,0,0,0,0,0,0"/>
                </v:shape>
                <v:shape id="Freeform 415" o:spid="_x0000_s1062" style="position:absolute;left:3602;top:2674;width:987;height:1139;visibility:visible;mso-wrap-style:square;v-text-anchor:top" coordsize="987,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" path="m,1013r22,81l94,1137r10,1l114,1138r10,-1l863,1137r80,-22l986,1043r1,-10l987,1023r-1,-10l986,,,,,1013xe" filled="f" strokecolor="#5c9bd3" strokeweight=".18128mm">
                  <v:path arrowok="t" o:connecttype="custom" o:connectlocs="0,3688;22,3769;94,3812;104,3813;114,3813;124,3812;863,3812;943,3790;986,3718;987,3708;987,3698;986,3688;986,2675;0,2675;0,3688" o:connectangles="0,0,0,0,0,0,0,0,0,0,0,0,0,0,0"/>
                </v:shape>
                <v:shape id="Picture 414" o:spid="_x0000_s1063" type="#_x0000_t75" style="position:absolute;left:4037;top:2339;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">
                  <v:imagedata r:id="rId85" o:title=""/>
                </v:shape>
                <v:line id="Line 413" o:spid="_x0000_s1064" style="position:absolute;visibility:visible;mso-wrap-style:square" from="6835,1838" to="6835,2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" strokecolor="#77a7d9" strokeweight=".41033mm"/>
                <v:shape id="Picture 412" o:spid="_x0000_s1065" type="#_x0000_t75" style="position:absolute;left:6299;top:2440;width:1078;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">
                  <v:imagedata r:id="rId83" o:title=""/>
                </v:shape>
                <v:shape id="Freeform 411" o:spid="_x0000_s1066" style="position:absolute;left:6340;top:2453;width:988;height:221;visibility:visible;mso-wrap-style:square;v-text-anchor:top" coordsize="98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" path="m887,l876,,865,1,124,1,42,25,1,99,,107r,9l1,125r1,96l987,221r,-96l985,82,968,45,938,17,898,2,887,xe" fillcolor="#dee7f3" stroked="f">
                  <v:path arrowok="t" o:connecttype="custom" o:connectlocs="887,2454;876,2454;865,2455;124,2455;42,2479;1,2553;0,2561;0,2570;1,2579;2,2675;987,2675;987,2579;985,2536;968,2499;938,2471;898,2456;887,2454" o:connectangles="0,0,0,0,0,0,0,0,0,0,0,0,0,0,0,0,0"/>
                </v:shape>
                <v:shape id="Freeform 410" o:spid="_x0000_s1067" style="position:absolute;left:6340;top:2453;width:988;height:221;visibility:visible;mso-wrap-style:square;v-text-anchor:top" coordsize="98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" path="m2,221r985,l987,125,968,45,898,2,887,,876,,865,1,124,1,42,25,1,99,,107r,9l1,125r1,96xe" filled="f" strokecolor="#5c9bd3" strokeweight=".18139mm">
                  <v:path arrowok="t" o:connecttype="custom" o:connectlocs="2,2675;987,2675;987,2579;968,2499;898,2456;887,2454;876,2454;865,2455;124,2455;42,2479;1,2553;0,2561;0,2570;1,2579;2,2675" o:connectangles="0,0,0,0,0,0,0,0,0,0,0,0,0,0,0"/>
                </v:shape>
                <v:shape id="Picture 409" o:spid="_x0000_s1068" type="#_x0000_t75" style="position:absolute;left:6279;top:2635;width:1119;height:1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">
                  <v:imagedata r:id="rId84" o:title=""/>
                </v:shape>
                <v:shape id="Freeform 408" o:spid="_x0000_s1069" style="position:absolute;left:6342;top:2674;width:987;height:1139;visibility:visible;mso-wrap-style:square;v-text-anchor:top" coordsize="987,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" path="m985,l,,,1013r21,81l93,1137r10,1l113,1138r10,-1l862,1137r81,-22l985,1043r1,-10l986,1023r-1,-10l985,xe" fillcolor="#dee7f3" stroked="f">
                  <v:path arrowok="t" o:connecttype="custom" o:connectlocs="985,2675;0,2675;0,3688;21,3769;93,3812;103,3813;113,3813;123,3812;862,3812;943,3790;985,3718;986,3708;986,3698;985,3688;985,2675" o:connectangles="0,0,0,0,0,0,0,0,0,0,0,0,0,0,0"/>
                </v:shape>
                <v:shape id="Freeform 407" o:spid="_x0000_s1070" style="position:absolute;left:6342;top:2674;width:987;height:1139;visibility:visible;mso-wrap-style:square;v-text-anchor:top" coordsize="987,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" path="m,1013r21,81l93,1137r10,1l113,1138r10,-1l862,1137r81,-22l985,1043r1,-10l986,1023r-1,-10l985,,,,,1013xe" filled="f" strokecolor="#5c9bd3" strokeweight=".18128mm">
                  <v:path arrowok="t" o:connecttype="custom" o:connectlocs="0,3688;21,3769;93,3812;103,3813;113,3813;123,3812;862,3812;943,3790;985,3718;986,3708;986,3698;985,3688;985,2675;0,2675;0,3688" o:connectangles="0,0,0,0,0,0,0,0,0,0,0,0,0,0,0"/>
                </v:shape>
                <v:shape id="Picture 406" o:spid="_x0000_s1071" type="#_x0000_t75" style="position:absolute;left:6777;top:2339;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">
                  <v:imagedata r:id="rId86" o:title=""/>
                </v:shape>
                <v:line id="Line 405" o:spid="_x0000_s1072" style="position:absolute;visibility:visible;mso-wrap-style:square" from="9144,1974" to="9144,2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" strokecolor="#77a7d9" strokeweight=".41033mm"/>
                <v:rect id="Rectangle 404" o:spid="_x0000_s1073" style="position:absolute;left:9132;top:1962;width:6;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" fillcolor="#77a7d9" stroked="f"/>
                <v:line id="Line 403" o:spid="_x0000_s1074" style="position:absolute;visibility:visible;mso-wrap-style:square" from="6824,1968" to="9133,1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" strokecolor="#77a7d9" strokeweight=".21178mm"/>
                <v:rect id="Rectangle 402" o:spid="_x0000_s1075" style="position:absolute;left:6823;top:1950;width:18;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" fillcolor="#77a7d9" stroked="f"/>
                <v:rect id="Rectangle 401" o:spid="_x0000_s1076" style="position:absolute;left:9138;top:1962;width:18;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" fillcolor="#77a7d9" stroked="f"/>
                <v:line id="Line 400" o:spid="_x0000_s1077" style="position:absolute;visibility:visible;mso-wrap-style:square" from="6847,1956" to="9156,1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" strokecolor="#77a7d9" strokeweight=".21178mm"/>
                <v:shape id="Freeform 399" o:spid="_x0000_s1078" style="position:absolute;left:6835;top:1950;width:12;height:12;visibility:visible;mso-wrap-style:square;v-text-anchor:top" coordsize="1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" path="m12,l,,12,11,12,xe" fillcolor="#77a7d9" stroked="f">
                  <v:path arrowok="t" o:connecttype="custom" o:connectlocs="12,1951;0,1951;12,1962;12,1951" o:connectangles="0,0,0,0"/>
                </v:shape>
                <v:shape id="Picture 398" o:spid="_x0000_s1079" type="#_x0000_t75" style="position:absolute;left:8609;top:2440;width:1078;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">
                  <v:imagedata r:id="rId83" o:title=""/>
                </v:shape>
                <v:shape id="Freeform 397" o:spid="_x0000_s1080" style="position:absolute;left:8649;top:2453;width:988;height:221;visibility:visible;mso-wrap-style:square;v-text-anchor:top" coordsize="98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" path="m887,l876,,865,1,124,1,42,25,1,99,,107r,9l1,125r1,96l987,221r,-96l985,82,968,45,938,17,898,2,887,xe" fillcolor="#dee7f3" stroked="f">
                  <v:path arrowok="t" o:connecttype="custom" o:connectlocs="887,2454;876,2454;865,2455;124,2455;42,2479;1,2553;0,2561;0,2570;1,2579;2,2675;987,2675;987,2579;985,2536;968,2499;938,2471;898,2456;887,2454" o:connectangles="0,0,0,0,0,0,0,0,0,0,0,0,0,0,0,0,0"/>
                </v:shape>
                <v:shape id="Freeform 396" o:spid="_x0000_s1081" style="position:absolute;left:8649;top:2453;width:988;height:221;visibility:visible;mso-wrap-style:square;v-text-anchor:top" coordsize="988,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" path="m2,221r985,l987,125,968,45,898,2,887,,876,,865,1,124,1,42,25,1,99,,107r,9l1,125r1,96xe" filled="f" strokecolor="#5c9bd3" strokeweight=".18139mm">
                  <v:path arrowok="t" o:connecttype="custom" o:connectlocs="2,2675;987,2675;987,2579;968,2499;898,2456;887,2454;876,2454;865,2455;124,2455;42,2479;1,2553;0,2561;0,2570;1,2579;2,2675" o:connectangles="0,0,0,0,0,0,0,0,0,0,0,0,0,0,0"/>
                </v:shape>
                <v:shape id="Picture 395" o:spid="_x0000_s1082" type="#_x0000_t75" style="position:absolute;left:8588;top:2635;width:1119;height:1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">
                  <v:imagedata r:id="rId84" o:title=""/>
                </v:shape>
                <v:shape id="Freeform 394" o:spid="_x0000_s1083" style="position:absolute;left:8651;top:2674;width:987;height:1139;visibility:visible;mso-wrap-style:square;v-text-anchor:top" coordsize="987,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" path="m985,l,,,1013r21,81l94,1137r9,1l113,1138r10,-1l862,1137r81,-22l985,1043r1,-10l986,1023r-1,-10l985,xe" fillcolor="#dee7f3" stroked="f">
                  <v:path arrowok="t" o:connecttype="custom" o:connectlocs="985,2675;0,2675;0,3688;21,3769;94,3812;103,3813;113,3813;123,3812;862,3812;943,3790;985,3718;986,3708;986,3698;985,3688;985,2675" o:connectangles="0,0,0,0,0,0,0,0,0,0,0,0,0,0,0"/>
                </v:shape>
                <v:shape id="Freeform 393" o:spid="_x0000_s1084" style="position:absolute;left:8651;top:2674;width:987;height:1139;visibility:visible;mso-wrap-style:square;v-text-anchor:top" coordsize="987,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" path="m,1013r21,81l94,1137r9,1l113,1138r10,-1l862,1137r81,-22l985,1043r1,-10l986,1023r-1,-10l985,,,,,1013xe" filled="f" strokecolor="#5c9bd3" strokeweight=".18128mm">
                  <v:path arrowok="t" o:connecttype="custom" o:connectlocs="0,3688;21,3769;94,3812;103,3813;113,3813;123,3812;862,3812;943,3790;985,3718;986,3708;986,3698;985,3688;985,2675;0,2675;0,3688" o:connectangles="0,0,0,0,0,0,0,0,0,0,0,0,0,0,0"/>
                </v:shape>
                <v:shape id="Picture 392" o:spid="_x0000_s1085" type="#_x0000_t75" style="position:absolute;left:9086;top:2339;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">
                  <v:imagedata r:id="rId86" o:title=""/>
                </v:shape>
                <v:shape id="AutoShape 391" o:spid="_x0000_s1086" style="position:absolute;left:3036;top:3811;width:1071;height:776;visibility:visible;mso-wrap-style:square;v-text-anchor:top" coordsize="1071,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" path="m1046,426l,426,,775r23,l23,450r-12,l23,438r1023,l1046,426xm23,438l11,450r12,l23,438xm1070,426r-12,l1046,438,23,438r,12l1070,450r,-24xm1070,r-24,l1046,438r12,-12l1070,426,1070,xe" fillcolor="#77a7d9" stroked="f">
                  <v:path arrowok="t" o:connecttype="custom" o:connectlocs="1046,4238;0,4238;0,4587;23,4587;23,4262;11,4262;23,4250;1046,4250;1046,4238;23,4250;11,4262;23,4262;23,4250;1070,4238;1058,4238;1046,4250;23,4250;23,4262;1070,4262;1070,4238;1070,3812;1046,3812;1046,4250;1058,4238;1070,4238;1070,3812" o:connectangles="0,0,0,0,0,0,0,0,0,0,0,0,0,0,0,0,0,0,0,0,0,0,0,0,0,0"/>
                </v:shape>
                <v:shape id="Picture 390" o:spid="_x0000_s1087" type="#_x0000_t75" style="position:absolute;left:2574;top:4659;width:955;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">
                  <v:imagedata r:id="rId87" o:title=""/>
                </v:shape>
                <v:shape id="Freeform 389" o:spid="_x0000_s1088" style="position:absolute;left:2615;top:4672;width:864;height:221;visibility:visible;mso-wrap-style:square;v-text-anchor:top" coordsize="8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" path="m753,l742,2,124,2,81,5,43,25,15,57,1,99,,107r,9l1,125r1,96l864,221r,-96l845,45,775,2,764,,753,xe" fillcolor="#dee7f3" stroked="f">
                  <v:path arrowok="t" o:connecttype="custom" o:connectlocs="753,4673;742,4675;124,4675;81,4678;43,4698;15,4730;1,4772;0,4780;0,4789;1,4798;2,4894;864,4894;864,4798;845,4718;775,4675;764,4673;753,4673" o:connectangles="0,0,0,0,0,0,0,0,0,0,0,0,0,0,0,0,0"/>
                </v:shape>
                <v:shape id="Freeform 388" o:spid="_x0000_s1089" style="position:absolute;left:2615;top:4672;width:864;height:221;visibility:visible;mso-wrap-style:square;v-text-anchor:top" coordsize="8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" path="m2,221r862,l864,125,845,45,775,2,753,,742,2,124,2,43,25,1,99,,107r,9l1,125r1,96xe" filled="f" strokecolor="#5c9bd3" strokeweight=".18139mm">
                  <v:path arrowok="t" o:connecttype="custom" o:connectlocs="2,4894;864,4894;864,4798;845,4718;775,4675;753,4673;742,4675;124,4675;43,4698;1,4772;0,4780;0,4789;1,4798;2,4894" o:connectangles="0,0,0,0,0,0,0,0,0,0,0,0,0,0"/>
                </v:shape>
                <v:shape id="Picture 387" o:spid="_x0000_s1090" type="#_x0000_t75" style="position:absolute;left:2554;top:4854;width:996;height:1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">
                  <v:imagedata r:id="rId88" o:title=""/>
                </v:shape>
                <v:shape id="Freeform 386" o:spid="_x0000_s1091" style="position:absolute;left:2617;top:4893;width:864;height:892;visibility:visible;mso-wrap-style:square;v-text-anchor:top" coordsize="86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" path="m862,l,,,767r22,81l94,890r10,1l114,891r9,-1l739,890r81,-21l862,797r2,-10l864,777r-2,-10l862,xe" fillcolor="#dee7f3" stroked="f">
                  <v:path arrowok="t" o:connecttype="custom" o:connectlocs="862,4894;0,4894;0,5661;22,5742;94,5784;104,5785;114,5785;123,5784;739,5784;820,5763;862,5691;864,5681;864,5671;862,5661;862,4894" o:connectangles="0,0,0,0,0,0,0,0,0,0,0,0,0,0,0"/>
                </v:shape>
                <v:shape id="Freeform 385" o:spid="_x0000_s1092" style="position:absolute;left:2617;top:4893;width:864;height:892;visibility:visible;mso-wrap-style:square;v-text-anchor:top" coordsize="86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" path="m,767r22,81l94,890r10,1l114,891r9,-1l739,890r81,-21l862,797r2,-10l864,777r-2,-10l862,,,,,767xe" filled="f" strokecolor="#5c9bd3" strokeweight=".18131mm">
                  <v:path arrowok="t" o:connecttype="custom" o:connectlocs="0,5661;22,5742;94,5784;104,5785;114,5785;123,5784;739,5784;820,5763;862,5691;864,5681;864,5671;862,5661;862,4894;0,4894;0,5661" o:connectangles="0,0,0,0,0,0,0,0,0,0,0,0,0,0,0"/>
                </v:shape>
                <v:shape id="Picture 384" o:spid="_x0000_s1093" type="#_x0000_t75" style="position:absolute;left:3621;top:4659;width:955;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">
                  <v:imagedata r:id="rId87" o:title=""/>
                </v:shape>
                <v:shape id="Freeform 383" o:spid="_x0000_s1094" style="position:absolute;left:3662;top:4672;width:864;height:221;visibility:visible;mso-wrap-style:square;v-text-anchor:top" coordsize="8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" path="m753,l742,2,124,2,80,5,43,25,15,57,1,99,,107r,9l1,125r1,96l864,221r,-96l845,45,775,2,764,,753,xe" fillcolor="#dee7f3" stroked="f">
                  <v:path arrowok="t" o:connecttype="custom" o:connectlocs="753,4673;742,4675;124,4675;80,4678;43,4698;15,4730;1,4772;0,4780;0,4789;1,4798;2,4894;864,4894;864,4798;845,4718;775,4675;764,4673;753,4673" o:connectangles="0,0,0,0,0,0,0,0,0,0,0,0,0,0,0,0,0"/>
                </v:shape>
                <v:shape id="Freeform 382" o:spid="_x0000_s1095" style="position:absolute;left:3662;top:4672;width:864;height:221;visibility:visible;mso-wrap-style:square;v-text-anchor:top" coordsize="8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" path="m2,221r862,l864,125,845,45,775,2,753,,742,2,124,2,43,25,1,99,,107r,9l1,125r1,96xe" filled="f" strokecolor="#5c9bd3" strokeweight=".18139mm">
                  <v:path arrowok="t" o:connecttype="custom" o:connectlocs="2,4894;864,4894;864,4798;845,4718;775,4675;753,4673;742,4675;124,4675;43,4698;1,4772;0,4780;0,4789;1,4798;2,4894" o:connectangles="0,0,0,0,0,0,0,0,0,0,0,0,0,0"/>
                </v:shape>
                <v:shape id="Picture 381" o:spid="_x0000_s1096" type="#_x0000_t75" style="position:absolute;left:3600;top:4854;width:996;height:1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">
                  <v:imagedata r:id="rId88" o:title=""/>
                </v:shape>
                <v:shape id="Freeform 380" o:spid="_x0000_s1097" style="position:absolute;left:3664;top:4893;width:864;height:892;visibility:visible;mso-wrap-style:square;v-text-anchor:top" coordsize="86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" path="m862,l,,,767r21,81l94,890r10,1l113,891r10,-1l739,890r81,-21l862,797r2,-10l864,777r-2,-10l862,xe" fillcolor="#dee7f3" stroked="f">
                  <v:path arrowok="t" o:connecttype="custom" o:connectlocs="862,4894;0,4894;0,5661;21,5742;94,5784;104,5785;113,5785;123,5784;739,5784;820,5763;862,5691;864,5681;864,5671;862,5661;862,4894" o:connectangles="0,0,0,0,0,0,0,0,0,0,0,0,0,0,0"/>
                </v:shape>
                <v:shape id="Freeform 379" o:spid="_x0000_s1098" style="position:absolute;left:3664;top:4893;width:864;height:892;visibility:visible;mso-wrap-style:square;v-text-anchor:top" coordsize="86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" path="m,767r21,81l94,890r10,1l113,891r10,-1l739,890r81,-21l862,797r2,-10l864,777r-2,-10l862,,,,,767xe" filled="f" strokecolor="#5c9bd3" strokeweight=".18131mm">
                  <v:path arrowok="t" o:connecttype="custom" o:connectlocs="0,5661;21,5742;94,5784;104,5785;113,5785;123,5784;739,5784;820,5763;862,5691;864,5681;864,5671;862,5661;862,4894;0,4894;0,5661" o:connectangles="0,0,0,0,0,0,0,0,0,0,0,0,0,0,0"/>
                </v:shape>
                <v:shape id="Picture 378" o:spid="_x0000_s1099" type="#_x0000_t75" style="position:absolute;left:4668;top:4659;width:955;height: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">
                  <v:imagedata r:id="rId87" o:title=""/>
                </v:shape>
                <v:shape id="Freeform 377" o:spid="_x0000_s1100" style="position:absolute;left:4708;top:4672;width:864;height:221;visibility:visible;mso-wrap-style:square;v-text-anchor:top" coordsize="8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" path="m753,l742,2,124,2,80,5,42,25,15,57,1,99,,107r,9l1,125r1,96l864,221r,-96l845,45,775,2,764,,753,xe" fillcolor="#dee7f3" stroked="f">
                  <v:path arrowok="t" o:connecttype="custom" o:connectlocs="753,4673;742,4675;124,4675;80,4678;42,4698;15,4730;1,4772;0,4780;0,4789;1,4798;2,4894;864,4894;864,4798;845,4718;775,4675;764,4673;753,4673" o:connectangles="0,0,0,0,0,0,0,0,0,0,0,0,0,0,0,0,0"/>
                </v:shape>
                <v:shape id="Freeform 376" o:spid="_x0000_s1101" style="position:absolute;left:4708;top:4672;width:864;height:221;visibility:visible;mso-wrap-style:square;v-text-anchor:top" coordsize="8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" path="m2,221r862,l864,125,845,45,775,2,753,,742,2,124,2,42,25,1,99,,107r,9l1,125r1,96xe" filled="f" strokecolor="#5c9bd3" strokeweight=".18139mm">
                  <v:path arrowok="t" o:connecttype="custom" o:connectlocs="2,4894;864,4894;864,4798;845,4718;775,4675;753,4673;742,4675;124,4675;42,4698;1,4772;0,4780;0,4789;1,4798;2,4894" o:connectangles="0,0,0,0,0,0,0,0,0,0,0,0,0,0"/>
                </v:shape>
                <v:shape id="Picture 375" o:spid="_x0000_s1102" type="#_x0000_t75" style="position:absolute;left:4647;top:4854;width:996;height:1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">
                  <v:imagedata r:id="rId88" o:title=""/>
                </v:shape>
                <v:shape id="Freeform 374" o:spid="_x0000_s1103" style="position:absolute;left:4710;top:4893;width:864;height:892;visibility:visible;mso-wrap-style:square;v-text-anchor:top" coordsize="86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" path="m862,l,,,767r21,81l94,890r9,1l113,891r10,-1l739,890r81,-21l862,797r1,-10l863,777r-1,-10l862,xe" fillcolor="#dee7f3" stroked="f">
                  <v:path arrowok="t" o:connecttype="custom" o:connectlocs="862,4894;0,4894;0,5661;21,5742;94,5784;103,5785;113,5785;123,5784;739,5784;820,5763;862,5691;863,5681;863,5671;862,5661;862,4894" o:connectangles="0,0,0,0,0,0,0,0,0,0,0,0,0,0,0"/>
                </v:shape>
                <v:shape id="Freeform 373" o:spid="_x0000_s1104" style="position:absolute;left:4710;top:4893;width:864;height:892;visibility:visible;mso-wrap-style:square;v-text-anchor:top" coordsize="86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" path="m,767r21,81l94,890r9,1l113,891r10,-1l739,890r81,-21l862,797r1,-10l863,777r-1,-10l862,,,,,767xe" filled="f" strokecolor="#5c9bd3" strokeweight=".18131mm">
                  <v:path arrowok="t" o:connecttype="custom" o:connectlocs="0,5661;21,5742;94,5784;103,5785;113,5785;123,5784;739,5784;820,5763;862,5691;863,5681;863,5671;862,5661;862,4894;0,4894;0,5661" o:connectangles="0,0,0,0,0,0,0,0,0,0,0,0,0,0,0"/>
                </v:shape>
                <v:shape id="Picture 372" o:spid="_x0000_s1105" type="#_x0000_t75" style="position:absolute;left:2990;top:4558;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">
                  <v:imagedata r:id="rId89" o:title=""/>
                </v:shape>
                <v:line id="Line 371" o:spid="_x0000_s1106" style="position:absolute;visibility:visible;mso-wrap-style:square" from="5142,4275" to="5142,4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" strokecolor="#77a7d9" strokeweight=".41033mm"/>
                <v:rect id="Rectangle 370" o:spid="_x0000_s1107" style="position:absolute;left:5130;top:4263;width:6;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" fillcolor="#77a7d9" stroked="f"/>
                <v:line id="Line 369" o:spid="_x0000_s1108" style="position:absolute;visibility:visible;mso-wrap-style:square" from="4083,4269" to="5130,4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" strokecolor="#77a7d9" strokeweight=".21178mm"/>
                <v:rect id="Rectangle 368" o:spid="_x0000_s1109" style="position:absolute;left:4083;top:4251;width:18;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" fillcolor="#77a7d9" stroked="f"/>
                <v:line id="Line 367" o:spid="_x0000_s1110" style="position:absolute;visibility:visible;mso-wrap-style:square" from="4095,3811" to="4095,4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" strokecolor="#77a7d9" strokeweight=".41033mm"/>
                <v:rect id="Rectangle 366" o:spid="_x0000_s1111" style="position:absolute;left:5136;top:4263;width:18;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" fillcolor="#77a7d9" stroked="f"/>
                <v:line id="Line 365" o:spid="_x0000_s1112" style="position:absolute;visibility:visible;mso-wrap-style:square" from="4107,4257" to="5154,4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" strokecolor="#77a7d9" strokeweight=".21178mm"/>
                <v:shape id="Freeform 364" o:spid="_x0000_s1113" style="position:absolute;left:4095;top:4252;width:12;height:12;visibility:visible;mso-wrap-style:square;v-text-anchor:top" coordsize="1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" path="m12,l,,12,12,12,xe" fillcolor="#77a7d9" stroked="f">
                  <v:path arrowok="t" o:connecttype="custom" o:connectlocs="12,4252;0,4252;12,4264;12,4252" o:connectangles="0,0,0,0"/>
                </v:shape>
                <v:shape id="Picture 363" o:spid="_x0000_s1114" type="#_x0000_t75" style="position:absolute;left:5084;top:4558;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">
                  <v:imagedata r:id="rId90" o:title=""/>
                </v:shape>
                <v:line id="Line 362" o:spid="_x0000_s1115" style="position:absolute;visibility:visible;mso-wrap-style:square" from="4095,3812" to="4095,4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" strokecolor="#77a7d9" strokeweight=".41033mm"/>
                <v:shape id="Picture 361" o:spid="_x0000_s1116" type="#_x0000_t75" style="position:absolute;left:4037;top:4558;width:11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">
                  <v:imagedata r:id="rId91" o:title=""/>
                </v:shape>
                <v:shape id="Text Box 360" o:spid="_x0000_s1117" type="#_x0000_t202" style="position:absolute;left:6419;top:410;width:864;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" filled="f" stroked="f">
                  <v:textbox inset="0,0,0,0">
                    <w:txbxContent>
                      <w:p w:rsidR="00EB334A" w:rsidRDefault="00EB334A">
                        <w:pPr>
                          <w:spacing w:line="135" w:lineRule="exact"/>
                          <w:ind w:right="20"/>
                          <w:jc w:val="center"/>
                          <w:rPr>
                            <w:rFonts w:ascii="Calibri"/>
                            <w:sz w:val="13"/>
                          </w:rPr>
                        </w:pPr>
                        <w:r>
                          <w:rPr>
                            <w:rFonts w:ascii="Calibri"/>
                            <w:w w:val="102"/>
                            <w:sz w:val="13"/>
                          </w:rPr>
                          <w:t>0</w:t>
                        </w:r>
                      </w:p>
                      <w:p w:rsidR="00EB334A" w:rsidRDefault="00EB334A">
                        <w:pPr>
                          <w:rPr>
                            <w:b/>
                            <w:sz w:val="12"/>
                          </w:rPr>
                        </w:pPr>
                      </w:p>
                      <w:p w:rsidR="00EB334A" w:rsidRDefault="00EB334A">
                        <w:pPr>
                          <w:spacing w:before="1"/>
                          <w:rPr>
                            <w:b/>
                            <w:sz w:val="17"/>
                          </w:rPr>
                        </w:pPr>
                      </w:p>
                      <w:p w:rsidR="00EB334A" w:rsidRDefault="00EB334A">
                        <w:pPr>
                          <w:spacing w:before="1" w:line="256" w:lineRule="auto"/>
                          <w:ind w:right="18" w:hanging="1"/>
                          <w:jc w:val="center"/>
                          <w:rPr>
                            <w:rFonts w:ascii="Calibri"/>
                            <w:w w:val="105"/>
                            <w:sz w:val="11"/>
                            <w:lang w:val="en-US"/>
                          </w:rPr>
                        </w:pPr>
                        <w:r>
                          <w:rPr>
                            <w:rFonts w:ascii="Calibri"/>
                            <w:w w:val="105"/>
                            <w:sz w:val="11"/>
                            <w:lang w:val="en-US"/>
                          </w:rPr>
                          <w:t>Sistem Pendukung Kepusan</w:t>
                        </w:r>
                      </w:p>
                      <w:p w:rsidR="00EB334A" w:rsidRDefault="00EB334A">
                        <w:pPr>
                          <w:spacing w:before="1" w:line="256" w:lineRule="auto"/>
                          <w:ind w:right="18" w:hanging="1"/>
                          <w:jc w:val="center"/>
                          <w:rPr>
                            <w:rFonts w:ascii="Calibri"/>
                            <w:sz w:val="11"/>
                            <w:lang w:val="en-US"/>
                          </w:rPr>
                        </w:pPr>
                        <w:r>
                          <w:rPr>
                            <w:rFonts w:ascii="Calibri"/>
                            <w:w w:val="105"/>
                            <w:sz w:val="11"/>
                            <w:lang w:val="en-US"/>
                          </w:rPr>
                          <w:t>Akhir Perceraian</w:t>
                        </w:r>
                      </w:p>
                    </w:txbxContent>
                  </v:textbox>
                </v:shape>
                <v:shape id="Text Box 359" o:spid="_x0000_s1118" type="#_x0000_t202" style="position:absolute;left:4062;top:2509;width:88;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" filled="f" stroked="f">
                  <v:textbox inset="0,0,0,0">
                    <w:txbxContent>
                      <w:p w:rsidR="00EB334A" w:rsidRDefault="00EB334A">
                        <w:pPr>
                          <w:spacing w:line="134" w:lineRule="exact"/>
                          <w:rPr>
                            <w:rFonts w:ascii="Calibri"/>
                            <w:sz w:val="13"/>
                          </w:rPr>
                        </w:pPr>
                        <w:r>
                          <w:rPr>
                            <w:rFonts w:ascii="Calibri"/>
                            <w:w w:val="102"/>
                            <w:sz w:val="13"/>
                          </w:rPr>
                          <w:t>1</w:t>
                        </w:r>
                      </w:p>
                    </w:txbxContent>
                  </v:textbox>
                </v:shape>
                <v:shape id="Text Box 358" o:spid="_x0000_s1119" type="#_x0000_t202" style="position:absolute;left:6806;top:2509;width:88;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" filled="f" stroked="f">
                  <v:textbox inset="0,0,0,0">
                    <w:txbxContent>
                      <w:p w:rsidR="00EB334A" w:rsidRDefault="00EB334A">
                        <w:pPr>
                          <w:spacing w:line="134" w:lineRule="exact"/>
                          <w:rPr>
                            <w:rFonts w:ascii="Calibri"/>
                            <w:sz w:val="13"/>
                          </w:rPr>
                        </w:pPr>
                        <w:r>
                          <w:rPr>
                            <w:rFonts w:ascii="Calibri"/>
                            <w:w w:val="102"/>
                            <w:sz w:val="13"/>
                          </w:rPr>
                          <w:t>2</w:t>
                        </w:r>
                      </w:p>
                    </w:txbxContent>
                  </v:textbox>
                </v:shape>
                <v:shape id="Text Box 357" o:spid="_x0000_s1120" type="#_x0000_t202" style="position:absolute;left:9118;top:2509;width:88;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" filled="f" stroked="f">
                  <v:textbox inset="0,0,0,0">
                    <w:txbxContent>
                      <w:p w:rsidR="00EB334A" w:rsidRDefault="00EB334A">
                        <w:pPr>
                          <w:spacing w:line="134" w:lineRule="exact"/>
                          <w:rPr>
                            <w:rFonts w:ascii="Calibri"/>
                            <w:sz w:val="13"/>
                          </w:rPr>
                        </w:pPr>
                        <w:r>
                          <w:rPr>
                            <w:rFonts w:ascii="Calibri"/>
                            <w:w w:val="102"/>
                            <w:sz w:val="13"/>
                          </w:rPr>
                          <w:t>3</w:t>
                        </w:r>
                      </w:p>
                    </w:txbxContent>
                  </v:textbox>
                </v:shape>
                <v:shape id="Text Box 356" o:spid="_x0000_s1121" type="#_x0000_t202" style="position:absolute;left:3803;top:3079;width:610;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" filled="f" stroked="f">
                  <v:textbox inset="0,0,0,0">
                    <w:txbxContent>
                      <w:p w:rsidR="00EB334A" w:rsidRDefault="00EB334A">
                        <w:pPr>
                          <w:spacing w:line="134" w:lineRule="exact"/>
                          <w:rPr>
                            <w:rFonts w:ascii="Calibri"/>
                            <w:sz w:val="13"/>
                          </w:rPr>
                        </w:pPr>
                        <w:r>
                          <w:rPr>
                            <w:rFonts w:ascii="Calibri"/>
                            <w:w w:val="105"/>
                            <w:sz w:val="13"/>
                          </w:rPr>
                          <w:t>Entry Data</w:t>
                        </w:r>
                      </w:p>
                    </w:txbxContent>
                  </v:textbox>
                </v:shape>
                <v:shape id="Text Box 355" o:spid="_x0000_s1122" type="#_x0000_t202" style="position:absolute;left:6423;top:3079;width:851;height: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" filled="f" stroked="f">
                  <v:textbox inset="0,0,0,0">
                    <w:txbxContent>
                      <w:p w:rsidR="00EB334A" w:rsidRDefault="00EB334A">
                        <w:pPr>
                          <w:spacing w:line="134" w:lineRule="exact"/>
                          <w:jc w:val="center"/>
                          <w:rPr>
                            <w:rFonts w:ascii="Calibri"/>
                            <w:w w:val="105"/>
                            <w:sz w:val="13"/>
                            <w:lang w:val="en-US"/>
                          </w:rPr>
                        </w:pPr>
                        <w:r>
                          <w:rPr>
                            <w:rFonts w:ascii="Calibri"/>
                            <w:w w:val="105"/>
                            <w:sz w:val="13"/>
                          </w:rPr>
                          <w:t>Proses</w:t>
                        </w:r>
                        <w:r>
                          <w:rPr>
                            <w:rFonts w:ascii="Calibri"/>
                            <w:w w:val="105"/>
                            <w:sz w:val="13"/>
                            <w:lang w:val="en-US"/>
                          </w:rPr>
                          <w:t xml:space="preserve"> Na</w:t>
                        </w:r>
                        <w:r>
                          <w:rPr>
                            <w:rFonts w:ascii="Calibri"/>
                            <w:w w:val="105"/>
                            <w:sz w:val="13"/>
                            <w:lang w:val="en-US"/>
                          </w:rPr>
                          <w:t>ï</w:t>
                        </w:r>
                        <w:r>
                          <w:rPr>
                            <w:rFonts w:ascii="Calibri"/>
                            <w:w w:val="105"/>
                            <w:sz w:val="13"/>
                            <w:lang w:val="en-US"/>
                          </w:rPr>
                          <w:t>ve</w:t>
                        </w:r>
                      </w:p>
                      <w:p w:rsidR="00EB334A" w:rsidRDefault="00EB334A">
                        <w:pPr>
                          <w:spacing w:line="134" w:lineRule="exact"/>
                          <w:jc w:val="center"/>
                          <w:rPr>
                            <w:rFonts w:ascii="Calibri"/>
                            <w:sz w:val="13"/>
                            <w:lang w:val="en-US"/>
                          </w:rPr>
                        </w:pPr>
                        <w:r>
                          <w:rPr>
                            <w:rFonts w:ascii="Calibri"/>
                            <w:w w:val="105"/>
                            <w:sz w:val="13"/>
                            <w:lang w:val="en-US"/>
                          </w:rPr>
                          <w:t>Bayes</w:t>
                        </w:r>
                      </w:p>
                    </w:txbxContent>
                  </v:textbox>
                </v:shape>
                <v:shape id="Text Box 354" o:spid="_x0000_s1123" type="#_x0000_t202" style="position:absolute;left:8815;top:2996;width:696;height: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" filled="f" stroked="f">
                  <v:textbox inset="0,0,0,0">
                    <w:txbxContent>
                      <w:p w:rsidR="00EB334A" w:rsidRDefault="00EB334A">
                        <w:pPr>
                          <w:spacing w:line="135" w:lineRule="exact"/>
                          <w:ind w:left="-1" w:right="18"/>
                          <w:jc w:val="center"/>
                          <w:rPr>
                            <w:rFonts w:ascii="Calibri"/>
                            <w:sz w:val="13"/>
                            <w:lang w:val="en-US"/>
                          </w:rPr>
                        </w:pPr>
                        <w:r>
                          <w:rPr>
                            <w:rFonts w:ascii="Calibri"/>
                            <w:w w:val="105"/>
                            <w:sz w:val="13"/>
                          </w:rPr>
                          <w:t>Tampil</w:t>
                        </w:r>
                        <w:r>
                          <w:rPr>
                            <w:rFonts w:ascii="Calibri"/>
                            <w:spacing w:val="-12"/>
                            <w:w w:val="105"/>
                            <w:sz w:val="13"/>
                          </w:rPr>
                          <w:t xml:space="preserve"> </w:t>
                        </w:r>
                        <w:r>
                          <w:rPr>
                            <w:rFonts w:ascii="Calibri"/>
                            <w:w w:val="105"/>
                            <w:sz w:val="13"/>
                          </w:rPr>
                          <w:t>Hasi</w:t>
                        </w:r>
                        <w:r>
                          <w:rPr>
                            <w:rFonts w:ascii="Calibri"/>
                            <w:w w:val="105"/>
                            <w:sz w:val="13"/>
                            <w:lang w:val="en-US"/>
                          </w:rPr>
                          <w:t>l</w:t>
                        </w:r>
                      </w:p>
                    </w:txbxContent>
                  </v:textbox>
                </v:shape>
                <v:shape id="Text Box 353" o:spid="_x0000_s1124" type="#_x0000_t202" style="position:absolute;left:2962;top:4732;width:192;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" filled="f" stroked="f">
                  <v:textbox inset="0,0,0,0">
                    <w:txbxContent>
                      <w:p w:rsidR="00EB334A" w:rsidRDefault="00EB334A">
                        <w:pPr>
                          <w:spacing w:line="134" w:lineRule="exact"/>
                          <w:rPr>
                            <w:rFonts w:ascii="Calibri"/>
                            <w:sz w:val="13"/>
                          </w:rPr>
                        </w:pPr>
                        <w:r>
                          <w:rPr>
                            <w:rFonts w:ascii="Calibri"/>
                            <w:w w:val="105"/>
                            <w:sz w:val="13"/>
                          </w:rPr>
                          <w:t>1.1</w:t>
                        </w:r>
                      </w:p>
                    </w:txbxContent>
                  </v:textbox>
                </v:shape>
                <v:shape id="Text Box 352" o:spid="_x0000_s1125" type="#_x0000_t202" style="position:absolute;left:4010;top:4732;width:192;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" filled="f" stroked="f">
                  <v:textbox inset="0,0,0,0">
                    <w:txbxContent>
                      <w:p w:rsidR="00EB334A" w:rsidRDefault="00EB334A">
                        <w:pPr>
                          <w:spacing w:line="134" w:lineRule="exact"/>
                          <w:rPr>
                            <w:rFonts w:ascii="Calibri"/>
                            <w:sz w:val="13"/>
                          </w:rPr>
                        </w:pPr>
                        <w:r>
                          <w:rPr>
                            <w:rFonts w:ascii="Calibri"/>
                            <w:w w:val="105"/>
                            <w:sz w:val="13"/>
                          </w:rPr>
                          <w:t>1.2</w:t>
                        </w:r>
                      </w:p>
                    </w:txbxContent>
                  </v:textbox>
                </v:shape>
                <v:shape id="Text Box 351" o:spid="_x0000_s1126" type="#_x0000_t202" style="position:absolute;left:5058;top:4732;width:192;height: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" filled="f" stroked="f">
                  <v:textbox inset="0,0,0,0">
                    <w:txbxContent>
                      <w:p w:rsidR="00EB334A" w:rsidRDefault="00EB334A">
                        <w:pPr>
                          <w:spacing w:line="134" w:lineRule="exact"/>
                          <w:rPr>
                            <w:rFonts w:ascii="Calibri"/>
                            <w:sz w:val="13"/>
                          </w:rPr>
                        </w:pPr>
                        <w:r>
                          <w:rPr>
                            <w:rFonts w:ascii="Calibri"/>
                            <w:w w:val="105"/>
                            <w:sz w:val="13"/>
                          </w:rPr>
                          <w:t>1.3</w:t>
                        </w:r>
                      </w:p>
                    </w:txbxContent>
                  </v:textbox>
                </v:shape>
                <v:shape id="Text Box 350" o:spid="_x0000_s1127" type="#_x0000_t202" style="position:absolute;left:2755;top:5096;width:607;height: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" filled="f" stroked="f">
                  <v:textbox inset="0,0,0,0">
                    <w:txbxContent>
                      <w:p w:rsidR="00EB334A" w:rsidRDefault="00EB334A">
                        <w:pPr>
                          <w:spacing w:line="135" w:lineRule="exact"/>
                          <w:ind w:right="18"/>
                          <w:jc w:val="center"/>
                          <w:rPr>
                            <w:rFonts w:ascii="Calibri"/>
                            <w:sz w:val="13"/>
                          </w:rPr>
                        </w:pPr>
                        <w:r>
                          <w:rPr>
                            <w:rFonts w:ascii="Calibri"/>
                            <w:w w:val="105"/>
                            <w:sz w:val="13"/>
                          </w:rPr>
                          <w:t>Entry Data</w:t>
                        </w:r>
                      </w:p>
                      <w:p w:rsidR="00EB334A" w:rsidRDefault="00EB334A">
                        <w:pPr>
                          <w:spacing w:before="6" w:line="157" w:lineRule="exact"/>
                          <w:ind w:right="23"/>
                          <w:jc w:val="center"/>
                          <w:rPr>
                            <w:rFonts w:ascii="Calibri"/>
                            <w:sz w:val="13"/>
                            <w:lang w:val="en-US"/>
                          </w:rPr>
                        </w:pPr>
                        <w:r>
                          <w:rPr>
                            <w:rFonts w:ascii="Calibri"/>
                            <w:w w:val="105"/>
                            <w:sz w:val="13"/>
                            <w:lang w:val="en-US"/>
                          </w:rPr>
                          <w:t>Atribut</w:t>
                        </w:r>
                      </w:p>
                    </w:txbxContent>
                  </v:textbox>
                </v:shape>
                <v:shape id="Text Box 349" o:spid="_x0000_s1128" type="#_x0000_t202" style="position:absolute;left:3803;top:5096;width:610;height: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" filled="f" stroked="f">
                  <v:textbox inset="0,0,0,0">
                    <w:txbxContent>
                      <w:p w:rsidR="00EB334A" w:rsidRDefault="00EB334A">
                        <w:pPr>
                          <w:spacing w:line="135" w:lineRule="exact"/>
                          <w:rPr>
                            <w:rFonts w:ascii="Calibri"/>
                            <w:sz w:val="13"/>
                            <w:lang w:val="en-US"/>
                          </w:rPr>
                        </w:pPr>
                        <w:r>
                          <w:rPr>
                            <w:rFonts w:ascii="Calibri"/>
                            <w:w w:val="105"/>
                            <w:sz w:val="13"/>
                          </w:rPr>
                          <w:t xml:space="preserve">Entry </w:t>
                        </w:r>
                        <w:r>
                          <w:rPr>
                            <w:rFonts w:ascii="Calibri"/>
                            <w:w w:val="105"/>
                            <w:sz w:val="13"/>
                            <w:lang w:val="en-US"/>
                          </w:rPr>
                          <w:t>Nilai Atribut</w:t>
                        </w:r>
                      </w:p>
                    </w:txbxContent>
                  </v:textbox>
                </v:shape>
                <v:shape id="Text Box 348" o:spid="_x0000_s1129" type="#_x0000_t202" style="position:absolute;left:4851;top:5096;width:610;height: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" filled="f" stroked="f">
                  <v:textbox inset="0,0,0,0">
                    <w:txbxContent>
                      <w:p w:rsidR="00EB334A" w:rsidRDefault="00EB334A">
                        <w:pPr>
                          <w:spacing w:line="135" w:lineRule="exact"/>
                          <w:jc w:val="center"/>
                          <w:rPr>
                            <w:rFonts w:ascii="Calibri"/>
                            <w:sz w:val="13"/>
                            <w:lang w:val="en-US"/>
                          </w:rPr>
                        </w:pPr>
                        <w:r>
                          <w:rPr>
                            <w:rFonts w:ascii="Calibri"/>
                            <w:w w:val="105"/>
                            <w:sz w:val="13"/>
                          </w:rPr>
                          <w:t>Entry Data</w:t>
                        </w:r>
                        <w:r>
                          <w:rPr>
                            <w:rFonts w:ascii="Calibri"/>
                            <w:sz w:val="13"/>
                            <w:lang w:val="en-US"/>
                          </w:rPr>
                          <w:t>set</w:t>
                        </w:r>
                      </w:p>
                    </w:txbxContent>
                  </v:textbox>
                </v:shape>
                <w10:wrap type="topAndBottom" anchorx="page"/>
              </v:group>
            </w:pict>
          </mc:Fallback>
        </mc:AlternateContent>
      </w:r>
    </w:p>
    <w:p w:rsidR="00405434" w:rsidRPr="00AC363E" w:rsidRDefault="00845063">
      <w:pPr>
        <w:spacing w:before="90" w:line="360" w:lineRule="auto"/>
        <w:ind w:left="2007" w:right="1701"/>
        <w:jc w:val="center"/>
        <w:rPr>
          <w:rFonts w:ascii="Times New Roman" w:hAnsi="Times New Roman" w:cs="Times New Roman"/>
          <w:b/>
          <w:sz w:val="24"/>
        </w:rPr>
      </w:pPr>
      <w:r w:rsidRPr="00AC363E">
        <w:rPr>
          <w:rFonts w:ascii="Times New Roman" w:hAnsi="Times New Roman" w:cs="Times New Roman"/>
          <w:b/>
          <w:sz w:val="24"/>
        </w:rPr>
        <w:t>Gambar 4.3 Diagram Berjenjang</w:t>
      </w:r>
    </w:p>
    <w:p w:rsidR="00405434" w:rsidRPr="00AC363E" w:rsidRDefault="00845063">
      <w:pPr>
        <w:rPr>
          <w:rFonts w:ascii="Times New Roman" w:eastAsia="Times New Roman" w:hAnsi="Times New Roman" w:cs="Times New Roman"/>
          <w:b/>
          <w:kern w:val="0"/>
          <w:sz w:val="24"/>
          <w:szCs w:val="24"/>
          <w:lang w:val="id"/>
          <w14:ligatures w14:val="none"/>
        </w:rPr>
      </w:pPr>
      <w:r w:rsidRPr="00AC363E">
        <w:rPr>
          <w:rFonts w:ascii="Times New Roman" w:hAnsi="Times New Roman" w:cs="Times New Roman"/>
          <w:b/>
        </w:rPr>
        <w:br w:type="page"/>
      </w:r>
    </w:p>
    <w:p w:rsidR="00405434" w:rsidRPr="00AC363E" w:rsidRDefault="00845063">
      <w:pPr>
        <w:pStyle w:val="Heading2"/>
        <w:keepNext w:val="0"/>
        <w:keepLines w:val="0"/>
        <w:widowControl w:val="0"/>
        <w:numPr>
          <w:ilvl w:val="3"/>
          <w:numId w:val="44"/>
        </w:numPr>
        <w:tabs>
          <w:tab w:val="left" w:pos="1349"/>
        </w:tabs>
        <w:autoSpaceDE w:val="0"/>
        <w:autoSpaceDN w:val="0"/>
        <w:spacing w:before="90" w:line="360" w:lineRule="auto"/>
        <w:rPr>
          <w:rFonts w:ascii="Times New Roman" w:hAnsi="Times New Roman" w:cs="Times New Roman"/>
          <w:b/>
          <w:bCs/>
          <w:color w:val="auto"/>
          <w:sz w:val="24"/>
          <w:szCs w:val="24"/>
        </w:rPr>
      </w:pPr>
      <w:bookmarkStart w:id="96" w:name="_Toc153498429"/>
      <w:r w:rsidRPr="00AC363E">
        <w:rPr>
          <w:rFonts w:ascii="Times New Roman" w:hAnsi="Times New Roman" w:cs="Times New Roman"/>
          <w:b/>
          <w:bCs/>
          <w:color w:val="auto"/>
          <w:sz w:val="24"/>
          <w:szCs w:val="24"/>
        </w:rPr>
        <w:lastRenderedPageBreak/>
        <w:t>Diagram Arus</w:t>
      </w:r>
      <w:r w:rsidRPr="00AC363E">
        <w:rPr>
          <w:rFonts w:ascii="Times New Roman" w:hAnsi="Times New Roman" w:cs="Times New Roman"/>
          <w:b/>
          <w:bCs/>
          <w:color w:val="auto"/>
          <w:spacing w:val="-10"/>
          <w:sz w:val="24"/>
          <w:szCs w:val="24"/>
        </w:rPr>
        <w:t xml:space="preserve"> </w:t>
      </w:r>
      <w:r w:rsidRPr="00AC363E">
        <w:rPr>
          <w:rFonts w:ascii="Times New Roman" w:hAnsi="Times New Roman" w:cs="Times New Roman"/>
          <w:b/>
          <w:bCs/>
          <w:color w:val="auto"/>
          <w:sz w:val="24"/>
          <w:szCs w:val="24"/>
        </w:rPr>
        <w:t>Data</w:t>
      </w:r>
      <w:bookmarkEnd w:id="96"/>
    </w:p>
    <w:p w:rsidR="00405434" w:rsidRPr="00AC363E" w:rsidRDefault="00845063">
      <w:pPr>
        <w:pStyle w:val="ListParagraph"/>
        <w:widowControl w:val="0"/>
        <w:numPr>
          <w:ilvl w:val="4"/>
          <w:numId w:val="44"/>
        </w:numPr>
        <w:tabs>
          <w:tab w:val="left" w:pos="1708"/>
          <w:tab w:val="left" w:pos="1709"/>
        </w:tabs>
        <w:autoSpaceDE w:val="0"/>
        <w:autoSpaceDN w:val="0"/>
        <w:spacing w:before="136" w:after="0" w:line="360" w:lineRule="auto"/>
        <w:contextualSpacing w:val="0"/>
        <w:rPr>
          <w:rFonts w:ascii="Times New Roman" w:hAnsi="Times New Roman" w:cs="Times New Roman"/>
          <w:b/>
          <w:sz w:val="24"/>
        </w:rPr>
      </w:pPr>
      <w:r w:rsidRPr="00AC363E">
        <w:rPr>
          <w:rFonts w:ascii="Times New Roman" w:hAnsi="Times New Roman" w:cs="Times New Roman"/>
          <w:b/>
          <w:sz w:val="24"/>
        </w:rPr>
        <w:t>DAD Level</w:t>
      </w:r>
      <w:r w:rsidRPr="00AC363E">
        <w:rPr>
          <w:rFonts w:ascii="Times New Roman" w:hAnsi="Times New Roman" w:cs="Times New Roman"/>
          <w:b/>
          <w:spacing w:val="-5"/>
          <w:sz w:val="24"/>
        </w:rPr>
        <w:t xml:space="preserve"> </w:t>
      </w:r>
      <w:r w:rsidRPr="00AC363E">
        <w:rPr>
          <w:rFonts w:ascii="Times New Roman" w:hAnsi="Times New Roman" w:cs="Times New Roman"/>
          <w:b/>
          <w:sz w:val="24"/>
        </w:rPr>
        <w:t>0</w:t>
      </w:r>
    </w:p>
    <w:p w:rsidR="00405434" w:rsidRPr="00AC363E" w:rsidRDefault="00845063">
      <w:pPr>
        <w:pStyle w:val="BodyText"/>
        <w:spacing w:before="10" w:line="360" w:lineRule="auto"/>
        <w:rPr>
          <w:b/>
          <w:sz w:val="28"/>
        </w:rPr>
      </w:pPr>
      <w:r w:rsidRPr="00AC363E">
        <w:rPr>
          <w:b/>
          <w:noProof/>
          <w:lang w:val="en-US"/>
        </w:rPr>
        <mc:AlternateContent>
          <mc:Choice Requires="wpg">
            <w:drawing>
              <wp:anchor distT="0" distB="0" distL="0" distR="0" simplePos="0" relativeHeight="251544576" behindDoc="1" locked="0" layoutInCell="1" allowOverlap="1" wp14:anchorId="008EF305" wp14:editId="070DBB32">
                <wp:simplePos x="0" y="0"/>
                <wp:positionH relativeFrom="page">
                  <wp:posOffset>1940560</wp:posOffset>
                </wp:positionH>
                <wp:positionV relativeFrom="paragraph">
                  <wp:posOffset>237490</wp:posOffset>
                </wp:positionV>
                <wp:extent cx="4343400" cy="5360035"/>
                <wp:effectExtent l="0" t="0" r="0" b="0"/>
                <wp:wrapTopAndBottom/>
                <wp:docPr id="1392967681" name="Group 247"/>
                <wp:cNvGraphicFramePr/>
                <a:graphic xmlns:a="http://schemas.openxmlformats.org/drawingml/2006/main">
                  <a:graphicData uri="http://schemas.microsoft.com/office/word/2010/wordprocessingGroup">
                    <wpg:wgp>
                      <wpg:cNvGrpSpPr/>
                      <wpg:grpSpPr>
                        <a:xfrm>
                          <a:off x="0" y="0"/>
                          <a:ext cx="4343400" cy="5360035"/>
                          <a:chOff x="3052" y="371"/>
                          <a:chExt cx="6840" cy="8441"/>
                        </a:xfrm>
                      </wpg:grpSpPr>
                      <pic:pic xmlns:pic="http://schemas.openxmlformats.org/drawingml/2006/picture">
                        <pic:nvPicPr>
                          <pic:cNvPr id="642300475" name="Picture 34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a:xfrm>
                            <a:off x="3052" y="738"/>
                            <a:ext cx="965" cy="1013"/>
                          </a:xfrm>
                          <a:prstGeom prst="rect">
                            <a:avLst/>
                          </a:prstGeom>
                          <a:noFill/>
                          <a:ln>
                            <a:noFill/>
                          </a:ln>
                        </pic:spPr>
                      </pic:pic>
                      <wps:wsp>
                        <wps:cNvPr id="1181614997" name="Rectangle 345"/>
                        <wps:cNvSpPr>
                          <a:spLocks noChangeArrowheads="1"/>
                        </wps:cNvSpPr>
                        <wps:spPr bwMode="auto">
                          <a:xfrm>
                            <a:off x="3086" y="752"/>
                            <a:ext cx="891" cy="912"/>
                          </a:xfrm>
                          <a:prstGeom prst="rect">
                            <a:avLst/>
                          </a:prstGeom>
                          <a:solidFill>
                            <a:srgbClr val="DEE7F3"/>
                          </a:solidFill>
                          <a:ln>
                            <a:noFill/>
                          </a:ln>
                        </wps:spPr>
                        <wps:bodyPr rot="0" vert="horz" wrap="square" lIns="91440" tIns="45720" rIns="91440" bIns="45720" anchor="t" anchorCtr="0" upright="1">
                          <a:noAutofit/>
                        </wps:bodyPr>
                      </wps:wsp>
                      <wps:wsp>
                        <wps:cNvPr id="305602830" name="Rectangle 344"/>
                        <wps:cNvSpPr>
                          <a:spLocks noChangeArrowheads="1"/>
                        </wps:cNvSpPr>
                        <wps:spPr bwMode="auto">
                          <a:xfrm>
                            <a:off x="3086" y="752"/>
                            <a:ext cx="891" cy="912"/>
                          </a:xfrm>
                          <a:prstGeom prst="rect">
                            <a:avLst/>
                          </a:prstGeom>
                          <a:noFill/>
                          <a:ln w="6945">
                            <a:solidFill>
                              <a:srgbClr val="5C9BD3"/>
                            </a:solidFill>
                            <a:prstDash val="solid"/>
                            <a:miter lim="800000"/>
                          </a:ln>
                        </wps:spPr>
                        <wps:bodyPr rot="0" vert="horz" wrap="square" lIns="91440" tIns="45720" rIns="91440" bIns="45720" anchor="t" anchorCtr="0" upright="1">
                          <a:noAutofit/>
                        </wps:bodyPr>
                      </wps:wsp>
                      <pic:pic xmlns:pic="http://schemas.openxmlformats.org/drawingml/2006/picture">
                        <pic:nvPicPr>
                          <pic:cNvPr id="1898785392" name="Picture 3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5380" y="371"/>
                            <a:ext cx="1197" cy="380"/>
                          </a:xfrm>
                          <a:prstGeom prst="rect">
                            <a:avLst/>
                          </a:prstGeom>
                          <a:noFill/>
                          <a:ln>
                            <a:noFill/>
                          </a:ln>
                        </pic:spPr>
                      </pic:pic>
                      <wps:wsp>
                        <wps:cNvPr id="1045248847" name="Freeform 342"/>
                        <wps:cNvSpPr/>
                        <wps:spPr bwMode="auto">
                          <a:xfrm>
                            <a:off x="5421" y="390"/>
                            <a:ext cx="1115" cy="272"/>
                          </a:xfrm>
                          <a:custGeom>
                            <a:avLst/>
                            <a:gdLst>
                              <a:gd name="T0" fmla="+- 0 6447 5422"/>
                              <a:gd name="T1" fmla="*/ T0 w 1115"/>
                              <a:gd name="T2" fmla="+- 0 390 390"/>
                              <a:gd name="T3" fmla="*/ 390 h 272"/>
                              <a:gd name="T4" fmla="+- 0 6437 5422"/>
                              <a:gd name="T5" fmla="*/ T4 w 1115"/>
                              <a:gd name="T6" fmla="+- 0 390 390"/>
                              <a:gd name="T7" fmla="*/ 390 h 272"/>
                              <a:gd name="T8" fmla="+- 0 6427 5422"/>
                              <a:gd name="T9" fmla="*/ T8 w 1115"/>
                              <a:gd name="T10" fmla="+- 0 392 390"/>
                              <a:gd name="T11" fmla="*/ 392 h 272"/>
                              <a:gd name="T12" fmla="+- 0 5534 5422"/>
                              <a:gd name="T13" fmla="*/ T12 w 1115"/>
                              <a:gd name="T14" fmla="+- 0 392 390"/>
                              <a:gd name="T15" fmla="*/ 392 h 272"/>
                              <a:gd name="T16" fmla="+- 0 5460 5422"/>
                              <a:gd name="T17" fmla="*/ T16 w 1115"/>
                              <a:gd name="T18" fmla="+- 0 420 390"/>
                              <a:gd name="T19" fmla="*/ 420 h 272"/>
                              <a:gd name="T20" fmla="+- 0 5423 5422"/>
                              <a:gd name="T21" fmla="*/ T20 w 1115"/>
                              <a:gd name="T22" fmla="+- 0 512 390"/>
                              <a:gd name="T23" fmla="*/ 512 h 272"/>
                              <a:gd name="T24" fmla="+- 0 5422 5422"/>
                              <a:gd name="T25" fmla="*/ T24 w 1115"/>
                              <a:gd name="T26" fmla="+- 0 522 390"/>
                              <a:gd name="T27" fmla="*/ 522 h 272"/>
                              <a:gd name="T28" fmla="+- 0 5422 5422"/>
                              <a:gd name="T29" fmla="*/ T28 w 1115"/>
                              <a:gd name="T30" fmla="+- 0 533 390"/>
                              <a:gd name="T31" fmla="*/ 533 h 272"/>
                              <a:gd name="T32" fmla="+- 0 5423 5422"/>
                              <a:gd name="T33" fmla="*/ T32 w 1115"/>
                              <a:gd name="T34" fmla="+- 0 544 390"/>
                              <a:gd name="T35" fmla="*/ 544 h 272"/>
                              <a:gd name="T36" fmla="+- 0 5424 5422"/>
                              <a:gd name="T37" fmla="*/ T36 w 1115"/>
                              <a:gd name="T38" fmla="+- 0 662 390"/>
                              <a:gd name="T39" fmla="*/ 662 h 272"/>
                              <a:gd name="T40" fmla="+- 0 6537 5422"/>
                              <a:gd name="T41" fmla="*/ T40 w 1115"/>
                              <a:gd name="T42" fmla="+- 0 662 390"/>
                              <a:gd name="T43" fmla="*/ 662 h 272"/>
                              <a:gd name="T44" fmla="+- 0 6537 5422"/>
                              <a:gd name="T45" fmla="*/ T44 w 1115"/>
                              <a:gd name="T46" fmla="+- 0 544 390"/>
                              <a:gd name="T47" fmla="*/ 544 h 272"/>
                              <a:gd name="T48" fmla="+- 0 6535 5422"/>
                              <a:gd name="T49" fmla="*/ T48 w 1115"/>
                              <a:gd name="T50" fmla="+- 0 491 390"/>
                              <a:gd name="T51" fmla="*/ 491 h 272"/>
                              <a:gd name="T52" fmla="+- 0 6519 5422"/>
                              <a:gd name="T53" fmla="*/ T52 w 1115"/>
                              <a:gd name="T54" fmla="+- 0 445 390"/>
                              <a:gd name="T55" fmla="*/ 445 h 272"/>
                              <a:gd name="T56" fmla="+- 0 6492 5422"/>
                              <a:gd name="T57" fmla="*/ T56 w 1115"/>
                              <a:gd name="T58" fmla="+- 0 411 390"/>
                              <a:gd name="T59" fmla="*/ 411 h 272"/>
                              <a:gd name="T60" fmla="+- 0 6456 5422"/>
                              <a:gd name="T61" fmla="*/ T60 w 1115"/>
                              <a:gd name="T62" fmla="+- 0 392 390"/>
                              <a:gd name="T63" fmla="*/ 392 h 272"/>
                              <a:gd name="T64" fmla="+- 0 6447 5422"/>
                              <a:gd name="T65" fmla="*/ T64 w 1115"/>
                              <a:gd name="T66" fmla="+- 0 390 390"/>
                              <a:gd name="T67" fmla="*/ 390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5" h="272">
                                <a:moveTo>
                                  <a:pt x="1025" y="0"/>
                                </a:moveTo>
                                <a:lnTo>
                                  <a:pt x="1015" y="0"/>
                                </a:lnTo>
                                <a:lnTo>
                                  <a:pt x="1005" y="2"/>
                                </a:lnTo>
                                <a:lnTo>
                                  <a:pt x="112" y="2"/>
                                </a:lnTo>
                                <a:lnTo>
                                  <a:pt x="38" y="30"/>
                                </a:lnTo>
                                <a:lnTo>
                                  <a:pt x="1" y="122"/>
                                </a:lnTo>
                                <a:lnTo>
                                  <a:pt x="0" y="132"/>
                                </a:lnTo>
                                <a:lnTo>
                                  <a:pt x="0" y="143"/>
                                </a:lnTo>
                                <a:lnTo>
                                  <a:pt x="1" y="154"/>
                                </a:lnTo>
                                <a:lnTo>
                                  <a:pt x="2" y="272"/>
                                </a:lnTo>
                                <a:lnTo>
                                  <a:pt x="1115" y="272"/>
                                </a:lnTo>
                                <a:lnTo>
                                  <a:pt x="1115" y="154"/>
                                </a:lnTo>
                                <a:lnTo>
                                  <a:pt x="1113" y="101"/>
                                </a:lnTo>
                                <a:lnTo>
                                  <a:pt x="1097" y="55"/>
                                </a:lnTo>
                                <a:lnTo>
                                  <a:pt x="1070" y="21"/>
                                </a:lnTo>
                                <a:lnTo>
                                  <a:pt x="1034" y="2"/>
                                </a:lnTo>
                                <a:lnTo>
                                  <a:pt x="1025" y="0"/>
                                </a:lnTo>
                                <a:close/>
                              </a:path>
                            </a:pathLst>
                          </a:custGeom>
                          <a:solidFill>
                            <a:srgbClr val="DEE7F3"/>
                          </a:solidFill>
                          <a:ln>
                            <a:noFill/>
                          </a:ln>
                        </wps:spPr>
                        <wps:bodyPr rot="0" vert="horz" wrap="square" lIns="91440" tIns="45720" rIns="91440" bIns="45720" anchor="t" anchorCtr="0" upright="1">
                          <a:noAutofit/>
                        </wps:bodyPr>
                      </wps:wsp>
                      <wps:wsp>
                        <wps:cNvPr id="284950144" name="Freeform 341"/>
                        <wps:cNvSpPr/>
                        <wps:spPr bwMode="auto">
                          <a:xfrm>
                            <a:off x="5421" y="390"/>
                            <a:ext cx="1115" cy="272"/>
                          </a:xfrm>
                          <a:custGeom>
                            <a:avLst/>
                            <a:gdLst>
                              <a:gd name="T0" fmla="+- 0 5424 5422"/>
                              <a:gd name="T1" fmla="*/ T0 w 1115"/>
                              <a:gd name="T2" fmla="+- 0 662 390"/>
                              <a:gd name="T3" fmla="*/ 662 h 272"/>
                              <a:gd name="T4" fmla="+- 0 6537 5422"/>
                              <a:gd name="T5" fmla="*/ T4 w 1115"/>
                              <a:gd name="T6" fmla="+- 0 662 390"/>
                              <a:gd name="T7" fmla="*/ 662 h 272"/>
                              <a:gd name="T8" fmla="+- 0 6537 5422"/>
                              <a:gd name="T9" fmla="*/ T8 w 1115"/>
                              <a:gd name="T10" fmla="+- 0 544 390"/>
                              <a:gd name="T11" fmla="*/ 544 h 272"/>
                              <a:gd name="T12" fmla="+- 0 6519 5422"/>
                              <a:gd name="T13" fmla="*/ T12 w 1115"/>
                              <a:gd name="T14" fmla="+- 0 445 390"/>
                              <a:gd name="T15" fmla="*/ 445 h 272"/>
                              <a:gd name="T16" fmla="+- 0 6456 5422"/>
                              <a:gd name="T17" fmla="*/ T16 w 1115"/>
                              <a:gd name="T18" fmla="+- 0 392 390"/>
                              <a:gd name="T19" fmla="*/ 392 h 272"/>
                              <a:gd name="T20" fmla="+- 0 6447 5422"/>
                              <a:gd name="T21" fmla="*/ T20 w 1115"/>
                              <a:gd name="T22" fmla="+- 0 390 390"/>
                              <a:gd name="T23" fmla="*/ 390 h 272"/>
                              <a:gd name="T24" fmla="+- 0 6437 5422"/>
                              <a:gd name="T25" fmla="*/ T24 w 1115"/>
                              <a:gd name="T26" fmla="+- 0 390 390"/>
                              <a:gd name="T27" fmla="*/ 390 h 272"/>
                              <a:gd name="T28" fmla="+- 0 6427 5422"/>
                              <a:gd name="T29" fmla="*/ T28 w 1115"/>
                              <a:gd name="T30" fmla="+- 0 392 390"/>
                              <a:gd name="T31" fmla="*/ 392 h 272"/>
                              <a:gd name="T32" fmla="+- 0 5534 5422"/>
                              <a:gd name="T33" fmla="*/ T32 w 1115"/>
                              <a:gd name="T34" fmla="+- 0 392 390"/>
                              <a:gd name="T35" fmla="*/ 392 h 272"/>
                              <a:gd name="T36" fmla="+- 0 5460 5422"/>
                              <a:gd name="T37" fmla="*/ T36 w 1115"/>
                              <a:gd name="T38" fmla="+- 0 420 390"/>
                              <a:gd name="T39" fmla="*/ 420 h 272"/>
                              <a:gd name="T40" fmla="+- 0 5423 5422"/>
                              <a:gd name="T41" fmla="*/ T40 w 1115"/>
                              <a:gd name="T42" fmla="+- 0 512 390"/>
                              <a:gd name="T43" fmla="*/ 512 h 272"/>
                              <a:gd name="T44" fmla="+- 0 5422 5422"/>
                              <a:gd name="T45" fmla="*/ T44 w 1115"/>
                              <a:gd name="T46" fmla="+- 0 522 390"/>
                              <a:gd name="T47" fmla="*/ 522 h 272"/>
                              <a:gd name="T48" fmla="+- 0 5422 5422"/>
                              <a:gd name="T49" fmla="*/ T48 w 1115"/>
                              <a:gd name="T50" fmla="+- 0 533 390"/>
                              <a:gd name="T51" fmla="*/ 533 h 272"/>
                              <a:gd name="T52" fmla="+- 0 5423 5422"/>
                              <a:gd name="T53" fmla="*/ T52 w 1115"/>
                              <a:gd name="T54" fmla="+- 0 544 390"/>
                              <a:gd name="T55" fmla="*/ 544 h 272"/>
                              <a:gd name="T56" fmla="+- 0 5424 5422"/>
                              <a:gd name="T57" fmla="*/ T56 w 1115"/>
                              <a:gd name="T58" fmla="+- 0 662 390"/>
                              <a:gd name="T59" fmla="*/ 662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272">
                                <a:moveTo>
                                  <a:pt x="2" y="272"/>
                                </a:moveTo>
                                <a:lnTo>
                                  <a:pt x="1115" y="272"/>
                                </a:lnTo>
                                <a:lnTo>
                                  <a:pt x="1115" y="154"/>
                                </a:lnTo>
                                <a:lnTo>
                                  <a:pt x="1097" y="55"/>
                                </a:lnTo>
                                <a:lnTo>
                                  <a:pt x="1034" y="2"/>
                                </a:lnTo>
                                <a:lnTo>
                                  <a:pt x="1025" y="0"/>
                                </a:lnTo>
                                <a:lnTo>
                                  <a:pt x="1015" y="0"/>
                                </a:lnTo>
                                <a:lnTo>
                                  <a:pt x="1005" y="2"/>
                                </a:lnTo>
                                <a:lnTo>
                                  <a:pt x="112" y="2"/>
                                </a:lnTo>
                                <a:lnTo>
                                  <a:pt x="38" y="30"/>
                                </a:lnTo>
                                <a:lnTo>
                                  <a:pt x="1" y="122"/>
                                </a:lnTo>
                                <a:lnTo>
                                  <a:pt x="0" y="132"/>
                                </a:lnTo>
                                <a:lnTo>
                                  <a:pt x="0" y="143"/>
                                </a:lnTo>
                                <a:lnTo>
                                  <a:pt x="1" y="154"/>
                                </a:lnTo>
                                <a:lnTo>
                                  <a:pt x="2" y="272"/>
                                </a:lnTo>
                                <a:close/>
                              </a:path>
                            </a:pathLst>
                          </a:custGeom>
                          <a:noFill/>
                          <a:ln w="7924">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936987437" name="Picture 34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a:xfrm>
                            <a:off x="5361" y="611"/>
                            <a:ext cx="1234" cy="1532"/>
                          </a:xfrm>
                          <a:prstGeom prst="rect">
                            <a:avLst/>
                          </a:prstGeom>
                          <a:noFill/>
                          <a:ln>
                            <a:noFill/>
                          </a:ln>
                        </pic:spPr>
                      </pic:pic>
                      <wps:wsp>
                        <wps:cNvPr id="1351994050" name="Freeform 339"/>
                        <wps:cNvSpPr/>
                        <wps:spPr bwMode="auto">
                          <a:xfrm>
                            <a:off x="5423" y="662"/>
                            <a:ext cx="1115" cy="1365"/>
                          </a:xfrm>
                          <a:custGeom>
                            <a:avLst/>
                            <a:gdLst>
                              <a:gd name="T0" fmla="+- 0 6537 5424"/>
                              <a:gd name="T1" fmla="*/ T0 w 1115"/>
                              <a:gd name="T2" fmla="+- 0 662 662"/>
                              <a:gd name="T3" fmla="*/ 662 h 1365"/>
                              <a:gd name="T4" fmla="+- 0 5424 5424"/>
                              <a:gd name="T5" fmla="*/ T4 w 1115"/>
                              <a:gd name="T6" fmla="+- 0 662 662"/>
                              <a:gd name="T7" fmla="*/ 662 h 1365"/>
                              <a:gd name="T8" fmla="+- 0 5424 5424"/>
                              <a:gd name="T9" fmla="*/ T8 w 1115"/>
                              <a:gd name="T10" fmla="+- 0 1873 662"/>
                              <a:gd name="T11" fmla="*/ 1873 h 1365"/>
                              <a:gd name="T12" fmla="+- 0 5443 5424"/>
                              <a:gd name="T13" fmla="*/ T12 w 1115"/>
                              <a:gd name="T14" fmla="+- 0 1973 662"/>
                              <a:gd name="T15" fmla="*/ 1973 h 1365"/>
                              <a:gd name="T16" fmla="+- 0 5508 5424"/>
                              <a:gd name="T17" fmla="*/ T16 w 1115"/>
                              <a:gd name="T18" fmla="+- 0 2025 662"/>
                              <a:gd name="T19" fmla="*/ 2025 h 1365"/>
                              <a:gd name="T20" fmla="+- 0 5517 5424"/>
                              <a:gd name="T21" fmla="*/ T20 w 1115"/>
                              <a:gd name="T22" fmla="+- 0 2026 662"/>
                              <a:gd name="T23" fmla="*/ 2026 h 1365"/>
                              <a:gd name="T24" fmla="+- 0 5526 5424"/>
                              <a:gd name="T25" fmla="*/ T24 w 1115"/>
                              <a:gd name="T26" fmla="+- 0 2026 662"/>
                              <a:gd name="T27" fmla="*/ 2026 h 1365"/>
                              <a:gd name="T28" fmla="+- 0 5535 5424"/>
                              <a:gd name="T29" fmla="*/ T28 w 1115"/>
                              <a:gd name="T30" fmla="+- 0 2025 662"/>
                              <a:gd name="T31" fmla="*/ 2025 h 1365"/>
                              <a:gd name="T32" fmla="+- 0 6425 5424"/>
                              <a:gd name="T33" fmla="*/ T32 w 1115"/>
                              <a:gd name="T34" fmla="+- 0 2025 662"/>
                              <a:gd name="T35" fmla="*/ 2025 h 1365"/>
                              <a:gd name="T36" fmla="+- 0 6498 5424"/>
                              <a:gd name="T37" fmla="*/ T36 w 1115"/>
                              <a:gd name="T38" fmla="+- 0 1999 662"/>
                              <a:gd name="T39" fmla="*/ 1999 h 1365"/>
                              <a:gd name="T40" fmla="+- 0 6537 5424"/>
                              <a:gd name="T41" fmla="*/ T40 w 1115"/>
                              <a:gd name="T42" fmla="+- 0 1910 662"/>
                              <a:gd name="T43" fmla="*/ 1910 h 1365"/>
                              <a:gd name="T44" fmla="+- 0 6538 5424"/>
                              <a:gd name="T45" fmla="*/ T44 w 1115"/>
                              <a:gd name="T46" fmla="+- 0 1898 662"/>
                              <a:gd name="T47" fmla="*/ 1898 h 1365"/>
                              <a:gd name="T48" fmla="+- 0 6538 5424"/>
                              <a:gd name="T49" fmla="*/ T48 w 1115"/>
                              <a:gd name="T50" fmla="+- 0 1885 662"/>
                              <a:gd name="T51" fmla="*/ 1885 h 1365"/>
                              <a:gd name="T52" fmla="+- 0 6537 5424"/>
                              <a:gd name="T53" fmla="*/ T52 w 1115"/>
                              <a:gd name="T54" fmla="+- 0 1873 662"/>
                              <a:gd name="T55" fmla="*/ 1873 h 1365"/>
                              <a:gd name="T56" fmla="+- 0 6537 5424"/>
                              <a:gd name="T57" fmla="*/ T56 w 1115"/>
                              <a:gd name="T58" fmla="+- 0 662 662"/>
                              <a:gd name="T59" fmla="*/ 662 h 1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1365">
                                <a:moveTo>
                                  <a:pt x="1113" y="0"/>
                                </a:moveTo>
                                <a:lnTo>
                                  <a:pt x="0" y="0"/>
                                </a:lnTo>
                                <a:lnTo>
                                  <a:pt x="0" y="1211"/>
                                </a:lnTo>
                                <a:lnTo>
                                  <a:pt x="19" y="1311"/>
                                </a:lnTo>
                                <a:lnTo>
                                  <a:pt x="84" y="1363"/>
                                </a:lnTo>
                                <a:lnTo>
                                  <a:pt x="93" y="1364"/>
                                </a:lnTo>
                                <a:lnTo>
                                  <a:pt x="102" y="1364"/>
                                </a:lnTo>
                                <a:lnTo>
                                  <a:pt x="111" y="1363"/>
                                </a:lnTo>
                                <a:lnTo>
                                  <a:pt x="1001" y="1363"/>
                                </a:lnTo>
                                <a:lnTo>
                                  <a:pt x="1074" y="1337"/>
                                </a:lnTo>
                                <a:lnTo>
                                  <a:pt x="1113" y="1248"/>
                                </a:lnTo>
                                <a:lnTo>
                                  <a:pt x="1114" y="1236"/>
                                </a:lnTo>
                                <a:lnTo>
                                  <a:pt x="1114" y="1223"/>
                                </a:lnTo>
                                <a:lnTo>
                                  <a:pt x="1113" y="1211"/>
                                </a:lnTo>
                                <a:lnTo>
                                  <a:pt x="1113" y="0"/>
                                </a:lnTo>
                                <a:close/>
                              </a:path>
                            </a:pathLst>
                          </a:custGeom>
                          <a:solidFill>
                            <a:srgbClr val="DEE7F3"/>
                          </a:solidFill>
                          <a:ln>
                            <a:noFill/>
                          </a:ln>
                        </wps:spPr>
                        <wps:bodyPr rot="0" vert="horz" wrap="square" lIns="91440" tIns="45720" rIns="91440" bIns="45720" anchor="t" anchorCtr="0" upright="1">
                          <a:noAutofit/>
                        </wps:bodyPr>
                      </wps:wsp>
                      <wps:wsp>
                        <wps:cNvPr id="1056380713" name="Freeform 338"/>
                        <wps:cNvSpPr/>
                        <wps:spPr bwMode="auto">
                          <a:xfrm>
                            <a:off x="5423" y="662"/>
                            <a:ext cx="1115" cy="1365"/>
                          </a:xfrm>
                          <a:custGeom>
                            <a:avLst/>
                            <a:gdLst>
                              <a:gd name="T0" fmla="+- 0 5424 5424"/>
                              <a:gd name="T1" fmla="*/ T0 w 1115"/>
                              <a:gd name="T2" fmla="+- 0 1873 662"/>
                              <a:gd name="T3" fmla="*/ 1873 h 1365"/>
                              <a:gd name="T4" fmla="+- 0 5443 5424"/>
                              <a:gd name="T5" fmla="*/ T4 w 1115"/>
                              <a:gd name="T6" fmla="+- 0 1973 662"/>
                              <a:gd name="T7" fmla="*/ 1973 h 1365"/>
                              <a:gd name="T8" fmla="+- 0 5508 5424"/>
                              <a:gd name="T9" fmla="*/ T8 w 1115"/>
                              <a:gd name="T10" fmla="+- 0 2025 662"/>
                              <a:gd name="T11" fmla="*/ 2025 h 1365"/>
                              <a:gd name="T12" fmla="+- 0 5517 5424"/>
                              <a:gd name="T13" fmla="*/ T12 w 1115"/>
                              <a:gd name="T14" fmla="+- 0 2026 662"/>
                              <a:gd name="T15" fmla="*/ 2026 h 1365"/>
                              <a:gd name="T16" fmla="+- 0 5526 5424"/>
                              <a:gd name="T17" fmla="*/ T16 w 1115"/>
                              <a:gd name="T18" fmla="+- 0 2026 662"/>
                              <a:gd name="T19" fmla="*/ 2026 h 1365"/>
                              <a:gd name="T20" fmla="+- 0 5535 5424"/>
                              <a:gd name="T21" fmla="*/ T20 w 1115"/>
                              <a:gd name="T22" fmla="+- 0 2025 662"/>
                              <a:gd name="T23" fmla="*/ 2025 h 1365"/>
                              <a:gd name="T24" fmla="+- 0 6425 5424"/>
                              <a:gd name="T25" fmla="*/ T24 w 1115"/>
                              <a:gd name="T26" fmla="+- 0 2025 662"/>
                              <a:gd name="T27" fmla="*/ 2025 h 1365"/>
                              <a:gd name="T28" fmla="+- 0 6498 5424"/>
                              <a:gd name="T29" fmla="*/ T28 w 1115"/>
                              <a:gd name="T30" fmla="+- 0 1999 662"/>
                              <a:gd name="T31" fmla="*/ 1999 h 1365"/>
                              <a:gd name="T32" fmla="+- 0 6537 5424"/>
                              <a:gd name="T33" fmla="*/ T32 w 1115"/>
                              <a:gd name="T34" fmla="+- 0 1910 662"/>
                              <a:gd name="T35" fmla="*/ 1910 h 1365"/>
                              <a:gd name="T36" fmla="+- 0 6538 5424"/>
                              <a:gd name="T37" fmla="*/ T36 w 1115"/>
                              <a:gd name="T38" fmla="+- 0 1898 662"/>
                              <a:gd name="T39" fmla="*/ 1898 h 1365"/>
                              <a:gd name="T40" fmla="+- 0 6538 5424"/>
                              <a:gd name="T41" fmla="*/ T40 w 1115"/>
                              <a:gd name="T42" fmla="+- 0 1885 662"/>
                              <a:gd name="T43" fmla="*/ 1885 h 1365"/>
                              <a:gd name="T44" fmla="+- 0 6537 5424"/>
                              <a:gd name="T45" fmla="*/ T44 w 1115"/>
                              <a:gd name="T46" fmla="+- 0 1873 662"/>
                              <a:gd name="T47" fmla="*/ 1873 h 1365"/>
                              <a:gd name="T48" fmla="+- 0 6537 5424"/>
                              <a:gd name="T49" fmla="*/ T48 w 1115"/>
                              <a:gd name="T50" fmla="+- 0 662 662"/>
                              <a:gd name="T51" fmla="*/ 662 h 1365"/>
                              <a:gd name="T52" fmla="+- 0 5424 5424"/>
                              <a:gd name="T53" fmla="*/ T52 w 1115"/>
                              <a:gd name="T54" fmla="+- 0 662 662"/>
                              <a:gd name="T55" fmla="*/ 662 h 1365"/>
                              <a:gd name="T56" fmla="+- 0 5424 5424"/>
                              <a:gd name="T57" fmla="*/ T56 w 1115"/>
                              <a:gd name="T58" fmla="+- 0 1873 662"/>
                              <a:gd name="T59" fmla="*/ 1873 h 1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1365">
                                <a:moveTo>
                                  <a:pt x="0" y="1211"/>
                                </a:moveTo>
                                <a:lnTo>
                                  <a:pt x="19" y="1311"/>
                                </a:lnTo>
                                <a:lnTo>
                                  <a:pt x="84" y="1363"/>
                                </a:lnTo>
                                <a:lnTo>
                                  <a:pt x="93" y="1364"/>
                                </a:lnTo>
                                <a:lnTo>
                                  <a:pt x="102" y="1364"/>
                                </a:lnTo>
                                <a:lnTo>
                                  <a:pt x="111" y="1363"/>
                                </a:lnTo>
                                <a:lnTo>
                                  <a:pt x="1001" y="1363"/>
                                </a:lnTo>
                                <a:lnTo>
                                  <a:pt x="1074" y="1337"/>
                                </a:lnTo>
                                <a:lnTo>
                                  <a:pt x="1113" y="1248"/>
                                </a:lnTo>
                                <a:lnTo>
                                  <a:pt x="1114" y="1236"/>
                                </a:lnTo>
                                <a:lnTo>
                                  <a:pt x="1114" y="1223"/>
                                </a:lnTo>
                                <a:lnTo>
                                  <a:pt x="1113" y="1211"/>
                                </a:lnTo>
                                <a:lnTo>
                                  <a:pt x="1113" y="0"/>
                                </a:lnTo>
                                <a:lnTo>
                                  <a:pt x="0" y="0"/>
                                </a:lnTo>
                                <a:lnTo>
                                  <a:pt x="0" y="1211"/>
                                </a:lnTo>
                                <a:close/>
                              </a:path>
                            </a:pathLst>
                          </a:custGeom>
                          <a:noFill/>
                          <a:ln w="6755">
                            <a:solidFill>
                              <a:srgbClr val="5C9BD3"/>
                            </a:solidFill>
                            <a:prstDash val="solid"/>
                            <a:round/>
                          </a:ln>
                        </wps:spPr>
                        <wps:bodyPr rot="0" vert="horz" wrap="square" lIns="91440" tIns="45720" rIns="91440" bIns="45720" anchor="t" anchorCtr="0" upright="1">
                          <a:noAutofit/>
                        </wps:bodyPr>
                      </wps:wsp>
                      <wps:wsp>
                        <wps:cNvPr id="1635989532" name="Line 337"/>
                        <wps:cNvCnPr>
                          <a:cxnSpLocks noChangeShapeType="1"/>
                        </wps:cNvCnPr>
                        <wps:spPr bwMode="auto">
                          <a:xfrm>
                            <a:off x="3977" y="1208"/>
                            <a:ext cx="1368" cy="0"/>
                          </a:xfrm>
                          <a:prstGeom prst="line">
                            <a:avLst/>
                          </a:prstGeom>
                          <a:noFill/>
                          <a:ln w="18216">
                            <a:solidFill>
                              <a:srgbClr val="77A7D9"/>
                            </a:solidFill>
                            <a:prstDash val="solid"/>
                            <a:round/>
                          </a:ln>
                        </wps:spPr>
                        <wps:bodyPr/>
                      </wps:wsp>
                      <pic:pic xmlns:pic="http://schemas.openxmlformats.org/drawingml/2006/picture">
                        <pic:nvPicPr>
                          <pic:cNvPr id="176113767" name="Picture 33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5319" y="1137"/>
                            <a:ext cx="105" cy="143"/>
                          </a:xfrm>
                          <a:prstGeom prst="rect">
                            <a:avLst/>
                          </a:prstGeom>
                          <a:noFill/>
                          <a:ln>
                            <a:noFill/>
                          </a:ln>
                        </pic:spPr>
                      </pic:pic>
                      <pic:pic xmlns:pic="http://schemas.openxmlformats.org/drawingml/2006/picture">
                        <pic:nvPicPr>
                          <pic:cNvPr id="318449893" name="Picture 33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a:xfrm>
                            <a:off x="8171" y="586"/>
                            <a:ext cx="1178" cy="405"/>
                          </a:xfrm>
                          <a:prstGeom prst="rect">
                            <a:avLst/>
                          </a:prstGeom>
                          <a:noFill/>
                          <a:ln>
                            <a:noFill/>
                          </a:ln>
                        </pic:spPr>
                      </pic:pic>
                      <wps:wsp>
                        <wps:cNvPr id="957079560" name="Freeform 334"/>
                        <wps:cNvSpPr/>
                        <wps:spPr bwMode="auto">
                          <a:xfrm>
                            <a:off x="8205" y="605"/>
                            <a:ext cx="1113" cy="304"/>
                          </a:xfrm>
                          <a:custGeom>
                            <a:avLst/>
                            <a:gdLst>
                              <a:gd name="T0" fmla="+- 0 8206 8206"/>
                              <a:gd name="T1" fmla="*/ T0 w 1113"/>
                              <a:gd name="T2" fmla="+- 0 910 606"/>
                              <a:gd name="T3" fmla="*/ 910 h 304"/>
                              <a:gd name="T4" fmla="+- 0 9319 8206"/>
                              <a:gd name="T5" fmla="*/ T4 w 1113"/>
                              <a:gd name="T6" fmla="+- 0 910 606"/>
                              <a:gd name="T7" fmla="*/ 910 h 304"/>
                              <a:gd name="T8" fmla="+- 0 8595 8206"/>
                              <a:gd name="T9" fmla="*/ T8 w 1113"/>
                              <a:gd name="T10" fmla="+- 0 910 606"/>
                              <a:gd name="T11" fmla="*/ 910 h 304"/>
                              <a:gd name="T12" fmla="+- 0 8595 8206"/>
                              <a:gd name="T13" fmla="*/ T12 w 1113"/>
                              <a:gd name="T14" fmla="+- 0 606 606"/>
                              <a:gd name="T15" fmla="*/ 606 h 304"/>
                              <a:gd name="T16" fmla="+- 0 9319 8206"/>
                              <a:gd name="T17" fmla="*/ T16 w 1113"/>
                              <a:gd name="T18" fmla="+- 0 606 606"/>
                              <a:gd name="T19" fmla="*/ 606 h 304"/>
                              <a:gd name="T20" fmla="+- 0 8206 8206"/>
                              <a:gd name="T21" fmla="*/ T20 w 1113"/>
                              <a:gd name="T22" fmla="+- 0 606 606"/>
                              <a:gd name="T23" fmla="*/ 606 h 304"/>
                              <a:gd name="T24" fmla="+- 0 8206 8206"/>
                              <a:gd name="T25" fmla="*/ T24 w 1113"/>
                              <a:gd name="T26" fmla="+- 0 910 606"/>
                              <a:gd name="T27" fmla="*/ 910 h 304"/>
                            </a:gdLst>
                            <a:ahLst/>
                            <a:cxnLst>
                              <a:cxn ang="0">
                                <a:pos x="T1" y="T3"/>
                              </a:cxn>
                              <a:cxn ang="0">
                                <a:pos x="T5" y="T7"/>
                              </a:cxn>
                              <a:cxn ang="0">
                                <a:pos x="T9" y="T11"/>
                              </a:cxn>
                              <a:cxn ang="0">
                                <a:pos x="T13" y="T15"/>
                              </a:cxn>
                              <a:cxn ang="0">
                                <a:pos x="T17" y="T19"/>
                              </a:cxn>
                              <a:cxn ang="0">
                                <a:pos x="T21" y="T23"/>
                              </a:cxn>
                              <a:cxn ang="0">
                                <a:pos x="T25" y="T27"/>
                              </a:cxn>
                            </a:cxnLst>
                            <a:rect l="0" t="0" r="r" b="b"/>
                            <a:pathLst>
                              <a:path w="1113" h="304">
                                <a:moveTo>
                                  <a:pt x="0" y="304"/>
                                </a:moveTo>
                                <a:lnTo>
                                  <a:pt x="1113" y="304"/>
                                </a:lnTo>
                                <a:lnTo>
                                  <a:pt x="389" y="304"/>
                                </a:lnTo>
                                <a:lnTo>
                                  <a:pt x="389" y="0"/>
                                </a:lnTo>
                                <a:lnTo>
                                  <a:pt x="1113" y="0"/>
                                </a:lnTo>
                                <a:lnTo>
                                  <a:pt x="0" y="0"/>
                                </a:lnTo>
                                <a:lnTo>
                                  <a:pt x="0" y="304"/>
                                </a:lnTo>
                                <a:close/>
                              </a:path>
                            </a:pathLst>
                          </a:custGeom>
                          <a:noFill/>
                          <a:ln w="7895">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767933824" name="Picture 33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a:xfrm>
                            <a:off x="8171" y="1041"/>
                            <a:ext cx="1178" cy="405"/>
                          </a:xfrm>
                          <a:prstGeom prst="rect">
                            <a:avLst/>
                          </a:prstGeom>
                          <a:noFill/>
                          <a:ln>
                            <a:noFill/>
                          </a:ln>
                        </pic:spPr>
                      </pic:pic>
                      <wps:wsp>
                        <wps:cNvPr id="388792119" name="Rectangle 332"/>
                        <wps:cNvSpPr>
                          <a:spLocks noChangeArrowheads="1"/>
                        </wps:cNvSpPr>
                        <wps:spPr bwMode="auto">
                          <a:xfrm>
                            <a:off x="8205" y="1056"/>
                            <a:ext cx="390" cy="304"/>
                          </a:xfrm>
                          <a:prstGeom prst="rect">
                            <a:avLst/>
                          </a:prstGeom>
                          <a:solidFill>
                            <a:srgbClr val="DEE7F3"/>
                          </a:solidFill>
                          <a:ln>
                            <a:noFill/>
                          </a:ln>
                        </wps:spPr>
                        <wps:bodyPr rot="0" vert="horz" wrap="square" lIns="91440" tIns="45720" rIns="91440" bIns="45720" anchor="t" anchorCtr="0" upright="1">
                          <a:noAutofit/>
                        </wps:bodyPr>
                      </wps:wsp>
                      <wps:wsp>
                        <wps:cNvPr id="1723495164" name="Freeform 331"/>
                        <wps:cNvSpPr/>
                        <wps:spPr bwMode="auto">
                          <a:xfrm>
                            <a:off x="8205" y="1056"/>
                            <a:ext cx="1113" cy="304"/>
                          </a:xfrm>
                          <a:custGeom>
                            <a:avLst/>
                            <a:gdLst>
                              <a:gd name="T0" fmla="+- 0 8206 8206"/>
                              <a:gd name="T1" fmla="*/ T0 w 1113"/>
                              <a:gd name="T2" fmla="+- 0 1360 1057"/>
                              <a:gd name="T3" fmla="*/ 1360 h 304"/>
                              <a:gd name="T4" fmla="+- 0 9319 8206"/>
                              <a:gd name="T5" fmla="*/ T4 w 1113"/>
                              <a:gd name="T6" fmla="+- 0 1360 1057"/>
                              <a:gd name="T7" fmla="*/ 1360 h 304"/>
                              <a:gd name="T8" fmla="+- 0 8595 8206"/>
                              <a:gd name="T9" fmla="*/ T8 w 1113"/>
                              <a:gd name="T10" fmla="+- 0 1360 1057"/>
                              <a:gd name="T11" fmla="*/ 1360 h 304"/>
                              <a:gd name="T12" fmla="+- 0 8595 8206"/>
                              <a:gd name="T13" fmla="*/ T12 w 1113"/>
                              <a:gd name="T14" fmla="+- 0 1057 1057"/>
                              <a:gd name="T15" fmla="*/ 1057 h 304"/>
                              <a:gd name="T16" fmla="+- 0 9319 8206"/>
                              <a:gd name="T17" fmla="*/ T16 w 1113"/>
                              <a:gd name="T18" fmla="+- 0 1057 1057"/>
                              <a:gd name="T19" fmla="*/ 1057 h 304"/>
                              <a:gd name="T20" fmla="+- 0 8206 8206"/>
                              <a:gd name="T21" fmla="*/ T20 w 1113"/>
                              <a:gd name="T22" fmla="+- 0 1057 1057"/>
                              <a:gd name="T23" fmla="*/ 1057 h 304"/>
                              <a:gd name="T24" fmla="+- 0 8206 8206"/>
                              <a:gd name="T25" fmla="*/ T24 w 1113"/>
                              <a:gd name="T26" fmla="+- 0 1360 1057"/>
                              <a:gd name="T27" fmla="*/ 1360 h 304"/>
                            </a:gdLst>
                            <a:ahLst/>
                            <a:cxnLst>
                              <a:cxn ang="0">
                                <a:pos x="T1" y="T3"/>
                              </a:cxn>
                              <a:cxn ang="0">
                                <a:pos x="T5" y="T7"/>
                              </a:cxn>
                              <a:cxn ang="0">
                                <a:pos x="T9" y="T11"/>
                              </a:cxn>
                              <a:cxn ang="0">
                                <a:pos x="T13" y="T15"/>
                              </a:cxn>
                              <a:cxn ang="0">
                                <a:pos x="T17" y="T19"/>
                              </a:cxn>
                              <a:cxn ang="0">
                                <a:pos x="T21" y="T23"/>
                              </a:cxn>
                              <a:cxn ang="0">
                                <a:pos x="T25" y="T27"/>
                              </a:cxn>
                            </a:cxnLst>
                            <a:rect l="0" t="0" r="r" b="b"/>
                            <a:pathLst>
                              <a:path w="1113" h="304">
                                <a:moveTo>
                                  <a:pt x="0" y="303"/>
                                </a:moveTo>
                                <a:lnTo>
                                  <a:pt x="1113" y="303"/>
                                </a:lnTo>
                                <a:lnTo>
                                  <a:pt x="389" y="303"/>
                                </a:lnTo>
                                <a:lnTo>
                                  <a:pt x="389" y="0"/>
                                </a:lnTo>
                                <a:lnTo>
                                  <a:pt x="1113" y="0"/>
                                </a:lnTo>
                                <a:lnTo>
                                  <a:pt x="0" y="0"/>
                                </a:lnTo>
                                <a:lnTo>
                                  <a:pt x="0" y="303"/>
                                </a:lnTo>
                                <a:close/>
                              </a:path>
                            </a:pathLst>
                          </a:custGeom>
                          <a:noFill/>
                          <a:ln w="7895">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2057350717" name="Picture 33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a:xfrm>
                            <a:off x="8171" y="1484"/>
                            <a:ext cx="1178" cy="418"/>
                          </a:xfrm>
                          <a:prstGeom prst="rect">
                            <a:avLst/>
                          </a:prstGeom>
                          <a:noFill/>
                          <a:ln>
                            <a:noFill/>
                          </a:ln>
                        </pic:spPr>
                      </pic:pic>
                      <wps:wsp>
                        <wps:cNvPr id="1201174735" name="Freeform 329"/>
                        <wps:cNvSpPr/>
                        <wps:spPr bwMode="auto">
                          <a:xfrm>
                            <a:off x="8205" y="1507"/>
                            <a:ext cx="1113" cy="304"/>
                          </a:xfrm>
                          <a:custGeom>
                            <a:avLst/>
                            <a:gdLst>
                              <a:gd name="T0" fmla="+- 0 8206 8206"/>
                              <a:gd name="T1" fmla="*/ T0 w 1113"/>
                              <a:gd name="T2" fmla="+- 0 1811 1507"/>
                              <a:gd name="T3" fmla="*/ 1811 h 304"/>
                              <a:gd name="T4" fmla="+- 0 9319 8206"/>
                              <a:gd name="T5" fmla="*/ T4 w 1113"/>
                              <a:gd name="T6" fmla="+- 0 1811 1507"/>
                              <a:gd name="T7" fmla="*/ 1811 h 304"/>
                              <a:gd name="T8" fmla="+- 0 8595 8206"/>
                              <a:gd name="T9" fmla="*/ T8 w 1113"/>
                              <a:gd name="T10" fmla="+- 0 1811 1507"/>
                              <a:gd name="T11" fmla="*/ 1811 h 304"/>
                              <a:gd name="T12" fmla="+- 0 8595 8206"/>
                              <a:gd name="T13" fmla="*/ T12 w 1113"/>
                              <a:gd name="T14" fmla="+- 0 1507 1507"/>
                              <a:gd name="T15" fmla="*/ 1507 h 304"/>
                              <a:gd name="T16" fmla="+- 0 9319 8206"/>
                              <a:gd name="T17" fmla="*/ T16 w 1113"/>
                              <a:gd name="T18" fmla="+- 0 1507 1507"/>
                              <a:gd name="T19" fmla="*/ 1507 h 304"/>
                              <a:gd name="T20" fmla="+- 0 8206 8206"/>
                              <a:gd name="T21" fmla="*/ T20 w 1113"/>
                              <a:gd name="T22" fmla="+- 0 1507 1507"/>
                              <a:gd name="T23" fmla="*/ 1507 h 304"/>
                              <a:gd name="T24" fmla="+- 0 8206 8206"/>
                              <a:gd name="T25" fmla="*/ T24 w 1113"/>
                              <a:gd name="T26" fmla="+- 0 1811 1507"/>
                              <a:gd name="T27" fmla="*/ 1811 h 304"/>
                            </a:gdLst>
                            <a:ahLst/>
                            <a:cxnLst>
                              <a:cxn ang="0">
                                <a:pos x="T1" y="T3"/>
                              </a:cxn>
                              <a:cxn ang="0">
                                <a:pos x="T5" y="T7"/>
                              </a:cxn>
                              <a:cxn ang="0">
                                <a:pos x="T9" y="T11"/>
                              </a:cxn>
                              <a:cxn ang="0">
                                <a:pos x="T13" y="T15"/>
                              </a:cxn>
                              <a:cxn ang="0">
                                <a:pos x="T17" y="T19"/>
                              </a:cxn>
                              <a:cxn ang="0">
                                <a:pos x="T21" y="T23"/>
                              </a:cxn>
                              <a:cxn ang="0">
                                <a:pos x="T25" y="T27"/>
                              </a:cxn>
                            </a:cxnLst>
                            <a:rect l="0" t="0" r="r" b="b"/>
                            <a:pathLst>
                              <a:path w="1113" h="304">
                                <a:moveTo>
                                  <a:pt x="0" y="304"/>
                                </a:moveTo>
                                <a:lnTo>
                                  <a:pt x="1113" y="304"/>
                                </a:lnTo>
                                <a:lnTo>
                                  <a:pt x="389" y="304"/>
                                </a:lnTo>
                                <a:lnTo>
                                  <a:pt x="389" y="0"/>
                                </a:lnTo>
                                <a:lnTo>
                                  <a:pt x="1113" y="0"/>
                                </a:lnTo>
                                <a:lnTo>
                                  <a:pt x="0" y="0"/>
                                </a:lnTo>
                                <a:lnTo>
                                  <a:pt x="0" y="304"/>
                                </a:lnTo>
                                <a:close/>
                              </a:path>
                            </a:pathLst>
                          </a:custGeom>
                          <a:noFill/>
                          <a:ln w="7895">
                            <a:solidFill>
                              <a:srgbClr val="5C9BD3"/>
                            </a:solidFill>
                            <a:prstDash val="solid"/>
                            <a:round/>
                          </a:ln>
                        </wps:spPr>
                        <wps:bodyPr rot="0" vert="horz" wrap="square" lIns="91440" tIns="45720" rIns="91440" bIns="45720" anchor="t" anchorCtr="0" upright="1">
                          <a:noAutofit/>
                        </wps:bodyPr>
                      </wps:wsp>
                      <wps:wsp>
                        <wps:cNvPr id="1390930376" name="AutoShape 328"/>
                        <wps:cNvSpPr/>
                        <wps:spPr bwMode="auto">
                          <a:xfrm>
                            <a:off x="6526" y="743"/>
                            <a:ext cx="1601" cy="466"/>
                          </a:xfrm>
                          <a:custGeom>
                            <a:avLst/>
                            <a:gdLst>
                              <a:gd name="T0" fmla="+- 0 8127 6526"/>
                              <a:gd name="T1" fmla="*/ T0 w 1601"/>
                              <a:gd name="T2" fmla="+- 0 743 743"/>
                              <a:gd name="T3" fmla="*/ 743 h 466"/>
                              <a:gd name="T4" fmla="+- 0 6526 6526"/>
                              <a:gd name="T5" fmla="*/ T4 w 1601"/>
                              <a:gd name="T6" fmla="+- 0 743 743"/>
                              <a:gd name="T7" fmla="*/ 743 h 466"/>
                              <a:gd name="T8" fmla="+- 0 6526 6526"/>
                              <a:gd name="T9" fmla="*/ T8 w 1601"/>
                              <a:gd name="T10" fmla="+- 0 1208 743"/>
                              <a:gd name="T11" fmla="*/ 1208 h 466"/>
                              <a:gd name="T12" fmla="+- 0 6547 6526"/>
                              <a:gd name="T13" fmla="*/ T12 w 1601"/>
                              <a:gd name="T14" fmla="+- 0 1208 743"/>
                              <a:gd name="T15" fmla="*/ 1208 h 466"/>
                              <a:gd name="T16" fmla="+- 0 6547 6526"/>
                              <a:gd name="T17" fmla="*/ T16 w 1601"/>
                              <a:gd name="T18" fmla="+- 0 772 743"/>
                              <a:gd name="T19" fmla="*/ 772 h 466"/>
                              <a:gd name="T20" fmla="+- 0 6537 6526"/>
                              <a:gd name="T21" fmla="*/ T20 w 1601"/>
                              <a:gd name="T22" fmla="+- 0 772 743"/>
                              <a:gd name="T23" fmla="*/ 772 h 466"/>
                              <a:gd name="T24" fmla="+- 0 6547 6526"/>
                              <a:gd name="T25" fmla="*/ T24 w 1601"/>
                              <a:gd name="T26" fmla="+- 0 758 743"/>
                              <a:gd name="T27" fmla="*/ 758 h 466"/>
                              <a:gd name="T28" fmla="+- 0 8127 6526"/>
                              <a:gd name="T29" fmla="*/ T28 w 1601"/>
                              <a:gd name="T30" fmla="+- 0 758 743"/>
                              <a:gd name="T31" fmla="*/ 758 h 466"/>
                              <a:gd name="T32" fmla="+- 0 8127 6526"/>
                              <a:gd name="T33" fmla="*/ T32 w 1601"/>
                              <a:gd name="T34" fmla="+- 0 743 743"/>
                              <a:gd name="T35" fmla="*/ 743 h 466"/>
                              <a:gd name="T36" fmla="+- 0 6547 6526"/>
                              <a:gd name="T37" fmla="*/ T36 w 1601"/>
                              <a:gd name="T38" fmla="+- 0 758 743"/>
                              <a:gd name="T39" fmla="*/ 758 h 466"/>
                              <a:gd name="T40" fmla="+- 0 6537 6526"/>
                              <a:gd name="T41" fmla="*/ T40 w 1601"/>
                              <a:gd name="T42" fmla="+- 0 772 743"/>
                              <a:gd name="T43" fmla="*/ 772 h 466"/>
                              <a:gd name="T44" fmla="+- 0 6547 6526"/>
                              <a:gd name="T45" fmla="*/ T44 w 1601"/>
                              <a:gd name="T46" fmla="+- 0 772 743"/>
                              <a:gd name="T47" fmla="*/ 772 h 466"/>
                              <a:gd name="T48" fmla="+- 0 6547 6526"/>
                              <a:gd name="T49" fmla="*/ T48 w 1601"/>
                              <a:gd name="T50" fmla="+- 0 758 743"/>
                              <a:gd name="T51" fmla="*/ 758 h 466"/>
                              <a:gd name="T52" fmla="+- 0 8127 6526"/>
                              <a:gd name="T53" fmla="*/ T52 w 1601"/>
                              <a:gd name="T54" fmla="+- 0 758 743"/>
                              <a:gd name="T55" fmla="*/ 758 h 466"/>
                              <a:gd name="T56" fmla="+- 0 6547 6526"/>
                              <a:gd name="T57" fmla="*/ T56 w 1601"/>
                              <a:gd name="T58" fmla="+- 0 758 743"/>
                              <a:gd name="T59" fmla="*/ 758 h 466"/>
                              <a:gd name="T60" fmla="+- 0 6547 6526"/>
                              <a:gd name="T61" fmla="*/ T60 w 1601"/>
                              <a:gd name="T62" fmla="+- 0 772 743"/>
                              <a:gd name="T63" fmla="*/ 772 h 466"/>
                              <a:gd name="T64" fmla="+- 0 8127 6526"/>
                              <a:gd name="T65" fmla="*/ T64 w 1601"/>
                              <a:gd name="T66" fmla="+- 0 772 743"/>
                              <a:gd name="T67" fmla="*/ 772 h 466"/>
                              <a:gd name="T68" fmla="+- 0 8127 6526"/>
                              <a:gd name="T69" fmla="*/ T68 w 1601"/>
                              <a:gd name="T70" fmla="+- 0 758 743"/>
                              <a:gd name="T71" fmla="*/ 758 h 4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601" h="466">
                                <a:moveTo>
                                  <a:pt x="1601" y="0"/>
                                </a:moveTo>
                                <a:lnTo>
                                  <a:pt x="0" y="0"/>
                                </a:lnTo>
                                <a:lnTo>
                                  <a:pt x="0" y="465"/>
                                </a:lnTo>
                                <a:lnTo>
                                  <a:pt x="21" y="465"/>
                                </a:lnTo>
                                <a:lnTo>
                                  <a:pt x="21" y="29"/>
                                </a:lnTo>
                                <a:lnTo>
                                  <a:pt x="11" y="29"/>
                                </a:lnTo>
                                <a:lnTo>
                                  <a:pt x="21" y="15"/>
                                </a:lnTo>
                                <a:lnTo>
                                  <a:pt x="1601" y="15"/>
                                </a:lnTo>
                                <a:lnTo>
                                  <a:pt x="1601" y="0"/>
                                </a:lnTo>
                                <a:close/>
                                <a:moveTo>
                                  <a:pt x="21" y="15"/>
                                </a:moveTo>
                                <a:lnTo>
                                  <a:pt x="11" y="29"/>
                                </a:lnTo>
                                <a:lnTo>
                                  <a:pt x="21" y="29"/>
                                </a:lnTo>
                                <a:lnTo>
                                  <a:pt x="21" y="15"/>
                                </a:lnTo>
                                <a:close/>
                                <a:moveTo>
                                  <a:pt x="1601" y="15"/>
                                </a:moveTo>
                                <a:lnTo>
                                  <a:pt x="21" y="15"/>
                                </a:lnTo>
                                <a:lnTo>
                                  <a:pt x="21" y="29"/>
                                </a:lnTo>
                                <a:lnTo>
                                  <a:pt x="1601" y="29"/>
                                </a:lnTo>
                                <a:lnTo>
                                  <a:pt x="1601" y="15"/>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474800694" name="Picture 32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8101" y="686"/>
                            <a:ext cx="105" cy="143"/>
                          </a:xfrm>
                          <a:prstGeom prst="rect">
                            <a:avLst/>
                          </a:prstGeom>
                          <a:noFill/>
                          <a:ln>
                            <a:noFill/>
                          </a:ln>
                        </pic:spPr>
                      </pic:pic>
                      <wps:wsp>
                        <wps:cNvPr id="18712647" name="Line 326"/>
                        <wps:cNvCnPr>
                          <a:cxnSpLocks noChangeShapeType="1"/>
                        </wps:cNvCnPr>
                        <wps:spPr bwMode="auto">
                          <a:xfrm>
                            <a:off x="6537" y="1208"/>
                            <a:ext cx="1590" cy="0"/>
                          </a:xfrm>
                          <a:prstGeom prst="line">
                            <a:avLst/>
                          </a:prstGeom>
                          <a:noFill/>
                          <a:ln w="18216">
                            <a:solidFill>
                              <a:srgbClr val="77A7D9"/>
                            </a:solidFill>
                            <a:prstDash val="solid"/>
                            <a:round/>
                          </a:ln>
                        </wps:spPr>
                        <wps:bodyPr/>
                      </wps:wsp>
                      <pic:pic xmlns:pic="http://schemas.openxmlformats.org/drawingml/2006/picture">
                        <pic:nvPicPr>
                          <pic:cNvPr id="262789052" name="Picture 32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8101" y="1137"/>
                            <a:ext cx="105" cy="143"/>
                          </a:xfrm>
                          <a:prstGeom prst="rect">
                            <a:avLst/>
                          </a:prstGeom>
                          <a:noFill/>
                          <a:ln>
                            <a:noFill/>
                          </a:ln>
                        </pic:spPr>
                      </pic:pic>
                      <wps:wsp>
                        <wps:cNvPr id="2081314629" name="Line 324"/>
                        <wps:cNvCnPr>
                          <a:cxnSpLocks noChangeShapeType="1"/>
                        </wps:cNvCnPr>
                        <wps:spPr bwMode="auto">
                          <a:xfrm>
                            <a:off x="6526" y="1665"/>
                            <a:ext cx="1601" cy="0"/>
                          </a:xfrm>
                          <a:prstGeom prst="line">
                            <a:avLst/>
                          </a:prstGeom>
                          <a:noFill/>
                          <a:ln w="8795">
                            <a:solidFill>
                              <a:srgbClr val="77A7D9"/>
                            </a:solidFill>
                            <a:prstDash val="solid"/>
                            <a:round/>
                          </a:ln>
                        </wps:spPr>
                        <wps:bodyPr/>
                      </wps:wsp>
                      <wps:wsp>
                        <wps:cNvPr id="1033380544" name="Rectangle 323"/>
                        <wps:cNvSpPr>
                          <a:spLocks noChangeArrowheads="1"/>
                        </wps:cNvSpPr>
                        <wps:spPr bwMode="auto">
                          <a:xfrm>
                            <a:off x="6526" y="1644"/>
                            <a:ext cx="16" cy="14"/>
                          </a:xfrm>
                          <a:prstGeom prst="rect">
                            <a:avLst/>
                          </a:prstGeom>
                          <a:solidFill>
                            <a:srgbClr val="77A7D9"/>
                          </a:solidFill>
                          <a:ln>
                            <a:noFill/>
                          </a:ln>
                        </wps:spPr>
                        <wps:bodyPr rot="0" vert="horz" wrap="square" lIns="91440" tIns="45720" rIns="91440" bIns="45720" anchor="t" anchorCtr="0" upright="1">
                          <a:noAutofit/>
                        </wps:bodyPr>
                      </wps:wsp>
                      <wps:wsp>
                        <wps:cNvPr id="159138109" name="Line 322"/>
                        <wps:cNvCnPr>
                          <a:cxnSpLocks noChangeShapeType="1"/>
                        </wps:cNvCnPr>
                        <wps:spPr bwMode="auto">
                          <a:xfrm>
                            <a:off x="6537" y="1208"/>
                            <a:ext cx="0" cy="437"/>
                          </a:xfrm>
                          <a:prstGeom prst="line">
                            <a:avLst/>
                          </a:prstGeom>
                          <a:noFill/>
                          <a:ln w="13349">
                            <a:solidFill>
                              <a:srgbClr val="77A7D9"/>
                            </a:solidFill>
                            <a:prstDash val="solid"/>
                            <a:round/>
                          </a:ln>
                        </wps:spPr>
                        <wps:bodyPr/>
                      </wps:wsp>
                      <wps:wsp>
                        <wps:cNvPr id="1625469883" name="Freeform 321"/>
                        <wps:cNvSpPr/>
                        <wps:spPr bwMode="auto">
                          <a:xfrm>
                            <a:off x="6536" y="1644"/>
                            <a:ext cx="11" cy="15"/>
                          </a:xfrm>
                          <a:custGeom>
                            <a:avLst/>
                            <a:gdLst>
                              <a:gd name="T0" fmla="+- 0 6547 6537"/>
                              <a:gd name="T1" fmla="*/ T0 w 11"/>
                              <a:gd name="T2" fmla="+- 0 1645 1645"/>
                              <a:gd name="T3" fmla="*/ 1645 h 15"/>
                              <a:gd name="T4" fmla="+- 0 6537 6537"/>
                              <a:gd name="T5" fmla="*/ T4 w 11"/>
                              <a:gd name="T6" fmla="+- 0 1645 1645"/>
                              <a:gd name="T7" fmla="*/ 1645 h 15"/>
                              <a:gd name="T8" fmla="+- 0 6547 6537"/>
                              <a:gd name="T9" fmla="*/ T8 w 11"/>
                              <a:gd name="T10" fmla="+- 0 1659 1645"/>
                              <a:gd name="T11" fmla="*/ 1659 h 15"/>
                              <a:gd name="T12" fmla="+- 0 6547 6537"/>
                              <a:gd name="T13" fmla="*/ T12 w 11"/>
                              <a:gd name="T14" fmla="+- 0 1645 1645"/>
                              <a:gd name="T15" fmla="*/ 1645 h 15"/>
                            </a:gdLst>
                            <a:ahLst/>
                            <a:cxnLst>
                              <a:cxn ang="0">
                                <a:pos x="T1" y="T3"/>
                              </a:cxn>
                              <a:cxn ang="0">
                                <a:pos x="T5" y="T7"/>
                              </a:cxn>
                              <a:cxn ang="0">
                                <a:pos x="T9" y="T11"/>
                              </a:cxn>
                              <a:cxn ang="0">
                                <a:pos x="T13" y="T15"/>
                              </a:cxn>
                            </a:cxnLst>
                            <a:rect l="0" t="0" r="r" b="b"/>
                            <a:pathLst>
                              <a:path w="11" h="15">
                                <a:moveTo>
                                  <a:pt x="10" y="0"/>
                                </a:moveTo>
                                <a:lnTo>
                                  <a:pt x="0" y="0"/>
                                </a:lnTo>
                                <a:lnTo>
                                  <a:pt x="10" y="14"/>
                                </a:lnTo>
                                <a:lnTo>
                                  <a:pt x="10" y="0"/>
                                </a:lnTo>
                                <a:close/>
                              </a:path>
                            </a:pathLst>
                          </a:custGeom>
                          <a:solidFill>
                            <a:srgbClr val="77A7D9"/>
                          </a:solidFill>
                          <a:ln>
                            <a:noFill/>
                          </a:ln>
                        </wps:spPr>
                        <wps:bodyPr rot="0" vert="horz" wrap="square" lIns="91440" tIns="45720" rIns="91440" bIns="45720" anchor="t" anchorCtr="0" upright="1">
                          <a:noAutofit/>
                        </wps:bodyPr>
                      </wps:wsp>
                      <wps:wsp>
                        <wps:cNvPr id="1742548964" name="Line 320"/>
                        <wps:cNvCnPr>
                          <a:cxnSpLocks noChangeShapeType="1"/>
                        </wps:cNvCnPr>
                        <wps:spPr bwMode="auto">
                          <a:xfrm>
                            <a:off x="6547" y="1652"/>
                            <a:ext cx="1580" cy="0"/>
                          </a:xfrm>
                          <a:prstGeom prst="line">
                            <a:avLst/>
                          </a:prstGeom>
                          <a:noFill/>
                          <a:ln w="9108">
                            <a:solidFill>
                              <a:srgbClr val="77A7D9"/>
                            </a:solidFill>
                            <a:prstDash val="solid"/>
                            <a:round/>
                          </a:ln>
                        </wps:spPr>
                        <wps:bodyPr/>
                      </wps:wsp>
                      <pic:pic xmlns:pic="http://schemas.openxmlformats.org/drawingml/2006/picture">
                        <pic:nvPicPr>
                          <pic:cNvPr id="1631785364" name="Picture 31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a:xfrm>
                            <a:off x="8101" y="1587"/>
                            <a:ext cx="105" cy="143"/>
                          </a:xfrm>
                          <a:prstGeom prst="rect">
                            <a:avLst/>
                          </a:prstGeom>
                          <a:noFill/>
                          <a:ln>
                            <a:noFill/>
                          </a:ln>
                        </pic:spPr>
                      </pic:pic>
                      <pic:pic xmlns:pic="http://schemas.openxmlformats.org/drawingml/2006/picture">
                        <pic:nvPicPr>
                          <pic:cNvPr id="1870880545" name="Picture 31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a:xfrm>
                            <a:off x="5287" y="7053"/>
                            <a:ext cx="1197" cy="380"/>
                          </a:xfrm>
                          <a:prstGeom prst="rect">
                            <a:avLst/>
                          </a:prstGeom>
                          <a:noFill/>
                          <a:ln>
                            <a:noFill/>
                          </a:ln>
                        </pic:spPr>
                      </pic:pic>
                      <wps:wsp>
                        <wps:cNvPr id="56994540" name="Freeform 317"/>
                        <wps:cNvSpPr/>
                        <wps:spPr bwMode="auto">
                          <a:xfrm>
                            <a:off x="5324" y="7072"/>
                            <a:ext cx="1115" cy="272"/>
                          </a:xfrm>
                          <a:custGeom>
                            <a:avLst/>
                            <a:gdLst>
                              <a:gd name="T0" fmla="+- 0 6350 5325"/>
                              <a:gd name="T1" fmla="*/ T0 w 1115"/>
                              <a:gd name="T2" fmla="+- 0 7072 7072"/>
                              <a:gd name="T3" fmla="*/ 7072 h 272"/>
                              <a:gd name="T4" fmla="+- 0 6340 5325"/>
                              <a:gd name="T5" fmla="*/ T4 w 1115"/>
                              <a:gd name="T6" fmla="+- 0 7072 7072"/>
                              <a:gd name="T7" fmla="*/ 7072 h 272"/>
                              <a:gd name="T8" fmla="+- 0 6330 5325"/>
                              <a:gd name="T9" fmla="*/ T8 w 1115"/>
                              <a:gd name="T10" fmla="+- 0 7074 7072"/>
                              <a:gd name="T11" fmla="*/ 7074 h 272"/>
                              <a:gd name="T12" fmla="+- 0 5437 5325"/>
                              <a:gd name="T13" fmla="*/ T12 w 1115"/>
                              <a:gd name="T14" fmla="+- 0 7074 7072"/>
                              <a:gd name="T15" fmla="*/ 7074 h 272"/>
                              <a:gd name="T16" fmla="+- 0 5363 5325"/>
                              <a:gd name="T17" fmla="*/ T16 w 1115"/>
                              <a:gd name="T18" fmla="+- 0 7103 7072"/>
                              <a:gd name="T19" fmla="*/ 7103 h 272"/>
                              <a:gd name="T20" fmla="+- 0 5326 5325"/>
                              <a:gd name="T21" fmla="*/ T20 w 1115"/>
                              <a:gd name="T22" fmla="+- 0 7194 7072"/>
                              <a:gd name="T23" fmla="*/ 7194 h 272"/>
                              <a:gd name="T24" fmla="+- 0 5325 5325"/>
                              <a:gd name="T25" fmla="*/ T24 w 1115"/>
                              <a:gd name="T26" fmla="+- 0 7205 7072"/>
                              <a:gd name="T27" fmla="*/ 7205 h 272"/>
                              <a:gd name="T28" fmla="+- 0 5325 5325"/>
                              <a:gd name="T29" fmla="*/ T28 w 1115"/>
                              <a:gd name="T30" fmla="+- 0 7215 7072"/>
                              <a:gd name="T31" fmla="*/ 7215 h 272"/>
                              <a:gd name="T32" fmla="+- 0 5326 5325"/>
                              <a:gd name="T33" fmla="*/ T32 w 1115"/>
                              <a:gd name="T34" fmla="+- 0 7226 7072"/>
                              <a:gd name="T35" fmla="*/ 7226 h 272"/>
                              <a:gd name="T36" fmla="+- 0 5327 5325"/>
                              <a:gd name="T37" fmla="*/ T36 w 1115"/>
                              <a:gd name="T38" fmla="+- 0 7344 7072"/>
                              <a:gd name="T39" fmla="*/ 7344 h 272"/>
                              <a:gd name="T40" fmla="+- 0 6440 5325"/>
                              <a:gd name="T41" fmla="*/ T40 w 1115"/>
                              <a:gd name="T42" fmla="+- 0 7344 7072"/>
                              <a:gd name="T43" fmla="*/ 7344 h 272"/>
                              <a:gd name="T44" fmla="+- 0 6440 5325"/>
                              <a:gd name="T45" fmla="*/ T44 w 1115"/>
                              <a:gd name="T46" fmla="+- 0 7226 7072"/>
                              <a:gd name="T47" fmla="*/ 7226 h 272"/>
                              <a:gd name="T48" fmla="+- 0 6438 5325"/>
                              <a:gd name="T49" fmla="*/ T48 w 1115"/>
                              <a:gd name="T50" fmla="+- 0 7174 7072"/>
                              <a:gd name="T51" fmla="*/ 7174 h 272"/>
                              <a:gd name="T52" fmla="+- 0 6423 5325"/>
                              <a:gd name="T53" fmla="*/ T52 w 1115"/>
                              <a:gd name="T54" fmla="+- 0 7128 7072"/>
                              <a:gd name="T55" fmla="*/ 7128 h 272"/>
                              <a:gd name="T56" fmla="+- 0 6395 5325"/>
                              <a:gd name="T57" fmla="*/ T56 w 1115"/>
                              <a:gd name="T58" fmla="+- 0 7093 7072"/>
                              <a:gd name="T59" fmla="*/ 7093 h 272"/>
                              <a:gd name="T60" fmla="+- 0 6359 5325"/>
                              <a:gd name="T61" fmla="*/ T60 w 1115"/>
                              <a:gd name="T62" fmla="+- 0 7075 7072"/>
                              <a:gd name="T63" fmla="*/ 7075 h 272"/>
                              <a:gd name="T64" fmla="+- 0 6350 5325"/>
                              <a:gd name="T65" fmla="*/ T64 w 1115"/>
                              <a:gd name="T66" fmla="+- 0 7072 7072"/>
                              <a:gd name="T67" fmla="*/ 7072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5" h="272">
                                <a:moveTo>
                                  <a:pt x="1025" y="0"/>
                                </a:moveTo>
                                <a:lnTo>
                                  <a:pt x="1015" y="0"/>
                                </a:lnTo>
                                <a:lnTo>
                                  <a:pt x="1005" y="2"/>
                                </a:lnTo>
                                <a:lnTo>
                                  <a:pt x="112" y="2"/>
                                </a:lnTo>
                                <a:lnTo>
                                  <a:pt x="38" y="31"/>
                                </a:lnTo>
                                <a:lnTo>
                                  <a:pt x="1" y="122"/>
                                </a:lnTo>
                                <a:lnTo>
                                  <a:pt x="0" y="133"/>
                                </a:lnTo>
                                <a:lnTo>
                                  <a:pt x="0" y="143"/>
                                </a:lnTo>
                                <a:lnTo>
                                  <a:pt x="1" y="154"/>
                                </a:lnTo>
                                <a:lnTo>
                                  <a:pt x="2" y="272"/>
                                </a:lnTo>
                                <a:lnTo>
                                  <a:pt x="1115" y="272"/>
                                </a:lnTo>
                                <a:lnTo>
                                  <a:pt x="1115" y="154"/>
                                </a:lnTo>
                                <a:lnTo>
                                  <a:pt x="1113" y="102"/>
                                </a:lnTo>
                                <a:lnTo>
                                  <a:pt x="1098" y="56"/>
                                </a:lnTo>
                                <a:lnTo>
                                  <a:pt x="1070" y="21"/>
                                </a:lnTo>
                                <a:lnTo>
                                  <a:pt x="1034" y="3"/>
                                </a:lnTo>
                                <a:lnTo>
                                  <a:pt x="1025" y="0"/>
                                </a:lnTo>
                                <a:close/>
                              </a:path>
                            </a:pathLst>
                          </a:custGeom>
                          <a:solidFill>
                            <a:srgbClr val="DEE7F3"/>
                          </a:solidFill>
                          <a:ln>
                            <a:noFill/>
                          </a:ln>
                        </wps:spPr>
                        <wps:bodyPr rot="0" vert="horz" wrap="square" lIns="91440" tIns="45720" rIns="91440" bIns="45720" anchor="t" anchorCtr="0" upright="1">
                          <a:noAutofit/>
                        </wps:bodyPr>
                      </wps:wsp>
                      <wps:wsp>
                        <wps:cNvPr id="662636669" name="Freeform 316"/>
                        <wps:cNvSpPr/>
                        <wps:spPr bwMode="auto">
                          <a:xfrm>
                            <a:off x="5324" y="7072"/>
                            <a:ext cx="1115" cy="272"/>
                          </a:xfrm>
                          <a:custGeom>
                            <a:avLst/>
                            <a:gdLst>
                              <a:gd name="T0" fmla="+- 0 5327 5325"/>
                              <a:gd name="T1" fmla="*/ T0 w 1115"/>
                              <a:gd name="T2" fmla="+- 0 7344 7072"/>
                              <a:gd name="T3" fmla="*/ 7344 h 272"/>
                              <a:gd name="T4" fmla="+- 0 6440 5325"/>
                              <a:gd name="T5" fmla="*/ T4 w 1115"/>
                              <a:gd name="T6" fmla="+- 0 7344 7072"/>
                              <a:gd name="T7" fmla="*/ 7344 h 272"/>
                              <a:gd name="T8" fmla="+- 0 6440 5325"/>
                              <a:gd name="T9" fmla="*/ T8 w 1115"/>
                              <a:gd name="T10" fmla="+- 0 7226 7072"/>
                              <a:gd name="T11" fmla="*/ 7226 h 272"/>
                              <a:gd name="T12" fmla="+- 0 6423 5325"/>
                              <a:gd name="T13" fmla="*/ T12 w 1115"/>
                              <a:gd name="T14" fmla="+- 0 7128 7072"/>
                              <a:gd name="T15" fmla="*/ 7128 h 272"/>
                              <a:gd name="T16" fmla="+- 0 6359 5325"/>
                              <a:gd name="T17" fmla="*/ T16 w 1115"/>
                              <a:gd name="T18" fmla="+- 0 7075 7072"/>
                              <a:gd name="T19" fmla="*/ 7075 h 272"/>
                              <a:gd name="T20" fmla="+- 0 6350 5325"/>
                              <a:gd name="T21" fmla="*/ T20 w 1115"/>
                              <a:gd name="T22" fmla="+- 0 7072 7072"/>
                              <a:gd name="T23" fmla="*/ 7072 h 272"/>
                              <a:gd name="T24" fmla="+- 0 6340 5325"/>
                              <a:gd name="T25" fmla="*/ T24 w 1115"/>
                              <a:gd name="T26" fmla="+- 0 7072 7072"/>
                              <a:gd name="T27" fmla="*/ 7072 h 272"/>
                              <a:gd name="T28" fmla="+- 0 6330 5325"/>
                              <a:gd name="T29" fmla="*/ T28 w 1115"/>
                              <a:gd name="T30" fmla="+- 0 7074 7072"/>
                              <a:gd name="T31" fmla="*/ 7074 h 272"/>
                              <a:gd name="T32" fmla="+- 0 5437 5325"/>
                              <a:gd name="T33" fmla="*/ T32 w 1115"/>
                              <a:gd name="T34" fmla="+- 0 7074 7072"/>
                              <a:gd name="T35" fmla="*/ 7074 h 272"/>
                              <a:gd name="T36" fmla="+- 0 5363 5325"/>
                              <a:gd name="T37" fmla="*/ T36 w 1115"/>
                              <a:gd name="T38" fmla="+- 0 7103 7072"/>
                              <a:gd name="T39" fmla="*/ 7103 h 272"/>
                              <a:gd name="T40" fmla="+- 0 5326 5325"/>
                              <a:gd name="T41" fmla="*/ T40 w 1115"/>
                              <a:gd name="T42" fmla="+- 0 7194 7072"/>
                              <a:gd name="T43" fmla="*/ 7194 h 272"/>
                              <a:gd name="T44" fmla="+- 0 5325 5325"/>
                              <a:gd name="T45" fmla="*/ T44 w 1115"/>
                              <a:gd name="T46" fmla="+- 0 7205 7072"/>
                              <a:gd name="T47" fmla="*/ 7205 h 272"/>
                              <a:gd name="T48" fmla="+- 0 5325 5325"/>
                              <a:gd name="T49" fmla="*/ T48 w 1115"/>
                              <a:gd name="T50" fmla="+- 0 7215 7072"/>
                              <a:gd name="T51" fmla="*/ 7215 h 272"/>
                              <a:gd name="T52" fmla="+- 0 5326 5325"/>
                              <a:gd name="T53" fmla="*/ T52 w 1115"/>
                              <a:gd name="T54" fmla="+- 0 7226 7072"/>
                              <a:gd name="T55" fmla="*/ 7226 h 272"/>
                              <a:gd name="T56" fmla="+- 0 5327 5325"/>
                              <a:gd name="T57" fmla="*/ T56 w 1115"/>
                              <a:gd name="T58" fmla="+- 0 7344 7072"/>
                              <a:gd name="T59" fmla="*/ 7344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272">
                                <a:moveTo>
                                  <a:pt x="2" y="272"/>
                                </a:moveTo>
                                <a:lnTo>
                                  <a:pt x="1115" y="272"/>
                                </a:lnTo>
                                <a:lnTo>
                                  <a:pt x="1115" y="154"/>
                                </a:lnTo>
                                <a:lnTo>
                                  <a:pt x="1098" y="56"/>
                                </a:lnTo>
                                <a:lnTo>
                                  <a:pt x="1034" y="3"/>
                                </a:lnTo>
                                <a:lnTo>
                                  <a:pt x="1025" y="0"/>
                                </a:lnTo>
                                <a:lnTo>
                                  <a:pt x="1015" y="0"/>
                                </a:lnTo>
                                <a:lnTo>
                                  <a:pt x="1005" y="2"/>
                                </a:lnTo>
                                <a:lnTo>
                                  <a:pt x="112" y="2"/>
                                </a:lnTo>
                                <a:lnTo>
                                  <a:pt x="38" y="31"/>
                                </a:lnTo>
                                <a:lnTo>
                                  <a:pt x="1" y="122"/>
                                </a:lnTo>
                                <a:lnTo>
                                  <a:pt x="0" y="133"/>
                                </a:lnTo>
                                <a:lnTo>
                                  <a:pt x="0" y="143"/>
                                </a:lnTo>
                                <a:lnTo>
                                  <a:pt x="1" y="154"/>
                                </a:lnTo>
                                <a:lnTo>
                                  <a:pt x="2" y="272"/>
                                </a:lnTo>
                                <a:close/>
                              </a:path>
                            </a:pathLst>
                          </a:custGeom>
                          <a:noFill/>
                          <a:ln w="7924">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667422978" name="Picture 31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a:xfrm>
                            <a:off x="5269" y="7293"/>
                            <a:ext cx="1234" cy="1519"/>
                          </a:xfrm>
                          <a:prstGeom prst="rect">
                            <a:avLst/>
                          </a:prstGeom>
                          <a:noFill/>
                          <a:ln>
                            <a:noFill/>
                          </a:ln>
                        </pic:spPr>
                      </pic:pic>
                      <wps:wsp>
                        <wps:cNvPr id="1561360468" name="Freeform 314"/>
                        <wps:cNvSpPr/>
                        <wps:spPr bwMode="auto">
                          <a:xfrm>
                            <a:off x="5326" y="7344"/>
                            <a:ext cx="1115" cy="1365"/>
                          </a:xfrm>
                          <a:custGeom>
                            <a:avLst/>
                            <a:gdLst>
                              <a:gd name="T0" fmla="+- 0 6440 5327"/>
                              <a:gd name="T1" fmla="*/ T0 w 1115"/>
                              <a:gd name="T2" fmla="+- 0 7344 7344"/>
                              <a:gd name="T3" fmla="*/ 7344 h 1365"/>
                              <a:gd name="T4" fmla="+- 0 5327 5327"/>
                              <a:gd name="T5" fmla="*/ T4 w 1115"/>
                              <a:gd name="T6" fmla="+- 0 7344 7344"/>
                              <a:gd name="T7" fmla="*/ 7344 h 1365"/>
                              <a:gd name="T8" fmla="+- 0 5327 5327"/>
                              <a:gd name="T9" fmla="*/ T8 w 1115"/>
                              <a:gd name="T10" fmla="+- 0 8555 7344"/>
                              <a:gd name="T11" fmla="*/ 8555 h 1365"/>
                              <a:gd name="T12" fmla="+- 0 5346 5327"/>
                              <a:gd name="T13" fmla="*/ T12 w 1115"/>
                              <a:gd name="T14" fmla="+- 0 8655 7344"/>
                              <a:gd name="T15" fmla="*/ 8655 h 1365"/>
                              <a:gd name="T16" fmla="+- 0 5412 5327"/>
                              <a:gd name="T17" fmla="*/ T16 w 1115"/>
                              <a:gd name="T18" fmla="+- 0 8707 7344"/>
                              <a:gd name="T19" fmla="*/ 8707 h 1365"/>
                              <a:gd name="T20" fmla="+- 0 5420 5327"/>
                              <a:gd name="T21" fmla="*/ T20 w 1115"/>
                              <a:gd name="T22" fmla="+- 0 8708 7344"/>
                              <a:gd name="T23" fmla="*/ 8708 h 1365"/>
                              <a:gd name="T24" fmla="+- 0 5429 5327"/>
                              <a:gd name="T25" fmla="*/ T24 w 1115"/>
                              <a:gd name="T26" fmla="+- 0 8708 7344"/>
                              <a:gd name="T27" fmla="*/ 8708 h 1365"/>
                              <a:gd name="T28" fmla="+- 0 5438 5327"/>
                              <a:gd name="T29" fmla="*/ T28 w 1115"/>
                              <a:gd name="T30" fmla="+- 0 8707 7344"/>
                              <a:gd name="T31" fmla="*/ 8707 h 1365"/>
                              <a:gd name="T32" fmla="+- 0 6328 5327"/>
                              <a:gd name="T33" fmla="*/ T32 w 1115"/>
                              <a:gd name="T34" fmla="+- 0 8707 7344"/>
                              <a:gd name="T35" fmla="*/ 8707 h 1365"/>
                              <a:gd name="T36" fmla="+- 0 6401 5327"/>
                              <a:gd name="T37" fmla="*/ T36 w 1115"/>
                              <a:gd name="T38" fmla="+- 0 8681 7344"/>
                              <a:gd name="T39" fmla="*/ 8681 h 1365"/>
                              <a:gd name="T40" fmla="+- 0 6440 5327"/>
                              <a:gd name="T41" fmla="*/ T40 w 1115"/>
                              <a:gd name="T42" fmla="+- 0 8592 7344"/>
                              <a:gd name="T43" fmla="*/ 8592 h 1365"/>
                              <a:gd name="T44" fmla="+- 0 6441 5327"/>
                              <a:gd name="T45" fmla="*/ T44 w 1115"/>
                              <a:gd name="T46" fmla="+- 0 8580 7344"/>
                              <a:gd name="T47" fmla="*/ 8580 h 1365"/>
                              <a:gd name="T48" fmla="+- 0 6441 5327"/>
                              <a:gd name="T49" fmla="*/ T48 w 1115"/>
                              <a:gd name="T50" fmla="+- 0 8567 7344"/>
                              <a:gd name="T51" fmla="*/ 8567 h 1365"/>
                              <a:gd name="T52" fmla="+- 0 6440 5327"/>
                              <a:gd name="T53" fmla="*/ T52 w 1115"/>
                              <a:gd name="T54" fmla="+- 0 8555 7344"/>
                              <a:gd name="T55" fmla="*/ 8555 h 1365"/>
                              <a:gd name="T56" fmla="+- 0 6440 5327"/>
                              <a:gd name="T57" fmla="*/ T56 w 1115"/>
                              <a:gd name="T58" fmla="+- 0 7344 7344"/>
                              <a:gd name="T59" fmla="*/ 7344 h 1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1365">
                                <a:moveTo>
                                  <a:pt x="1113" y="0"/>
                                </a:moveTo>
                                <a:lnTo>
                                  <a:pt x="0" y="0"/>
                                </a:lnTo>
                                <a:lnTo>
                                  <a:pt x="0" y="1211"/>
                                </a:lnTo>
                                <a:lnTo>
                                  <a:pt x="19" y="1311"/>
                                </a:lnTo>
                                <a:lnTo>
                                  <a:pt x="85" y="1363"/>
                                </a:lnTo>
                                <a:lnTo>
                                  <a:pt x="93" y="1364"/>
                                </a:lnTo>
                                <a:lnTo>
                                  <a:pt x="102" y="1364"/>
                                </a:lnTo>
                                <a:lnTo>
                                  <a:pt x="111" y="1363"/>
                                </a:lnTo>
                                <a:lnTo>
                                  <a:pt x="1001" y="1363"/>
                                </a:lnTo>
                                <a:lnTo>
                                  <a:pt x="1074" y="1337"/>
                                </a:lnTo>
                                <a:lnTo>
                                  <a:pt x="1113" y="1248"/>
                                </a:lnTo>
                                <a:lnTo>
                                  <a:pt x="1114" y="1236"/>
                                </a:lnTo>
                                <a:lnTo>
                                  <a:pt x="1114" y="1223"/>
                                </a:lnTo>
                                <a:lnTo>
                                  <a:pt x="1113" y="1211"/>
                                </a:lnTo>
                                <a:lnTo>
                                  <a:pt x="1113" y="0"/>
                                </a:lnTo>
                                <a:close/>
                              </a:path>
                            </a:pathLst>
                          </a:custGeom>
                          <a:solidFill>
                            <a:srgbClr val="DEE7F3"/>
                          </a:solidFill>
                          <a:ln>
                            <a:noFill/>
                          </a:ln>
                        </wps:spPr>
                        <wps:bodyPr rot="0" vert="horz" wrap="square" lIns="91440" tIns="45720" rIns="91440" bIns="45720" anchor="t" anchorCtr="0" upright="1">
                          <a:noAutofit/>
                        </wps:bodyPr>
                      </wps:wsp>
                      <wps:wsp>
                        <wps:cNvPr id="498588036" name="Freeform 313"/>
                        <wps:cNvSpPr/>
                        <wps:spPr bwMode="auto">
                          <a:xfrm>
                            <a:off x="5326" y="7344"/>
                            <a:ext cx="1115" cy="1365"/>
                          </a:xfrm>
                          <a:custGeom>
                            <a:avLst/>
                            <a:gdLst>
                              <a:gd name="T0" fmla="+- 0 5327 5327"/>
                              <a:gd name="T1" fmla="*/ T0 w 1115"/>
                              <a:gd name="T2" fmla="+- 0 8555 7344"/>
                              <a:gd name="T3" fmla="*/ 8555 h 1365"/>
                              <a:gd name="T4" fmla="+- 0 5346 5327"/>
                              <a:gd name="T5" fmla="*/ T4 w 1115"/>
                              <a:gd name="T6" fmla="+- 0 8655 7344"/>
                              <a:gd name="T7" fmla="*/ 8655 h 1365"/>
                              <a:gd name="T8" fmla="+- 0 5412 5327"/>
                              <a:gd name="T9" fmla="*/ T8 w 1115"/>
                              <a:gd name="T10" fmla="+- 0 8707 7344"/>
                              <a:gd name="T11" fmla="*/ 8707 h 1365"/>
                              <a:gd name="T12" fmla="+- 0 5420 5327"/>
                              <a:gd name="T13" fmla="*/ T12 w 1115"/>
                              <a:gd name="T14" fmla="+- 0 8708 7344"/>
                              <a:gd name="T15" fmla="*/ 8708 h 1365"/>
                              <a:gd name="T16" fmla="+- 0 5429 5327"/>
                              <a:gd name="T17" fmla="*/ T16 w 1115"/>
                              <a:gd name="T18" fmla="+- 0 8708 7344"/>
                              <a:gd name="T19" fmla="*/ 8708 h 1365"/>
                              <a:gd name="T20" fmla="+- 0 5438 5327"/>
                              <a:gd name="T21" fmla="*/ T20 w 1115"/>
                              <a:gd name="T22" fmla="+- 0 8707 7344"/>
                              <a:gd name="T23" fmla="*/ 8707 h 1365"/>
                              <a:gd name="T24" fmla="+- 0 6328 5327"/>
                              <a:gd name="T25" fmla="*/ T24 w 1115"/>
                              <a:gd name="T26" fmla="+- 0 8707 7344"/>
                              <a:gd name="T27" fmla="*/ 8707 h 1365"/>
                              <a:gd name="T28" fmla="+- 0 6401 5327"/>
                              <a:gd name="T29" fmla="*/ T28 w 1115"/>
                              <a:gd name="T30" fmla="+- 0 8681 7344"/>
                              <a:gd name="T31" fmla="*/ 8681 h 1365"/>
                              <a:gd name="T32" fmla="+- 0 6440 5327"/>
                              <a:gd name="T33" fmla="*/ T32 w 1115"/>
                              <a:gd name="T34" fmla="+- 0 8592 7344"/>
                              <a:gd name="T35" fmla="*/ 8592 h 1365"/>
                              <a:gd name="T36" fmla="+- 0 6441 5327"/>
                              <a:gd name="T37" fmla="*/ T36 w 1115"/>
                              <a:gd name="T38" fmla="+- 0 8580 7344"/>
                              <a:gd name="T39" fmla="*/ 8580 h 1365"/>
                              <a:gd name="T40" fmla="+- 0 6441 5327"/>
                              <a:gd name="T41" fmla="*/ T40 w 1115"/>
                              <a:gd name="T42" fmla="+- 0 8567 7344"/>
                              <a:gd name="T43" fmla="*/ 8567 h 1365"/>
                              <a:gd name="T44" fmla="+- 0 6440 5327"/>
                              <a:gd name="T45" fmla="*/ T44 w 1115"/>
                              <a:gd name="T46" fmla="+- 0 8555 7344"/>
                              <a:gd name="T47" fmla="*/ 8555 h 1365"/>
                              <a:gd name="T48" fmla="+- 0 6440 5327"/>
                              <a:gd name="T49" fmla="*/ T48 w 1115"/>
                              <a:gd name="T50" fmla="+- 0 7344 7344"/>
                              <a:gd name="T51" fmla="*/ 7344 h 1365"/>
                              <a:gd name="T52" fmla="+- 0 5327 5327"/>
                              <a:gd name="T53" fmla="*/ T52 w 1115"/>
                              <a:gd name="T54" fmla="+- 0 7344 7344"/>
                              <a:gd name="T55" fmla="*/ 7344 h 1365"/>
                              <a:gd name="T56" fmla="+- 0 5327 5327"/>
                              <a:gd name="T57" fmla="*/ T56 w 1115"/>
                              <a:gd name="T58" fmla="+- 0 8555 7344"/>
                              <a:gd name="T59" fmla="*/ 8555 h 1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1365">
                                <a:moveTo>
                                  <a:pt x="0" y="1211"/>
                                </a:moveTo>
                                <a:lnTo>
                                  <a:pt x="19" y="1311"/>
                                </a:lnTo>
                                <a:lnTo>
                                  <a:pt x="85" y="1363"/>
                                </a:lnTo>
                                <a:lnTo>
                                  <a:pt x="93" y="1364"/>
                                </a:lnTo>
                                <a:lnTo>
                                  <a:pt x="102" y="1364"/>
                                </a:lnTo>
                                <a:lnTo>
                                  <a:pt x="111" y="1363"/>
                                </a:lnTo>
                                <a:lnTo>
                                  <a:pt x="1001" y="1363"/>
                                </a:lnTo>
                                <a:lnTo>
                                  <a:pt x="1074" y="1337"/>
                                </a:lnTo>
                                <a:lnTo>
                                  <a:pt x="1113" y="1248"/>
                                </a:lnTo>
                                <a:lnTo>
                                  <a:pt x="1114" y="1236"/>
                                </a:lnTo>
                                <a:lnTo>
                                  <a:pt x="1114" y="1223"/>
                                </a:lnTo>
                                <a:lnTo>
                                  <a:pt x="1113" y="1211"/>
                                </a:lnTo>
                                <a:lnTo>
                                  <a:pt x="1113" y="0"/>
                                </a:lnTo>
                                <a:lnTo>
                                  <a:pt x="0" y="0"/>
                                </a:lnTo>
                                <a:lnTo>
                                  <a:pt x="0" y="1211"/>
                                </a:lnTo>
                                <a:close/>
                              </a:path>
                            </a:pathLst>
                          </a:custGeom>
                          <a:noFill/>
                          <a:ln w="6755">
                            <a:solidFill>
                              <a:srgbClr val="5C9BD3"/>
                            </a:solidFill>
                            <a:prstDash val="solid"/>
                            <a:round/>
                          </a:ln>
                        </wps:spPr>
                        <wps:bodyPr rot="0" vert="horz" wrap="square" lIns="91440" tIns="45720" rIns="91440" bIns="45720" anchor="t" anchorCtr="0" upright="1">
                          <a:noAutofit/>
                        </wps:bodyPr>
                      </wps:wsp>
                      <wps:wsp>
                        <wps:cNvPr id="1772315241" name="Line 312"/>
                        <wps:cNvCnPr>
                          <a:cxnSpLocks noChangeShapeType="1"/>
                        </wps:cNvCnPr>
                        <wps:spPr bwMode="auto">
                          <a:xfrm>
                            <a:off x="3521" y="7898"/>
                            <a:ext cx="1806" cy="0"/>
                          </a:xfrm>
                          <a:prstGeom prst="line">
                            <a:avLst/>
                          </a:prstGeom>
                          <a:noFill/>
                          <a:ln w="8795">
                            <a:solidFill>
                              <a:srgbClr val="77A7D9"/>
                            </a:solidFill>
                            <a:prstDash val="solid"/>
                            <a:round/>
                          </a:ln>
                        </wps:spPr>
                        <wps:bodyPr/>
                      </wps:wsp>
                      <wps:wsp>
                        <wps:cNvPr id="125457312" name="Rectangle 311"/>
                        <wps:cNvSpPr>
                          <a:spLocks noChangeArrowheads="1"/>
                        </wps:cNvSpPr>
                        <wps:spPr bwMode="auto">
                          <a:xfrm>
                            <a:off x="3521" y="7875"/>
                            <a:ext cx="16" cy="17"/>
                          </a:xfrm>
                          <a:prstGeom prst="rect">
                            <a:avLst/>
                          </a:prstGeom>
                          <a:solidFill>
                            <a:srgbClr val="77A7D9"/>
                          </a:solidFill>
                          <a:ln>
                            <a:noFill/>
                          </a:ln>
                        </wps:spPr>
                        <wps:bodyPr rot="0" vert="horz" wrap="square" lIns="91440" tIns="45720" rIns="91440" bIns="45720" anchor="t" anchorCtr="0" upright="1">
                          <a:noAutofit/>
                        </wps:bodyPr>
                      </wps:wsp>
                      <wps:wsp>
                        <wps:cNvPr id="314278578" name="Line 310"/>
                        <wps:cNvCnPr>
                          <a:cxnSpLocks noChangeShapeType="1"/>
                        </wps:cNvCnPr>
                        <wps:spPr bwMode="auto">
                          <a:xfrm>
                            <a:off x="3532" y="1772"/>
                            <a:ext cx="0" cy="6103"/>
                          </a:xfrm>
                          <a:prstGeom prst="line">
                            <a:avLst/>
                          </a:prstGeom>
                          <a:noFill/>
                          <a:ln w="13349">
                            <a:solidFill>
                              <a:srgbClr val="77A7D9"/>
                            </a:solidFill>
                            <a:prstDash val="solid"/>
                            <a:round/>
                          </a:ln>
                        </wps:spPr>
                        <wps:bodyPr/>
                      </wps:wsp>
                      <wps:wsp>
                        <wps:cNvPr id="1603768120" name="Freeform 309"/>
                        <wps:cNvSpPr/>
                        <wps:spPr bwMode="auto">
                          <a:xfrm>
                            <a:off x="3531" y="7876"/>
                            <a:ext cx="11" cy="15"/>
                          </a:xfrm>
                          <a:custGeom>
                            <a:avLst/>
                            <a:gdLst>
                              <a:gd name="T0" fmla="+- 0 3542 3532"/>
                              <a:gd name="T1" fmla="*/ T0 w 11"/>
                              <a:gd name="T2" fmla="+- 0 7876 7876"/>
                              <a:gd name="T3" fmla="*/ 7876 h 15"/>
                              <a:gd name="T4" fmla="+- 0 3532 3532"/>
                              <a:gd name="T5" fmla="*/ T4 w 11"/>
                              <a:gd name="T6" fmla="+- 0 7876 7876"/>
                              <a:gd name="T7" fmla="*/ 7876 h 15"/>
                              <a:gd name="T8" fmla="+- 0 3542 3532"/>
                              <a:gd name="T9" fmla="*/ T8 w 11"/>
                              <a:gd name="T10" fmla="+- 0 7891 7876"/>
                              <a:gd name="T11" fmla="*/ 7891 h 15"/>
                              <a:gd name="T12" fmla="+- 0 3542 3532"/>
                              <a:gd name="T13" fmla="*/ T12 w 11"/>
                              <a:gd name="T14" fmla="+- 0 7876 7876"/>
                              <a:gd name="T15" fmla="*/ 7876 h 15"/>
                            </a:gdLst>
                            <a:ahLst/>
                            <a:cxnLst>
                              <a:cxn ang="0">
                                <a:pos x="T1" y="T3"/>
                              </a:cxn>
                              <a:cxn ang="0">
                                <a:pos x="T5" y="T7"/>
                              </a:cxn>
                              <a:cxn ang="0">
                                <a:pos x="T9" y="T11"/>
                              </a:cxn>
                              <a:cxn ang="0">
                                <a:pos x="T13" y="T15"/>
                              </a:cxn>
                            </a:cxnLst>
                            <a:rect l="0" t="0" r="r" b="b"/>
                            <a:pathLst>
                              <a:path w="11" h="15">
                                <a:moveTo>
                                  <a:pt x="10" y="0"/>
                                </a:moveTo>
                                <a:lnTo>
                                  <a:pt x="0" y="0"/>
                                </a:lnTo>
                                <a:lnTo>
                                  <a:pt x="10" y="15"/>
                                </a:lnTo>
                                <a:lnTo>
                                  <a:pt x="10" y="0"/>
                                </a:lnTo>
                                <a:close/>
                              </a:path>
                            </a:pathLst>
                          </a:custGeom>
                          <a:solidFill>
                            <a:srgbClr val="77A7D9"/>
                          </a:solidFill>
                          <a:ln>
                            <a:noFill/>
                          </a:ln>
                        </wps:spPr>
                        <wps:bodyPr rot="0" vert="horz" wrap="square" lIns="91440" tIns="45720" rIns="91440" bIns="45720" anchor="t" anchorCtr="0" upright="1">
                          <a:noAutofit/>
                        </wps:bodyPr>
                      </wps:wsp>
                      <wps:wsp>
                        <wps:cNvPr id="235271065" name="Line 308"/>
                        <wps:cNvCnPr>
                          <a:cxnSpLocks noChangeShapeType="1"/>
                        </wps:cNvCnPr>
                        <wps:spPr bwMode="auto">
                          <a:xfrm>
                            <a:off x="3542" y="7883"/>
                            <a:ext cx="1785" cy="0"/>
                          </a:xfrm>
                          <a:prstGeom prst="line">
                            <a:avLst/>
                          </a:prstGeom>
                          <a:noFill/>
                          <a:ln w="9108">
                            <a:solidFill>
                              <a:srgbClr val="77A7D9"/>
                            </a:solidFill>
                            <a:prstDash val="solid"/>
                            <a:round/>
                          </a:ln>
                        </wps:spPr>
                        <wps:bodyPr/>
                      </wps:wsp>
                      <pic:pic xmlns:pic="http://schemas.openxmlformats.org/drawingml/2006/picture">
                        <pic:nvPicPr>
                          <pic:cNvPr id="865130821" name="Picture 30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a:xfrm>
                            <a:off x="3479" y="1663"/>
                            <a:ext cx="105" cy="143"/>
                          </a:xfrm>
                          <a:prstGeom prst="rect">
                            <a:avLst/>
                          </a:prstGeom>
                          <a:noFill/>
                          <a:ln>
                            <a:noFill/>
                          </a:ln>
                        </pic:spPr>
                      </pic:pic>
                      <wps:wsp>
                        <wps:cNvPr id="1379953081" name="Line 306"/>
                        <wps:cNvCnPr>
                          <a:cxnSpLocks noChangeShapeType="1"/>
                        </wps:cNvCnPr>
                        <wps:spPr bwMode="auto">
                          <a:xfrm>
                            <a:off x="5327" y="7545"/>
                            <a:ext cx="0" cy="346"/>
                          </a:xfrm>
                          <a:prstGeom prst="line">
                            <a:avLst/>
                          </a:prstGeom>
                          <a:noFill/>
                          <a:ln w="13349">
                            <a:solidFill>
                              <a:srgbClr val="77A7D9"/>
                            </a:solidFill>
                            <a:prstDash val="solid"/>
                            <a:round/>
                          </a:ln>
                        </wps:spPr>
                        <wps:bodyPr/>
                      </wps:wsp>
                      <wps:wsp>
                        <wps:cNvPr id="43769676" name="Rectangle 305"/>
                        <wps:cNvSpPr>
                          <a:spLocks noChangeArrowheads="1"/>
                        </wps:cNvSpPr>
                        <wps:spPr bwMode="auto">
                          <a:xfrm>
                            <a:off x="5316" y="7528"/>
                            <a:ext cx="6" cy="17"/>
                          </a:xfrm>
                          <a:prstGeom prst="rect">
                            <a:avLst/>
                          </a:prstGeom>
                          <a:solidFill>
                            <a:srgbClr val="77A7D9"/>
                          </a:solidFill>
                          <a:ln>
                            <a:noFill/>
                          </a:ln>
                        </wps:spPr>
                        <wps:bodyPr rot="0" vert="horz" wrap="square" lIns="91440" tIns="45720" rIns="91440" bIns="45720" anchor="t" anchorCtr="0" upright="1">
                          <a:noAutofit/>
                        </wps:bodyPr>
                      </wps:wsp>
                      <wps:wsp>
                        <wps:cNvPr id="1942130644" name="Line 304"/>
                        <wps:cNvCnPr>
                          <a:cxnSpLocks noChangeShapeType="1"/>
                        </wps:cNvCnPr>
                        <wps:spPr bwMode="auto">
                          <a:xfrm>
                            <a:off x="4189" y="7537"/>
                            <a:ext cx="1127" cy="0"/>
                          </a:xfrm>
                          <a:prstGeom prst="line">
                            <a:avLst/>
                          </a:prstGeom>
                          <a:noFill/>
                          <a:ln w="10261">
                            <a:solidFill>
                              <a:srgbClr val="77A7D9"/>
                            </a:solidFill>
                            <a:prstDash val="solid"/>
                            <a:round/>
                          </a:ln>
                        </wps:spPr>
                        <wps:bodyPr/>
                      </wps:wsp>
                      <wps:wsp>
                        <wps:cNvPr id="749664365" name="Rectangle 303"/>
                        <wps:cNvSpPr>
                          <a:spLocks noChangeArrowheads="1"/>
                        </wps:cNvSpPr>
                        <wps:spPr bwMode="auto">
                          <a:xfrm>
                            <a:off x="4188" y="7514"/>
                            <a:ext cx="16" cy="14"/>
                          </a:xfrm>
                          <a:prstGeom prst="rect">
                            <a:avLst/>
                          </a:pr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693007876" name="Picture 30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a:xfrm>
                            <a:off x="3720" y="3560"/>
                            <a:ext cx="965" cy="1026"/>
                          </a:xfrm>
                          <a:prstGeom prst="rect">
                            <a:avLst/>
                          </a:prstGeom>
                          <a:noFill/>
                          <a:ln>
                            <a:noFill/>
                          </a:ln>
                        </pic:spPr>
                      </pic:pic>
                      <wps:wsp>
                        <wps:cNvPr id="869304150" name="Line 301"/>
                        <wps:cNvCnPr>
                          <a:cxnSpLocks noChangeShapeType="1"/>
                        </wps:cNvCnPr>
                        <wps:spPr bwMode="auto">
                          <a:xfrm>
                            <a:off x="4199" y="4599"/>
                            <a:ext cx="0" cy="2916"/>
                          </a:xfrm>
                          <a:prstGeom prst="line">
                            <a:avLst/>
                          </a:prstGeom>
                          <a:noFill/>
                          <a:ln w="13349">
                            <a:solidFill>
                              <a:srgbClr val="77A7D9"/>
                            </a:solidFill>
                            <a:prstDash val="solid"/>
                            <a:round/>
                          </a:ln>
                        </wps:spPr>
                        <wps:bodyPr/>
                      </wps:wsp>
                      <wps:wsp>
                        <wps:cNvPr id="1318805177" name="Rectangle 300"/>
                        <wps:cNvSpPr>
                          <a:spLocks noChangeArrowheads="1"/>
                        </wps:cNvSpPr>
                        <wps:spPr bwMode="auto">
                          <a:xfrm>
                            <a:off x="5321" y="7528"/>
                            <a:ext cx="16" cy="17"/>
                          </a:xfrm>
                          <a:prstGeom prst="rect">
                            <a:avLst/>
                          </a:prstGeom>
                          <a:solidFill>
                            <a:srgbClr val="77A7D9"/>
                          </a:solidFill>
                          <a:ln>
                            <a:noFill/>
                          </a:ln>
                        </wps:spPr>
                        <wps:bodyPr rot="0" vert="horz" wrap="square" lIns="91440" tIns="45720" rIns="91440" bIns="45720" anchor="t" anchorCtr="0" upright="1">
                          <a:noAutofit/>
                        </wps:bodyPr>
                      </wps:wsp>
                      <wps:wsp>
                        <wps:cNvPr id="1567747519" name="Line 299"/>
                        <wps:cNvCnPr>
                          <a:cxnSpLocks noChangeShapeType="1"/>
                        </wps:cNvCnPr>
                        <wps:spPr bwMode="auto">
                          <a:xfrm>
                            <a:off x="4210" y="7522"/>
                            <a:ext cx="1127" cy="0"/>
                          </a:xfrm>
                          <a:prstGeom prst="line">
                            <a:avLst/>
                          </a:prstGeom>
                          <a:noFill/>
                          <a:ln w="8795">
                            <a:solidFill>
                              <a:srgbClr val="77A7D9"/>
                            </a:solidFill>
                            <a:prstDash val="solid"/>
                            <a:round/>
                          </a:ln>
                        </wps:spPr>
                        <wps:bodyPr/>
                      </wps:wsp>
                      <wps:wsp>
                        <wps:cNvPr id="803461440" name="Freeform 298"/>
                        <wps:cNvSpPr/>
                        <wps:spPr bwMode="auto">
                          <a:xfrm>
                            <a:off x="4199" y="7515"/>
                            <a:ext cx="11" cy="15"/>
                          </a:xfrm>
                          <a:custGeom>
                            <a:avLst/>
                            <a:gdLst>
                              <a:gd name="T0" fmla="+- 0 4210 4199"/>
                              <a:gd name="T1" fmla="*/ T0 w 11"/>
                              <a:gd name="T2" fmla="+- 0 7515 7515"/>
                              <a:gd name="T3" fmla="*/ 7515 h 15"/>
                              <a:gd name="T4" fmla="+- 0 4199 4199"/>
                              <a:gd name="T5" fmla="*/ T4 w 11"/>
                              <a:gd name="T6" fmla="+- 0 7515 7515"/>
                              <a:gd name="T7" fmla="*/ 7515 h 15"/>
                              <a:gd name="T8" fmla="+- 0 4210 4199"/>
                              <a:gd name="T9" fmla="*/ T8 w 11"/>
                              <a:gd name="T10" fmla="+- 0 7530 7515"/>
                              <a:gd name="T11" fmla="*/ 7530 h 15"/>
                              <a:gd name="T12" fmla="+- 0 4210 4199"/>
                              <a:gd name="T13" fmla="*/ T12 w 11"/>
                              <a:gd name="T14" fmla="+- 0 7515 7515"/>
                              <a:gd name="T15" fmla="*/ 7515 h 15"/>
                            </a:gdLst>
                            <a:ahLst/>
                            <a:cxnLst>
                              <a:cxn ang="0">
                                <a:pos x="T1" y="T3"/>
                              </a:cxn>
                              <a:cxn ang="0">
                                <a:pos x="T5" y="T7"/>
                              </a:cxn>
                              <a:cxn ang="0">
                                <a:pos x="T9" y="T11"/>
                              </a:cxn>
                              <a:cxn ang="0">
                                <a:pos x="T13" y="T15"/>
                              </a:cxn>
                            </a:cxnLst>
                            <a:rect l="0" t="0" r="r" b="b"/>
                            <a:pathLst>
                              <a:path w="11" h="15">
                                <a:moveTo>
                                  <a:pt x="11" y="0"/>
                                </a:moveTo>
                                <a:lnTo>
                                  <a:pt x="0" y="0"/>
                                </a:lnTo>
                                <a:lnTo>
                                  <a:pt x="11" y="15"/>
                                </a:lnTo>
                                <a:lnTo>
                                  <a:pt x="11"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227101474" name="Picture 29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a:xfrm>
                            <a:off x="4147" y="4492"/>
                            <a:ext cx="105" cy="143"/>
                          </a:xfrm>
                          <a:prstGeom prst="rect">
                            <a:avLst/>
                          </a:prstGeom>
                          <a:noFill/>
                          <a:ln>
                            <a:noFill/>
                          </a:ln>
                        </pic:spPr>
                      </pic:pic>
                      <pic:pic xmlns:pic="http://schemas.openxmlformats.org/drawingml/2006/picture">
                        <pic:nvPicPr>
                          <pic:cNvPr id="599500976" name="Picture 29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5491" y="4053"/>
                            <a:ext cx="1197" cy="380"/>
                          </a:xfrm>
                          <a:prstGeom prst="rect">
                            <a:avLst/>
                          </a:prstGeom>
                          <a:noFill/>
                          <a:ln>
                            <a:noFill/>
                          </a:ln>
                        </pic:spPr>
                      </pic:pic>
                      <wps:wsp>
                        <wps:cNvPr id="938931784" name="Freeform 295"/>
                        <wps:cNvSpPr/>
                        <wps:spPr bwMode="auto">
                          <a:xfrm>
                            <a:off x="5532" y="4072"/>
                            <a:ext cx="1115" cy="272"/>
                          </a:xfrm>
                          <a:custGeom>
                            <a:avLst/>
                            <a:gdLst>
                              <a:gd name="T0" fmla="+- 0 6558 5533"/>
                              <a:gd name="T1" fmla="*/ T0 w 1115"/>
                              <a:gd name="T2" fmla="+- 0 4073 4073"/>
                              <a:gd name="T3" fmla="*/ 4073 h 272"/>
                              <a:gd name="T4" fmla="+- 0 6548 5533"/>
                              <a:gd name="T5" fmla="*/ T4 w 1115"/>
                              <a:gd name="T6" fmla="+- 0 4073 4073"/>
                              <a:gd name="T7" fmla="*/ 4073 h 272"/>
                              <a:gd name="T8" fmla="+- 0 6538 5533"/>
                              <a:gd name="T9" fmla="*/ T8 w 1115"/>
                              <a:gd name="T10" fmla="+- 0 4075 4073"/>
                              <a:gd name="T11" fmla="*/ 4075 h 272"/>
                              <a:gd name="T12" fmla="+- 0 5645 5533"/>
                              <a:gd name="T13" fmla="*/ T12 w 1115"/>
                              <a:gd name="T14" fmla="+- 0 4075 4073"/>
                              <a:gd name="T15" fmla="*/ 4075 h 272"/>
                              <a:gd name="T16" fmla="+- 0 5571 5533"/>
                              <a:gd name="T17" fmla="*/ T16 w 1115"/>
                              <a:gd name="T18" fmla="+- 0 4103 4073"/>
                              <a:gd name="T19" fmla="*/ 4103 h 272"/>
                              <a:gd name="T20" fmla="+- 0 5534 5533"/>
                              <a:gd name="T21" fmla="*/ T20 w 1115"/>
                              <a:gd name="T22" fmla="+- 0 4195 4073"/>
                              <a:gd name="T23" fmla="*/ 4195 h 272"/>
                              <a:gd name="T24" fmla="+- 0 5533 5533"/>
                              <a:gd name="T25" fmla="*/ T24 w 1115"/>
                              <a:gd name="T26" fmla="+- 0 4205 4073"/>
                              <a:gd name="T27" fmla="*/ 4205 h 272"/>
                              <a:gd name="T28" fmla="+- 0 5533 5533"/>
                              <a:gd name="T29" fmla="*/ T28 w 1115"/>
                              <a:gd name="T30" fmla="+- 0 4216 4073"/>
                              <a:gd name="T31" fmla="*/ 4216 h 272"/>
                              <a:gd name="T32" fmla="+- 0 5534 5533"/>
                              <a:gd name="T33" fmla="*/ T32 w 1115"/>
                              <a:gd name="T34" fmla="+- 0 4227 4073"/>
                              <a:gd name="T35" fmla="*/ 4227 h 272"/>
                              <a:gd name="T36" fmla="+- 0 5535 5533"/>
                              <a:gd name="T37" fmla="*/ T36 w 1115"/>
                              <a:gd name="T38" fmla="+- 0 4345 4073"/>
                              <a:gd name="T39" fmla="*/ 4345 h 272"/>
                              <a:gd name="T40" fmla="+- 0 6648 5533"/>
                              <a:gd name="T41" fmla="*/ T40 w 1115"/>
                              <a:gd name="T42" fmla="+- 0 4345 4073"/>
                              <a:gd name="T43" fmla="*/ 4345 h 272"/>
                              <a:gd name="T44" fmla="+- 0 6648 5533"/>
                              <a:gd name="T45" fmla="*/ T44 w 1115"/>
                              <a:gd name="T46" fmla="+- 0 4227 4073"/>
                              <a:gd name="T47" fmla="*/ 4227 h 272"/>
                              <a:gd name="T48" fmla="+- 0 6646 5533"/>
                              <a:gd name="T49" fmla="*/ T48 w 1115"/>
                              <a:gd name="T50" fmla="+- 0 4174 4073"/>
                              <a:gd name="T51" fmla="*/ 4174 h 272"/>
                              <a:gd name="T52" fmla="+- 0 6631 5533"/>
                              <a:gd name="T53" fmla="*/ T52 w 1115"/>
                              <a:gd name="T54" fmla="+- 0 4128 4073"/>
                              <a:gd name="T55" fmla="*/ 4128 h 272"/>
                              <a:gd name="T56" fmla="+- 0 6604 5533"/>
                              <a:gd name="T57" fmla="*/ T56 w 1115"/>
                              <a:gd name="T58" fmla="+- 0 4094 4073"/>
                              <a:gd name="T59" fmla="*/ 4094 h 272"/>
                              <a:gd name="T60" fmla="+- 0 6568 5533"/>
                              <a:gd name="T61" fmla="*/ T60 w 1115"/>
                              <a:gd name="T62" fmla="+- 0 4075 4073"/>
                              <a:gd name="T63" fmla="*/ 4075 h 272"/>
                              <a:gd name="T64" fmla="+- 0 6558 5533"/>
                              <a:gd name="T65" fmla="*/ T64 w 1115"/>
                              <a:gd name="T66" fmla="+- 0 4073 4073"/>
                              <a:gd name="T67" fmla="*/ 407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15" h="272">
                                <a:moveTo>
                                  <a:pt x="1025" y="0"/>
                                </a:moveTo>
                                <a:lnTo>
                                  <a:pt x="1015" y="0"/>
                                </a:lnTo>
                                <a:lnTo>
                                  <a:pt x="1005" y="2"/>
                                </a:lnTo>
                                <a:lnTo>
                                  <a:pt x="112" y="2"/>
                                </a:lnTo>
                                <a:lnTo>
                                  <a:pt x="38" y="30"/>
                                </a:lnTo>
                                <a:lnTo>
                                  <a:pt x="1" y="122"/>
                                </a:lnTo>
                                <a:lnTo>
                                  <a:pt x="0" y="132"/>
                                </a:lnTo>
                                <a:lnTo>
                                  <a:pt x="0" y="143"/>
                                </a:lnTo>
                                <a:lnTo>
                                  <a:pt x="1" y="154"/>
                                </a:lnTo>
                                <a:lnTo>
                                  <a:pt x="2" y="272"/>
                                </a:lnTo>
                                <a:lnTo>
                                  <a:pt x="1115" y="272"/>
                                </a:lnTo>
                                <a:lnTo>
                                  <a:pt x="1115" y="154"/>
                                </a:lnTo>
                                <a:lnTo>
                                  <a:pt x="1113" y="101"/>
                                </a:lnTo>
                                <a:lnTo>
                                  <a:pt x="1098" y="55"/>
                                </a:lnTo>
                                <a:lnTo>
                                  <a:pt x="1071" y="21"/>
                                </a:lnTo>
                                <a:lnTo>
                                  <a:pt x="1035" y="2"/>
                                </a:lnTo>
                                <a:lnTo>
                                  <a:pt x="1025" y="0"/>
                                </a:lnTo>
                                <a:close/>
                              </a:path>
                            </a:pathLst>
                          </a:custGeom>
                          <a:solidFill>
                            <a:srgbClr val="DEE7F3"/>
                          </a:solidFill>
                          <a:ln>
                            <a:noFill/>
                          </a:ln>
                        </wps:spPr>
                        <wps:bodyPr rot="0" vert="horz" wrap="square" lIns="91440" tIns="45720" rIns="91440" bIns="45720" anchor="t" anchorCtr="0" upright="1">
                          <a:noAutofit/>
                        </wps:bodyPr>
                      </wps:wsp>
                      <wps:wsp>
                        <wps:cNvPr id="623061668" name="Freeform 294"/>
                        <wps:cNvSpPr/>
                        <wps:spPr bwMode="auto">
                          <a:xfrm>
                            <a:off x="5532" y="4072"/>
                            <a:ext cx="1115" cy="272"/>
                          </a:xfrm>
                          <a:custGeom>
                            <a:avLst/>
                            <a:gdLst>
                              <a:gd name="T0" fmla="+- 0 5535 5533"/>
                              <a:gd name="T1" fmla="*/ T0 w 1115"/>
                              <a:gd name="T2" fmla="+- 0 4345 4073"/>
                              <a:gd name="T3" fmla="*/ 4345 h 272"/>
                              <a:gd name="T4" fmla="+- 0 6648 5533"/>
                              <a:gd name="T5" fmla="*/ T4 w 1115"/>
                              <a:gd name="T6" fmla="+- 0 4345 4073"/>
                              <a:gd name="T7" fmla="*/ 4345 h 272"/>
                              <a:gd name="T8" fmla="+- 0 6648 5533"/>
                              <a:gd name="T9" fmla="*/ T8 w 1115"/>
                              <a:gd name="T10" fmla="+- 0 4227 4073"/>
                              <a:gd name="T11" fmla="*/ 4227 h 272"/>
                              <a:gd name="T12" fmla="+- 0 6631 5533"/>
                              <a:gd name="T13" fmla="*/ T12 w 1115"/>
                              <a:gd name="T14" fmla="+- 0 4128 4073"/>
                              <a:gd name="T15" fmla="*/ 4128 h 272"/>
                              <a:gd name="T16" fmla="+- 0 6568 5533"/>
                              <a:gd name="T17" fmla="*/ T16 w 1115"/>
                              <a:gd name="T18" fmla="+- 0 4075 4073"/>
                              <a:gd name="T19" fmla="*/ 4075 h 272"/>
                              <a:gd name="T20" fmla="+- 0 6558 5533"/>
                              <a:gd name="T21" fmla="*/ T20 w 1115"/>
                              <a:gd name="T22" fmla="+- 0 4073 4073"/>
                              <a:gd name="T23" fmla="*/ 4073 h 272"/>
                              <a:gd name="T24" fmla="+- 0 6548 5533"/>
                              <a:gd name="T25" fmla="*/ T24 w 1115"/>
                              <a:gd name="T26" fmla="+- 0 4073 4073"/>
                              <a:gd name="T27" fmla="*/ 4073 h 272"/>
                              <a:gd name="T28" fmla="+- 0 6538 5533"/>
                              <a:gd name="T29" fmla="*/ T28 w 1115"/>
                              <a:gd name="T30" fmla="+- 0 4075 4073"/>
                              <a:gd name="T31" fmla="*/ 4075 h 272"/>
                              <a:gd name="T32" fmla="+- 0 5645 5533"/>
                              <a:gd name="T33" fmla="*/ T32 w 1115"/>
                              <a:gd name="T34" fmla="+- 0 4075 4073"/>
                              <a:gd name="T35" fmla="*/ 4075 h 272"/>
                              <a:gd name="T36" fmla="+- 0 5571 5533"/>
                              <a:gd name="T37" fmla="*/ T36 w 1115"/>
                              <a:gd name="T38" fmla="+- 0 4103 4073"/>
                              <a:gd name="T39" fmla="*/ 4103 h 272"/>
                              <a:gd name="T40" fmla="+- 0 5534 5533"/>
                              <a:gd name="T41" fmla="*/ T40 w 1115"/>
                              <a:gd name="T42" fmla="+- 0 4195 4073"/>
                              <a:gd name="T43" fmla="*/ 4195 h 272"/>
                              <a:gd name="T44" fmla="+- 0 5533 5533"/>
                              <a:gd name="T45" fmla="*/ T44 w 1115"/>
                              <a:gd name="T46" fmla="+- 0 4205 4073"/>
                              <a:gd name="T47" fmla="*/ 4205 h 272"/>
                              <a:gd name="T48" fmla="+- 0 5533 5533"/>
                              <a:gd name="T49" fmla="*/ T48 w 1115"/>
                              <a:gd name="T50" fmla="+- 0 4216 4073"/>
                              <a:gd name="T51" fmla="*/ 4216 h 272"/>
                              <a:gd name="T52" fmla="+- 0 5534 5533"/>
                              <a:gd name="T53" fmla="*/ T52 w 1115"/>
                              <a:gd name="T54" fmla="+- 0 4227 4073"/>
                              <a:gd name="T55" fmla="*/ 4227 h 272"/>
                              <a:gd name="T56" fmla="+- 0 5535 5533"/>
                              <a:gd name="T57" fmla="*/ T56 w 1115"/>
                              <a:gd name="T58" fmla="+- 0 4345 4073"/>
                              <a:gd name="T59" fmla="*/ 4345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272">
                                <a:moveTo>
                                  <a:pt x="2" y="272"/>
                                </a:moveTo>
                                <a:lnTo>
                                  <a:pt x="1115" y="272"/>
                                </a:lnTo>
                                <a:lnTo>
                                  <a:pt x="1115" y="154"/>
                                </a:lnTo>
                                <a:lnTo>
                                  <a:pt x="1098" y="55"/>
                                </a:lnTo>
                                <a:lnTo>
                                  <a:pt x="1035" y="2"/>
                                </a:lnTo>
                                <a:lnTo>
                                  <a:pt x="1025" y="0"/>
                                </a:lnTo>
                                <a:lnTo>
                                  <a:pt x="1015" y="0"/>
                                </a:lnTo>
                                <a:lnTo>
                                  <a:pt x="1005" y="2"/>
                                </a:lnTo>
                                <a:lnTo>
                                  <a:pt x="112" y="2"/>
                                </a:lnTo>
                                <a:lnTo>
                                  <a:pt x="38" y="30"/>
                                </a:lnTo>
                                <a:lnTo>
                                  <a:pt x="1" y="122"/>
                                </a:lnTo>
                                <a:lnTo>
                                  <a:pt x="0" y="132"/>
                                </a:lnTo>
                                <a:lnTo>
                                  <a:pt x="0" y="143"/>
                                </a:lnTo>
                                <a:lnTo>
                                  <a:pt x="1" y="154"/>
                                </a:lnTo>
                                <a:lnTo>
                                  <a:pt x="2" y="272"/>
                                </a:lnTo>
                                <a:close/>
                              </a:path>
                            </a:pathLst>
                          </a:custGeom>
                          <a:noFill/>
                          <a:ln w="7924">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578767248" name="Picture 29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a:xfrm>
                            <a:off x="5473" y="4294"/>
                            <a:ext cx="1234" cy="1532"/>
                          </a:xfrm>
                          <a:prstGeom prst="rect">
                            <a:avLst/>
                          </a:prstGeom>
                          <a:noFill/>
                          <a:ln>
                            <a:noFill/>
                          </a:ln>
                        </pic:spPr>
                      </pic:pic>
                      <wps:wsp>
                        <wps:cNvPr id="760478497" name="Freeform 292"/>
                        <wps:cNvSpPr/>
                        <wps:spPr bwMode="auto">
                          <a:xfrm>
                            <a:off x="5534" y="4344"/>
                            <a:ext cx="1115" cy="1365"/>
                          </a:xfrm>
                          <a:custGeom>
                            <a:avLst/>
                            <a:gdLst>
                              <a:gd name="T0" fmla="+- 0 6648 5535"/>
                              <a:gd name="T1" fmla="*/ T0 w 1115"/>
                              <a:gd name="T2" fmla="+- 0 4345 4345"/>
                              <a:gd name="T3" fmla="*/ 4345 h 1365"/>
                              <a:gd name="T4" fmla="+- 0 5535 5535"/>
                              <a:gd name="T5" fmla="*/ T4 w 1115"/>
                              <a:gd name="T6" fmla="+- 0 4345 4345"/>
                              <a:gd name="T7" fmla="*/ 4345 h 1365"/>
                              <a:gd name="T8" fmla="+- 0 5535 5535"/>
                              <a:gd name="T9" fmla="*/ T8 w 1115"/>
                              <a:gd name="T10" fmla="+- 0 5556 4345"/>
                              <a:gd name="T11" fmla="*/ 5556 h 1365"/>
                              <a:gd name="T12" fmla="+- 0 5554 5535"/>
                              <a:gd name="T13" fmla="*/ T12 w 1115"/>
                              <a:gd name="T14" fmla="+- 0 5655 4345"/>
                              <a:gd name="T15" fmla="*/ 5655 h 1365"/>
                              <a:gd name="T16" fmla="+- 0 5620 5535"/>
                              <a:gd name="T17" fmla="*/ T16 w 1115"/>
                              <a:gd name="T18" fmla="+- 0 5707 4345"/>
                              <a:gd name="T19" fmla="*/ 5707 h 1365"/>
                              <a:gd name="T20" fmla="+- 0 5629 5535"/>
                              <a:gd name="T21" fmla="*/ T20 w 1115"/>
                              <a:gd name="T22" fmla="+- 0 5709 4345"/>
                              <a:gd name="T23" fmla="*/ 5709 h 1365"/>
                              <a:gd name="T24" fmla="+- 0 5637 5535"/>
                              <a:gd name="T25" fmla="*/ T24 w 1115"/>
                              <a:gd name="T26" fmla="+- 0 5709 4345"/>
                              <a:gd name="T27" fmla="*/ 5709 h 1365"/>
                              <a:gd name="T28" fmla="+- 0 5646 5535"/>
                              <a:gd name="T29" fmla="*/ T28 w 1115"/>
                              <a:gd name="T30" fmla="+- 0 5707 4345"/>
                              <a:gd name="T31" fmla="*/ 5707 h 1365"/>
                              <a:gd name="T32" fmla="+- 0 6537 5535"/>
                              <a:gd name="T33" fmla="*/ T32 w 1115"/>
                              <a:gd name="T34" fmla="+- 0 5707 4345"/>
                              <a:gd name="T35" fmla="*/ 5707 h 1365"/>
                              <a:gd name="T36" fmla="+- 0 6610 5535"/>
                              <a:gd name="T37" fmla="*/ T36 w 1115"/>
                              <a:gd name="T38" fmla="+- 0 5681 4345"/>
                              <a:gd name="T39" fmla="*/ 5681 h 1365"/>
                              <a:gd name="T40" fmla="+- 0 6648 5535"/>
                              <a:gd name="T41" fmla="*/ T40 w 1115"/>
                              <a:gd name="T42" fmla="+- 0 5593 4345"/>
                              <a:gd name="T43" fmla="*/ 5593 h 1365"/>
                              <a:gd name="T44" fmla="+- 0 6649 5535"/>
                              <a:gd name="T45" fmla="*/ T44 w 1115"/>
                              <a:gd name="T46" fmla="+- 0 5580 4345"/>
                              <a:gd name="T47" fmla="*/ 5580 h 1365"/>
                              <a:gd name="T48" fmla="+- 0 6649 5535"/>
                              <a:gd name="T49" fmla="*/ T48 w 1115"/>
                              <a:gd name="T50" fmla="+- 0 5568 4345"/>
                              <a:gd name="T51" fmla="*/ 5568 h 1365"/>
                              <a:gd name="T52" fmla="+- 0 6648 5535"/>
                              <a:gd name="T53" fmla="*/ T52 w 1115"/>
                              <a:gd name="T54" fmla="+- 0 5556 4345"/>
                              <a:gd name="T55" fmla="*/ 5556 h 1365"/>
                              <a:gd name="T56" fmla="+- 0 6648 5535"/>
                              <a:gd name="T57" fmla="*/ T56 w 1115"/>
                              <a:gd name="T58" fmla="+- 0 4345 4345"/>
                              <a:gd name="T59" fmla="*/ 4345 h 1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1365">
                                <a:moveTo>
                                  <a:pt x="1113" y="0"/>
                                </a:moveTo>
                                <a:lnTo>
                                  <a:pt x="0" y="0"/>
                                </a:lnTo>
                                <a:lnTo>
                                  <a:pt x="0" y="1211"/>
                                </a:lnTo>
                                <a:lnTo>
                                  <a:pt x="19" y="1310"/>
                                </a:lnTo>
                                <a:lnTo>
                                  <a:pt x="85" y="1362"/>
                                </a:lnTo>
                                <a:lnTo>
                                  <a:pt x="94" y="1364"/>
                                </a:lnTo>
                                <a:lnTo>
                                  <a:pt x="102" y="1364"/>
                                </a:lnTo>
                                <a:lnTo>
                                  <a:pt x="111" y="1362"/>
                                </a:lnTo>
                                <a:lnTo>
                                  <a:pt x="1002" y="1362"/>
                                </a:lnTo>
                                <a:lnTo>
                                  <a:pt x="1075" y="1336"/>
                                </a:lnTo>
                                <a:lnTo>
                                  <a:pt x="1113" y="1248"/>
                                </a:lnTo>
                                <a:lnTo>
                                  <a:pt x="1114" y="1235"/>
                                </a:lnTo>
                                <a:lnTo>
                                  <a:pt x="1114" y="1223"/>
                                </a:lnTo>
                                <a:lnTo>
                                  <a:pt x="1113" y="1211"/>
                                </a:lnTo>
                                <a:lnTo>
                                  <a:pt x="1113" y="0"/>
                                </a:lnTo>
                                <a:close/>
                              </a:path>
                            </a:pathLst>
                          </a:custGeom>
                          <a:solidFill>
                            <a:srgbClr val="DEE7F3"/>
                          </a:solidFill>
                          <a:ln>
                            <a:noFill/>
                          </a:ln>
                        </wps:spPr>
                        <wps:bodyPr rot="0" vert="horz" wrap="square" lIns="91440" tIns="45720" rIns="91440" bIns="45720" anchor="t" anchorCtr="0" upright="1">
                          <a:noAutofit/>
                        </wps:bodyPr>
                      </wps:wsp>
                      <wps:wsp>
                        <wps:cNvPr id="1608770842" name="Freeform 291"/>
                        <wps:cNvSpPr/>
                        <wps:spPr bwMode="auto">
                          <a:xfrm>
                            <a:off x="5534" y="4344"/>
                            <a:ext cx="1115" cy="1365"/>
                          </a:xfrm>
                          <a:custGeom>
                            <a:avLst/>
                            <a:gdLst>
                              <a:gd name="T0" fmla="+- 0 5535 5535"/>
                              <a:gd name="T1" fmla="*/ T0 w 1115"/>
                              <a:gd name="T2" fmla="+- 0 5556 4345"/>
                              <a:gd name="T3" fmla="*/ 5556 h 1365"/>
                              <a:gd name="T4" fmla="+- 0 5554 5535"/>
                              <a:gd name="T5" fmla="*/ T4 w 1115"/>
                              <a:gd name="T6" fmla="+- 0 5655 4345"/>
                              <a:gd name="T7" fmla="*/ 5655 h 1365"/>
                              <a:gd name="T8" fmla="+- 0 5620 5535"/>
                              <a:gd name="T9" fmla="*/ T8 w 1115"/>
                              <a:gd name="T10" fmla="+- 0 5707 4345"/>
                              <a:gd name="T11" fmla="*/ 5707 h 1365"/>
                              <a:gd name="T12" fmla="+- 0 5629 5535"/>
                              <a:gd name="T13" fmla="*/ T12 w 1115"/>
                              <a:gd name="T14" fmla="+- 0 5709 4345"/>
                              <a:gd name="T15" fmla="*/ 5709 h 1365"/>
                              <a:gd name="T16" fmla="+- 0 5637 5535"/>
                              <a:gd name="T17" fmla="*/ T16 w 1115"/>
                              <a:gd name="T18" fmla="+- 0 5709 4345"/>
                              <a:gd name="T19" fmla="*/ 5709 h 1365"/>
                              <a:gd name="T20" fmla="+- 0 5646 5535"/>
                              <a:gd name="T21" fmla="*/ T20 w 1115"/>
                              <a:gd name="T22" fmla="+- 0 5707 4345"/>
                              <a:gd name="T23" fmla="*/ 5707 h 1365"/>
                              <a:gd name="T24" fmla="+- 0 6537 5535"/>
                              <a:gd name="T25" fmla="*/ T24 w 1115"/>
                              <a:gd name="T26" fmla="+- 0 5707 4345"/>
                              <a:gd name="T27" fmla="*/ 5707 h 1365"/>
                              <a:gd name="T28" fmla="+- 0 6610 5535"/>
                              <a:gd name="T29" fmla="*/ T28 w 1115"/>
                              <a:gd name="T30" fmla="+- 0 5681 4345"/>
                              <a:gd name="T31" fmla="*/ 5681 h 1365"/>
                              <a:gd name="T32" fmla="+- 0 6648 5535"/>
                              <a:gd name="T33" fmla="*/ T32 w 1115"/>
                              <a:gd name="T34" fmla="+- 0 5593 4345"/>
                              <a:gd name="T35" fmla="*/ 5593 h 1365"/>
                              <a:gd name="T36" fmla="+- 0 6649 5535"/>
                              <a:gd name="T37" fmla="*/ T36 w 1115"/>
                              <a:gd name="T38" fmla="+- 0 5580 4345"/>
                              <a:gd name="T39" fmla="*/ 5580 h 1365"/>
                              <a:gd name="T40" fmla="+- 0 6649 5535"/>
                              <a:gd name="T41" fmla="*/ T40 w 1115"/>
                              <a:gd name="T42" fmla="+- 0 5568 4345"/>
                              <a:gd name="T43" fmla="*/ 5568 h 1365"/>
                              <a:gd name="T44" fmla="+- 0 6648 5535"/>
                              <a:gd name="T45" fmla="*/ T44 w 1115"/>
                              <a:gd name="T46" fmla="+- 0 5556 4345"/>
                              <a:gd name="T47" fmla="*/ 5556 h 1365"/>
                              <a:gd name="T48" fmla="+- 0 6648 5535"/>
                              <a:gd name="T49" fmla="*/ T48 w 1115"/>
                              <a:gd name="T50" fmla="+- 0 4345 4345"/>
                              <a:gd name="T51" fmla="*/ 4345 h 1365"/>
                              <a:gd name="T52" fmla="+- 0 5535 5535"/>
                              <a:gd name="T53" fmla="*/ T52 w 1115"/>
                              <a:gd name="T54" fmla="+- 0 4345 4345"/>
                              <a:gd name="T55" fmla="*/ 4345 h 1365"/>
                              <a:gd name="T56" fmla="+- 0 5535 5535"/>
                              <a:gd name="T57" fmla="*/ T56 w 1115"/>
                              <a:gd name="T58" fmla="+- 0 5556 4345"/>
                              <a:gd name="T59" fmla="*/ 5556 h 1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115" h="1365">
                                <a:moveTo>
                                  <a:pt x="0" y="1211"/>
                                </a:moveTo>
                                <a:lnTo>
                                  <a:pt x="19" y="1310"/>
                                </a:lnTo>
                                <a:lnTo>
                                  <a:pt x="85" y="1362"/>
                                </a:lnTo>
                                <a:lnTo>
                                  <a:pt x="94" y="1364"/>
                                </a:lnTo>
                                <a:lnTo>
                                  <a:pt x="102" y="1364"/>
                                </a:lnTo>
                                <a:lnTo>
                                  <a:pt x="111" y="1362"/>
                                </a:lnTo>
                                <a:lnTo>
                                  <a:pt x="1002" y="1362"/>
                                </a:lnTo>
                                <a:lnTo>
                                  <a:pt x="1075" y="1336"/>
                                </a:lnTo>
                                <a:lnTo>
                                  <a:pt x="1113" y="1248"/>
                                </a:lnTo>
                                <a:lnTo>
                                  <a:pt x="1114" y="1235"/>
                                </a:lnTo>
                                <a:lnTo>
                                  <a:pt x="1114" y="1223"/>
                                </a:lnTo>
                                <a:lnTo>
                                  <a:pt x="1113" y="1211"/>
                                </a:lnTo>
                                <a:lnTo>
                                  <a:pt x="1113" y="0"/>
                                </a:lnTo>
                                <a:lnTo>
                                  <a:pt x="0" y="0"/>
                                </a:lnTo>
                                <a:lnTo>
                                  <a:pt x="0" y="1211"/>
                                </a:lnTo>
                                <a:close/>
                              </a:path>
                            </a:pathLst>
                          </a:custGeom>
                          <a:noFill/>
                          <a:ln w="6755">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07654788" name="Picture 29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a:xfrm>
                            <a:off x="8394" y="4319"/>
                            <a:ext cx="1178" cy="418"/>
                          </a:xfrm>
                          <a:prstGeom prst="rect">
                            <a:avLst/>
                          </a:prstGeom>
                          <a:noFill/>
                          <a:ln>
                            <a:noFill/>
                          </a:ln>
                        </pic:spPr>
                      </pic:pic>
                      <wps:wsp>
                        <wps:cNvPr id="246667331" name="Freeform 289"/>
                        <wps:cNvSpPr/>
                        <wps:spPr bwMode="auto">
                          <a:xfrm>
                            <a:off x="8428" y="4340"/>
                            <a:ext cx="1113" cy="304"/>
                          </a:xfrm>
                          <a:custGeom>
                            <a:avLst/>
                            <a:gdLst>
                              <a:gd name="T0" fmla="+- 0 8428 8428"/>
                              <a:gd name="T1" fmla="*/ T0 w 1113"/>
                              <a:gd name="T2" fmla="+- 0 4644 4341"/>
                              <a:gd name="T3" fmla="*/ 4644 h 304"/>
                              <a:gd name="T4" fmla="+- 0 9541 8428"/>
                              <a:gd name="T5" fmla="*/ T4 w 1113"/>
                              <a:gd name="T6" fmla="+- 0 4644 4341"/>
                              <a:gd name="T7" fmla="*/ 4644 h 304"/>
                              <a:gd name="T8" fmla="+- 0 8818 8428"/>
                              <a:gd name="T9" fmla="*/ T8 w 1113"/>
                              <a:gd name="T10" fmla="+- 0 4644 4341"/>
                              <a:gd name="T11" fmla="*/ 4644 h 304"/>
                              <a:gd name="T12" fmla="+- 0 8818 8428"/>
                              <a:gd name="T13" fmla="*/ T12 w 1113"/>
                              <a:gd name="T14" fmla="+- 0 4341 4341"/>
                              <a:gd name="T15" fmla="*/ 4341 h 304"/>
                              <a:gd name="T16" fmla="+- 0 9541 8428"/>
                              <a:gd name="T17" fmla="*/ T16 w 1113"/>
                              <a:gd name="T18" fmla="+- 0 4341 4341"/>
                              <a:gd name="T19" fmla="*/ 4341 h 304"/>
                              <a:gd name="T20" fmla="+- 0 8428 8428"/>
                              <a:gd name="T21" fmla="*/ T20 w 1113"/>
                              <a:gd name="T22" fmla="+- 0 4341 4341"/>
                              <a:gd name="T23" fmla="*/ 4341 h 304"/>
                              <a:gd name="T24" fmla="+- 0 8428 8428"/>
                              <a:gd name="T25" fmla="*/ T24 w 1113"/>
                              <a:gd name="T26" fmla="+- 0 4644 4341"/>
                              <a:gd name="T27" fmla="*/ 4644 h 304"/>
                            </a:gdLst>
                            <a:ahLst/>
                            <a:cxnLst>
                              <a:cxn ang="0">
                                <a:pos x="T1" y="T3"/>
                              </a:cxn>
                              <a:cxn ang="0">
                                <a:pos x="T5" y="T7"/>
                              </a:cxn>
                              <a:cxn ang="0">
                                <a:pos x="T9" y="T11"/>
                              </a:cxn>
                              <a:cxn ang="0">
                                <a:pos x="T13" y="T15"/>
                              </a:cxn>
                              <a:cxn ang="0">
                                <a:pos x="T17" y="T19"/>
                              </a:cxn>
                              <a:cxn ang="0">
                                <a:pos x="T21" y="T23"/>
                              </a:cxn>
                              <a:cxn ang="0">
                                <a:pos x="T25" y="T27"/>
                              </a:cxn>
                            </a:cxnLst>
                            <a:rect l="0" t="0" r="r" b="b"/>
                            <a:pathLst>
                              <a:path w="1113" h="304">
                                <a:moveTo>
                                  <a:pt x="0" y="303"/>
                                </a:moveTo>
                                <a:lnTo>
                                  <a:pt x="1113" y="303"/>
                                </a:lnTo>
                                <a:lnTo>
                                  <a:pt x="390" y="303"/>
                                </a:lnTo>
                                <a:lnTo>
                                  <a:pt x="390" y="0"/>
                                </a:lnTo>
                                <a:lnTo>
                                  <a:pt x="1113" y="0"/>
                                </a:lnTo>
                                <a:lnTo>
                                  <a:pt x="0" y="0"/>
                                </a:lnTo>
                                <a:lnTo>
                                  <a:pt x="0" y="303"/>
                                </a:lnTo>
                                <a:close/>
                              </a:path>
                            </a:pathLst>
                          </a:custGeom>
                          <a:noFill/>
                          <a:ln w="7895">
                            <a:solidFill>
                              <a:srgbClr val="5C9BD3"/>
                            </a:solidFill>
                            <a:prstDash val="solid"/>
                            <a:round/>
                          </a:ln>
                        </wps:spPr>
                        <wps:bodyPr rot="0" vert="horz" wrap="square" lIns="91440" tIns="45720" rIns="91440" bIns="45720" anchor="t" anchorCtr="0" upright="1">
                          <a:noAutofit/>
                        </wps:bodyPr>
                      </wps:wsp>
                      <wps:wsp>
                        <wps:cNvPr id="1983853809" name="AutoShape 288"/>
                        <wps:cNvSpPr/>
                        <wps:spPr bwMode="auto">
                          <a:xfrm>
                            <a:off x="6637" y="4478"/>
                            <a:ext cx="1713" cy="414"/>
                          </a:xfrm>
                          <a:custGeom>
                            <a:avLst/>
                            <a:gdLst>
                              <a:gd name="T0" fmla="+- 0 8349 6637"/>
                              <a:gd name="T1" fmla="*/ T0 w 1713"/>
                              <a:gd name="T2" fmla="+- 0 4478 4478"/>
                              <a:gd name="T3" fmla="*/ 4478 h 414"/>
                              <a:gd name="T4" fmla="+- 0 6637 6637"/>
                              <a:gd name="T5" fmla="*/ T4 w 1713"/>
                              <a:gd name="T6" fmla="+- 0 4478 4478"/>
                              <a:gd name="T7" fmla="*/ 4478 h 414"/>
                              <a:gd name="T8" fmla="+- 0 6637 6637"/>
                              <a:gd name="T9" fmla="*/ T8 w 1713"/>
                              <a:gd name="T10" fmla="+- 0 4891 4478"/>
                              <a:gd name="T11" fmla="*/ 4891 h 414"/>
                              <a:gd name="T12" fmla="+- 0 6658 6637"/>
                              <a:gd name="T13" fmla="*/ T12 w 1713"/>
                              <a:gd name="T14" fmla="+- 0 4891 4478"/>
                              <a:gd name="T15" fmla="*/ 4891 h 414"/>
                              <a:gd name="T16" fmla="+- 0 6658 6637"/>
                              <a:gd name="T17" fmla="*/ T16 w 1713"/>
                              <a:gd name="T18" fmla="+- 0 4507 4478"/>
                              <a:gd name="T19" fmla="*/ 4507 h 414"/>
                              <a:gd name="T20" fmla="+- 0 6648 6637"/>
                              <a:gd name="T21" fmla="*/ T20 w 1713"/>
                              <a:gd name="T22" fmla="+- 0 4507 4478"/>
                              <a:gd name="T23" fmla="*/ 4507 h 414"/>
                              <a:gd name="T24" fmla="+- 0 6658 6637"/>
                              <a:gd name="T25" fmla="*/ T24 w 1713"/>
                              <a:gd name="T26" fmla="+- 0 4492 4478"/>
                              <a:gd name="T27" fmla="*/ 4492 h 414"/>
                              <a:gd name="T28" fmla="+- 0 8349 6637"/>
                              <a:gd name="T29" fmla="*/ T28 w 1713"/>
                              <a:gd name="T30" fmla="+- 0 4492 4478"/>
                              <a:gd name="T31" fmla="*/ 4492 h 414"/>
                              <a:gd name="T32" fmla="+- 0 8349 6637"/>
                              <a:gd name="T33" fmla="*/ T32 w 1713"/>
                              <a:gd name="T34" fmla="+- 0 4478 4478"/>
                              <a:gd name="T35" fmla="*/ 4478 h 414"/>
                              <a:gd name="T36" fmla="+- 0 6658 6637"/>
                              <a:gd name="T37" fmla="*/ T36 w 1713"/>
                              <a:gd name="T38" fmla="+- 0 4492 4478"/>
                              <a:gd name="T39" fmla="*/ 4492 h 414"/>
                              <a:gd name="T40" fmla="+- 0 6648 6637"/>
                              <a:gd name="T41" fmla="*/ T40 w 1713"/>
                              <a:gd name="T42" fmla="+- 0 4507 4478"/>
                              <a:gd name="T43" fmla="*/ 4507 h 414"/>
                              <a:gd name="T44" fmla="+- 0 6658 6637"/>
                              <a:gd name="T45" fmla="*/ T44 w 1713"/>
                              <a:gd name="T46" fmla="+- 0 4507 4478"/>
                              <a:gd name="T47" fmla="*/ 4507 h 414"/>
                              <a:gd name="T48" fmla="+- 0 6658 6637"/>
                              <a:gd name="T49" fmla="*/ T48 w 1713"/>
                              <a:gd name="T50" fmla="+- 0 4492 4478"/>
                              <a:gd name="T51" fmla="*/ 4492 h 414"/>
                              <a:gd name="T52" fmla="+- 0 8349 6637"/>
                              <a:gd name="T53" fmla="*/ T52 w 1713"/>
                              <a:gd name="T54" fmla="+- 0 4492 4478"/>
                              <a:gd name="T55" fmla="*/ 4492 h 414"/>
                              <a:gd name="T56" fmla="+- 0 6658 6637"/>
                              <a:gd name="T57" fmla="*/ T56 w 1713"/>
                              <a:gd name="T58" fmla="+- 0 4492 4478"/>
                              <a:gd name="T59" fmla="*/ 4492 h 414"/>
                              <a:gd name="T60" fmla="+- 0 6658 6637"/>
                              <a:gd name="T61" fmla="*/ T60 w 1713"/>
                              <a:gd name="T62" fmla="+- 0 4507 4478"/>
                              <a:gd name="T63" fmla="*/ 4507 h 414"/>
                              <a:gd name="T64" fmla="+- 0 8349 6637"/>
                              <a:gd name="T65" fmla="*/ T64 w 1713"/>
                              <a:gd name="T66" fmla="+- 0 4507 4478"/>
                              <a:gd name="T67" fmla="*/ 4507 h 414"/>
                              <a:gd name="T68" fmla="+- 0 8349 6637"/>
                              <a:gd name="T69" fmla="*/ T68 w 1713"/>
                              <a:gd name="T70" fmla="+- 0 4492 4478"/>
                              <a:gd name="T71" fmla="*/ 4492 h 4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713" h="414">
                                <a:moveTo>
                                  <a:pt x="1712" y="0"/>
                                </a:moveTo>
                                <a:lnTo>
                                  <a:pt x="0" y="0"/>
                                </a:lnTo>
                                <a:lnTo>
                                  <a:pt x="0" y="413"/>
                                </a:lnTo>
                                <a:lnTo>
                                  <a:pt x="21" y="413"/>
                                </a:lnTo>
                                <a:lnTo>
                                  <a:pt x="21" y="29"/>
                                </a:lnTo>
                                <a:lnTo>
                                  <a:pt x="11" y="29"/>
                                </a:lnTo>
                                <a:lnTo>
                                  <a:pt x="21" y="14"/>
                                </a:lnTo>
                                <a:lnTo>
                                  <a:pt x="1712" y="14"/>
                                </a:lnTo>
                                <a:lnTo>
                                  <a:pt x="1712" y="0"/>
                                </a:lnTo>
                                <a:close/>
                                <a:moveTo>
                                  <a:pt x="21" y="14"/>
                                </a:moveTo>
                                <a:lnTo>
                                  <a:pt x="11" y="29"/>
                                </a:lnTo>
                                <a:lnTo>
                                  <a:pt x="21" y="29"/>
                                </a:lnTo>
                                <a:lnTo>
                                  <a:pt x="21" y="14"/>
                                </a:lnTo>
                                <a:close/>
                                <a:moveTo>
                                  <a:pt x="1712" y="14"/>
                                </a:moveTo>
                                <a:lnTo>
                                  <a:pt x="21" y="14"/>
                                </a:lnTo>
                                <a:lnTo>
                                  <a:pt x="21" y="29"/>
                                </a:lnTo>
                                <a:lnTo>
                                  <a:pt x="1712" y="29"/>
                                </a:lnTo>
                                <a:lnTo>
                                  <a:pt x="1712" y="14"/>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314203457" name="Picture 28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a:xfrm>
                            <a:off x="8324" y="4421"/>
                            <a:ext cx="105" cy="143"/>
                          </a:xfrm>
                          <a:prstGeom prst="rect">
                            <a:avLst/>
                          </a:prstGeom>
                          <a:noFill/>
                          <a:ln>
                            <a:noFill/>
                          </a:ln>
                        </pic:spPr>
                      </pic:pic>
                      <pic:pic xmlns:pic="http://schemas.openxmlformats.org/drawingml/2006/picture">
                        <pic:nvPicPr>
                          <pic:cNvPr id="2031404585" name="Picture 28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a:xfrm>
                            <a:off x="8394" y="5382"/>
                            <a:ext cx="1178" cy="418"/>
                          </a:xfrm>
                          <a:prstGeom prst="rect">
                            <a:avLst/>
                          </a:prstGeom>
                          <a:noFill/>
                          <a:ln>
                            <a:noFill/>
                          </a:ln>
                        </pic:spPr>
                      </pic:pic>
                      <wps:wsp>
                        <wps:cNvPr id="1459862910" name="Rectangle 285"/>
                        <wps:cNvSpPr>
                          <a:spLocks noChangeArrowheads="1"/>
                        </wps:cNvSpPr>
                        <wps:spPr bwMode="auto">
                          <a:xfrm>
                            <a:off x="8428" y="5403"/>
                            <a:ext cx="390" cy="304"/>
                          </a:xfrm>
                          <a:prstGeom prst="rect">
                            <a:avLst/>
                          </a:prstGeom>
                          <a:solidFill>
                            <a:srgbClr val="DEE7F3"/>
                          </a:solidFill>
                          <a:ln>
                            <a:noFill/>
                          </a:ln>
                        </wps:spPr>
                        <wps:bodyPr rot="0" vert="horz" wrap="square" lIns="91440" tIns="45720" rIns="91440" bIns="45720" anchor="t" anchorCtr="0" upright="1">
                          <a:noAutofit/>
                        </wps:bodyPr>
                      </wps:wsp>
                      <wps:wsp>
                        <wps:cNvPr id="805332635" name="Freeform 284"/>
                        <wps:cNvSpPr/>
                        <wps:spPr bwMode="auto">
                          <a:xfrm>
                            <a:off x="8428" y="5403"/>
                            <a:ext cx="1113" cy="304"/>
                          </a:xfrm>
                          <a:custGeom>
                            <a:avLst/>
                            <a:gdLst>
                              <a:gd name="T0" fmla="+- 0 8428 8428"/>
                              <a:gd name="T1" fmla="*/ T0 w 1113"/>
                              <a:gd name="T2" fmla="+- 0 5707 5404"/>
                              <a:gd name="T3" fmla="*/ 5707 h 304"/>
                              <a:gd name="T4" fmla="+- 0 9541 8428"/>
                              <a:gd name="T5" fmla="*/ T4 w 1113"/>
                              <a:gd name="T6" fmla="+- 0 5707 5404"/>
                              <a:gd name="T7" fmla="*/ 5707 h 304"/>
                              <a:gd name="T8" fmla="+- 0 8818 8428"/>
                              <a:gd name="T9" fmla="*/ T8 w 1113"/>
                              <a:gd name="T10" fmla="+- 0 5707 5404"/>
                              <a:gd name="T11" fmla="*/ 5707 h 304"/>
                              <a:gd name="T12" fmla="+- 0 8818 8428"/>
                              <a:gd name="T13" fmla="*/ T12 w 1113"/>
                              <a:gd name="T14" fmla="+- 0 5404 5404"/>
                              <a:gd name="T15" fmla="*/ 5404 h 304"/>
                              <a:gd name="T16" fmla="+- 0 9541 8428"/>
                              <a:gd name="T17" fmla="*/ T16 w 1113"/>
                              <a:gd name="T18" fmla="+- 0 5404 5404"/>
                              <a:gd name="T19" fmla="*/ 5404 h 304"/>
                              <a:gd name="T20" fmla="+- 0 8428 8428"/>
                              <a:gd name="T21" fmla="*/ T20 w 1113"/>
                              <a:gd name="T22" fmla="+- 0 5404 5404"/>
                              <a:gd name="T23" fmla="*/ 5404 h 304"/>
                              <a:gd name="T24" fmla="+- 0 8428 8428"/>
                              <a:gd name="T25" fmla="*/ T24 w 1113"/>
                              <a:gd name="T26" fmla="+- 0 5707 5404"/>
                              <a:gd name="T27" fmla="*/ 5707 h 304"/>
                            </a:gdLst>
                            <a:ahLst/>
                            <a:cxnLst>
                              <a:cxn ang="0">
                                <a:pos x="T1" y="T3"/>
                              </a:cxn>
                              <a:cxn ang="0">
                                <a:pos x="T5" y="T7"/>
                              </a:cxn>
                              <a:cxn ang="0">
                                <a:pos x="T9" y="T11"/>
                              </a:cxn>
                              <a:cxn ang="0">
                                <a:pos x="T13" y="T15"/>
                              </a:cxn>
                              <a:cxn ang="0">
                                <a:pos x="T17" y="T19"/>
                              </a:cxn>
                              <a:cxn ang="0">
                                <a:pos x="T21" y="T23"/>
                              </a:cxn>
                              <a:cxn ang="0">
                                <a:pos x="T25" y="T27"/>
                              </a:cxn>
                            </a:cxnLst>
                            <a:rect l="0" t="0" r="r" b="b"/>
                            <a:pathLst>
                              <a:path w="1113" h="304">
                                <a:moveTo>
                                  <a:pt x="0" y="303"/>
                                </a:moveTo>
                                <a:lnTo>
                                  <a:pt x="1113" y="303"/>
                                </a:lnTo>
                                <a:lnTo>
                                  <a:pt x="390" y="303"/>
                                </a:lnTo>
                                <a:lnTo>
                                  <a:pt x="390" y="0"/>
                                </a:lnTo>
                                <a:lnTo>
                                  <a:pt x="1113" y="0"/>
                                </a:lnTo>
                                <a:lnTo>
                                  <a:pt x="0" y="0"/>
                                </a:lnTo>
                                <a:lnTo>
                                  <a:pt x="0" y="303"/>
                                </a:lnTo>
                                <a:close/>
                              </a:path>
                            </a:pathLst>
                          </a:custGeom>
                          <a:noFill/>
                          <a:ln w="7895">
                            <a:solidFill>
                              <a:srgbClr val="5C9BD3"/>
                            </a:solidFill>
                            <a:prstDash val="solid"/>
                            <a:round/>
                          </a:ln>
                        </wps:spPr>
                        <wps:bodyPr rot="0" vert="horz" wrap="square" lIns="91440" tIns="45720" rIns="91440" bIns="45720" anchor="t" anchorCtr="0" upright="1">
                          <a:noAutofit/>
                        </wps:bodyPr>
                      </wps:wsp>
                      <wps:wsp>
                        <wps:cNvPr id="673337420" name="Line 283"/>
                        <wps:cNvCnPr>
                          <a:cxnSpLocks noChangeShapeType="1"/>
                        </wps:cNvCnPr>
                        <wps:spPr bwMode="auto">
                          <a:xfrm>
                            <a:off x="6637" y="5562"/>
                            <a:ext cx="1712" cy="0"/>
                          </a:xfrm>
                          <a:prstGeom prst="line">
                            <a:avLst/>
                          </a:prstGeom>
                          <a:noFill/>
                          <a:ln w="8795">
                            <a:solidFill>
                              <a:srgbClr val="77A7D9"/>
                            </a:solidFill>
                            <a:prstDash val="solid"/>
                            <a:round/>
                          </a:ln>
                        </wps:spPr>
                        <wps:bodyPr/>
                      </wps:wsp>
                      <wps:wsp>
                        <wps:cNvPr id="1239580665" name="Rectangle 282"/>
                        <wps:cNvSpPr>
                          <a:spLocks noChangeArrowheads="1"/>
                        </wps:cNvSpPr>
                        <wps:spPr bwMode="auto">
                          <a:xfrm>
                            <a:off x="6637" y="5541"/>
                            <a:ext cx="16" cy="14"/>
                          </a:xfrm>
                          <a:prstGeom prst="rect">
                            <a:avLst/>
                          </a:prstGeom>
                          <a:solidFill>
                            <a:srgbClr val="77A7D9"/>
                          </a:solidFill>
                          <a:ln>
                            <a:noFill/>
                          </a:ln>
                        </wps:spPr>
                        <wps:bodyPr rot="0" vert="horz" wrap="square" lIns="91440" tIns="45720" rIns="91440" bIns="45720" anchor="t" anchorCtr="0" upright="1">
                          <a:noAutofit/>
                        </wps:bodyPr>
                      </wps:wsp>
                      <wps:wsp>
                        <wps:cNvPr id="2119260136" name="Line 281"/>
                        <wps:cNvCnPr>
                          <a:cxnSpLocks noChangeShapeType="1"/>
                        </wps:cNvCnPr>
                        <wps:spPr bwMode="auto">
                          <a:xfrm>
                            <a:off x="6648" y="4890"/>
                            <a:ext cx="0" cy="651"/>
                          </a:xfrm>
                          <a:prstGeom prst="line">
                            <a:avLst/>
                          </a:prstGeom>
                          <a:noFill/>
                          <a:ln w="13349">
                            <a:solidFill>
                              <a:srgbClr val="77A7D9"/>
                            </a:solidFill>
                            <a:prstDash val="solid"/>
                            <a:round/>
                          </a:ln>
                        </wps:spPr>
                        <wps:bodyPr/>
                      </wps:wsp>
                      <wps:wsp>
                        <wps:cNvPr id="1996226447" name="Freeform 280"/>
                        <wps:cNvSpPr/>
                        <wps:spPr bwMode="auto">
                          <a:xfrm>
                            <a:off x="6647" y="5541"/>
                            <a:ext cx="11" cy="15"/>
                          </a:xfrm>
                          <a:custGeom>
                            <a:avLst/>
                            <a:gdLst>
                              <a:gd name="T0" fmla="+- 0 6658 6648"/>
                              <a:gd name="T1" fmla="*/ T0 w 11"/>
                              <a:gd name="T2" fmla="+- 0 5541 5541"/>
                              <a:gd name="T3" fmla="*/ 5541 h 15"/>
                              <a:gd name="T4" fmla="+- 0 6648 6648"/>
                              <a:gd name="T5" fmla="*/ T4 w 11"/>
                              <a:gd name="T6" fmla="+- 0 5541 5541"/>
                              <a:gd name="T7" fmla="*/ 5541 h 15"/>
                              <a:gd name="T8" fmla="+- 0 6658 6648"/>
                              <a:gd name="T9" fmla="*/ T8 w 11"/>
                              <a:gd name="T10" fmla="+- 0 5556 5541"/>
                              <a:gd name="T11" fmla="*/ 5556 h 15"/>
                              <a:gd name="T12" fmla="+- 0 6658 6648"/>
                              <a:gd name="T13" fmla="*/ T12 w 11"/>
                              <a:gd name="T14" fmla="+- 0 5541 5541"/>
                              <a:gd name="T15" fmla="*/ 5541 h 15"/>
                            </a:gdLst>
                            <a:ahLst/>
                            <a:cxnLst>
                              <a:cxn ang="0">
                                <a:pos x="T1" y="T3"/>
                              </a:cxn>
                              <a:cxn ang="0">
                                <a:pos x="T5" y="T7"/>
                              </a:cxn>
                              <a:cxn ang="0">
                                <a:pos x="T9" y="T11"/>
                              </a:cxn>
                              <a:cxn ang="0">
                                <a:pos x="T13" y="T15"/>
                              </a:cxn>
                            </a:cxnLst>
                            <a:rect l="0" t="0" r="r" b="b"/>
                            <a:pathLst>
                              <a:path w="11" h="15">
                                <a:moveTo>
                                  <a:pt x="10" y="0"/>
                                </a:moveTo>
                                <a:lnTo>
                                  <a:pt x="0" y="0"/>
                                </a:lnTo>
                                <a:lnTo>
                                  <a:pt x="10" y="15"/>
                                </a:lnTo>
                                <a:lnTo>
                                  <a:pt x="10" y="0"/>
                                </a:lnTo>
                                <a:close/>
                              </a:path>
                            </a:pathLst>
                          </a:custGeom>
                          <a:solidFill>
                            <a:srgbClr val="77A7D9"/>
                          </a:solidFill>
                          <a:ln>
                            <a:noFill/>
                          </a:ln>
                        </wps:spPr>
                        <wps:bodyPr rot="0" vert="horz" wrap="square" lIns="91440" tIns="45720" rIns="91440" bIns="45720" anchor="t" anchorCtr="0" upright="1">
                          <a:noAutofit/>
                        </wps:bodyPr>
                      </wps:wsp>
                      <wps:wsp>
                        <wps:cNvPr id="986531363" name="Line 279"/>
                        <wps:cNvCnPr>
                          <a:cxnSpLocks noChangeShapeType="1"/>
                        </wps:cNvCnPr>
                        <wps:spPr bwMode="auto">
                          <a:xfrm>
                            <a:off x="6658" y="5548"/>
                            <a:ext cx="1691" cy="0"/>
                          </a:xfrm>
                          <a:prstGeom prst="line">
                            <a:avLst/>
                          </a:prstGeom>
                          <a:noFill/>
                          <a:ln w="9108">
                            <a:solidFill>
                              <a:srgbClr val="77A7D9"/>
                            </a:solidFill>
                            <a:prstDash val="solid"/>
                            <a:round/>
                          </a:ln>
                        </wps:spPr>
                        <wps:bodyPr/>
                      </wps:wsp>
                      <pic:pic xmlns:pic="http://schemas.openxmlformats.org/drawingml/2006/picture">
                        <pic:nvPicPr>
                          <pic:cNvPr id="2088137197" name="Picture 27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a:xfrm>
                            <a:off x="8324" y="5484"/>
                            <a:ext cx="105" cy="143"/>
                          </a:xfrm>
                          <a:prstGeom prst="rect">
                            <a:avLst/>
                          </a:prstGeom>
                          <a:noFill/>
                          <a:ln>
                            <a:noFill/>
                          </a:ln>
                        </pic:spPr>
                      </pic:pic>
                      <wps:wsp>
                        <wps:cNvPr id="1529557196" name="AutoShape 277"/>
                        <wps:cNvSpPr/>
                        <wps:spPr bwMode="auto">
                          <a:xfrm>
                            <a:off x="6080" y="1194"/>
                            <a:ext cx="3472" cy="2773"/>
                          </a:xfrm>
                          <a:custGeom>
                            <a:avLst/>
                            <a:gdLst>
                              <a:gd name="T0" fmla="+- 0 9531 6081"/>
                              <a:gd name="T1" fmla="*/ T0 w 3472"/>
                              <a:gd name="T2" fmla="+- 0 3179 1194"/>
                              <a:gd name="T3" fmla="*/ 3179 h 2773"/>
                              <a:gd name="T4" fmla="+- 0 6081 6081"/>
                              <a:gd name="T5" fmla="*/ T4 w 3472"/>
                              <a:gd name="T6" fmla="+- 0 3179 1194"/>
                              <a:gd name="T7" fmla="*/ 3179 h 2773"/>
                              <a:gd name="T8" fmla="+- 0 6081 6081"/>
                              <a:gd name="T9" fmla="*/ T8 w 3472"/>
                              <a:gd name="T10" fmla="+- 0 3967 1194"/>
                              <a:gd name="T11" fmla="*/ 3967 h 2773"/>
                              <a:gd name="T12" fmla="+- 0 6102 6081"/>
                              <a:gd name="T13" fmla="*/ T12 w 3472"/>
                              <a:gd name="T14" fmla="+- 0 3967 1194"/>
                              <a:gd name="T15" fmla="*/ 3967 h 2773"/>
                              <a:gd name="T16" fmla="+- 0 6102 6081"/>
                              <a:gd name="T17" fmla="*/ T16 w 3472"/>
                              <a:gd name="T18" fmla="+- 0 3207 1194"/>
                              <a:gd name="T19" fmla="*/ 3207 h 2773"/>
                              <a:gd name="T20" fmla="+- 0 6091 6081"/>
                              <a:gd name="T21" fmla="*/ T20 w 3472"/>
                              <a:gd name="T22" fmla="+- 0 3207 1194"/>
                              <a:gd name="T23" fmla="*/ 3207 h 2773"/>
                              <a:gd name="T24" fmla="+- 0 6102 6081"/>
                              <a:gd name="T25" fmla="*/ T24 w 3472"/>
                              <a:gd name="T26" fmla="+- 0 3193 1194"/>
                              <a:gd name="T27" fmla="*/ 3193 h 2773"/>
                              <a:gd name="T28" fmla="+- 0 9531 6081"/>
                              <a:gd name="T29" fmla="*/ T28 w 3472"/>
                              <a:gd name="T30" fmla="+- 0 3193 1194"/>
                              <a:gd name="T31" fmla="*/ 3193 h 2773"/>
                              <a:gd name="T32" fmla="+- 0 9531 6081"/>
                              <a:gd name="T33" fmla="*/ T32 w 3472"/>
                              <a:gd name="T34" fmla="+- 0 3179 1194"/>
                              <a:gd name="T35" fmla="*/ 3179 h 2773"/>
                              <a:gd name="T36" fmla="+- 0 6102 6081"/>
                              <a:gd name="T37" fmla="*/ T36 w 3472"/>
                              <a:gd name="T38" fmla="+- 0 3193 1194"/>
                              <a:gd name="T39" fmla="*/ 3193 h 2773"/>
                              <a:gd name="T40" fmla="+- 0 6091 6081"/>
                              <a:gd name="T41" fmla="*/ T40 w 3472"/>
                              <a:gd name="T42" fmla="+- 0 3207 1194"/>
                              <a:gd name="T43" fmla="*/ 3207 h 2773"/>
                              <a:gd name="T44" fmla="+- 0 6102 6081"/>
                              <a:gd name="T45" fmla="*/ T44 w 3472"/>
                              <a:gd name="T46" fmla="+- 0 3207 1194"/>
                              <a:gd name="T47" fmla="*/ 3207 h 2773"/>
                              <a:gd name="T48" fmla="+- 0 6102 6081"/>
                              <a:gd name="T49" fmla="*/ T48 w 3472"/>
                              <a:gd name="T50" fmla="+- 0 3193 1194"/>
                              <a:gd name="T51" fmla="*/ 3193 h 2773"/>
                              <a:gd name="T52" fmla="+- 0 9552 6081"/>
                              <a:gd name="T53" fmla="*/ T52 w 3472"/>
                              <a:gd name="T54" fmla="+- 0 3179 1194"/>
                              <a:gd name="T55" fmla="*/ 3179 h 2773"/>
                              <a:gd name="T56" fmla="+- 0 9541 6081"/>
                              <a:gd name="T57" fmla="*/ T56 w 3472"/>
                              <a:gd name="T58" fmla="+- 0 3179 1194"/>
                              <a:gd name="T59" fmla="*/ 3179 h 2773"/>
                              <a:gd name="T60" fmla="+- 0 9531 6081"/>
                              <a:gd name="T61" fmla="*/ T60 w 3472"/>
                              <a:gd name="T62" fmla="+- 0 3193 1194"/>
                              <a:gd name="T63" fmla="*/ 3193 h 2773"/>
                              <a:gd name="T64" fmla="+- 0 6102 6081"/>
                              <a:gd name="T65" fmla="*/ T64 w 3472"/>
                              <a:gd name="T66" fmla="+- 0 3193 1194"/>
                              <a:gd name="T67" fmla="*/ 3193 h 2773"/>
                              <a:gd name="T68" fmla="+- 0 6102 6081"/>
                              <a:gd name="T69" fmla="*/ T68 w 3472"/>
                              <a:gd name="T70" fmla="+- 0 3207 1194"/>
                              <a:gd name="T71" fmla="*/ 3207 h 2773"/>
                              <a:gd name="T72" fmla="+- 0 9552 6081"/>
                              <a:gd name="T73" fmla="*/ T72 w 3472"/>
                              <a:gd name="T74" fmla="+- 0 3207 1194"/>
                              <a:gd name="T75" fmla="*/ 3207 h 2773"/>
                              <a:gd name="T76" fmla="+- 0 9552 6081"/>
                              <a:gd name="T77" fmla="*/ T76 w 3472"/>
                              <a:gd name="T78" fmla="+- 0 3179 1194"/>
                              <a:gd name="T79" fmla="*/ 3179 h 2773"/>
                              <a:gd name="T80" fmla="+- 0 9531 6081"/>
                              <a:gd name="T81" fmla="*/ T80 w 3472"/>
                              <a:gd name="T82" fmla="+- 0 1208 1194"/>
                              <a:gd name="T83" fmla="*/ 1208 h 2773"/>
                              <a:gd name="T84" fmla="+- 0 9531 6081"/>
                              <a:gd name="T85" fmla="*/ T84 w 3472"/>
                              <a:gd name="T86" fmla="+- 0 3193 1194"/>
                              <a:gd name="T87" fmla="*/ 3193 h 2773"/>
                              <a:gd name="T88" fmla="+- 0 9541 6081"/>
                              <a:gd name="T89" fmla="*/ T88 w 3472"/>
                              <a:gd name="T90" fmla="+- 0 3179 1194"/>
                              <a:gd name="T91" fmla="*/ 3179 h 2773"/>
                              <a:gd name="T92" fmla="+- 0 9552 6081"/>
                              <a:gd name="T93" fmla="*/ T92 w 3472"/>
                              <a:gd name="T94" fmla="+- 0 3179 1194"/>
                              <a:gd name="T95" fmla="*/ 3179 h 2773"/>
                              <a:gd name="T96" fmla="+- 0 9552 6081"/>
                              <a:gd name="T97" fmla="*/ T96 w 3472"/>
                              <a:gd name="T98" fmla="+- 0 1223 1194"/>
                              <a:gd name="T99" fmla="*/ 1223 h 2773"/>
                              <a:gd name="T100" fmla="+- 0 9541 6081"/>
                              <a:gd name="T101" fmla="*/ T100 w 3472"/>
                              <a:gd name="T102" fmla="+- 0 1223 1194"/>
                              <a:gd name="T103" fmla="*/ 1223 h 2773"/>
                              <a:gd name="T104" fmla="+- 0 9531 6081"/>
                              <a:gd name="T105" fmla="*/ T104 w 3472"/>
                              <a:gd name="T106" fmla="+- 0 1208 1194"/>
                              <a:gd name="T107" fmla="*/ 1208 h 2773"/>
                              <a:gd name="T108" fmla="+- 0 9552 6081"/>
                              <a:gd name="T109" fmla="*/ T108 w 3472"/>
                              <a:gd name="T110" fmla="+- 0 1194 1194"/>
                              <a:gd name="T111" fmla="*/ 1194 h 2773"/>
                              <a:gd name="T112" fmla="+- 0 9430 6081"/>
                              <a:gd name="T113" fmla="*/ T112 w 3472"/>
                              <a:gd name="T114" fmla="+- 0 1194 1194"/>
                              <a:gd name="T115" fmla="*/ 1194 h 2773"/>
                              <a:gd name="T116" fmla="+- 0 9430 6081"/>
                              <a:gd name="T117" fmla="*/ T116 w 3472"/>
                              <a:gd name="T118" fmla="+- 0 1223 1194"/>
                              <a:gd name="T119" fmla="*/ 1223 h 2773"/>
                              <a:gd name="T120" fmla="+- 0 9531 6081"/>
                              <a:gd name="T121" fmla="*/ T120 w 3472"/>
                              <a:gd name="T122" fmla="+- 0 1223 1194"/>
                              <a:gd name="T123" fmla="*/ 1223 h 2773"/>
                              <a:gd name="T124" fmla="+- 0 9531 6081"/>
                              <a:gd name="T125" fmla="*/ T124 w 3472"/>
                              <a:gd name="T126" fmla="+- 0 1208 1194"/>
                              <a:gd name="T127" fmla="*/ 1208 h 2773"/>
                              <a:gd name="T128" fmla="+- 0 9552 6081"/>
                              <a:gd name="T129" fmla="*/ T128 w 3472"/>
                              <a:gd name="T130" fmla="+- 0 1208 1194"/>
                              <a:gd name="T131" fmla="*/ 1208 h 2773"/>
                              <a:gd name="T132" fmla="+- 0 9552 6081"/>
                              <a:gd name="T133" fmla="*/ T132 w 3472"/>
                              <a:gd name="T134" fmla="+- 0 1194 1194"/>
                              <a:gd name="T135" fmla="*/ 1194 h 2773"/>
                              <a:gd name="T136" fmla="+- 0 9552 6081"/>
                              <a:gd name="T137" fmla="*/ T136 w 3472"/>
                              <a:gd name="T138" fmla="+- 0 1208 1194"/>
                              <a:gd name="T139" fmla="*/ 1208 h 2773"/>
                              <a:gd name="T140" fmla="+- 0 9531 6081"/>
                              <a:gd name="T141" fmla="*/ T140 w 3472"/>
                              <a:gd name="T142" fmla="+- 0 1208 1194"/>
                              <a:gd name="T143" fmla="*/ 1208 h 2773"/>
                              <a:gd name="T144" fmla="+- 0 9541 6081"/>
                              <a:gd name="T145" fmla="*/ T144 w 3472"/>
                              <a:gd name="T146" fmla="+- 0 1223 1194"/>
                              <a:gd name="T147" fmla="*/ 1223 h 2773"/>
                              <a:gd name="T148" fmla="+- 0 9552 6081"/>
                              <a:gd name="T149" fmla="*/ T148 w 3472"/>
                              <a:gd name="T150" fmla="+- 0 1223 1194"/>
                              <a:gd name="T151" fmla="*/ 1223 h 2773"/>
                              <a:gd name="T152" fmla="+- 0 9552 6081"/>
                              <a:gd name="T153" fmla="*/ T152 w 3472"/>
                              <a:gd name="T154" fmla="+- 0 1208 1194"/>
                              <a:gd name="T155" fmla="*/ 1208 h 27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3472" h="2773">
                                <a:moveTo>
                                  <a:pt x="3450" y="1985"/>
                                </a:moveTo>
                                <a:lnTo>
                                  <a:pt x="0" y="1985"/>
                                </a:lnTo>
                                <a:lnTo>
                                  <a:pt x="0" y="2773"/>
                                </a:lnTo>
                                <a:lnTo>
                                  <a:pt x="21" y="2773"/>
                                </a:lnTo>
                                <a:lnTo>
                                  <a:pt x="21" y="2013"/>
                                </a:lnTo>
                                <a:lnTo>
                                  <a:pt x="10" y="2013"/>
                                </a:lnTo>
                                <a:lnTo>
                                  <a:pt x="21" y="1999"/>
                                </a:lnTo>
                                <a:lnTo>
                                  <a:pt x="3450" y="1999"/>
                                </a:lnTo>
                                <a:lnTo>
                                  <a:pt x="3450" y="1985"/>
                                </a:lnTo>
                                <a:close/>
                                <a:moveTo>
                                  <a:pt x="21" y="1999"/>
                                </a:moveTo>
                                <a:lnTo>
                                  <a:pt x="10" y="2013"/>
                                </a:lnTo>
                                <a:lnTo>
                                  <a:pt x="21" y="2013"/>
                                </a:lnTo>
                                <a:lnTo>
                                  <a:pt x="21" y="1999"/>
                                </a:lnTo>
                                <a:close/>
                                <a:moveTo>
                                  <a:pt x="3471" y="1985"/>
                                </a:moveTo>
                                <a:lnTo>
                                  <a:pt x="3460" y="1985"/>
                                </a:lnTo>
                                <a:lnTo>
                                  <a:pt x="3450" y="1999"/>
                                </a:lnTo>
                                <a:lnTo>
                                  <a:pt x="21" y="1999"/>
                                </a:lnTo>
                                <a:lnTo>
                                  <a:pt x="21" y="2013"/>
                                </a:lnTo>
                                <a:lnTo>
                                  <a:pt x="3471" y="2013"/>
                                </a:lnTo>
                                <a:lnTo>
                                  <a:pt x="3471" y="1985"/>
                                </a:lnTo>
                                <a:close/>
                                <a:moveTo>
                                  <a:pt x="3450" y="14"/>
                                </a:moveTo>
                                <a:lnTo>
                                  <a:pt x="3450" y="1999"/>
                                </a:lnTo>
                                <a:lnTo>
                                  <a:pt x="3460" y="1985"/>
                                </a:lnTo>
                                <a:lnTo>
                                  <a:pt x="3471" y="1985"/>
                                </a:lnTo>
                                <a:lnTo>
                                  <a:pt x="3471" y="29"/>
                                </a:lnTo>
                                <a:lnTo>
                                  <a:pt x="3460" y="29"/>
                                </a:lnTo>
                                <a:lnTo>
                                  <a:pt x="3450" y="14"/>
                                </a:lnTo>
                                <a:close/>
                                <a:moveTo>
                                  <a:pt x="3471" y="0"/>
                                </a:moveTo>
                                <a:lnTo>
                                  <a:pt x="3349" y="0"/>
                                </a:lnTo>
                                <a:lnTo>
                                  <a:pt x="3349" y="29"/>
                                </a:lnTo>
                                <a:lnTo>
                                  <a:pt x="3450" y="29"/>
                                </a:lnTo>
                                <a:lnTo>
                                  <a:pt x="3450" y="14"/>
                                </a:lnTo>
                                <a:lnTo>
                                  <a:pt x="3471" y="14"/>
                                </a:lnTo>
                                <a:lnTo>
                                  <a:pt x="3471" y="0"/>
                                </a:lnTo>
                                <a:close/>
                                <a:moveTo>
                                  <a:pt x="3471" y="14"/>
                                </a:moveTo>
                                <a:lnTo>
                                  <a:pt x="3450" y="14"/>
                                </a:lnTo>
                                <a:lnTo>
                                  <a:pt x="3460" y="29"/>
                                </a:lnTo>
                                <a:lnTo>
                                  <a:pt x="3471" y="29"/>
                                </a:lnTo>
                                <a:lnTo>
                                  <a:pt x="3471" y="14"/>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344660624" name="Picture 27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a:xfrm>
                            <a:off x="6039" y="3932"/>
                            <a:ext cx="105" cy="143"/>
                          </a:xfrm>
                          <a:prstGeom prst="rect">
                            <a:avLst/>
                          </a:prstGeom>
                          <a:noFill/>
                          <a:ln>
                            <a:noFill/>
                          </a:ln>
                        </pic:spPr>
                      </pic:pic>
                      <wps:wsp>
                        <wps:cNvPr id="1413084474" name="AutoShape 275"/>
                        <wps:cNvSpPr/>
                        <wps:spPr bwMode="auto">
                          <a:xfrm>
                            <a:off x="6518" y="5538"/>
                            <a:ext cx="3368" cy="2564"/>
                          </a:xfrm>
                          <a:custGeom>
                            <a:avLst/>
                            <a:gdLst>
                              <a:gd name="T0" fmla="+- 0 9865 6519"/>
                              <a:gd name="T1" fmla="*/ T0 w 3368"/>
                              <a:gd name="T2" fmla="+- 0 8074 5539"/>
                              <a:gd name="T3" fmla="*/ 8074 h 2564"/>
                              <a:gd name="T4" fmla="+- 0 6519 6519"/>
                              <a:gd name="T5" fmla="*/ T4 w 3368"/>
                              <a:gd name="T6" fmla="+- 0 8074 5539"/>
                              <a:gd name="T7" fmla="*/ 8074 h 2564"/>
                              <a:gd name="T8" fmla="+- 0 6519 6519"/>
                              <a:gd name="T9" fmla="*/ T8 w 3368"/>
                              <a:gd name="T10" fmla="+- 0 8102 5539"/>
                              <a:gd name="T11" fmla="*/ 8102 h 2564"/>
                              <a:gd name="T12" fmla="+- 0 9886 6519"/>
                              <a:gd name="T13" fmla="*/ T12 w 3368"/>
                              <a:gd name="T14" fmla="+- 0 8102 5539"/>
                              <a:gd name="T15" fmla="*/ 8102 h 2564"/>
                              <a:gd name="T16" fmla="+- 0 9886 6519"/>
                              <a:gd name="T17" fmla="*/ T16 w 3368"/>
                              <a:gd name="T18" fmla="+- 0 8088 5539"/>
                              <a:gd name="T19" fmla="*/ 8088 h 2564"/>
                              <a:gd name="T20" fmla="+- 0 9865 6519"/>
                              <a:gd name="T21" fmla="*/ T20 w 3368"/>
                              <a:gd name="T22" fmla="+- 0 8088 5539"/>
                              <a:gd name="T23" fmla="*/ 8088 h 2564"/>
                              <a:gd name="T24" fmla="+- 0 9865 6519"/>
                              <a:gd name="T25" fmla="*/ T24 w 3368"/>
                              <a:gd name="T26" fmla="+- 0 8074 5539"/>
                              <a:gd name="T27" fmla="*/ 8074 h 2564"/>
                              <a:gd name="T28" fmla="+- 0 9865 6519"/>
                              <a:gd name="T29" fmla="*/ T28 w 3368"/>
                              <a:gd name="T30" fmla="+- 0 5553 5539"/>
                              <a:gd name="T31" fmla="*/ 5553 h 2564"/>
                              <a:gd name="T32" fmla="+- 0 9865 6519"/>
                              <a:gd name="T33" fmla="*/ T32 w 3368"/>
                              <a:gd name="T34" fmla="+- 0 8088 5539"/>
                              <a:gd name="T35" fmla="*/ 8088 h 2564"/>
                              <a:gd name="T36" fmla="+- 0 9875 6519"/>
                              <a:gd name="T37" fmla="*/ T36 w 3368"/>
                              <a:gd name="T38" fmla="+- 0 8074 5539"/>
                              <a:gd name="T39" fmla="*/ 8074 h 2564"/>
                              <a:gd name="T40" fmla="+- 0 9886 6519"/>
                              <a:gd name="T41" fmla="*/ T40 w 3368"/>
                              <a:gd name="T42" fmla="+- 0 8074 5539"/>
                              <a:gd name="T43" fmla="*/ 8074 h 2564"/>
                              <a:gd name="T44" fmla="+- 0 9886 6519"/>
                              <a:gd name="T45" fmla="*/ T44 w 3368"/>
                              <a:gd name="T46" fmla="+- 0 5567 5539"/>
                              <a:gd name="T47" fmla="*/ 5567 h 2564"/>
                              <a:gd name="T48" fmla="+- 0 9875 6519"/>
                              <a:gd name="T49" fmla="*/ T48 w 3368"/>
                              <a:gd name="T50" fmla="+- 0 5567 5539"/>
                              <a:gd name="T51" fmla="*/ 5567 h 2564"/>
                              <a:gd name="T52" fmla="+- 0 9865 6519"/>
                              <a:gd name="T53" fmla="*/ T52 w 3368"/>
                              <a:gd name="T54" fmla="+- 0 5553 5539"/>
                              <a:gd name="T55" fmla="*/ 5553 h 2564"/>
                              <a:gd name="T56" fmla="+- 0 9886 6519"/>
                              <a:gd name="T57" fmla="*/ T56 w 3368"/>
                              <a:gd name="T58" fmla="+- 0 8074 5539"/>
                              <a:gd name="T59" fmla="*/ 8074 h 2564"/>
                              <a:gd name="T60" fmla="+- 0 9875 6519"/>
                              <a:gd name="T61" fmla="*/ T60 w 3368"/>
                              <a:gd name="T62" fmla="+- 0 8074 5539"/>
                              <a:gd name="T63" fmla="*/ 8074 h 2564"/>
                              <a:gd name="T64" fmla="+- 0 9865 6519"/>
                              <a:gd name="T65" fmla="*/ T64 w 3368"/>
                              <a:gd name="T66" fmla="+- 0 8088 5539"/>
                              <a:gd name="T67" fmla="*/ 8088 h 2564"/>
                              <a:gd name="T68" fmla="+- 0 9886 6519"/>
                              <a:gd name="T69" fmla="*/ T68 w 3368"/>
                              <a:gd name="T70" fmla="+- 0 8088 5539"/>
                              <a:gd name="T71" fmla="*/ 8088 h 2564"/>
                              <a:gd name="T72" fmla="+- 0 9886 6519"/>
                              <a:gd name="T73" fmla="*/ T72 w 3368"/>
                              <a:gd name="T74" fmla="+- 0 8074 5539"/>
                              <a:gd name="T75" fmla="*/ 8074 h 2564"/>
                              <a:gd name="T76" fmla="+- 0 9886 6519"/>
                              <a:gd name="T77" fmla="*/ T76 w 3368"/>
                              <a:gd name="T78" fmla="+- 0 5539 5539"/>
                              <a:gd name="T79" fmla="*/ 5539 h 2564"/>
                              <a:gd name="T80" fmla="+- 0 9594 6519"/>
                              <a:gd name="T81" fmla="*/ T80 w 3368"/>
                              <a:gd name="T82" fmla="+- 0 5539 5539"/>
                              <a:gd name="T83" fmla="*/ 5539 h 2564"/>
                              <a:gd name="T84" fmla="+- 0 9594 6519"/>
                              <a:gd name="T85" fmla="*/ T84 w 3368"/>
                              <a:gd name="T86" fmla="+- 0 5567 5539"/>
                              <a:gd name="T87" fmla="*/ 5567 h 2564"/>
                              <a:gd name="T88" fmla="+- 0 9865 6519"/>
                              <a:gd name="T89" fmla="*/ T88 w 3368"/>
                              <a:gd name="T90" fmla="+- 0 5567 5539"/>
                              <a:gd name="T91" fmla="*/ 5567 h 2564"/>
                              <a:gd name="T92" fmla="+- 0 9865 6519"/>
                              <a:gd name="T93" fmla="*/ T92 w 3368"/>
                              <a:gd name="T94" fmla="+- 0 5553 5539"/>
                              <a:gd name="T95" fmla="*/ 5553 h 2564"/>
                              <a:gd name="T96" fmla="+- 0 9886 6519"/>
                              <a:gd name="T97" fmla="*/ T96 w 3368"/>
                              <a:gd name="T98" fmla="+- 0 5553 5539"/>
                              <a:gd name="T99" fmla="*/ 5553 h 2564"/>
                              <a:gd name="T100" fmla="+- 0 9886 6519"/>
                              <a:gd name="T101" fmla="*/ T100 w 3368"/>
                              <a:gd name="T102" fmla="+- 0 5539 5539"/>
                              <a:gd name="T103" fmla="*/ 5539 h 2564"/>
                              <a:gd name="T104" fmla="+- 0 9886 6519"/>
                              <a:gd name="T105" fmla="*/ T104 w 3368"/>
                              <a:gd name="T106" fmla="+- 0 5553 5539"/>
                              <a:gd name="T107" fmla="*/ 5553 h 2564"/>
                              <a:gd name="T108" fmla="+- 0 9865 6519"/>
                              <a:gd name="T109" fmla="*/ T108 w 3368"/>
                              <a:gd name="T110" fmla="+- 0 5553 5539"/>
                              <a:gd name="T111" fmla="*/ 5553 h 2564"/>
                              <a:gd name="T112" fmla="+- 0 9875 6519"/>
                              <a:gd name="T113" fmla="*/ T112 w 3368"/>
                              <a:gd name="T114" fmla="+- 0 5567 5539"/>
                              <a:gd name="T115" fmla="*/ 5567 h 2564"/>
                              <a:gd name="T116" fmla="+- 0 9886 6519"/>
                              <a:gd name="T117" fmla="*/ T116 w 3368"/>
                              <a:gd name="T118" fmla="+- 0 5567 5539"/>
                              <a:gd name="T119" fmla="*/ 5567 h 2564"/>
                              <a:gd name="T120" fmla="+- 0 9886 6519"/>
                              <a:gd name="T121" fmla="*/ T120 w 3368"/>
                              <a:gd name="T122" fmla="+- 0 5553 5539"/>
                              <a:gd name="T123" fmla="*/ 5553 h 25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3368" h="2564">
                                <a:moveTo>
                                  <a:pt x="3346" y="2535"/>
                                </a:moveTo>
                                <a:lnTo>
                                  <a:pt x="0" y="2535"/>
                                </a:lnTo>
                                <a:lnTo>
                                  <a:pt x="0" y="2563"/>
                                </a:lnTo>
                                <a:lnTo>
                                  <a:pt x="3367" y="2563"/>
                                </a:lnTo>
                                <a:lnTo>
                                  <a:pt x="3367" y="2549"/>
                                </a:lnTo>
                                <a:lnTo>
                                  <a:pt x="3346" y="2549"/>
                                </a:lnTo>
                                <a:lnTo>
                                  <a:pt x="3346" y="2535"/>
                                </a:lnTo>
                                <a:close/>
                                <a:moveTo>
                                  <a:pt x="3346" y="14"/>
                                </a:moveTo>
                                <a:lnTo>
                                  <a:pt x="3346" y="2549"/>
                                </a:lnTo>
                                <a:lnTo>
                                  <a:pt x="3356" y="2535"/>
                                </a:lnTo>
                                <a:lnTo>
                                  <a:pt x="3367" y="2535"/>
                                </a:lnTo>
                                <a:lnTo>
                                  <a:pt x="3367" y="28"/>
                                </a:lnTo>
                                <a:lnTo>
                                  <a:pt x="3356" y="28"/>
                                </a:lnTo>
                                <a:lnTo>
                                  <a:pt x="3346" y="14"/>
                                </a:lnTo>
                                <a:close/>
                                <a:moveTo>
                                  <a:pt x="3367" y="2535"/>
                                </a:moveTo>
                                <a:lnTo>
                                  <a:pt x="3356" y="2535"/>
                                </a:lnTo>
                                <a:lnTo>
                                  <a:pt x="3346" y="2549"/>
                                </a:lnTo>
                                <a:lnTo>
                                  <a:pt x="3367" y="2549"/>
                                </a:lnTo>
                                <a:lnTo>
                                  <a:pt x="3367" y="2535"/>
                                </a:lnTo>
                                <a:close/>
                                <a:moveTo>
                                  <a:pt x="3367" y="0"/>
                                </a:moveTo>
                                <a:lnTo>
                                  <a:pt x="3075" y="0"/>
                                </a:lnTo>
                                <a:lnTo>
                                  <a:pt x="3075" y="28"/>
                                </a:lnTo>
                                <a:lnTo>
                                  <a:pt x="3346" y="28"/>
                                </a:lnTo>
                                <a:lnTo>
                                  <a:pt x="3346" y="14"/>
                                </a:lnTo>
                                <a:lnTo>
                                  <a:pt x="3367" y="14"/>
                                </a:lnTo>
                                <a:lnTo>
                                  <a:pt x="3367" y="0"/>
                                </a:lnTo>
                                <a:close/>
                                <a:moveTo>
                                  <a:pt x="3367" y="14"/>
                                </a:moveTo>
                                <a:lnTo>
                                  <a:pt x="3346" y="14"/>
                                </a:lnTo>
                                <a:lnTo>
                                  <a:pt x="3356" y="28"/>
                                </a:lnTo>
                                <a:lnTo>
                                  <a:pt x="3367" y="28"/>
                                </a:lnTo>
                                <a:lnTo>
                                  <a:pt x="3367" y="14"/>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395075062" name="Picture 27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a:xfrm>
                            <a:off x="6439" y="8016"/>
                            <a:ext cx="105" cy="143"/>
                          </a:xfrm>
                          <a:prstGeom prst="rect">
                            <a:avLst/>
                          </a:prstGeom>
                          <a:noFill/>
                          <a:ln>
                            <a:noFill/>
                          </a:ln>
                        </pic:spPr>
                      </pic:pic>
                      <wps:wsp>
                        <wps:cNvPr id="1658654041" name="AutoShape 273"/>
                        <wps:cNvSpPr/>
                        <wps:spPr bwMode="auto">
                          <a:xfrm>
                            <a:off x="6374" y="1436"/>
                            <a:ext cx="3518" cy="2531"/>
                          </a:xfrm>
                          <a:custGeom>
                            <a:avLst/>
                            <a:gdLst>
                              <a:gd name="T0" fmla="+- 0 6395 6374"/>
                              <a:gd name="T1" fmla="*/ T0 w 3518"/>
                              <a:gd name="T2" fmla="+- 0 3563 1436"/>
                              <a:gd name="T3" fmla="*/ 3563 h 2531"/>
                              <a:gd name="T4" fmla="+- 0 6395 6374"/>
                              <a:gd name="T5" fmla="*/ T4 w 3518"/>
                              <a:gd name="T6" fmla="+- 0 3549 1436"/>
                              <a:gd name="T7" fmla="*/ 3549 h 2531"/>
                              <a:gd name="T8" fmla="+- 0 9881 6374"/>
                              <a:gd name="T9" fmla="*/ T8 w 3518"/>
                              <a:gd name="T10" fmla="+- 0 3534 1436"/>
                              <a:gd name="T11" fmla="*/ 3534 h 2531"/>
                              <a:gd name="T12" fmla="+- 0 9891 6374"/>
                              <a:gd name="T13" fmla="*/ T12 w 3518"/>
                              <a:gd name="T14" fmla="+- 0 3534 1436"/>
                              <a:gd name="T15" fmla="*/ 3534 h 2531"/>
                              <a:gd name="T16" fmla="+- 0 9891 6374"/>
                              <a:gd name="T17" fmla="*/ T16 w 3518"/>
                              <a:gd name="T18" fmla="+- 0 1505 1436"/>
                              <a:gd name="T19" fmla="*/ 1505 h 2531"/>
                              <a:gd name="T20" fmla="+- 0 9419 6374"/>
                              <a:gd name="T21" fmla="*/ T20 w 3518"/>
                              <a:gd name="T22" fmla="+- 0 1505 1436"/>
                              <a:gd name="T23" fmla="*/ 1505 h 2531"/>
                              <a:gd name="T24" fmla="+- 0 9503 6374"/>
                              <a:gd name="T25" fmla="*/ T24 w 3518"/>
                              <a:gd name="T26" fmla="+- 0 1476 1436"/>
                              <a:gd name="T27" fmla="*/ 1476 h 2531"/>
                              <a:gd name="T28" fmla="+- 0 9891 6374"/>
                              <a:gd name="T29" fmla="*/ T28 w 3518"/>
                              <a:gd name="T30" fmla="+- 0 1490 1436"/>
                              <a:gd name="T31" fmla="*/ 1490 h 2531"/>
                              <a:gd name="T32" fmla="+- 0 9560 6374"/>
                              <a:gd name="T33" fmla="*/ T32 w 3518"/>
                              <a:gd name="T34" fmla="+- 0 1485 1436"/>
                              <a:gd name="T35" fmla="*/ 1485 h 2531"/>
                              <a:gd name="T36" fmla="+- 0 9891 6374"/>
                              <a:gd name="T37" fmla="*/ T36 w 3518"/>
                              <a:gd name="T38" fmla="+- 0 1490 1436"/>
                              <a:gd name="T39" fmla="*/ 1490 h 2531"/>
                              <a:gd name="T40" fmla="+- 0 9513 6374"/>
                              <a:gd name="T41" fmla="*/ T40 w 3518"/>
                              <a:gd name="T42" fmla="+- 0 1452 1436"/>
                              <a:gd name="T43" fmla="*/ 1452 h 2531"/>
                              <a:gd name="T44" fmla="+- 0 9512 6374"/>
                              <a:gd name="T45" fmla="*/ T44 w 3518"/>
                              <a:gd name="T46" fmla="+- 0 1476 1436"/>
                              <a:gd name="T47" fmla="*/ 1476 h 2531"/>
                              <a:gd name="T48" fmla="+- 0 9527 6374"/>
                              <a:gd name="T49" fmla="*/ T48 w 3518"/>
                              <a:gd name="T50" fmla="+- 0 1473 1436"/>
                              <a:gd name="T51" fmla="*/ 1473 h 2531"/>
                              <a:gd name="T52" fmla="+- 0 9532 6374"/>
                              <a:gd name="T53" fmla="*/ T52 w 3518"/>
                              <a:gd name="T54" fmla="+- 0 1468 1436"/>
                              <a:gd name="T55" fmla="*/ 1468 h 2531"/>
                              <a:gd name="T56" fmla="+- 0 9536 6374"/>
                              <a:gd name="T57" fmla="*/ T56 w 3518"/>
                              <a:gd name="T58" fmla="+- 0 1466 1436"/>
                              <a:gd name="T59" fmla="*/ 1466 h 2531"/>
                              <a:gd name="T60" fmla="+- 0 9541 6374"/>
                              <a:gd name="T61" fmla="*/ T60 w 3518"/>
                              <a:gd name="T62" fmla="+- 0 1465 1436"/>
                              <a:gd name="T63" fmla="*/ 1465 h 2531"/>
                              <a:gd name="T64" fmla="+- 0 9564 6374"/>
                              <a:gd name="T65" fmla="*/ T64 w 3518"/>
                              <a:gd name="T66" fmla="+- 0 1445 1436"/>
                              <a:gd name="T67" fmla="*/ 1445 h 2531"/>
                              <a:gd name="T68" fmla="+- 0 9512 6374"/>
                              <a:gd name="T69" fmla="*/ T68 w 3518"/>
                              <a:gd name="T70" fmla="+- 0 1476 1436"/>
                              <a:gd name="T71" fmla="*/ 1476 h 2531"/>
                              <a:gd name="T72" fmla="+- 0 9523 6374"/>
                              <a:gd name="T73" fmla="*/ T72 w 3518"/>
                              <a:gd name="T74" fmla="+- 0 1484 1436"/>
                              <a:gd name="T75" fmla="*/ 1484 h 2531"/>
                              <a:gd name="T76" fmla="+- 0 9526 6374"/>
                              <a:gd name="T77" fmla="*/ T76 w 3518"/>
                              <a:gd name="T78" fmla="+- 0 1477 1436"/>
                              <a:gd name="T79" fmla="*/ 1477 h 2531"/>
                              <a:gd name="T80" fmla="+- 0 9581 6374"/>
                              <a:gd name="T81" fmla="*/ T80 w 3518"/>
                              <a:gd name="T82" fmla="+- 0 1489 1436"/>
                              <a:gd name="T83" fmla="*/ 1489 h 2531"/>
                              <a:gd name="T84" fmla="+- 0 9580 6374"/>
                              <a:gd name="T85" fmla="*/ T84 w 3518"/>
                              <a:gd name="T86" fmla="+- 0 1476 1436"/>
                              <a:gd name="T87" fmla="*/ 1476 h 2531"/>
                              <a:gd name="T88" fmla="+- 0 9891 6374"/>
                              <a:gd name="T89" fmla="*/ T88 w 3518"/>
                              <a:gd name="T90" fmla="+- 0 1476 1436"/>
                              <a:gd name="T91" fmla="*/ 1476 h 2531"/>
                              <a:gd name="T92" fmla="+- 0 9523 6374"/>
                              <a:gd name="T93" fmla="*/ T92 w 3518"/>
                              <a:gd name="T94" fmla="+- 0 1486 1436"/>
                              <a:gd name="T95" fmla="*/ 1486 h 2531"/>
                              <a:gd name="T96" fmla="+- 0 9560 6374"/>
                              <a:gd name="T97" fmla="*/ T96 w 3518"/>
                              <a:gd name="T98" fmla="+- 0 1485 1436"/>
                              <a:gd name="T99" fmla="*/ 1485 h 2531"/>
                              <a:gd name="T100" fmla="+- 0 9560 6374"/>
                              <a:gd name="T101" fmla="*/ T100 w 3518"/>
                              <a:gd name="T102" fmla="+- 0 1487 1436"/>
                              <a:gd name="T103" fmla="*/ 1487 h 2531"/>
                              <a:gd name="T104" fmla="+- 0 9523 6374"/>
                              <a:gd name="T105" fmla="*/ T104 w 3518"/>
                              <a:gd name="T106" fmla="+- 0 1486 1436"/>
                              <a:gd name="T107" fmla="*/ 1486 h 2531"/>
                              <a:gd name="T108" fmla="+- 0 9559 6374"/>
                              <a:gd name="T109" fmla="*/ T108 w 3518"/>
                              <a:gd name="T110" fmla="+- 0 1482 1436"/>
                              <a:gd name="T111" fmla="*/ 1482 h 2531"/>
                              <a:gd name="T112" fmla="+- 0 9525 6374"/>
                              <a:gd name="T113" fmla="*/ T112 w 3518"/>
                              <a:gd name="T114" fmla="+- 0 1479 1436"/>
                              <a:gd name="T115" fmla="*/ 1479 h 2531"/>
                              <a:gd name="T116" fmla="+- 0 9524 6374"/>
                              <a:gd name="T117" fmla="*/ T116 w 3518"/>
                              <a:gd name="T118" fmla="+- 0 1482 1436"/>
                              <a:gd name="T119" fmla="*/ 1482 h 2531"/>
                              <a:gd name="T120" fmla="+- 0 9559 6374"/>
                              <a:gd name="T121" fmla="*/ T120 w 3518"/>
                              <a:gd name="T122" fmla="+- 0 1482 1436"/>
                              <a:gd name="T123" fmla="*/ 1482 h 2531"/>
                              <a:gd name="T124" fmla="+- 0 9558 6374"/>
                              <a:gd name="T125" fmla="*/ T124 w 3518"/>
                              <a:gd name="T126" fmla="+- 0 1479 1436"/>
                              <a:gd name="T127" fmla="*/ 1479 h 2531"/>
                              <a:gd name="T128" fmla="+- 0 9571 6374"/>
                              <a:gd name="T129" fmla="*/ T128 w 3518"/>
                              <a:gd name="T130" fmla="+- 0 1477 1436"/>
                              <a:gd name="T131" fmla="*/ 1477 h 2531"/>
                              <a:gd name="T132" fmla="+- 0 9524 6374"/>
                              <a:gd name="T133" fmla="*/ T132 w 3518"/>
                              <a:gd name="T134" fmla="+- 0 1480 1436"/>
                              <a:gd name="T135" fmla="*/ 1480 h 2531"/>
                              <a:gd name="T136" fmla="+- 0 9526 6374"/>
                              <a:gd name="T137" fmla="*/ T136 w 3518"/>
                              <a:gd name="T138" fmla="+- 0 1475 1436"/>
                              <a:gd name="T139" fmla="*/ 1475 h 2531"/>
                              <a:gd name="T140" fmla="+- 0 9556 6374"/>
                              <a:gd name="T141" fmla="*/ T140 w 3518"/>
                              <a:gd name="T142" fmla="+- 0 1475 1436"/>
                              <a:gd name="T143" fmla="*/ 1475 h 2531"/>
                              <a:gd name="T144" fmla="+- 0 9556 6374"/>
                              <a:gd name="T145" fmla="*/ T144 w 3518"/>
                              <a:gd name="T146" fmla="+- 0 1475 1436"/>
                              <a:gd name="T147" fmla="*/ 1475 h 2531"/>
                              <a:gd name="T148" fmla="+- 0 9579 6374"/>
                              <a:gd name="T149" fmla="*/ T148 w 3518"/>
                              <a:gd name="T150" fmla="+- 0 1475 1436"/>
                              <a:gd name="T151" fmla="*/ 1475 h 2531"/>
                              <a:gd name="T152" fmla="+- 0 9555 6374"/>
                              <a:gd name="T153" fmla="*/ T152 w 3518"/>
                              <a:gd name="T154" fmla="+- 0 1472 1436"/>
                              <a:gd name="T155" fmla="*/ 1472 h 2531"/>
                              <a:gd name="T156" fmla="+- 0 9555 6374"/>
                              <a:gd name="T157" fmla="*/ T156 w 3518"/>
                              <a:gd name="T158" fmla="+- 0 1473 1436"/>
                              <a:gd name="T159" fmla="*/ 1473 h 2531"/>
                              <a:gd name="T160" fmla="+- 0 9529 6374"/>
                              <a:gd name="T161" fmla="*/ T160 w 3518"/>
                              <a:gd name="T162" fmla="+- 0 1471 1436"/>
                              <a:gd name="T163" fmla="*/ 1471 h 2531"/>
                              <a:gd name="T164" fmla="+- 0 9554 6374"/>
                              <a:gd name="T165" fmla="*/ T164 w 3518"/>
                              <a:gd name="T166" fmla="+- 0 1471 1436"/>
                              <a:gd name="T167" fmla="*/ 1471 h 2531"/>
                              <a:gd name="T168" fmla="+- 0 9554 6374"/>
                              <a:gd name="T169" fmla="*/ T168 w 3518"/>
                              <a:gd name="T170" fmla="+- 0 1471 1436"/>
                              <a:gd name="T171" fmla="*/ 1471 h 2531"/>
                              <a:gd name="T172" fmla="+- 0 9529 6374"/>
                              <a:gd name="T173" fmla="*/ T172 w 3518"/>
                              <a:gd name="T174" fmla="+- 0 1471 1436"/>
                              <a:gd name="T175" fmla="*/ 1471 h 2531"/>
                              <a:gd name="T176" fmla="+- 0 9553 6374"/>
                              <a:gd name="T177" fmla="*/ T176 w 3518"/>
                              <a:gd name="T178" fmla="+- 0 1470 1436"/>
                              <a:gd name="T179" fmla="*/ 1470 h 2531"/>
                              <a:gd name="T180" fmla="+- 0 9578 6374"/>
                              <a:gd name="T181" fmla="*/ T180 w 3518"/>
                              <a:gd name="T182" fmla="+- 0 1469 1436"/>
                              <a:gd name="T183" fmla="*/ 1469 h 2531"/>
                              <a:gd name="T184" fmla="+- 0 9532 6374"/>
                              <a:gd name="T185" fmla="*/ T184 w 3518"/>
                              <a:gd name="T186" fmla="+- 0 1468 1436"/>
                              <a:gd name="T187" fmla="*/ 1468 h 2531"/>
                              <a:gd name="T188" fmla="+- 0 9552 6374"/>
                              <a:gd name="T189" fmla="*/ T188 w 3518"/>
                              <a:gd name="T190" fmla="+- 0 1470 1436"/>
                              <a:gd name="T191" fmla="*/ 1470 h 2531"/>
                              <a:gd name="T192" fmla="+- 0 9552 6374"/>
                              <a:gd name="T193" fmla="*/ T192 w 3518"/>
                              <a:gd name="T194" fmla="+- 0 1470 1436"/>
                              <a:gd name="T195" fmla="*/ 1470 h 2531"/>
                              <a:gd name="T196" fmla="+- 0 9551 6374"/>
                              <a:gd name="T197" fmla="*/ T196 w 3518"/>
                              <a:gd name="T198" fmla="+- 0 1468 1436"/>
                              <a:gd name="T199" fmla="*/ 1468 h 2531"/>
                              <a:gd name="T200" fmla="+- 0 9532 6374"/>
                              <a:gd name="T201" fmla="*/ T200 w 3518"/>
                              <a:gd name="T202" fmla="+- 0 1468 1436"/>
                              <a:gd name="T203" fmla="*/ 1468 h 2531"/>
                              <a:gd name="T204" fmla="+- 0 9533 6374"/>
                              <a:gd name="T205" fmla="*/ T204 w 3518"/>
                              <a:gd name="T206" fmla="+- 0 1467 1436"/>
                              <a:gd name="T207" fmla="*/ 1467 h 2531"/>
                              <a:gd name="T208" fmla="+- 0 9534 6374"/>
                              <a:gd name="T209" fmla="*/ T208 w 3518"/>
                              <a:gd name="T210" fmla="+- 0 1467 1436"/>
                              <a:gd name="T211" fmla="*/ 1467 h 2531"/>
                              <a:gd name="T212" fmla="+- 0 9548 6374"/>
                              <a:gd name="T213" fmla="*/ T212 w 3518"/>
                              <a:gd name="T214" fmla="+- 0 1466 1436"/>
                              <a:gd name="T215" fmla="*/ 1466 h 2531"/>
                              <a:gd name="T216" fmla="+- 0 9577 6374"/>
                              <a:gd name="T217" fmla="*/ T216 w 3518"/>
                              <a:gd name="T218" fmla="+- 0 1466 1436"/>
                              <a:gd name="T219" fmla="*/ 1466 h 2531"/>
                              <a:gd name="T220" fmla="+- 0 9545 6374"/>
                              <a:gd name="T221" fmla="*/ T220 w 3518"/>
                              <a:gd name="T222" fmla="+- 0 1465 1436"/>
                              <a:gd name="T223" fmla="*/ 1465 h 2531"/>
                              <a:gd name="T224" fmla="+- 0 9546 6374"/>
                              <a:gd name="T225" fmla="*/ T224 w 3518"/>
                              <a:gd name="T226" fmla="+- 0 1466 1436"/>
                              <a:gd name="T227" fmla="*/ 1466 h 2531"/>
                              <a:gd name="T228" fmla="+- 0 9539 6374"/>
                              <a:gd name="T229" fmla="*/ T228 w 3518"/>
                              <a:gd name="T230" fmla="+- 0 1465 1436"/>
                              <a:gd name="T231" fmla="*/ 1465 h 2531"/>
                              <a:gd name="T232" fmla="+- 0 9544 6374"/>
                              <a:gd name="T233" fmla="*/ T232 w 3518"/>
                              <a:gd name="T234" fmla="+- 0 1465 1436"/>
                              <a:gd name="T235" fmla="*/ 1465 h 2531"/>
                              <a:gd name="T236" fmla="+- 0 9544 6374"/>
                              <a:gd name="T237" fmla="*/ T236 w 3518"/>
                              <a:gd name="T238" fmla="+- 0 1465 1436"/>
                              <a:gd name="T239" fmla="*/ 1465 h 2531"/>
                              <a:gd name="T240" fmla="+- 0 9542 6374"/>
                              <a:gd name="T241" fmla="*/ T240 w 3518"/>
                              <a:gd name="T242" fmla="+- 0 1465 1436"/>
                              <a:gd name="T243" fmla="*/ 1465 h 2531"/>
                              <a:gd name="T244" fmla="+- 0 9576 6374"/>
                              <a:gd name="T245" fmla="*/ T244 w 3518"/>
                              <a:gd name="T246" fmla="+- 0 1465 1436"/>
                              <a:gd name="T247" fmla="*/ 1465 h 2531"/>
                              <a:gd name="T248" fmla="+- 0 9542 6374"/>
                              <a:gd name="T249" fmla="*/ T248 w 3518"/>
                              <a:gd name="T250" fmla="+- 0 1465 1436"/>
                              <a:gd name="T251" fmla="*/ 1465 h 25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3518" h="2531">
                                <a:moveTo>
                                  <a:pt x="3496" y="2098"/>
                                </a:moveTo>
                                <a:lnTo>
                                  <a:pt x="0" y="2098"/>
                                </a:lnTo>
                                <a:lnTo>
                                  <a:pt x="0" y="2531"/>
                                </a:lnTo>
                                <a:lnTo>
                                  <a:pt x="21" y="2531"/>
                                </a:lnTo>
                                <a:lnTo>
                                  <a:pt x="21" y="2127"/>
                                </a:lnTo>
                                <a:lnTo>
                                  <a:pt x="11" y="2127"/>
                                </a:lnTo>
                                <a:lnTo>
                                  <a:pt x="21" y="2113"/>
                                </a:lnTo>
                                <a:lnTo>
                                  <a:pt x="3496" y="2113"/>
                                </a:lnTo>
                                <a:lnTo>
                                  <a:pt x="3496" y="2098"/>
                                </a:lnTo>
                                <a:close/>
                                <a:moveTo>
                                  <a:pt x="21" y="2113"/>
                                </a:moveTo>
                                <a:lnTo>
                                  <a:pt x="11" y="2127"/>
                                </a:lnTo>
                                <a:lnTo>
                                  <a:pt x="21" y="2127"/>
                                </a:lnTo>
                                <a:lnTo>
                                  <a:pt x="21" y="2113"/>
                                </a:lnTo>
                                <a:close/>
                                <a:moveTo>
                                  <a:pt x="3517" y="2098"/>
                                </a:moveTo>
                                <a:lnTo>
                                  <a:pt x="3507" y="2098"/>
                                </a:lnTo>
                                <a:lnTo>
                                  <a:pt x="3496" y="2113"/>
                                </a:lnTo>
                                <a:lnTo>
                                  <a:pt x="21" y="2113"/>
                                </a:lnTo>
                                <a:lnTo>
                                  <a:pt x="21" y="2127"/>
                                </a:lnTo>
                                <a:lnTo>
                                  <a:pt x="3517" y="2127"/>
                                </a:lnTo>
                                <a:lnTo>
                                  <a:pt x="3517" y="2098"/>
                                </a:lnTo>
                                <a:close/>
                                <a:moveTo>
                                  <a:pt x="3496" y="54"/>
                                </a:moveTo>
                                <a:lnTo>
                                  <a:pt x="3496" y="2113"/>
                                </a:lnTo>
                                <a:lnTo>
                                  <a:pt x="3507" y="2098"/>
                                </a:lnTo>
                                <a:lnTo>
                                  <a:pt x="3517" y="2098"/>
                                </a:lnTo>
                                <a:lnTo>
                                  <a:pt x="3517" y="69"/>
                                </a:lnTo>
                                <a:lnTo>
                                  <a:pt x="3507" y="69"/>
                                </a:lnTo>
                                <a:lnTo>
                                  <a:pt x="3496" y="54"/>
                                </a:lnTo>
                                <a:close/>
                                <a:moveTo>
                                  <a:pt x="3129" y="40"/>
                                </a:moveTo>
                                <a:lnTo>
                                  <a:pt x="3045" y="40"/>
                                </a:lnTo>
                                <a:lnTo>
                                  <a:pt x="3045" y="69"/>
                                </a:lnTo>
                                <a:lnTo>
                                  <a:pt x="3148" y="69"/>
                                </a:lnTo>
                                <a:lnTo>
                                  <a:pt x="3149" y="53"/>
                                </a:lnTo>
                                <a:lnTo>
                                  <a:pt x="3128" y="53"/>
                                </a:lnTo>
                                <a:lnTo>
                                  <a:pt x="3128" y="43"/>
                                </a:lnTo>
                                <a:lnTo>
                                  <a:pt x="3129" y="40"/>
                                </a:lnTo>
                                <a:close/>
                                <a:moveTo>
                                  <a:pt x="3186" y="49"/>
                                </a:moveTo>
                                <a:lnTo>
                                  <a:pt x="3187" y="69"/>
                                </a:lnTo>
                                <a:lnTo>
                                  <a:pt x="3496" y="69"/>
                                </a:lnTo>
                                <a:lnTo>
                                  <a:pt x="3496" y="54"/>
                                </a:lnTo>
                                <a:lnTo>
                                  <a:pt x="3517" y="54"/>
                                </a:lnTo>
                                <a:lnTo>
                                  <a:pt x="3517" y="53"/>
                                </a:lnTo>
                                <a:lnTo>
                                  <a:pt x="3207" y="53"/>
                                </a:lnTo>
                                <a:lnTo>
                                  <a:pt x="3205" y="51"/>
                                </a:lnTo>
                                <a:lnTo>
                                  <a:pt x="3186" y="51"/>
                                </a:lnTo>
                                <a:lnTo>
                                  <a:pt x="3186" y="49"/>
                                </a:lnTo>
                                <a:close/>
                                <a:moveTo>
                                  <a:pt x="3517" y="54"/>
                                </a:moveTo>
                                <a:lnTo>
                                  <a:pt x="3496" y="54"/>
                                </a:lnTo>
                                <a:lnTo>
                                  <a:pt x="3507" y="69"/>
                                </a:lnTo>
                                <a:lnTo>
                                  <a:pt x="3517" y="69"/>
                                </a:lnTo>
                                <a:lnTo>
                                  <a:pt x="3517" y="54"/>
                                </a:lnTo>
                                <a:close/>
                                <a:moveTo>
                                  <a:pt x="3167" y="0"/>
                                </a:moveTo>
                                <a:lnTo>
                                  <a:pt x="3159" y="1"/>
                                </a:lnTo>
                                <a:lnTo>
                                  <a:pt x="3152" y="4"/>
                                </a:lnTo>
                                <a:lnTo>
                                  <a:pt x="3145" y="9"/>
                                </a:lnTo>
                                <a:lnTo>
                                  <a:pt x="3139" y="16"/>
                                </a:lnTo>
                                <a:lnTo>
                                  <a:pt x="3134" y="24"/>
                                </a:lnTo>
                                <a:lnTo>
                                  <a:pt x="3131" y="33"/>
                                </a:lnTo>
                                <a:lnTo>
                                  <a:pt x="3128" y="43"/>
                                </a:lnTo>
                                <a:lnTo>
                                  <a:pt x="3128" y="53"/>
                                </a:lnTo>
                                <a:lnTo>
                                  <a:pt x="3138" y="40"/>
                                </a:lnTo>
                                <a:lnTo>
                                  <a:pt x="3152" y="40"/>
                                </a:lnTo>
                                <a:lnTo>
                                  <a:pt x="3152" y="39"/>
                                </a:lnTo>
                                <a:lnTo>
                                  <a:pt x="3153" y="39"/>
                                </a:lnTo>
                                <a:lnTo>
                                  <a:pt x="3154" y="37"/>
                                </a:lnTo>
                                <a:lnTo>
                                  <a:pt x="3153" y="37"/>
                                </a:lnTo>
                                <a:lnTo>
                                  <a:pt x="3155" y="35"/>
                                </a:lnTo>
                                <a:lnTo>
                                  <a:pt x="3156" y="34"/>
                                </a:lnTo>
                                <a:lnTo>
                                  <a:pt x="3158" y="32"/>
                                </a:lnTo>
                                <a:lnTo>
                                  <a:pt x="3160" y="31"/>
                                </a:lnTo>
                                <a:lnTo>
                                  <a:pt x="3159" y="31"/>
                                </a:lnTo>
                                <a:lnTo>
                                  <a:pt x="3161" y="30"/>
                                </a:lnTo>
                                <a:lnTo>
                                  <a:pt x="3162" y="30"/>
                                </a:lnTo>
                                <a:lnTo>
                                  <a:pt x="3163" y="30"/>
                                </a:lnTo>
                                <a:lnTo>
                                  <a:pt x="3165" y="29"/>
                                </a:lnTo>
                                <a:lnTo>
                                  <a:pt x="3167" y="29"/>
                                </a:lnTo>
                                <a:lnTo>
                                  <a:pt x="3166" y="29"/>
                                </a:lnTo>
                                <a:lnTo>
                                  <a:pt x="3202" y="29"/>
                                </a:lnTo>
                                <a:lnTo>
                                  <a:pt x="3200" y="24"/>
                                </a:lnTo>
                                <a:lnTo>
                                  <a:pt x="3196" y="16"/>
                                </a:lnTo>
                                <a:lnTo>
                                  <a:pt x="3190" y="9"/>
                                </a:lnTo>
                                <a:lnTo>
                                  <a:pt x="3183" y="4"/>
                                </a:lnTo>
                                <a:lnTo>
                                  <a:pt x="3175" y="1"/>
                                </a:lnTo>
                                <a:lnTo>
                                  <a:pt x="3167" y="0"/>
                                </a:lnTo>
                                <a:close/>
                                <a:moveTo>
                                  <a:pt x="3152" y="40"/>
                                </a:moveTo>
                                <a:lnTo>
                                  <a:pt x="3138" y="40"/>
                                </a:lnTo>
                                <a:lnTo>
                                  <a:pt x="3128" y="53"/>
                                </a:lnTo>
                                <a:lnTo>
                                  <a:pt x="3149" y="53"/>
                                </a:lnTo>
                                <a:lnTo>
                                  <a:pt x="3149" y="51"/>
                                </a:lnTo>
                                <a:lnTo>
                                  <a:pt x="3149" y="48"/>
                                </a:lnTo>
                                <a:lnTo>
                                  <a:pt x="3150" y="46"/>
                                </a:lnTo>
                                <a:lnTo>
                                  <a:pt x="3151" y="43"/>
                                </a:lnTo>
                                <a:lnTo>
                                  <a:pt x="3152" y="41"/>
                                </a:lnTo>
                                <a:lnTo>
                                  <a:pt x="3151" y="41"/>
                                </a:lnTo>
                                <a:lnTo>
                                  <a:pt x="3152" y="40"/>
                                </a:lnTo>
                                <a:close/>
                                <a:moveTo>
                                  <a:pt x="3206" y="40"/>
                                </a:moveTo>
                                <a:lnTo>
                                  <a:pt x="3197" y="40"/>
                                </a:lnTo>
                                <a:lnTo>
                                  <a:pt x="3207" y="53"/>
                                </a:lnTo>
                                <a:lnTo>
                                  <a:pt x="3207" y="45"/>
                                </a:lnTo>
                                <a:lnTo>
                                  <a:pt x="3206" y="43"/>
                                </a:lnTo>
                                <a:lnTo>
                                  <a:pt x="3206" y="40"/>
                                </a:lnTo>
                                <a:close/>
                                <a:moveTo>
                                  <a:pt x="3517" y="40"/>
                                </a:moveTo>
                                <a:lnTo>
                                  <a:pt x="3206" y="40"/>
                                </a:lnTo>
                                <a:lnTo>
                                  <a:pt x="3206" y="43"/>
                                </a:lnTo>
                                <a:lnTo>
                                  <a:pt x="3207" y="45"/>
                                </a:lnTo>
                                <a:lnTo>
                                  <a:pt x="3207" y="53"/>
                                </a:lnTo>
                                <a:lnTo>
                                  <a:pt x="3517" y="53"/>
                                </a:lnTo>
                                <a:lnTo>
                                  <a:pt x="3517" y="40"/>
                                </a:lnTo>
                                <a:close/>
                                <a:moveTo>
                                  <a:pt x="3149" y="48"/>
                                </a:moveTo>
                                <a:lnTo>
                                  <a:pt x="3149" y="51"/>
                                </a:lnTo>
                                <a:lnTo>
                                  <a:pt x="3149" y="50"/>
                                </a:lnTo>
                                <a:lnTo>
                                  <a:pt x="3149" y="48"/>
                                </a:lnTo>
                                <a:close/>
                                <a:moveTo>
                                  <a:pt x="3149" y="50"/>
                                </a:moveTo>
                                <a:lnTo>
                                  <a:pt x="3149" y="51"/>
                                </a:lnTo>
                                <a:lnTo>
                                  <a:pt x="3149" y="50"/>
                                </a:lnTo>
                                <a:close/>
                                <a:moveTo>
                                  <a:pt x="3186" y="48"/>
                                </a:moveTo>
                                <a:lnTo>
                                  <a:pt x="3186" y="49"/>
                                </a:lnTo>
                                <a:lnTo>
                                  <a:pt x="3186" y="51"/>
                                </a:lnTo>
                                <a:lnTo>
                                  <a:pt x="3186" y="48"/>
                                </a:lnTo>
                                <a:close/>
                                <a:moveTo>
                                  <a:pt x="3203" y="48"/>
                                </a:moveTo>
                                <a:lnTo>
                                  <a:pt x="3186" y="48"/>
                                </a:lnTo>
                                <a:lnTo>
                                  <a:pt x="3186" y="51"/>
                                </a:lnTo>
                                <a:lnTo>
                                  <a:pt x="3205" y="51"/>
                                </a:lnTo>
                                <a:lnTo>
                                  <a:pt x="3203" y="48"/>
                                </a:lnTo>
                                <a:close/>
                                <a:moveTo>
                                  <a:pt x="3149" y="48"/>
                                </a:moveTo>
                                <a:lnTo>
                                  <a:pt x="3149" y="48"/>
                                </a:lnTo>
                                <a:lnTo>
                                  <a:pt x="3149" y="50"/>
                                </a:lnTo>
                                <a:lnTo>
                                  <a:pt x="3149" y="48"/>
                                </a:lnTo>
                                <a:close/>
                                <a:moveTo>
                                  <a:pt x="3199" y="43"/>
                                </a:moveTo>
                                <a:lnTo>
                                  <a:pt x="3184" y="43"/>
                                </a:lnTo>
                                <a:lnTo>
                                  <a:pt x="3185" y="46"/>
                                </a:lnTo>
                                <a:lnTo>
                                  <a:pt x="3186" y="49"/>
                                </a:lnTo>
                                <a:lnTo>
                                  <a:pt x="3186" y="48"/>
                                </a:lnTo>
                                <a:lnTo>
                                  <a:pt x="3203" y="48"/>
                                </a:lnTo>
                                <a:lnTo>
                                  <a:pt x="3199" y="43"/>
                                </a:lnTo>
                                <a:close/>
                                <a:moveTo>
                                  <a:pt x="3151" y="43"/>
                                </a:moveTo>
                                <a:lnTo>
                                  <a:pt x="3150" y="46"/>
                                </a:lnTo>
                                <a:lnTo>
                                  <a:pt x="3150" y="44"/>
                                </a:lnTo>
                                <a:lnTo>
                                  <a:pt x="3151" y="43"/>
                                </a:lnTo>
                                <a:close/>
                                <a:moveTo>
                                  <a:pt x="3150" y="44"/>
                                </a:moveTo>
                                <a:lnTo>
                                  <a:pt x="3150" y="46"/>
                                </a:lnTo>
                                <a:lnTo>
                                  <a:pt x="3150" y="44"/>
                                </a:lnTo>
                                <a:close/>
                                <a:moveTo>
                                  <a:pt x="3185" y="45"/>
                                </a:moveTo>
                                <a:lnTo>
                                  <a:pt x="3185" y="46"/>
                                </a:lnTo>
                                <a:lnTo>
                                  <a:pt x="3185" y="45"/>
                                </a:lnTo>
                                <a:close/>
                                <a:moveTo>
                                  <a:pt x="3184" y="43"/>
                                </a:moveTo>
                                <a:lnTo>
                                  <a:pt x="3185" y="45"/>
                                </a:lnTo>
                                <a:lnTo>
                                  <a:pt x="3185" y="46"/>
                                </a:lnTo>
                                <a:lnTo>
                                  <a:pt x="3184" y="43"/>
                                </a:lnTo>
                                <a:close/>
                                <a:moveTo>
                                  <a:pt x="3183" y="40"/>
                                </a:moveTo>
                                <a:lnTo>
                                  <a:pt x="3185" y="45"/>
                                </a:lnTo>
                                <a:lnTo>
                                  <a:pt x="3184" y="43"/>
                                </a:lnTo>
                                <a:lnTo>
                                  <a:pt x="3199" y="43"/>
                                </a:lnTo>
                                <a:lnTo>
                                  <a:pt x="3197" y="41"/>
                                </a:lnTo>
                                <a:lnTo>
                                  <a:pt x="3183" y="41"/>
                                </a:lnTo>
                                <a:lnTo>
                                  <a:pt x="3183" y="40"/>
                                </a:lnTo>
                                <a:close/>
                                <a:moveTo>
                                  <a:pt x="3151" y="43"/>
                                </a:moveTo>
                                <a:lnTo>
                                  <a:pt x="3151" y="43"/>
                                </a:lnTo>
                                <a:lnTo>
                                  <a:pt x="3150" y="44"/>
                                </a:lnTo>
                                <a:lnTo>
                                  <a:pt x="3151" y="43"/>
                                </a:lnTo>
                                <a:close/>
                                <a:moveTo>
                                  <a:pt x="3152" y="39"/>
                                </a:moveTo>
                                <a:lnTo>
                                  <a:pt x="3151" y="41"/>
                                </a:lnTo>
                                <a:lnTo>
                                  <a:pt x="3152" y="40"/>
                                </a:lnTo>
                                <a:lnTo>
                                  <a:pt x="3152" y="39"/>
                                </a:lnTo>
                                <a:close/>
                                <a:moveTo>
                                  <a:pt x="3152" y="40"/>
                                </a:moveTo>
                                <a:lnTo>
                                  <a:pt x="3151" y="41"/>
                                </a:lnTo>
                                <a:lnTo>
                                  <a:pt x="3152" y="41"/>
                                </a:lnTo>
                                <a:lnTo>
                                  <a:pt x="3152" y="40"/>
                                </a:lnTo>
                                <a:close/>
                                <a:moveTo>
                                  <a:pt x="3182" y="39"/>
                                </a:moveTo>
                                <a:lnTo>
                                  <a:pt x="3183" y="40"/>
                                </a:lnTo>
                                <a:lnTo>
                                  <a:pt x="3183" y="41"/>
                                </a:lnTo>
                                <a:lnTo>
                                  <a:pt x="3182" y="39"/>
                                </a:lnTo>
                                <a:close/>
                                <a:moveTo>
                                  <a:pt x="3205" y="39"/>
                                </a:moveTo>
                                <a:lnTo>
                                  <a:pt x="3182" y="39"/>
                                </a:lnTo>
                                <a:lnTo>
                                  <a:pt x="3183" y="41"/>
                                </a:lnTo>
                                <a:lnTo>
                                  <a:pt x="3197" y="41"/>
                                </a:lnTo>
                                <a:lnTo>
                                  <a:pt x="3197" y="40"/>
                                </a:lnTo>
                                <a:lnTo>
                                  <a:pt x="3206" y="40"/>
                                </a:lnTo>
                                <a:lnTo>
                                  <a:pt x="3205" y="39"/>
                                </a:lnTo>
                                <a:close/>
                                <a:moveTo>
                                  <a:pt x="3153" y="39"/>
                                </a:moveTo>
                                <a:lnTo>
                                  <a:pt x="3152" y="39"/>
                                </a:lnTo>
                                <a:lnTo>
                                  <a:pt x="3152" y="40"/>
                                </a:lnTo>
                                <a:lnTo>
                                  <a:pt x="3153" y="39"/>
                                </a:lnTo>
                                <a:close/>
                                <a:moveTo>
                                  <a:pt x="3181" y="36"/>
                                </a:moveTo>
                                <a:lnTo>
                                  <a:pt x="3183" y="40"/>
                                </a:lnTo>
                                <a:lnTo>
                                  <a:pt x="3182" y="39"/>
                                </a:lnTo>
                                <a:lnTo>
                                  <a:pt x="3205" y="39"/>
                                </a:lnTo>
                                <a:lnTo>
                                  <a:pt x="3205" y="37"/>
                                </a:lnTo>
                                <a:lnTo>
                                  <a:pt x="3181" y="37"/>
                                </a:lnTo>
                                <a:lnTo>
                                  <a:pt x="3181" y="36"/>
                                </a:lnTo>
                                <a:close/>
                                <a:moveTo>
                                  <a:pt x="3155" y="35"/>
                                </a:moveTo>
                                <a:lnTo>
                                  <a:pt x="3153" y="37"/>
                                </a:lnTo>
                                <a:lnTo>
                                  <a:pt x="3154" y="36"/>
                                </a:lnTo>
                                <a:lnTo>
                                  <a:pt x="3155" y="35"/>
                                </a:lnTo>
                                <a:close/>
                                <a:moveTo>
                                  <a:pt x="3154" y="36"/>
                                </a:moveTo>
                                <a:lnTo>
                                  <a:pt x="3153" y="37"/>
                                </a:lnTo>
                                <a:lnTo>
                                  <a:pt x="3154" y="37"/>
                                </a:lnTo>
                                <a:lnTo>
                                  <a:pt x="3154" y="36"/>
                                </a:lnTo>
                                <a:close/>
                                <a:moveTo>
                                  <a:pt x="3180" y="35"/>
                                </a:moveTo>
                                <a:lnTo>
                                  <a:pt x="3181" y="36"/>
                                </a:lnTo>
                                <a:lnTo>
                                  <a:pt x="3181" y="37"/>
                                </a:lnTo>
                                <a:lnTo>
                                  <a:pt x="3180" y="35"/>
                                </a:lnTo>
                                <a:close/>
                                <a:moveTo>
                                  <a:pt x="3204" y="35"/>
                                </a:moveTo>
                                <a:lnTo>
                                  <a:pt x="3180" y="35"/>
                                </a:lnTo>
                                <a:lnTo>
                                  <a:pt x="3181" y="37"/>
                                </a:lnTo>
                                <a:lnTo>
                                  <a:pt x="3205" y="37"/>
                                </a:lnTo>
                                <a:lnTo>
                                  <a:pt x="3204" y="35"/>
                                </a:lnTo>
                                <a:close/>
                                <a:moveTo>
                                  <a:pt x="3155" y="35"/>
                                </a:moveTo>
                                <a:lnTo>
                                  <a:pt x="3155" y="35"/>
                                </a:lnTo>
                                <a:lnTo>
                                  <a:pt x="3154" y="36"/>
                                </a:lnTo>
                                <a:lnTo>
                                  <a:pt x="3155" y="35"/>
                                </a:lnTo>
                                <a:close/>
                                <a:moveTo>
                                  <a:pt x="3204" y="32"/>
                                </a:moveTo>
                                <a:lnTo>
                                  <a:pt x="3177" y="32"/>
                                </a:lnTo>
                                <a:lnTo>
                                  <a:pt x="3179" y="34"/>
                                </a:lnTo>
                                <a:lnTo>
                                  <a:pt x="3178" y="34"/>
                                </a:lnTo>
                                <a:lnTo>
                                  <a:pt x="3181" y="36"/>
                                </a:lnTo>
                                <a:lnTo>
                                  <a:pt x="3180" y="35"/>
                                </a:lnTo>
                                <a:lnTo>
                                  <a:pt x="3204" y="35"/>
                                </a:lnTo>
                                <a:lnTo>
                                  <a:pt x="3204" y="33"/>
                                </a:lnTo>
                                <a:lnTo>
                                  <a:pt x="3204" y="32"/>
                                </a:lnTo>
                                <a:close/>
                                <a:moveTo>
                                  <a:pt x="3158" y="32"/>
                                </a:moveTo>
                                <a:lnTo>
                                  <a:pt x="3156" y="34"/>
                                </a:lnTo>
                                <a:lnTo>
                                  <a:pt x="3157" y="33"/>
                                </a:lnTo>
                                <a:lnTo>
                                  <a:pt x="3158" y="32"/>
                                </a:lnTo>
                                <a:close/>
                                <a:moveTo>
                                  <a:pt x="3157" y="33"/>
                                </a:moveTo>
                                <a:lnTo>
                                  <a:pt x="3156" y="34"/>
                                </a:lnTo>
                                <a:lnTo>
                                  <a:pt x="3157" y="33"/>
                                </a:lnTo>
                                <a:close/>
                                <a:moveTo>
                                  <a:pt x="3178" y="34"/>
                                </a:moveTo>
                                <a:lnTo>
                                  <a:pt x="3178" y="34"/>
                                </a:lnTo>
                                <a:lnTo>
                                  <a:pt x="3179" y="34"/>
                                </a:lnTo>
                                <a:lnTo>
                                  <a:pt x="3178" y="34"/>
                                </a:lnTo>
                                <a:close/>
                                <a:moveTo>
                                  <a:pt x="3177" y="32"/>
                                </a:moveTo>
                                <a:lnTo>
                                  <a:pt x="3178" y="34"/>
                                </a:lnTo>
                                <a:lnTo>
                                  <a:pt x="3179" y="34"/>
                                </a:lnTo>
                                <a:lnTo>
                                  <a:pt x="3177" y="32"/>
                                </a:lnTo>
                                <a:close/>
                                <a:moveTo>
                                  <a:pt x="3174" y="31"/>
                                </a:moveTo>
                                <a:lnTo>
                                  <a:pt x="3178" y="34"/>
                                </a:lnTo>
                                <a:lnTo>
                                  <a:pt x="3177" y="32"/>
                                </a:lnTo>
                                <a:lnTo>
                                  <a:pt x="3204" y="32"/>
                                </a:lnTo>
                                <a:lnTo>
                                  <a:pt x="3203" y="31"/>
                                </a:lnTo>
                                <a:lnTo>
                                  <a:pt x="3176" y="31"/>
                                </a:lnTo>
                                <a:lnTo>
                                  <a:pt x="3174" y="31"/>
                                </a:lnTo>
                                <a:close/>
                                <a:moveTo>
                                  <a:pt x="3158" y="32"/>
                                </a:moveTo>
                                <a:lnTo>
                                  <a:pt x="3158" y="32"/>
                                </a:lnTo>
                                <a:lnTo>
                                  <a:pt x="3157" y="33"/>
                                </a:lnTo>
                                <a:lnTo>
                                  <a:pt x="3158" y="32"/>
                                </a:lnTo>
                                <a:close/>
                                <a:moveTo>
                                  <a:pt x="3161" y="30"/>
                                </a:moveTo>
                                <a:lnTo>
                                  <a:pt x="3159" y="31"/>
                                </a:lnTo>
                                <a:lnTo>
                                  <a:pt x="3160" y="31"/>
                                </a:lnTo>
                                <a:lnTo>
                                  <a:pt x="3161" y="30"/>
                                </a:lnTo>
                                <a:close/>
                                <a:moveTo>
                                  <a:pt x="3160" y="31"/>
                                </a:moveTo>
                                <a:lnTo>
                                  <a:pt x="3159" y="31"/>
                                </a:lnTo>
                                <a:lnTo>
                                  <a:pt x="3160" y="31"/>
                                </a:lnTo>
                                <a:close/>
                                <a:moveTo>
                                  <a:pt x="3174" y="30"/>
                                </a:moveTo>
                                <a:lnTo>
                                  <a:pt x="3175" y="31"/>
                                </a:lnTo>
                                <a:lnTo>
                                  <a:pt x="3176" y="31"/>
                                </a:lnTo>
                                <a:lnTo>
                                  <a:pt x="3174" y="30"/>
                                </a:lnTo>
                                <a:close/>
                                <a:moveTo>
                                  <a:pt x="3203" y="30"/>
                                </a:moveTo>
                                <a:lnTo>
                                  <a:pt x="3174" y="30"/>
                                </a:lnTo>
                                <a:lnTo>
                                  <a:pt x="3176" y="31"/>
                                </a:lnTo>
                                <a:lnTo>
                                  <a:pt x="3203" y="31"/>
                                </a:lnTo>
                                <a:lnTo>
                                  <a:pt x="3203" y="30"/>
                                </a:lnTo>
                                <a:close/>
                                <a:moveTo>
                                  <a:pt x="3162" y="30"/>
                                </a:moveTo>
                                <a:lnTo>
                                  <a:pt x="3161" y="30"/>
                                </a:lnTo>
                                <a:lnTo>
                                  <a:pt x="3160" y="31"/>
                                </a:lnTo>
                                <a:lnTo>
                                  <a:pt x="3162" y="30"/>
                                </a:lnTo>
                                <a:close/>
                                <a:moveTo>
                                  <a:pt x="3171" y="29"/>
                                </a:moveTo>
                                <a:lnTo>
                                  <a:pt x="3174" y="31"/>
                                </a:lnTo>
                                <a:lnTo>
                                  <a:pt x="3174" y="30"/>
                                </a:lnTo>
                                <a:lnTo>
                                  <a:pt x="3203" y="30"/>
                                </a:lnTo>
                                <a:lnTo>
                                  <a:pt x="3172" y="30"/>
                                </a:lnTo>
                                <a:lnTo>
                                  <a:pt x="3171" y="29"/>
                                </a:lnTo>
                                <a:close/>
                                <a:moveTo>
                                  <a:pt x="3165" y="29"/>
                                </a:moveTo>
                                <a:lnTo>
                                  <a:pt x="3163" y="30"/>
                                </a:lnTo>
                                <a:lnTo>
                                  <a:pt x="3164" y="29"/>
                                </a:lnTo>
                                <a:lnTo>
                                  <a:pt x="3165" y="29"/>
                                </a:lnTo>
                                <a:close/>
                                <a:moveTo>
                                  <a:pt x="3164" y="29"/>
                                </a:moveTo>
                                <a:lnTo>
                                  <a:pt x="3163" y="30"/>
                                </a:lnTo>
                                <a:lnTo>
                                  <a:pt x="3164" y="29"/>
                                </a:lnTo>
                                <a:close/>
                                <a:moveTo>
                                  <a:pt x="3170" y="29"/>
                                </a:moveTo>
                                <a:lnTo>
                                  <a:pt x="3171" y="29"/>
                                </a:lnTo>
                                <a:lnTo>
                                  <a:pt x="3172" y="30"/>
                                </a:lnTo>
                                <a:lnTo>
                                  <a:pt x="3170" y="29"/>
                                </a:lnTo>
                                <a:close/>
                                <a:moveTo>
                                  <a:pt x="3202" y="29"/>
                                </a:moveTo>
                                <a:lnTo>
                                  <a:pt x="3170" y="29"/>
                                </a:lnTo>
                                <a:lnTo>
                                  <a:pt x="3172" y="30"/>
                                </a:lnTo>
                                <a:lnTo>
                                  <a:pt x="3203" y="30"/>
                                </a:lnTo>
                                <a:lnTo>
                                  <a:pt x="3202" y="29"/>
                                </a:lnTo>
                                <a:close/>
                                <a:moveTo>
                                  <a:pt x="3202" y="29"/>
                                </a:moveTo>
                                <a:lnTo>
                                  <a:pt x="3168" y="29"/>
                                </a:lnTo>
                                <a:lnTo>
                                  <a:pt x="3167" y="29"/>
                                </a:lnTo>
                                <a:lnTo>
                                  <a:pt x="3171" y="29"/>
                                </a:lnTo>
                                <a:lnTo>
                                  <a:pt x="3170" y="29"/>
                                </a:lnTo>
                                <a:lnTo>
                                  <a:pt x="3202" y="29"/>
                                </a:lnTo>
                                <a:close/>
                                <a:moveTo>
                                  <a:pt x="3167" y="29"/>
                                </a:moveTo>
                                <a:lnTo>
                                  <a:pt x="3165" y="29"/>
                                </a:lnTo>
                                <a:lnTo>
                                  <a:pt x="3164" y="29"/>
                                </a:lnTo>
                                <a:lnTo>
                                  <a:pt x="3167" y="29"/>
                                </a:lnTo>
                                <a:close/>
                                <a:moveTo>
                                  <a:pt x="3168" y="29"/>
                                </a:moveTo>
                                <a:lnTo>
                                  <a:pt x="3166" y="29"/>
                                </a:lnTo>
                                <a:lnTo>
                                  <a:pt x="3167" y="29"/>
                                </a:lnTo>
                                <a:lnTo>
                                  <a:pt x="3168" y="29"/>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2134237736" name="Picture 27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a:xfrm>
                            <a:off x="6332" y="3932"/>
                            <a:ext cx="105" cy="143"/>
                          </a:xfrm>
                          <a:prstGeom prst="rect">
                            <a:avLst/>
                          </a:prstGeom>
                          <a:noFill/>
                          <a:ln>
                            <a:noFill/>
                          </a:ln>
                        </pic:spPr>
                      </pic:pic>
                      <wps:wsp>
                        <wps:cNvPr id="2018540090" name="Text Box 271"/>
                        <wps:cNvSpPr txBox="1">
                          <a:spLocks noChangeArrowheads="1"/>
                        </wps:cNvSpPr>
                        <wps:spPr bwMode="auto">
                          <a:xfrm>
                            <a:off x="4037" y="469"/>
                            <a:ext cx="988" cy="571"/>
                          </a:xfrm>
                          <a:prstGeom prst="rect">
                            <a:avLst/>
                          </a:prstGeom>
                          <a:noFill/>
                          <a:ln>
                            <a:noFill/>
                          </a:ln>
                        </wps:spPr>
                        <wps:txbx>
                          <w:txbxContent>
                            <w:p w:rsidR="00EB334A" w:rsidRDefault="00EB334A">
                              <w:pPr>
                                <w:spacing w:line="167" w:lineRule="exact"/>
                                <w:rPr>
                                  <w:rFonts w:ascii="Calibri"/>
                                  <w:sz w:val="12"/>
                                  <w:szCs w:val="18"/>
                                  <w:lang w:val="en-US"/>
                                </w:rPr>
                              </w:pPr>
                              <w:r>
                                <w:rPr>
                                  <w:rFonts w:ascii="Calibri"/>
                                  <w:w w:val="85"/>
                                  <w:sz w:val="12"/>
                                  <w:szCs w:val="18"/>
                                </w:rPr>
                                <w:t xml:space="preserve">Entry Data </w:t>
                              </w:r>
                              <w:r>
                                <w:rPr>
                                  <w:rFonts w:ascii="Calibri"/>
                                  <w:w w:val="85"/>
                                  <w:sz w:val="12"/>
                                  <w:szCs w:val="18"/>
                                  <w:lang w:val="en-US"/>
                                </w:rPr>
                                <w:t>Atribut</w:t>
                              </w:r>
                            </w:p>
                            <w:p w:rsidR="00EB334A" w:rsidRDefault="00EB334A">
                              <w:pPr>
                                <w:spacing w:before="7"/>
                                <w:rPr>
                                  <w:rFonts w:ascii="Calibri"/>
                                  <w:sz w:val="12"/>
                                  <w:szCs w:val="18"/>
                                  <w:lang w:val="en-US"/>
                                </w:rPr>
                              </w:pPr>
                              <w:r>
                                <w:rPr>
                                  <w:rFonts w:ascii="Calibri"/>
                                  <w:w w:val="80"/>
                                  <w:sz w:val="12"/>
                                  <w:szCs w:val="18"/>
                                </w:rPr>
                                <w:t>Entry</w:t>
                              </w:r>
                              <w:r>
                                <w:rPr>
                                  <w:rFonts w:ascii="Calibri"/>
                                  <w:spacing w:val="-14"/>
                                  <w:w w:val="80"/>
                                  <w:sz w:val="12"/>
                                  <w:szCs w:val="18"/>
                                </w:rPr>
                                <w:t xml:space="preserve"> </w:t>
                              </w:r>
                              <w:r>
                                <w:rPr>
                                  <w:rFonts w:ascii="Calibri"/>
                                  <w:w w:val="80"/>
                                  <w:sz w:val="12"/>
                                  <w:szCs w:val="18"/>
                                </w:rPr>
                                <w:t>Data</w:t>
                              </w:r>
                              <w:r>
                                <w:rPr>
                                  <w:rFonts w:ascii="Calibri"/>
                                  <w:spacing w:val="-14"/>
                                  <w:w w:val="80"/>
                                  <w:sz w:val="12"/>
                                  <w:szCs w:val="18"/>
                                </w:rPr>
                                <w:t xml:space="preserve"> </w:t>
                              </w:r>
                              <w:r>
                                <w:rPr>
                                  <w:rFonts w:ascii="Calibri"/>
                                  <w:w w:val="80"/>
                                  <w:sz w:val="12"/>
                                  <w:szCs w:val="18"/>
                                  <w:lang w:val="en-US"/>
                                </w:rPr>
                                <w:t>Nilai Atribut</w:t>
                              </w:r>
                            </w:p>
                            <w:p w:rsidR="00EB334A" w:rsidRDefault="00EB334A">
                              <w:pPr>
                                <w:spacing w:before="8" w:line="194" w:lineRule="exact"/>
                                <w:rPr>
                                  <w:rFonts w:ascii="Calibri"/>
                                  <w:sz w:val="12"/>
                                  <w:szCs w:val="18"/>
                                  <w:lang w:val="en-US"/>
                                </w:rPr>
                              </w:pPr>
                              <w:r>
                                <w:rPr>
                                  <w:rFonts w:ascii="Calibri"/>
                                  <w:w w:val="80"/>
                                  <w:sz w:val="12"/>
                                  <w:szCs w:val="18"/>
                                </w:rPr>
                                <w:t>Entry Data</w:t>
                              </w:r>
                              <w:r>
                                <w:rPr>
                                  <w:rFonts w:ascii="Calibri"/>
                                  <w:w w:val="80"/>
                                  <w:sz w:val="12"/>
                                  <w:szCs w:val="18"/>
                                  <w:lang w:val="en-US"/>
                                </w:rPr>
                                <w:t>set</w:t>
                              </w:r>
                            </w:p>
                          </w:txbxContent>
                        </wps:txbx>
                        <wps:bodyPr rot="0" vert="horz" wrap="square" lIns="0" tIns="0" rIns="0" bIns="0" anchor="t" anchorCtr="0" upright="1">
                          <a:noAutofit/>
                        </wps:bodyPr>
                      </wps:wsp>
                      <wps:wsp>
                        <wps:cNvPr id="1522325968" name="Text Box 270"/>
                        <wps:cNvSpPr txBox="1">
                          <a:spLocks noChangeArrowheads="1"/>
                        </wps:cNvSpPr>
                        <wps:spPr bwMode="auto">
                          <a:xfrm>
                            <a:off x="5953" y="454"/>
                            <a:ext cx="82" cy="165"/>
                          </a:xfrm>
                          <a:prstGeom prst="rect">
                            <a:avLst/>
                          </a:prstGeom>
                          <a:noFill/>
                          <a:ln>
                            <a:noFill/>
                          </a:ln>
                        </wps:spPr>
                        <wps:txbx>
                          <w:txbxContent>
                            <w:p w:rsidR="00EB334A" w:rsidRDefault="00EB334A">
                              <w:pPr>
                                <w:spacing w:line="165" w:lineRule="exact"/>
                                <w:rPr>
                                  <w:rFonts w:ascii="Calibri"/>
                                  <w:sz w:val="16"/>
                                </w:rPr>
                              </w:pPr>
                              <w:r>
                                <w:rPr>
                                  <w:rFonts w:ascii="Calibri"/>
                                  <w:w w:val="75"/>
                                  <w:sz w:val="16"/>
                                </w:rPr>
                                <w:t>1</w:t>
                              </w:r>
                            </w:p>
                          </w:txbxContent>
                        </wps:txbx>
                        <wps:bodyPr rot="0" vert="horz" wrap="square" lIns="0" tIns="0" rIns="0" bIns="0" anchor="t" anchorCtr="0" upright="1">
                          <a:noAutofit/>
                        </wps:bodyPr>
                      </wps:wsp>
                      <wps:wsp>
                        <wps:cNvPr id="34368413" name="Text Box 269"/>
                        <wps:cNvSpPr txBox="1">
                          <a:spLocks noChangeArrowheads="1"/>
                        </wps:cNvSpPr>
                        <wps:spPr bwMode="auto">
                          <a:xfrm>
                            <a:off x="6577" y="547"/>
                            <a:ext cx="804" cy="216"/>
                          </a:xfrm>
                          <a:prstGeom prst="rect">
                            <a:avLst/>
                          </a:prstGeom>
                          <a:noFill/>
                          <a:ln>
                            <a:noFill/>
                          </a:ln>
                        </wps:spPr>
                        <wps:txbx>
                          <w:txbxContent>
                            <w:p w:rsidR="00EB334A" w:rsidRDefault="00EB334A">
                              <w:pPr>
                                <w:spacing w:line="165" w:lineRule="exact"/>
                                <w:rPr>
                                  <w:rFonts w:ascii="Calibri"/>
                                  <w:sz w:val="16"/>
                                  <w:lang w:val="en-US"/>
                                </w:rPr>
                              </w:pPr>
                              <w:r>
                                <w:rPr>
                                  <w:rFonts w:ascii="Calibri"/>
                                  <w:w w:val="80"/>
                                  <w:sz w:val="16"/>
                                </w:rPr>
                                <w:t xml:space="preserve">Data </w:t>
                              </w:r>
                              <w:r>
                                <w:rPr>
                                  <w:rFonts w:ascii="Calibri"/>
                                  <w:w w:val="80"/>
                                  <w:sz w:val="16"/>
                                  <w:lang w:val="en-US"/>
                                </w:rPr>
                                <w:t>atribut</w:t>
                              </w:r>
                            </w:p>
                          </w:txbxContent>
                        </wps:txbx>
                        <wps:bodyPr rot="0" vert="horz" wrap="square" lIns="0" tIns="0" rIns="0" bIns="0" anchor="t" anchorCtr="0" upright="1">
                          <a:noAutofit/>
                        </wps:bodyPr>
                      </wps:wsp>
                      <wps:wsp>
                        <wps:cNvPr id="2087297502" name="Text Box 268"/>
                        <wps:cNvSpPr txBox="1">
                          <a:spLocks noChangeArrowheads="1"/>
                        </wps:cNvSpPr>
                        <wps:spPr bwMode="auto">
                          <a:xfrm>
                            <a:off x="8717" y="702"/>
                            <a:ext cx="567" cy="207"/>
                          </a:xfrm>
                          <a:prstGeom prst="rect">
                            <a:avLst/>
                          </a:prstGeom>
                          <a:noFill/>
                          <a:ln>
                            <a:noFill/>
                          </a:ln>
                        </wps:spPr>
                        <wps:txbx>
                          <w:txbxContent>
                            <w:p w:rsidR="00EB334A" w:rsidRDefault="00EB334A">
                              <w:pPr>
                                <w:spacing w:line="165" w:lineRule="exact"/>
                                <w:rPr>
                                  <w:rFonts w:ascii="Calibri"/>
                                  <w:sz w:val="16"/>
                                  <w:lang w:val="en-US"/>
                                </w:rPr>
                              </w:pPr>
                              <w:r>
                                <w:rPr>
                                  <w:rFonts w:ascii="Calibri"/>
                                  <w:w w:val="80"/>
                                  <w:sz w:val="16"/>
                                  <w:lang w:val="en-US"/>
                                </w:rPr>
                                <w:t>atribut</w:t>
                              </w:r>
                            </w:p>
                          </w:txbxContent>
                        </wps:txbx>
                        <wps:bodyPr rot="0" vert="horz" wrap="square" lIns="0" tIns="0" rIns="0" bIns="0" anchor="t" anchorCtr="0" upright="1">
                          <a:noAutofit/>
                        </wps:bodyPr>
                      </wps:wsp>
                      <wps:wsp>
                        <wps:cNvPr id="178241576" name="Text Box 267"/>
                        <wps:cNvSpPr txBox="1">
                          <a:spLocks noChangeArrowheads="1"/>
                        </wps:cNvSpPr>
                        <wps:spPr bwMode="auto">
                          <a:xfrm>
                            <a:off x="6589" y="927"/>
                            <a:ext cx="1199" cy="165"/>
                          </a:xfrm>
                          <a:prstGeom prst="rect">
                            <a:avLst/>
                          </a:prstGeom>
                          <a:noFill/>
                          <a:ln>
                            <a:noFill/>
                          </a:ln>
                        </wps:spPr>
                        <wps:txbx>
                          <w:txbxContent>
                            <w:p w:rsidR="00EB334A" w:rsidRDefault="00EB334A">
                              <w:pPr>
                                <w:spacing w:line="165" w:lineRule="exact"/>
                                <w:rPr>
                                  <w:rFonts w:ascii="Calibri"/>
                                  <w:sz w:val="16"/>
                                </w:rPr>
                              </w:pPr>
                              <w:r>
                                <w:rPr>
                                  <w:rFonts w:ascii="Calibri"/>
                                  <w:w w:val="80"/>
                                  <w:sz w:val="16"/>
                                </w:rPr>
                                <w:t>Data</w:t>
                              </w:r>
                              <w:r>
                                <w:rPr>
                                  <w:rFonts w:ascii="Calibri"/>
                                  <w:spacing w:val="-14"/>
                                  <w:w w:val="80"/>
                                  <w:sz w:val="16"/>
                                </w:rPr>
                                <w:t xml:space="preserve"> </w:t>
                              </w:r>
                              <w:r>
                                <w:rPr>
                                  <w:rFonts w:ascii="Calibri"/>
                                  <w:w w:val="80"/>
                                  <w:sz w:val="16"/>
                                  <w:lang w:val="en-US"/>
                                </w:rPr>
                                <w:t>Nilai atribut</w:t>
                              </w:r>
                            </w:p>
                          </w:txbxContent>
                        </wps:txbx>
                        <wps:bodyPr rot="0" vert="horz" wrap="square" lIns="0" tIns="0" rIns="0" bIns="0" anchor="t" anchorCtr="0" upright="1">
                          <a:noAutofit/>
                        </wps:bodyPr>
                      </wps:wsp>
                      <wps:wsp>
                        <wps:cNvPr id="1825816088" name="Text Box 266"/>
                        <wps:cNvSpPr txBox="1">
                          <a:spLocks noChangeArrowheads="1"/>
                        </wps:cNvSpPr>
                        <wps:spPr bwMode="auto">
                          <a:xfrm>
                            <a:off x="5719" y="1136"/>
                            <a:ext cx="3694" cy="616"/>
                          </a:xfrm>
                          <a:prstGeom prst="rect">
                            <a:avLst/>
                          </a:prstGeom>
                          <a:noFill/>
                          <a:ln>
                            <a:noFill/>
                          </a:ln>
                        </wps:spPr>
                        <wps:txbx>
                          <w:txbxContent>
                            <w:p w:rsidR="00EB334A" w:rsidRDefault="00EB334A">
                              <w:pPr>
                                <w:tabs>
                                  <w:tab w:val="left" w:pos="2996"/>
                                </w:tabs>
                                <w:spacing w:line="183" w:lineRule="exact"/>
                                <w:rPr>
                                  <w:rFonts w:ascii="Calibri"/>
                                  <w:sz w:val="16"/>
                                  <w:lang w:val="en-US"/>
                                </w:rPr>
                              </w:pPr>
                              <w:r>
                                <w:rPr>
                                  <w:rFonts w:ascii="Calibri"/>
                                  <w:w w:val="85"/>
                                  <w:position w:val="2"/>
                                  <w:sz w:val="16"/>
                                </w:rPr>
                                <w:t>Entry</w:t>
                              </w:r>
                              <w:r>
                                <w:rPr>
                                  <w:rFonts w:ascii="Calibri"/>
                                  <w:spacing w:val="-15"/>
                                  <w:w w:val="85"/>
                                  <w:position w:val="2"/>
                                  <w:sz w:val="16"/>
                                </w:rPr>
                                <w:t xml:space="preserve"> </w:t>
                              </w:r>
                              <w:r>
                                <w:rPr>
                                  <w:rFonts w:ascii="Calibri"/>
                                  <w:w w:val="85"/>
                                  <w:position w:val="2"/>
                                  <w:sz w:val="16"/>
                                </w:rPr>
                                <w:t>Data</w:t>
                              </w:r>
                              <w:r>
                                <w:rPr>
                                  <w:rFonts w:ascii="Calibri"/>
                                  <w:w w:val="85"/>
                                  <w:position w:val="2"/>
                                  <w:sz w:val="16"/>
                                </w:rPr>
                                <w:tab/>
                              </w:r>
                              <w:r>
                                <w:rPr>
                                  <w:rFonts w:ascii="Calibri"/>
                                  <w:w w:val="75"/>
                                  <w:sz w:val="16"/>
                                  <w:lang w:val="en-US"/>
                                </w:rPr>
                                <w:t>nilai atribut</w:t>
                              </w:r>
                            </w:p>
                            <w:p w:rsidR="00EB334A" w:rsidRDefault="00EB334A">
                              <w:pPr>
                                <w:spacing w:before="14"/>
                                <w:ind w:left="884"/>
                                <w:rPr>
                                  <w:rFonts w:ascii="Calibri"/>
                                  <w:sz w:val="16"/>
                                  <w:lang w:val="en-US"/>
                                </w:rPr>
                              </w:pPr>
                              <w:r>
                                <w:rPr>
                                  <w:rFonts w:ascii="Calibri"/>
                                  <w:w w:val="85"/>
                                  <w:sz w:val="16"/>
                                </w:rPr>
                                <w:t>Data</w:t>
                              </w:r>
                              <w:r>
                                <w:rPr>
                                  <w:rFonts w:ascii="Calibri"/>
                                  <w:w w:val="85"/>
                                  <w:sz w:val="16"/>
                                  <w:lang w:val="en-US"/>
                                </w:rPr>
                                <w:t>set</w:t>
                              </w:r>
                            </w:p>
                            <w:p w:rsidR="00EB334A" w:rsidRDefault="00EB334A">
                              <w:pPr>
                                <w:spacing w:before="30" w:line="193" w:lineRule="exact"/>
                                <w:ind w:left="2486"/>
                                <w:rPr>
                                  <w:rFonts w:ascii="Calibri"/>
                                  <w:sz w:val="16"/>
                                  <w:lang w:val="en-US"/>
                                </w:rPr>
                              </w:pPr>
                              <w:r>
                                <w:rPr>
                                  <w:rFonts w:ascii="Calibri"/>
                                  <w:w w:val="75"/>
                                  <w:sz w:val="16"/>
                                  <w:shd w:val="clear" w:color="auto" w:fill="DEE7F3"/>
                                </w:rPr>
                                <w:t xml:space="preserve"> </w:t>
                              </w:r>
                              <w:r>
                                <w:rPr>
                                  <w:rFonts w:ascii="Calibri"/>
                                  <w:sz w:val="16"/>
                                  <w:shd w:val="clear" w:color="auto" w:fill="DEE7F3"/>
                                </w:rPr>
                                <w:t xml:space="preserve">   </w:t>
                              </w:r>
                              <w:r>
                                <w:rPr>
                                  <w:rFonts w:ascii="Calibri"/>
                                  <w:w w:val="85"/>
                                  <w:sz w:val="16"/>
                                  <w:shd w:val="clear" w:color="auto" w:fill="DEE7F3"/>
                                </w:rPr>
                                <w:t>F3</w:t>
                              </w:r>
                              <w:r>
                                <w:rPr>
                                  <w:rFonts w:ascii="Calibri"/>
                                  <w:w w:val="85"/>
                                  <w:sz w:val="16"/>
                                </w:rPr>
                                <w:t xml:space="preserve"> </w:t>
                              </w:r>
                              <w:r>
                                <w:rPr>
                                  <w:rFonts w:ascii="Calibri"/>
                                  <w:w w:val="85"/>
                                  <w:sz w:val="16"/>
                                  <w:lang w:val="en-US"/>
                                </w:rPr>
                                <w:t xml:space="preserve">       dataset</w:t>
                              </w:r>
                            </w:p>
                          </w:txbxContent>
                        </wps:txbx>
                        <wps:bodyPr rot="0" vert="horz" wrap="square" lIns="0" tIns="0" rIns="0" bIns="0" anchor="t" anchorCtr="0" upright="1">
                          <a:noAutofit/>
                        </wps:bodyPr>
                      </wps:wsp>
                      <wps:wsp>
                        <wps:cNvPr id="173683533" name="Text Box 265"/>
                        <wps:cNvSpPr txBox="1">
                          <a:spLocks noChangeArrowheads="1"/>
                        </wps:cNvSpPr>
                        <wps:spPr bwMode="auto">
                          <a:xfrm>
                            <a:off x="6317" y="2603"/>
                            <a:ext cx="1064" cy="906"/>
                          </a:xfrm>
                          <a:prstGeom prst="rect">
                            <a:avLst/>
                          </a:prstGeom>
                          <a:noFill/>
                          <a:ln>
                            <a:noFill/>
                          </a:ln>
                        </wps:spPr>
                        <wps:txbx>
                          <w:txbxContent>
                            <w:p w:rsidR="00EB334A" w:rsidRDefault="00EB334A">
                              <w:pPr>
                                <w:spacing w:line="167" w:lineRule="exact"/>
                                <w:rPr>
                                  <w:rFonts w:ascii="Calibri"/>
                                  <w:w w:val="85"/>
                                  <w:sz w:val="16"/>
                                  <w:lang w:val="en-US"/>
                                </w:rPr>
                              </w:pPr>
                              <w:r>
                                <w:rPr>
                                  <w:rFonts w:ascii="Calibri"/>
                                  <w:w w:val="85"/>
                                  <w:sz w:val="16"/>
                                  <w:lang w:val="en-US"/>
                                </w:rPr>
                                <w:t>Data atribut</w:t>
                              </w:r>
                            </w:p>
                            <w:p w:rsidR="00EB334A" w:rsidRDefault="00EB334A">
                              <w:pPr>
                                <w:spacing w:line="167" w:lineRule="exact"/>
                                <w:rPr>
                                  <w:rFonts w:ascii="Calibri"/>
                                  <w:w w:val="85"/>
                                  <w:sz w:val="16"/>
                                </w:rPr>
                              </w:pPr>
                            </w:p>
                            <w:p w:rsidR="00EB334A" w:rsidRDefault="00EB334A">
                              <w:pPr>
                                <w:spacing w:line="167" w:lineRule="exact"/>
                                <w:rPr>
                                  <w:rFonts w:ascii="Calibri"/>
                                  <w:sz w:val="16"/>
                                  <w:lang w:val="en-US"/>
                                </w:rPr>
                              </w:pPr>
                              <w:r>
                                <w:rPr>
                                  <w:rFonts w:ascii="Calibri"/>
                                  <w:w w:val="85"/>
                                  <w:sz w:val="16"/>
                                </w:rPr>
                                <w:t xml:space="preserve">Data </w:t>
                              </w:r>
                              <w:r>
                                <w:rPr>
                                  <w:rFonts w:ascii="Calibri"/>
                                  <w:w w:val="85"/>
                                  <w:sz w:val="16"/>
                                  <w:lang w:val="en-US"/>
                                </w:rPr>
                                <w:t>nilai atribut</w:t>
                              </w:r>
                            </w:p>
                            <w:p w:rsidR="00EB334A" w:rsidRDefault="00EB334A">
                              <w:pPr>
                                <w:spacing w:before="8"/>
                                <w:rPr>
                                  <w:b/>
                                  <w:sz w:val="19"/>
                                </w:rPr>
                              </w:pPr>
                            </w:p>
                            <w:p w:rsidR="00EB334A" w:rsidRDefault="00EB334A">
                              <w:pPr>
                                <w:spacing w:before="1" w:line="193" w:lineRule="exact"/>
                                <w:ind w:left="195"/>
                                <w:rPr>
                                  <w:rFonts w:ascii="Calibri"/>
                                  <w:sz w:val="16"/>
                                  <w:lang w:val="en-US"/>
                                </w:rPr>
                              </w:pPr>
                              <w:r>
                                <w:rPr>
                                  <w:rFonts w:ascii="Calibri"/>
                                  <w:w w:val="80"/>
                                  <w:sz w:val="16"/>
                                </w:rPr>
                                <w:t>Data</w:t>
                              </w:r>
                              <w:r>
                                <w:rPr>
                                  <w:rFonts w:ascii="Calibri"/>
                                  <w:spacing w:val="-16"/>
                                  <w:w w:val="80"/>
                                  <w:sz w:val="16"/>
                                </w:rPr>
                                <w:t xml:space="preserve"> </w:t>
                              </w:r>
                              <w:r>
                                <w:rPr>
                                  <w:rFonts w:ascii="Calibri"/>
                                  <w:w w:val="80"/>
                                  <w:sz w:val="16"/>
                                  <w:lang w:val="en-US"/>
                                </w:rPr>
                                <w:t>Dataset</w:t>
                              </w:r>
                            </w:p>
                          </w:txbxContent>
                        </wps:txbx>
                        <wps:bodyPr rot="0" vert="horz" wrap="square" lIns="0" tIns="0" rIns="0" bIns="0" anchor="t" anchorCtr="0" upright="1">
                          <a:noAutofit/>
                        </wps:bodyPr>
                      </wps:wsp>
                      <wps:wsp>
                        <wps:cNvPr id="541892184" name="Text Box 264"/>
                        <wps:cNvSpPr txBox="1">
                          <a:spLocks noChangeArrowheads="1"/>
                        </wps:cNvSpPr>
                        <wps:spPr bwMode="auto">
                          <a:xfrm>
                            <a:off x="6065" y="4143"/>
                            <a:ext cx="82" cy="165"/>
                          </a:xfrm>
                          <a:prstGeom prst="rect">
                            <a:avLst/>
                          </a:prstGeom>
                          <a:noFill/>
                          <a:ln>
                            <a:noFill/>
                          </a:ln>
                        </wps:spPr>
                        <wps:txbx>
                          <w:txbxContent>
                            <w:p w:rsidR="00EB334A" w:rsidRDefault="00EB334A">
                              <w:pPr>
                                <w:spacing w:line="165" w:lineRule="exact"/>
                                <w:rPr>
                                  <w:rFonts w:ascii="Calibri"/>
                                  <w:sz w:val="16"/>
                                </w:rPr>
                              </w:pPr>
                              <w:r>
                                <w:rPr>
                                  <w:rFonts w:ascii="Calibri"/>
                                  <w:w w:val="75"/>
                                  <w:sz w:val="16"/>
                                </w:rPr>
                                <w:t>2</w:t>
                              </w:r>
                            </w:p>
                          </w:txbxContent>
                        </wps:txbx>
                        <wps:bodyPr rot="0" vert="horz" wrap="square" lIns="0" tIns="0" rIns="0" bIns="0" anchor="t" anchorCtr="0" upright="1">
                          <a:noAutofit/>
                        </wps:bodyPr>
                      </wps:wsp>
                      <wps:wsp>
                        <wps:cNvPr id="566076702" name="Text Box 263"/>
                        <wps:cNvSpPr txBox="1">
                          <a:spLocks noChangeArrowheads="1"/>
                        </wps:cNvSpPr>
                        <wps:spPr bwMode="auto">
                          <a:xfrm>
                            <a:off x="6780" y="4194"/>
                            <a:ext cx="623" cy="165"/>
                          </a:xfrm>
                          <a:prstGeom prst="rect">
                            <a:avLst/>
                          </a:prstGeom>
                          <a:noFill/>
                          <a:ln>
                            <a:noFill/>
                          </a:ln>
                        </wps:spPr>
                        <wps:txbx>
                          <w:txbxContent>
                            <w:p w:rsidR="00EB334A" w:rsidRDefault="00EB334A">
                              <w:pPr>
                                <w:spacing w:line="165" w:lineRule="exact"/>
                                <w:rPr>
                                  <w:rFonts w:ascii="Calibri" w:hAnsi="Calibri"/>
                                  <w:sz w:val="16"/>
                                </w:rPr>
                              </w:pPr>
                              <w:r>
                                <w:rPr>
                                  <w:rFonts w:ascii="Calibri" w:hAnsi="Calibri"/>
                                  <w:w w:val="80"/>
                                  <w:sz w:val="16"/>
                                </w:rPr>
                                <w:t>Naïve</w:t>
                              </w:r>
                              <w:r>
                                <w:rPr>
                                  <w:rFonts w:ascii="Calibri" w:hAnsi="Calibri"/>
                                  <w:spacing w:val="-15"/>
                                  <w:w w:val="80"/>
                                  <w:sz w:val="16"/>
                                </w:rPr>
                                <w:t xml:space="preserve"> </w:t>
                              </w:r>
                              <w:r>
                                <w:rPr>
                                  <w:rFonts w:ascii="Calibri" w:hAnsi="Calibri"/>
                                  <w:w w:val="80"/>
                                  <w:sz w:val="16"/>
                                </w:rPr>
                                <w:t>Bayes</w:t>
                              </w:r>
                            </w:p>
                          </w:txbxContent>
                        </wps:txbx>
                        <wps:bodyPr rot="0" vert="horz" wrap="square" lIns="0" tIns="0" rIns="0" bIns="0" anchor="t" anchorCtr="0" upright="1">
                          <a:noAutofit/>
                        </wps:bodyPr>
                      </wps:wsp>
                      <wps:wsp>
                        <wps:cNvPr id="1764799874" name="Text Box 262"/>
                        <wps:cNvSpPr txBox="1">
                          <a:spLocks noChangeArrowheads="1"/>
                        </wps:cNvSpPr>
                        <wps:spPr bwMode="auto">
                          <a:xfrm>
                            <a:off x="8885" y="4443"/>
                            <a:ext cx="623" cy="165"/>
                          </a:xfrm>
                          <a:prstGeom prst="rect">
                            <a:avLst/>
                          </a:prstGeom>
                          <a:noFill/>
                          <a:ln>
                            <a:noFill/>
                          </a:ln>
                        </wps:spPr>
                        <wps:txbx>
                          <w:txbxContent>
                            <w:p w:rsidR="00EB334A" w:rsidRDefault="00EB334A">
                              <w:pPr>
                                <w:spacing w:line="165" w:lineRule="exact"/>
                                <w:rPr>
                                  <w:rFonts w:ascii="Calibri" w:hAnsi="Calibri"/>
                                  <w:sz w:val="16"/>
                                </w:rPr>
                              </w:pPr>
                              <w:r>
                                <w:rPr>
                                  <w:rFonts w:ascii="Calibri" w:hAnsi="Calibri"/>
                                  <w:w w:val="80"/>
                                  <w:sz w:val="16"/>
                                </w:rPr>
                                <w:t>Naïve</w:t>
                              </w:r>
                              <w:r>
                                <w:rPr>
                                  <w:rFonts w:ascii="Calibri" w:hAnsi="Calibri"/>
                                  <w:spacing w:val="-15"/>
                                  <w:w w:val="80"/>
                                  <w:sz w:val="16"/>
                                </w:rPr>
                                <w:t xml:space="preserve"> </w:t>
                              </w:r>
                              <w:r>
                                <w:rPr>
                                  <w:rFonts w:ascii="Calibri" w:hAnsi="Calibri"/>
                                  <w:w w:val="80"/>
                                  <w:sz w:val="16"/>
                                </w:rPr>
                                <w:t>Bayes</w:t>
                              </w:r>
                            </w:p>
                          </w:txbxContent>
                        </wps:txbx>
                        <wps:bodyPr rot="0" vert="horz" wrap="square" lIns="0" tIns="0" rIns="0" bIns="0" anchor="t" anchorCtr="0" upright="1">
                          <a:noAutofit/>
                        </wps:bodyPr>
                      </wps:wsp>
                      <wps:wsp>
                        <wps:cNvPr id="1184053543" name="Text Box 261"/>
                        <wps:cNvSpPr txBox="1">
                          <a:spLocks noChangeArrowheads="1"/>
                        </wps:cNvSpPr>
                        <wps:spPr bwMode="auto">
                          <a:xfrm>
                            <a:off x="5718" y="4825"/>
                            <a:ext cx="771" cy="165"/>
                          </a:xfrm>
                          <a:prstGeom prst="rect">
                            <a:avLst/>
                          </a:prstGeom>
                          <a:noFill/>
                          <a:ln>
                            <a:noFill/>
                          </a:ln>
                        </wps:spPr>
                        <wps:txbx>
                          <w:txbxContent>
                            <w:p w:rsidR="00EB334A" w:rsidRDefault="00EB334A">
                              <w:pPr>
                                <w:spacing w:line="165" w:lineRule="exact"/>
                                <w:rPr>
                                  <w:rFonts w:ascii="Calibri"/>
                                  <w:sz w:val="16"/>
                                </w:rPr>
                              </w:pPr>
                              <w:r>
                                <w:rPr>
                                  <w:rFonts w:ascii="Calibri"/>
                                  <w:w w:val="75"/>
                                  <w:sz w:val="16"/>
                                </w:rPr>
                                <w:t xml:space="preserve">Proses </w:t>
                              </w:r>
                              <w:r>
                                <w:rPr>
                                  <w:rFonts w:ascii="Calibri"/>
                                  <w:w w:val="75"/>
                                  <w:sz w:val="16"/>
                                  <w:lang w:val="en-US"/>
                                </w:rPr>
                                <w:t>SPK</w:t>
                              </w:r>
                              <w:r>
                                <w:rPr>
                                  <w:rFonts w:ascii="Calibri"/>
                                  <w:w w:val="75"/>
                                  <w:sz w:val="16"/>
                                </w:rPr>
                                <w:t>i</w:t>
                              </w:r>
                            </w:p>
                          </w:txbxContent>
                        </wps:txbx>
                        <wps:bodyPr rot="0" vert="horz" wrap="square" lIns="0" tIns="0" rIns="0" bIns="0" anchor="t" anchorCtr="0" upright="1">
                          <a:noAutofit/>
                        </wps:bodyPr>
                      </wps:wsp>
                      <wps:wsp>
                        <wps:cNvPr id="472161059" name="Text Box 260"/>
                        <wps:cNvSpPr txBox="1">
                          <a:spLocks noChangeArrowheads="1"/>
                        </wps:cNvSpPr>
                        <wps:spPr bwMode="auto">
                          <a:xfrm>
                            <a:off x="6832" y="5293"/>
                            <a:ext cx="688" cy="165"/>
                          </a:xfrm>
                          <a:prstGeom prst="rect">
                            <a:avLst/>
                          </a:prstGeom>
                          <a:noFill/>
                          <a:ln>
                            <a:noFill/>
                          </a:ln>
                        </wps:spPr>
                        <wps:txbx>
                          <w:txbxContent>
                            <w:p w:rsidR="00EB334A" w:rsidRDefault="00EB334A">
                              <w:pPr>
                                <w:spacing w:line="165" w:lineRule="exact"/>
                                <w:rPr>
                                  <w:rFonts w:ascii="Calibri"/>
                                  <w:sz w:val="16"/>
                                </w:rPr>
                              </w:pPr>
                              <w:r>
                                <w:rPr>
                                  <w:rFonts w:ascii="Calibri"/>
                                  <w:w w:val="80"/>
                                  <w:sz w:val="16"/>
                                </w:rPr>
                                <w:t>Hasil Prediksi</w:t>
                              </w:r>
                            </w:p>
                          </w:txbxContent>
                        </wps:txbx>
                        <wps:bodyPr rot="0" vert="horz" wrap="square" lIns="0" tIns="0" rIns="0" bIns="0" anchor="t" anchorCtr="0" upright="1">
                          <a:noAutofit/>
                        </wps:bodyPr>
                      </wps:wsp>
                      <wps:wsp>
                        <wps:cNvPr id="20384141" name="Text Box 259"/>
                        <wps:cNvSpPr txBox="1">
                          <a:spLocks noChangeArrowheads="1"/>
                        </wps:cNvSpPr>
                        <wps:spPr bwMode="auto">
                          <a:xfrm>
                            <a:off x="8892" y="5474"/>
                            <a:ext cx="262" cy="165"/>
                          </a:xfrm>
                          <a:prstGeom prst="rect">
                            <a:avLst/>
                          </a:prstGeom>
                          <a:noFill/>
                          <a:ln>
                            <a:noFill/>
                          </a:ln>
                        </wps:spPr>
                        <wps:txbx>
                          <w:txbxContent>
                            <w:p w:rsidR="00EB334A" w:rsidRDefault="00EB334A">
                              <w:pPr>
                                <w:spacing w:line="165" w:lineRule="exact"/>
                                <w:rPr>
                                  <w:rFonts w:ascii="Calibri"/>
                                  <w:sz w:val="16"/>
                                </w:rPr>
                              </w:pPr>
                              <w:r>
                                <w:rPr>
                                  <w:rFonts w:ascii="Calibri"/>
                                  <w:w w:val="80"/>
                                  <w:sz w:val="16"/>
                                </w:rPr>
                                <w:t>Hasil</w:t>
                              </w:r>
                            </w:p>
                          </w:txbxContent>
                        </wps:txbx>
                        <wps:bodyPr rot="0" vert="horz" wrap="square" lIns="0" tIns="0" rIns="0" bIns="0" anchor="t" anchorCtr="0" upright="1">
                          <a:noAutofit/>
                        </wps:bodyPr>
                      </wps:wsp>
                      <wps:wsp>
                        <wps:cNvPr id="94592096" name="Text Box 258"/>
                        <wps:cNvSpPr txBox="1">
                          <a:spLocks noChangeArrowheads="1"/>
                        </wps:cNvSpPr>
                        <wps:spPr bwMode="auto">
                          <a:xfrm>
                            <a:off x="4251" y="6623"/>
                            <a:ext cx="1687" cy="689"/>
                          </a:xfrm>
                          <a:prstGeom prst="rect">
                            <a:avLst/>
                          </a:prstGeom>
                          <a:noFill/>
                          <a:ln>
                            <a:noFill/>
                          </a:ln>
                        </wps:spPr>
                        <wps:txbx>
                          <w:txbxContent>
                            <w:p w:rsidR="00EB334A" w:rsidRDefault="00EB334A">
                              <w:pPr>
                                <w:spacing w:line="166" w:lineRule="exact"/>
                                <w:rPr>
                                  <w:rFonts w:ascii="Calibri"/>
                                  <w:sz w:val="16"/>
                                  <w:lang w:val="en-US"/>
                                </w:rPr>
                              </w:pPr>
                              <w:r>
                                <w:rPr>
                                  <w:rFonts w:ascii="Calibri"/>
                                  <w:w w:val="80"/>
                                  <w:sz w:val="16"/>
                                </w:rPr>
                                <w:t>Hasil</w:t>
                              </w:r>
                              <w:r>
                                <w:rPr>
                                  <w:rFonts w:ascii="Calibri"/>
                                  <w:spacing w:val="-15"/>
                                  <w:w w:val="80"/>
                                  <w:sz w:val="16"/>
                                </w:rPr>
                                <w:t xml:space="preserve"> </w:t>
                              </w:r>
                              <w:r>
                                <w:rPr>
                                  <w:rFonts w:ascii="Calibri"/>
                                  <w:w w:val="80"/>
                                  <w:sz w:val="16"/>
                                  <w:lang w:val="en-US"/>
                                </w:rPr>
                                <w:t xml:space="preserve">Sistem Pendukung Keputusan Akhir </w:t>
                              </w:r>
                            </w:p>
                            <w:p w:rsidR="00EB334A" w:rsidRDefault="00EB334A">
                              <w:pPr>
                                <w:spacing w:before="126" w:line="193" w:lineRule="exact"/>
                                <w:ind w:right="18"/>
                                <w:jc w:val="right"/>
                                <w:rPr>
                                  <w:rFonts w:ascii="Calibri"/>
                                  <w:sz w:val="16"/>
                                </w:rPr>
                              </w:pPr>
                              <w:r>
                                <w:rPr>
                                  <w:rFonts w:ascii="Calibri"/>
                                  <w:w w:val="75"/>
                                  <w:sz w:val="16"/>
                                </w:rPr>
                                <w:t>3</w:t>
                              </w:r>
                            </w:p>
                          </w:txbxContent>
                        </wps:txbx>
                        <wps:bodyPr rot="0" vert="horz" wrap="square" lIns="0" tIns="0" rIns="0" bIns="0" anchor="t" anchorCtr="0" upright="1">
                          <a:noAutofit/>
                        </wps:bodyPr>
                      </wps:wsp>
                      <wps:wsp>
                        <wps:cNvPr id="888674476" name="Text Box 257"/>
                        <wps:cNvSpPr txBox="1">
                          <a:spLocks noChangeArrowheads="1"/>
                        </wps:cNvSpPr>
                        <wps:spPr bwMode="auto">
                          <a:xfrm>
                            <a:off x="5772" y="7829"/>
                            <a:ext cx="253" cy="165"/>
                          </a:xfrm>
                          <a:prstGeom prst="rect">
                            <a:avLst/>
                          </a:prstGeom>
                          <a:noFill/>
                          <a:ln>
                            <a:noFill/>
                          </a:ln>
                        </wps:spPr>
                        <wps:txbx>
                          <w:txbxContent>
                            <w:p w:rsidR="00EB334A" w:rsidRDefault="00EB334A">
                              <w:pPr>
                                <w:spacing w:line="165" w:lineRule="exact"/>
                                <w:rPr>
                                  <w:rFonts w:ascii="Calibri"/>
                                  <w:sz w:val="16"/>
                                </w:rPr>
                              </w:pPr>
                              <w:r>
                                <w:rPr>
                                  <w:rFonts w:ascii="Calibri"/>
                                  <w:w w:val="80"/>
                                  <w:sz w:val="16"/>
                                </w:rPr>
                                <w:t>hasil</w:t>
                              </w:r>
                            </w:p>
                          </w:txbxContent>
                        </wps:txbx>
                        <wps:bodyPr rot="0" vert="horz" wrap="square" lIns="0" tIns="0" rIns="0" bIns="0" anchor="t" anchorCtr="0" upright="1">
                          <a:noAutofit/>
                        </wps:bodyPr>
                      </wps:wsp>
                      <wps:wsp>
                        <wps:cNvPr id="1106936362" name="Text Box 256"/>
                        <wps:cNvSpPr txBox="1">
                          <a:spLocks noChangeArrowheads="1"/>
                        </wps:cNvSpPr>
                        <wps:spPr bwMode="auto">
                          <a:xfrm>
                            <a:off x="3360" y="7992"/>
                            <a:ext cx="1696" cy="368"/>
                          </a:xfrm>
                          <a:prstGeom prst="rect">
                            <a:avLst/>
                          </a:prstGeom>
                          <a:noFill/>
                          <a:ln>
                            <a:noFill/>
                          </a:ln>
                        </wps:spPr>
                        <wps:txbx>
                          <w:txbxContent>
                            <w:p w:rsidR="00EB334A" w:rsidRDefault="00EB334A">
                              <w:pPr>
                                <w:spacing w:line="166" w:lineRule="exact"/>
                                <w:rPr>
                                  <w:rFonts w:ascii="Calibri"/>
                                  <w:sz w:val="16"/>
                                  <w:lang w:val="en-US"/>
                                </w:rPr>
                              </w:pPr>
                              <w:r>
                                <w:rPr>
                                  <w:rFonts w:ascii="Calibri"/>
                                  <w:w w:val="80"/>
                                  <w:sz w:val="16"/>
                                </w:rPr>
                                <w:t>-Hasil</w:t>
                              </w:r>
                              <w:r>
                                <w:rPr>
                                  <w:rFonts w:ascii="Calibri"/>
                                  <w:spacing w:val="-19"/>
                                  <w:w w:val="80"/>
                                  <w:sz w:val="16"/>
                                </w:rPr>
                                <w:t xml:space="preserve"> </w:t>
                              </w:r>
                              <w:r>
                                <w:rPr>
                                  <w:rFonts w:ascii="Calibri"/>
                                  <w:w w:val="80"/>
                                  <w:sz w:val="16"/>
                                  <w:lang w:val="en-US"/>
                                </w:rPr>
                                <w:t>SPK</w:t>
                              </w:r>
                            </w:p>
                          </w:txbxContent>
                        </wps:txbx>
                        <wps:bodyPr rot="0" vert="horz" wrap="square" lIns="0" tIns="0" rIns="0" bIns="0" anchor="t" anchorCtr="0" upright="1">
                          <a:noAutofit/>
                        </wps:bodyPr>
                      </wps:wsp>
                      <wps:wsp>
                        <wps:cNvPr id="389631219" name="Text Box 255"/>
                        <wps:cNvSpPr txBox="1">
                          <a:spLocks noChangeArrowheads="1"/>
                        </wps:cNvSpPr>
                        <wps:spPr bwMode="auto">
                          <a:xfrm>
                            <a:off x="6575" y="7956"/>
                            <a:ext cx="1077" cy="223"/>
                          </a:xfrm>
                          <a:prstGeom prst="rect">
                            <a:avLst/>
                          </a:prstGeom>
                          <a:noFill/>
                          <a:ln>
                            <a:noFill/>
                          </a:ln>
                        </wps:spPr>
                        <wps:txbx>
                          <w:txbxContent>
                            <w:p w:rsidR="00EB334A" w:rsidRDefault="00EB334A">
                              <w:pPr>
                                <w:spacing w:line="165" w:lineRule="exact"/>
                                <w:rPr>
                                  <w:rFonts w:ascii="Calibri"/>
                                  <w:sz w:val="16"/>
                                </w:rPr>
                              </w:pPr>
                              <w:r>
                                <w:rPr>
                                  <w:rFonts w:ascii="Calibri"/>
                                  <w:w w:val="80"/>
                                  <w:sz w:val="16"/>
                                </w:rPr>
                                <w:t>Hasil</w:t>
                              </w:r>
                              <w:r>
                                <w:rPr>
                                  <w:rFonts w:ascii="Calibri"/>
                                  <w:spacing w:val="-14"/>
                                  <w:w w:val="80"/>
                                  <w:sz w:val="16"/>
                                </w:rPr>
                                <w:t xml:space="preserve"> </w:t>
                              </w:r>
                            </w:p>
                          </w:txbxContent>
                        </wps:txbx>
                        <wps:bodyPr rot="0" vert="horz" wrap="square" lIns="0" tIns="0" rIns="0" bIns="0" anchor="t" anchorCtr="0" upright="1">
                          <a:noAutofit/>
                        </wps:bodyPr>
                      </wps:wsp>
                      <wps:wsp>
                        <wps:cNvPr id="335848996" name="Text Box 254"/>
                        <wps:cNvSpPr txBox="1">
                          <a:spLocks noChangeArrowheads="1"/>
                        </wps:cNvSpPr>
                        <wps:spPr bwMode="auto">
                          <a:xfrm>
                            <a:off x="8434" y="5409"/>
                            <a:ext cx="377" cy="298"/>
                          </a:xfrm>
                          <a:prstGeom prst="rect">
                            <a:avLst/>
                          </a:prstGeom>
                          <a:noFill/>
                          <a:ln>
                            <a:noFill/>
                          </a:ln>
                        </wps:spPr>
                        <wps:txbx>
                          <w:txbxContent>
                            <w:p w:rsidR="00EB334A" w:rsidRDefault="00EB334A">
                              <w:pPr>
                                <w:spacing w:before="52"/>
                                <w:ind w:left="134"/>
                                <w:rPr>
                                  <w:rFonts w:ascii="Calibri"/>
                                  <w:sz w:val="16"/>
                                </w:rPr>
                              </w:pPr>
                              <w:r>
                                <w:rPr>
                                  <w:rFonts w:ascii="Calibri"/>
                                  <w:w w:val="85"/>
                                  <w:sz w:val="16"/>
                                </w:rPr>
                                <w:t>F5</w:t>
                              </w:r>
                            </w:p>
                          </w:txbxContent>
                        </wps:txbx>
                        <wps:bodyPr rot="0" vert="horz" wrap="square" lIns="0" tIns="0" rIns="0" bIns="0" anchor="t" anchorCtr="0" upright="1">
                          <a:noAutofit/>
                        </wps:bodyPr>
                      </wps:wsp>
                      <wps:wsp>
                        <wps:cNvPr id="491918917" name="Text Box 253"/>
                        <wps:cNvSpPr txBox="1">
                          <a:spLocks noChangeArrowheads="1"/>
                        </wps:cNvSpPr>
                        <wps:spPr bwMode="auto">
                          <a:xfrm>
                            <a:off x="8428" y="4340"/>
                            <a:ext cx="390" cy="304"/>
                          </a:xfrm>
                          <a:prstGeom prst="rect">
                            <a:avLst/>
                          </a:prstGeom>
                          <a:solidFill>
                            <a:srgbClr val="DEE7F3"/>
                          </a:solidFill>
                          <a:ln w="7962">
                            <a:solidFill>
                              <a:srgbClr val="5C9BD3"/>
                            </a:solidFill>
                            <a:prstDash val="solid"/>
                            <a:miter lim="800000"/>
                          </a:ln>
                        </wps:spPr>
                        <wps:txbx>
                          <w:txbxContent>
                            <w:p w:rsidR="00EB334A" w:rsidRDefault="00EB334A">
                              <w:pPr>
                                <w:spacing w:before="50"/>
                                <w:ind w:left="134"/>
                                <w:rPr>
                                  <w:rFonts w:ascii="Calibri"/>
                                  <w:sz w:val="16"/>
                                </w:rPr>
                              </w:pPr>
                              <w:r>
                                <w:rPr>
                                  <w:rFonts w:ascii="Calibri"/>
                                  <w:w w:val="85"/>
                                  <w:sz w:val="16"/>
                                </w:rPr>
                                <w:t>F4</w:t>
                              </w:r>
                            </w:p>
                          </w:txbxContent>
                        </wps:txbx>
                        <wps:bodyPr rot="0" vert="horz" wrap="square" lIns="0" tIns="0" rIns="0" bIns="0" anchor="t" anchorCtr="0" upright="1">
                          <a:noAutofit/>
                        </wps:bodyPr>
                      </wps:wsp>
                      <wps:wsp>
                        <wps:cNvPr id="1494117673" name="Text Box 252"/>
                        <wps:cNvSpPr txBox="1">
                          <a:spLocks noChangeArrowheads="1"/>
                        </wps:cNvSpPr>
                        <wps:spPr bwMode="auto">
                          <a:xfrm>
                            <a:off x="8212" y="1062"/>
                            <a:ext cx="377" cy="298"/>
                          </a:xfrm>
                          <a:prstGeom prst="rect">
                            <a:avLst/>
                          </a:prstGeom>
                          <a:noFill/>
                          <a:ln>
                            <a:noFill/>
                          </a:ln>
                        </wps:spPr>
                        <wps:txbx>
                          <w:txbxContent>
                            <w:p w:rsidR="00EB334A" w:rsidRDefault="00EB334A">
                              <w:pPr>
                                <w:spacing w:before="45"/>
                                <w:ind w:left="133"/>
                                <w:rPr>
                                  <w:rFonts w:ascii="Calibri"/>
                                  <w:sz w:val="16"/>
                                </w:rPr>
                              </w:pPr>
                              <w:r>
                                <w:rPr>
                                  <w:rFonts w:ascii="Calibri"/>
                                  <w:w w:val="85"/>
                                  <w:sz w:val="16"/>
                                </w:rPr>
                                <w:t>F2</w:t>
                              </w:r>
                            </w:p>
                          </w:txbxContent>
                        </wps:txbx>
                        <wps:bodyPr rot="0" vert="horz" wrap="square" lIns="0" tIns="0" rIns="0" bIns="0" anchor="t" anchorCtr="0" upright="1">
                          <a:noAutofit/>
                        </wps:bodyPr>
                      </wps:wsp>
                      <wps:wsp>
                        <wps:cNvPr id="1100122315" name="Text Box 251"/>
                        <wps:cNvSpPr txBox="1">
                          <a:spLocks noChangeArrowheads="1"/>
                        </wps:cNvSpPr>
                        <wps:spPr bwMode="auto">
                          <a:xfrm>
                            <a:off x="3368" y="1136"/>
                            <a:ext cx="343" cy="165"/>
                          </a:xfrm>
                          <a:prstGeom prst="rect">
                            <a:avLst/>
                          </a:prstGeom>
                          <a:noFill/>
                          <a:ln>
                            <a:noFill/>
                          </a:ln>
                        </wps:spPr>
                        <wps:txbx>
                          <w:txbxContent>
                            <w:p w:rsidR="00EB334A" w:rsidRDefault="00EB334A">
                              <w:pPr>
                                <w:spacing w:line="165" w:lineRule="exact"/>
                                <w:rPr>
                                  <w:rFonts w:ascii="Calibri"/>
                                  <w:sz w:val="16"/>
                                </w:rPr>
                              </w:pPr>
                              <w:r>
                                <w:rPr>
                                  <w:rFonts w:ascii="Calibri"/>
                                  <w:w w:val="75"/>
                                  <w:sz w:val="16"/>
                                </w:rPr>
                                <w:t>Admin</w:t>
                              </w:r>
                            </w:p>
                          </w:txbxContent>
                        </wps:txbx>
                        <wps:bodyPr rot="0" vert="horz" wrap="square" lIns="0" tIns="0" rIns="0" bIns="0" anchor="t" anchorCtr="0" upright="1">
                          <a:noAutofit/>
                        </wps:bodyPr>
                      </wps:wsp>
                      <wps:wsp>
                        <wps:cNvPr id="796309416" name="Text Box 250"/>
                        <wps:cNvSpPr txBox="1">
                          <a:spLocks noChangeArrowheads="1"/>
                        </wps:cNvSpPr>
                        <wps:spPr bwMode="auto">
                          <a:xfrm>
                            <a:off x="3119" y="851"/>
                            <a:ext cx="78" cy="165"/>
                          </a:xfrm>
                          <a:prstGeom prst="rect">
                            <a:avLst/>
                          </a:prstGeom>
                          <a:noFill/>
                          <a:ln>
                            <a:noFill/>
                          </a:ln>
                        </wps:spPr>
                        <wps:txbx>
                          <w:txbxContent>
                            <w:p w:rsidR="00EB334A" w:rsidRDefault="00EB334A">
                              <w:pPr>
                                <w:spacing w:line="165" w:lineRule="exact"/>
                                <w:rPr>
                                  <w:rFonts w:ascii="Calibri"/>
                                  <w:sz w:val="16"/>
                                </w:rPr>
                              </w:pPr>
                              <w:r>
                                <w:rPr>
                                  <w:rFonts w:ascii="Calibri"/>
                                  <w:w w:val="75"/>
                                  <w:sz w:val="16"/>
                                </w:rPr>
                                <w:t>a</w:t>
                              </w:r>
                            </w:p>
                          </w:txbxContent>
                        </wps:txbx>
                        <wps:bodyPr rot="0" vert="horz" wrap="square" lIns="0" tIns="0" rIns="0" bIns="0" anchor="t" anchorCtr="0" upright="1">
                          <a:noAutofit/>
                        </wps:bodyPr>
                      </wps:wsp>
                      <wps:wsp>
                        <wps:cNvPr id="1845547014" name="Text Box 249"/>
                        <wps:cNvSpPr txBox="1">
                          <a:spLocks noChangeArrowheads="1"/>
                        </wps:cNvSpPr>
                        <wps:spPr bwMode="auto">
                          <a:xfrm>
                            <a:off x="8205" y="605"/>
                            <a:ext cx="390" cy="304"/>
                          </a:xfrm>
                          <a:prstGeom prst="rect">
                            <a:avLst/>
                          </a:prstGeom>
                          <a:solidFill>
                            <a:srgbClr val="DEE7F3"/>
                          </a:solidFill>
                          <a:ln w="7962">
                            <a:solidFill>
                              <a:srgbClr val="5C9BD3"/>
                            </a:solidFill>
                            <a:prstDash val="solid"/>
                            <a:miter lim="800000"/>
                          </a:ln>
                        </wps:spPr>
                        <wps:txbx>
                          <w:txbxContent>
                            <w:p w:rsidR="00EB334A" w:rsidRDefault="00EB334A">
                              <w:pPr>
                                <w:spacing w:before="44"/>
                                <w:ind w:left="133"/>
                                <w:rPr>
                                  <w:rFonts w:ascii="Calibri"/>
                                  <w:sz w:val="16"/>
                                </w:rPr>
                              </w:pPr>
                              <w:r>
                                <w:rPr>
                                  <w:rFonts w:ascii="Calibri"/>
                                  <w:w w:val="85"/>
                                  <w:sz w:val="16"/>
                                </w:rPr>
                                <w:t>F1</w:t>
                              </w:r>
                            </w:p>
                          </w:txbxContent>
                        </wps:txbx>
                        <wps:bodyPr rot="0" vert="horz" wrap="square" lIns="0" tIns="0" rIns="0" bIns="0" anchor="t" anchorCtr="0" upright="1">
                          <a:noAutofit/>
                        </wps:bodyPr>
                      </wps:wsp>
                      <wps:wsp>
                        <wps:cNvPr id="1792413838" name="Text Box 248"/>
                        <wps:cNvSpPr txBox="1">
                          <a:spLocks noChangeArrowheads="1"/>
                        </wps:cNvSpPr>
                        <wps:spPr bwMode="auto">
                          <a:xfrm>
                            <a:off x="3754" y="3581"/>
                            <a:ext cx="891" cy="912"/>
                          </a:xfrm>
                          <a:prstGeom prst="rect">
                            <a:avLst/>
                          </a:prstGeom>
                          <a:solidFill>
                            <a:srgbClr val="DEE7F3"/>
                          </a:solidFill>
                          <a:ln w="7271">
                            <a:solidFill>
                              <a:srgbClr val="5C9BD3"/>
                            </a:solidFill>
                            <a:prstDash val="solid"/>
                            <a:miter lim="800000"/>
                          </a:ln>
                        </wps:spPr>
                        <wps:txbx>
                          <w:txbxContent>
                            <w:p w:rsidR="00EB334A" w:rsidRDefault="00EB334A">
                              <w:pPr>
                                <w:spacing w:before="49"/>
                                <w:ind w:left="25"/>
                                <w:rPr>
                                  <w:rFonts w:ascii="Calibri"/>
                                  <w:sz w:val="16"/>
                                </w:rPr>
                              </w:pPr>
                              <w:r>
                                <w:rPr>
                                  <w:rFonts w:ascii="Calibri"/>
                                  <w:w w:val="75"/>
                                  <w:sz w:val="16"/>
                                </w:rPr>
                                <w:t>b</w:t>
                              </w:r>
                            </w:p>
                            <w:p w:rsidR="00EB334A" w:rsidRDefault="00EB334A">
                              <w:pPr>
                                <w:spacing w:before="109"/>
                                <w:ind w:left="234"/>
                                <w:rPr>
                                  <w:rFonts w:ascii="Calibri"/>
                                  <w:sz w:val="16"/>
                                  <w:lang w:val="en-US"/>
                                </w:rPr>
                              </w:pPr>
                              <w:r>
                                <w:rPr>
                                  <w:rFonts w:ascii="Calibri"/>
                                  <w:w w:val="85"/>
                                  <w:sz w:val="16"/>
                                  <w:lang w:val="en-US"/>
                                </w:rPr>
                                <w:t>Kepala KUA</w:t>
                              </w:r>
                            </w:p>
                          </w:txbxContent>
                        </wps:txbx>
                        <wps:bodyPr rot="0" vert="horz" wrap="square" lIns="0" tIns="0" rIns="0" bIns="0" anchor="t" anchorCtr="0" upright="1">
                          <a:noAutofit/>
                        </wps:bodyPr>
                      </wps:wsp>
                      <wps:wsp>
                        <wps:cNvPr id="1623523392" name="AutoShape 277"/>
                        <wps:cNvSpPr/>
                        <wps:spPr bwMode="auto">
                          <a:xfrm>
                            <a:off x="5764" y="763"/>
                            <a:ext cx="3716" cy="2920"/>
                          </a:xfrm>
                          <a:custGeom>
                            <a:avLst/>
                            <a:gdLst>
                              <a:gd name="T0" fmla="+- 0 9531 6081"/>
                              <a:gd name="T1" fmla="*/ T0 w 3472"/>
                              <a:gd name="T2" fmla="+- 0 3179 1194"/>
                              <a:gd name="T3" fmla="*/ 3179 h 2773"/>
                              <a:gd name="T4" fmla="+- 0 6081 6081"/>
                              <a:gd name="T5" fmla="*/ T4 w 3472"/>
                              <a:gd name="T6" fmla="+- 0 3179 1194"/>
                              <a:gd name="T7" fmla="*/ 3179 h 2773"/>
                              <a:gd name="T8" fmla="+- 0 6081 6081"/>
                              <a:gd name="T9" fmla="*/ T8 w 3472"/>
                              <a:gd name="T10" fmla="+- 0 3967 1194"/>
                              <a:gd name="T11" fmla="*/ 3967 h 2773"/>
                              <a:gd name="T12" fmla="+- 0 6102 6081"/>
                              <a:gd name="T13" fmla="*/ T12 w 3472"/>
                              <a:gd name="T14" fmla="+- 0 3967 1194"/>
                              <a:gd name="T15" fmla="*/ 3967 h 2773"/>
                              <a:gd name="T16" fmla="+- 0 6102 6081"/>
                              <a:gd name="T17" fmla="*/ T16 w 3472"/>
                              <a:gd name="T18" fmla="+- 0 3207 1194"/>
                              <a:gd name="T19" fmla="*/ 3207 h 2773"/>
                              <a:gd name="T20" fmla="+- 0 6091 6081"/>
                              <a:gd name="T21" fmla="*/ T20 w 3472"/>
                              <a:gd name="T22" fmla="+- 0 3207 1194"/>
                              <a:gd name="T23" fmla="*/ 3207 h 2773"/>
                              <a:gd name="T24" fmla="+- 0 6102 6081"/>
                              <a:gd name="T25" fmla="*/ T24 w 3472"/>
                              <a:gd name="T26" fmla="+- 0 3193 1194"/>
                              <a:gd name="T27" fmla="*/ 3193 h 2773"/>
                              <a:gd name="T28" fmla="+- 0 9531 6081"/>
                              <a:gd name="T29" fmla="*/ T28 w 3472"/>
                              <a:gd name="T30" fmla="+- 0 3193 1194"/>
                              <a:gd name="T31" fmla="*/ 3193 h 2773"/>
                              <a:gd name="T32" fmla="+- 0 9531 6081"/>
                              <a:gd name="T33" fmla="*/ T32 w 3472"/>
                              <a:gd name="T34" fmla="+- 0 3179 1194"/>
                              <a:gd name="T35" fmla="*/ 3179 h 2773"/>
                              <a:gd name="T36" fmla="+- 0 6102 6081"/>
                              <a:gd name="T37" fmla="*/ T36 w 3472"/>
                              <a:gd name="T38" fmla="+- 0 3193 1194"/>
                              <a:gd name="T39" fmla="*/ 3193 h 2773"/>
                              <a:gd name="T40" fmla="+- 0 6091 6081"/>
                              <a:gd name="T41" fmla="*/ T40 w 3472"/>
                              <a:gd name="T42" fmla="+- 0 3207 1194"/>
                              <a:gd name="T43" fmla="*/ 3207 h 2773"/>
                              <a:gd name="T44" fmla="+- 0 6102 6081"/>
                              <a:gd name="T45" fmla="*/ T44 w 3472"/>
                              <a:gd name="T46" fmla="+- 0 3207 1194"/>
                              <a:gd name="T47" fmla="*/ 3207 h 2773"/>
                              <a:gd name="T48" fmla="+- 0 6102 6081"/>
                              <a:gd name="T49" fmla="*/ T48 w 3472"/>
                              <a:gd name="T50" fmla="+- 0 3193 1194"/>
                              <a:gd name="T51" fmla="*/ 3193 h 2773"/>
                              <a:gd name="T52" fmla="+- 0 9552 6081"/>
                              <a:gd name="T53" fmla="*/ T52 w 3472"/>
                              <a:gd name="T54" fmla="+- 0 3179 1194"/>
                              <a:gd name="T55" fmla="*/ 3179 h 2773"/>
                              <a:gd name="T56" fmla="+- 0 9541 6081"/>
                              <a:gd name="T57" fmla="*/ T56 w 3472"/>
                              <a:gd name="T58" fmla="+- 0 3179 1194"/>
                              <a:gd name="T59" fmla="*/ 3179 h 2773"/>
                              <a:gd name="T60" fmla="+- 0 9531 6081"/>
                              <a:gd name="T61" fmla="*/ T60 w 3472"/>
                              <a:gd name="T62" fmla="+- 0 3193 1194"/>
                              <a:gd name="T63" fmla="*/ 3193 h 2773"/>
                              <a:gd name="T64" fmla="+- 0 6102 6081"/>
                              <a:gd name="T65" fmla="*/ T64 w 3472"/>
                              <a:gd name="T66" fmla="+- 0 3193 1194"/>
                              <a:gd name="T67" fmla="*/ 3193 h 2773"/>
                              <a:gd name="T68" fmla="+- 0 6102 6081"/>
                              <a:gd name="T69" fmla="*/ T68 w 3472"/>
                              <a:gd name="T70" fmla="+- 0 3207 1194"/>
                              <a:gd name="T71" fmla="*/ 3207 h 2773"/>
                              <a:gd name="T72" fmla="+- 0 9552 6081"/>
                              <a:gd name="T73" fmla="*/ T72 w 3472"/>
                              <a:gd name="T74" fmla="+- 0 3207 1194"/>
                              <a:gd name="T75" fmla="*/ 3207 h 2773"/>
                              <a:gd name="T76" fmla="+- 0 9552 6081"/>
                              <a:gd name="T77" fmla="*/ T76 w 3472"/>
                              <a:gd name="T78" fmla="+- 0 3179 1194"/>
                              <a:gd name="T79" fmla="*/ 3179 h 2773"/>
                              <a:gd name="T80" fmla="+- 0 9531 6081"/>
                              <a:gd name="T81" fmla="*/ T80 w 3472"/>
                              <a:gd name="T82" fmla="+- 0 1208 1194"/>
                              <a:gd name="T83" fmla="*/ 1208 h 2773"/>
                              <a:gd name="T84" fmla="+- 0 9531 6081"/>
                              <a:gd name="T85" fmla="*/ T84 w 3472"/>
                              <a:gd name="T86" fmla="+- 0 3193 1194"/>
                              <a:gd name="T87" fmla="*/ 3193 h 2773"/>
                              <a:gd name="T88" fmla="+- 0 9541 6081"/>
                              <a:gd name="T89" fmla="*/ T88 w 3472"/>
                              <a:gd name="T90" fmla="+- 0 3179 1194"/>
                              <a:gd name="T91" fmla="*/ 3179 h 2773"/>
                              <a:gd name="T92" fmla="+- 0 9552 6081"/>
                              <a:gd name="T93" fmla="*/ T92 w 3472"/>
                              <a:gd name="T94" fmla="+- 0 3179 1194"/>
                              <a:gd name="T95" fmla="*/ 3179 h 2773"/>
                              <a:gd name="T96" fmla="+- 0 9552 6081"/>
                              <a:gd name="T97" fmla="*/ T96 w 3472"/>
                              <a:gd name="T98" fmla="+- 0 1223 1194"/>
                              <a:gd name="T99" fmla="*/ 1223 h 2773"/>
                              <a:gd name="T100" fmla="+- 0 9541 6081"/>
                              <a:gd name="T101" fmla="*/ T100 w 3472"/>
                              <a:gd name="T102" fmla="+- 0 1223 1194"/>
                              <a:gd name="T103" fmla="*/ 1223 h 2773"/>
                              <a:gd name="T104" fmla="+- 0 9531 6081"/>
                              <a:gd name="T105" fmla="*/ T104 w 3472"/>
                              <a:gd name="T106" fmla="+- 0 1208 1194"/>
                              <a:gd name="T107" fmla="*/ 1208 h 2773"/>
                              <a:gd name="T108" fmla="+- 0 9552 6081"/>
                              <a:gd name="T109" fmla="*/ T108 w 3472"/>
                              <a:gd name="T110" fmla="+- 0 1194 1194"/>
                              <a:gd name="T111" fmla="*/ 1194 h 2773"/>
                              <a:gd name="T112" fmla="+- 0 9430 6081"/>
                              <a:gd name="T113" fmla="*/ T112 w 3472"/>
                              <a:gd name="T114" fmla="+- 0 1194 1194"/>
                              <a:gd name="T115" fmla="*/ 1194 h 2773"/>
                              <a:gd name="T116" fmla="+- 0 9430 6081"/>
                              <a:gd name="T117" fmla="*/ T116 w 3472"/>
                              <a:gd name="T118" fmla="+- 0 1223 1194"/>
                              <a:gd name="T119" fmla="*/ 1223 h 2773"/>
                              <a:gd name="T120" fmla="+- 0 9531 6081"/>
                              <a:gd name="T121" fmla="*/ T120 w 3472"/>
                              <a:gd name="T122" fmla="+- 0 1223 1194"/>
                              <a:gd name="T123" fmla="*/ 1223 h 2773"/>
                              <a:gd name="T124" fmla="+- 0 9531 6081"/>
                              <a:gd name="T125" fmla="*/ T124 w 3472"/>
                              <a:gd name="T126" fmla="+- 0 1208 1194"/>
                              <a:gd name="T127" fmla="*/ 1208 h 2773"/>
                              <a:gd name="T128" fmla="+- 0 9552 6081"/>
                              <a:gd name="T129" fmla="*/ T128 w 3472"/>
                              <a:gd name="T130" fmla="+- 0 1208 1194"/>
                              <a:gd name="T131" fmla="*/ 1208 h 2773"/>
                              <a:gd name="T132" fmla="+- 0 9552 6081"/>
                              <a:gd name="T133" fmla="*/ T132 w 3472"/>
                              <a:gd name="T134" fmla="+- 0 1194 1194"/>
                              <a:gd name="T135" fmla="*/ 1194 h 2773"/>
                              <a:gd name="T136" fmla="+- 0 9552 6081"/>
                              <a:gd name="T137" fmla="*/ T136 w 3472"/>
                              <a:gd name="T138" fmla="+- 0 1208 1194"/>
                              <a:gd name="T139" fmla="*/ 1208 h 2773"/>
                              <a:gd name="T140" fmla="+- 0 9531 6081"/>
                              <a:gd name="T141" fmla="*/ T140 w 3472"/>
                              <a:gd name="T142" fmla="+- 0 1208 1194"/>
                              <a:gd name="T143" fmla="*/ 1208 h 2773"/>
                              <a:gd name="T144" fmla="+- 0 9541 6081"/>
                              <a:gd name="T145" fmla="*/ T144 w 3472"/>
                              <a:gd name="T146" fmla="+- 0 1223 1194"/>
                              <a:gd name="T147" fmla="*/ 1223 h 2773"/>
                              <a:gd name="T148" fmla="+- 0 9552 6081"/>
                              <a:gd name="T149" fmla="*/ T148 w 3472"/>
                              <a:gd name="T150" fmla="+- 0 1223 1194"/>
                              <a:gd name="T151" fmla="*/ 1223 h 2773"/>
                              <a:gd name="T152" fmla="+- 0 9552 6081"/>
                              <a:gd name="T153" fmla="*/ T152 w 3472"/>
                              <a:gd name="T154" fmla="+- 0 1208 1194"/>
                              <a:gd name="T155" fmla="*/ 1208 h 27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3472" h="2773">
                                <a:moveTo>
                                  <a:pt x="3450" y="1985"/>
                                </a:moveTo>
                                <a:lnTo>
                                  <a:pt x="0" y="1985"/>
                                </a:lnTo>
                                <a:lnTo>
                                  <a:pt x="0" y="2773"/>
                                </a:lnTo>
                                <a:lnTo>
                                  <a:pt x="21" y="2773"/>
                                </a:lnTo>
                                <a:lnTo>
                                  <a:pt x="21" y="2013"/>
                                </a:lnTo>
                                <a:lnTo>
                                  <a:pt x="10" y="2013"/>
                                </a:lnTo>
                                <a:lnTo>
                                  <a:pt x="21" y="1999"/>
                                </a:lnTo>
                                <a:lnTo>
                                  <a:pt x="3450" y="1999"/>
                                </a:lnTo>
                                <a:lnTo>
                                  <a:pt x="3450" y="1985"/>
                                </a:lnTo>
                                <a:close/>
                                <a:moveTo>
                                  <a:pt x="21" y="1999"/>
                                </a:moveTo>
                                <a:lnTo>
                                  <a:pt x="10" y="2013"/>
                                </a:lnTo>
                                <a:lnTo>
                                  <a:pt x="21" y="2013"/>
                                </a:lnTo>
                                <a:lnTo>
                                  <a:pt x="21" y="1999"/>
                                </a:lnTo>
                                <a:close/>
                                <a:moveTo>
                                  <a:pt x="3471" y="1985"/>
                                </a:moveTo>
                                <a:lnTo>
                                  <a:pt x="3460" y="1985"/>
                                </a:lnTo>
                                <a:lnTo>
                                  <a:pt x="3450" y="1999"/>
                                </a:lnTo>
                                <a:lnTo>
                                  <a:pt x="21" y="1999"/>
                                </a:lnTo>
                                <a:lnTo>
                                  <a:pt x="21" y="2013"/>
                                </a:lnTo>
                                <a:lnTo>
                                  <a:pt x="3471" y="2013"/>
                                </a:lnTo>
                                <a:lnTo>
                                  <a:pt x="3471" y="1985"/>
                                </a:lnTo>
                                <a:close/>
                                <a:moveTo>
                                  <a:pt x="3450" y="14"/>
                                </a:moveTo>
                                <a:lnTo>
                                  <a:pt x="3450" y="1999"/>
                                </a:lnTo>
                                <a:lnTo>
                                  <a:pt x="3460" y="1985"/>
                                </a:lnTo>
                                <a:lnTo>
                                  <a:pt x="3471" y="1985"/>
                                </a:lnTo>
                                <a:lnTo>
                                  <a:pt x="3471" y="29"/>
                                </a:lnTo>
                                <a:lnTo>
                                  <a:pt x="3460" y="29"/>
                                </a:lnTo>
                                <a:lnTo>
                                  <a:pt x="3450" y="14"/>
                                </a:lnTo>
                                <a:close/>
                                <a:moveTo>
                                  <a:pt x="3471" y="0"/>
                                </a:moveTo>
                                <a:lnTo>
                                  <a:pt x="3349" y="0"/>
                                </a:lnTo>
                                <a:lnTo>
                                  <a:pt x="3349" y="29"/>
                                </a:lnTo>
                                <a:lnTo>
                                  <a:pt x="3450" y="29"/>
                                </a:lnTo>
                                <a:lnTo>
                                  <a:pt x="3450" y="14"/>
                                </a:lnTo>
                                <a:lnTo>
                                  <a:pt x="3471" y="14"/>
                                </a:lnTo>
                                <a:lnTo>
                                  <a:pt x="3471" y="0"/>
                                </a:lnTo>
                                <a:close/>
                                <a:moveTo>
                                  <a:pt x="3471" y="14"/>
                                </a:moveTo>
                                <a:lnTo>
                                  <a:pt x="3450" y="14"/>
                                </a:lnTo>
                                <a:lnTo>
                                  <a:pt x="3460" y="29"/>
                                </a:lnTo>
                                <a:lnTo>
                                  <a:pt x="3471" y="29"/>
                                </a:lnTo>
                                <a:lnTo>
                                  <a:pt x="3471" y="14"/>
                                </a:lnTo>
                                <a:close/>
                              </a:path>
                            </a:pathLst>
                          </a:custGeom>
                          <a:solidFill>
                            <a:srgbClr val="77A7D9"/>
                          </a:solidFill>
                          <a:ln>
                            <a:noFill/>
                          </a:ln>
                        </wps:spPr>
                        <wps:bodyPr rot="0" vert="horz" wrap="square" lIns="91440" tIns="45720" rIns="91440" bIns="45720" anchor="t" anchorCtr="0" upright="1">
                          <a:noAutofit/>
                        </wps:bodyPr>
                      </wps:wsp>
                    </wpg:wgp>
                  </a:graphicData>
                </a:graphic>
              </wp:anchor>
            </w:drawing>
          </mc:Choice>
          <mc:Fallback>
            <w:pict>
              <v:group w14:anchorId="008EF305" id="Group 247" o:spid="_x0000_s1130" style="position:absolute;margin-left:152.8pt;margin-top:18.7pt;width:342pt;height:422.05pt;z-index:-251771904;mso-wrap-distance-left:0;mso-wrap-distance-right:0;mso-position-horizontal-relative:page" coordorigin="3052,371" coordsize="6840,84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">
                <v:shape id="Picture 346" o:spid="_x0000_s1131" type="#_x0000_t75" style="position:absolute;left:3052;top:738;width:965;height:1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">
                  <v:imagedata r:id="rId109" o:title=""/>
                </v:shape>
                <v:rect id="Rectangle 345" o:spid="_x0000_s1132" style="position:absolute;left:3086;top:752;width:891;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" fillcolor="#dee7f3" stroked="f"/>
                <v:rect id="Rectangle 344" o:spid="_x0000_s1133" style="position:absolute;left:3086;top:752;width:891;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" filled="f" strokecolor="#5c9bd3" strokeweight=".19292mm"/>
                <v:shape id="Picture 343" o:spid="_x0000_s1134" type="#_x0000_t75" style="position:absolute;left:5380;top:371;width:1197;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">
                  <v:imagedata r:id="rId110" o:title=""/>
                </v:shape>
                <v:shape id="Freeform 342" o:spid="_x0000_s1135" style="position:absolute;left:5421;top:390;width:1115;height:272;visibility:visible;mso-wrap-style:square;v-text-anchor:top" coordsize="1115,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" path="m1025,r-10,l1005,2,112,2,38,30,1,122,,132r,11l1,154,2,272r1113,l1115,154r-2,-53l1097,55,1070,21,1034,2,1025,xe" fillcolor="#dee7f3" stroked="f">
                  <v:path arrowok="t" o:connecttype="custom" o:connectlocs="1025,390;1015,390;1005,392;112,392;38,420;1,512;0,522;0,533;1,544;2,662;1115,662;1115,544;1113,491;1097,445;1070,411;1034,392;1025,390" o:connectangles="0,0,0,0,0,0,0,0,0,0,0,0,0,0,0,0,0"/>
                </v:shape>
                <v:shape id="Freeform 341" o:spid="_x0000_s1136" style="position:absolute;left:5421;top:390;width:1115;height:272;visibility:visible;mso-wrap-style:square;v-text-anchor:top" coordsize="1115,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" path="m2,272r1113,l1115,154,1097,55,1034,2,1025,r-10,l1005,2,112,2,38,30,1,122,,132r,11l1,154,2,272xe" filled="f" strokecolor="#5c9bd3" strokeweight=".22011mm">
                  <v:path arrowok="t" o:connecttype="custom" o:connectlocs="2,662;1115,662;1115,544;1097,445;1034,392;1025,390;1015,390;1005,392;112,392;38,420;1,512;0,522;0,533;1,544;2,662" o:connectangles="0,0,0,0,0,0,0,0,0,0,0,0,0,0,0"/>
                </v:shape>
                <v:shape id="Picture 340" o:spid="_x0000_s1137" type="#_x0000_t75" style="position:absolute;left:5361;top:611;width:1234;height:1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">
                  <v:imagedata r:id="rId111" o:title=""/>
                </v:shape>
                <v:shape id="Freeform 339" o:spid="_x0000_s1138" style="position:absolute;left:5423;top:662;width:1115;height:1365;visibility:visible;mso-wrap-style:square;v-text-anchor:top" coordsize="1115,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" path="m1113,l,,,1211r19,100l84,1363r9,1l102,1364r9,-1l1001,1363r73,-26l1113,1248r1,-12l1114,1223r-1,-12l1113,xe" fillcolor="#dee7f3" stroked="f">
                  <v:path arrowok="t" o:connecttype="custom" o:connectlocs="1113,662;0,662;0,1873;19,1973;84,2025;93,2026;102,2026;111,2025;1001,2025;1074,1999;1113,1910;1114,1898;1114,1885;1113,1873;1113,662" o:connectangles="0,0,0,0,0,0,0,0,0,0,0,0,0,0,0"/>
                </v:shape>
                <v:shape id="Freeform 338" o:spid="_x0000_s1139" style="position:absolute;left:5423;top:662;width:1115;height:1365;visibility:visible;mso-wrap-style:square;v-text-anchor:top" coordsize="1115,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" path="m,1211r19,100l84,1363r9,1l102,1364r9,-1l1001,1363r73,-26l1113,1248r1,-12l1114,1223r-1,-12l1113,,,,,1211xe" filled="f" strokecolor="#5c9bd3" strokeweight=".18764mm">
                  <v:path arrowok="t" o:connecttype="custom" o:connectlocs="0,1873;19,1973;84,2025;93,2026;102,2026;111,2025;1001,2025;1074,1999;1113,1910;1114,1898;1114,1885;1113,1873;1113,662;0,662;0,1873" o:connectangles="0,0,0,0,0,0,0,0,0,0,0,0,0,0,0"/>
                </v:shape>
                <v:line id="Line 337" o:spid="_x0000_s1140" style="position:absolute;visibility:visible;mso-wrap-style:square" from="3977,1208" to="5345,1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" strokecolor="#77a7d9" strokeweight=".506mm"/>
                <v:shape id="Picture 336" o:spid="_x0000_s1141" type="#_x0000_t75" style="position:absolute;left:5319;top:1137;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">
                  <v:imagedata r:id="rId112" o:title=""/>
                </v:shape>
                <v:shape id="Picture 335" o:spid="_x0000_s1142" type="#_x0000_t75" style="position:absolute;left:8171;top:586;width:1178;height: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">
                  <v:imagedata r:id="rId113" o:title=""/>
                </v:shape>
                <v:shape id="Freeform 334" o:spid="_x0000_s1143" style="position:absolute;left:8205;top:605;width:1113;height:304;visibility:visible;mso-wrap-style:square;v-text-anchor:top" coordsize="1113,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" path="m,304r1113,l389,304,389,r724,l,,,304xe" filled="f" strokecolor="#5c9bd3" strokeweight=".21931mm">
                  <v:path arrowok="t" o:connecttype="custom" o:connectlocs="0,910;1113,910;389,910;389,606;1113,606;0,606;0,910" o:connectangles="0,0,0,0,0,0,0"/>
                </v:shape>
                <v:shape id="Picture 333" o:spid="_x0000_s1144" type="#_x0000_t75" style="position:absolute;left:8171;top:1041;width:1178;height: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">
                  <v:imagedata r:id="rId114" o:title=""/>
                </v:shape>
                <v:rect id="Rectangle 332" o:spid="_x0000_s1145" style="position:absolute;left:8205;top:1056;width:390;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" fillcolor="#dee7f3" stroked="f"/>
                <v:shape id="Freeform 331" o:spid="_x0000_s1146" style="position:absolute;left:8205;top:1056;width:1113;height:304;visibility:visible;mso-wrap-style:square;v-text-anchor:top" coordsize="1113,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" path="m,303r1113,l389,303,389,r724,l,,,303xe" filled="f" strokecolor="#5c9bd3" strokeweight=".21931mm">
                  <v:path arrowok="t" o:connecttype="custom" o:connectlocs="0,1360;1113,1360;389,1360;389,1057;1113,1057;0,1057;0,1360" o:connectangles="0,0,0,0,0,0,0"/>
                </v:shape>
                <v:shape id="Picture 330" o:spid="_x0000_s1147" type="#_x0000_t75" style="position:absolute;left:8171;top:1484;width:1178;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">
                  <v:imagedata r:id="rId115" o:title=""/>
                </v:shape>
                <v:shape id="Freeform 329" o:spid="_x0000_s1148" style="position:absolute;left:8205;top:1507;width:1113;height:304;visibility:visible;mso-wrap-style:square;v-text-anchor:top" coordsize="1113,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" path="m,304r1113,l389,304,389,r724,l,,,304xe" filled="f" strokecolor="#5c9bd3" strokeweight=".21931mm">
                  <v:path arrowok="t" o:connecttype="custom" o:connectlocs="0,1811;1113,1811;389,1811;389,1507;1113,1507;0,1507;0,1811" o:connectangles="0,0,0,0,0,0,0"/>
                </v:shape>
                <v:shape id="AutoShape 328" o:spid="_x0000_s1149" style="position:absolute;left:6526;top:743;width:1601;height:466;visibility:visible;mso-wrap-style:square;v-text-anchor:top" coordsize="160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" path="m1601,l,,,465r21,l21,29r-10,l21,15r1580,l1601,xm21,15l11,29r10,l21,15xm1601,15l21,15r,14l1601,29r,-14xe" fillcolor="#77a7d9" stroked="f">
                  <v:path arrowok="t" o:connecttype="custom" o:connectlocs="1601,743;0,743;0,1208;21,1208;21,772;11,772;21,758;1601,758;1601,743;21,758;11,772;21,772;21,758;1601,758;21,758;21,772;1601,772;1601,758" o:connectangles="0,0,0,0,0,0,0,0,0,0,0,0,0,0,0,0,0,0"/>
                </v:shape>
                <v:shape id="Picture 327" o:spid="_x0000_s1150" type="#_x0000_t75" style="position:absolute;left:8101;top:686;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">
                  <v:imagedata r:id="rId112" o:title=""/>
                </v:shape>
                <v:line id="Line 326" o:spid="_x0000_s1151" style="position:absolute;visibility:visible;mso-wrap-style:square" from="6537,1208" to="8127,1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" strokecolor="#77a7d9" strokeweight=".506mm"/>
                <v:shape id="Picture 325" o:spid="_x0000_s1152" type="#_x0000_t75" style="position:absolute;left:8101;top:1137;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">
                  <v:imagedata r:id="rId112" o:title=""/>
                </v:shape>
                <v:line id="Line 324" o:spid="_x0000_s1153" style="position:absolute;visibility:visible;mso-wrap-style:square" from="6526,1665" to="8127,1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" strokecolor="#77a7d9" strokeweight=".24431mm"/>
                <v:rect id="Rectangle 323" o:spid="_x0000_s1154" style="position:absolute;left:6526;top:1644;width:16;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" fillcolor="#77a7d9" stroked="f"/>
                <v:line id="Line 322" o:spid="_x0000_s1155" style="position:absolute;visibility:visible;mso-wrap-style:square" from="6537,1208" to="6537,1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" strokecolor="#77a7d9" strokeweight=".37081mm"/>
                <v:shape id="Freeform 321" o:spid="_x0000_s1156" style="position:absolute;left:6536;top:1644;width:11;height:15;visibility:visible;mso-wrap-style:square;v-text-anchor:top" coordsize="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" path="m10,l,,10,14,10,xe" fillcolor="#77a7d9" stroked="f">
                  <v:path arrowok="t" o:connecttype="custom" o:connectlocs="10,1645;0,1645;10,1659;10,1645" o:connectangles="0,0,0,0"/>
                </v:shape>
                <v:line id="Line 320" o:spid="_x0000_s1157" style="position:absolute;visibility:visible;mso-wrap-style:square" from="6547,1652" to="8127,1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" strokecolor="#77a7d9" strokeweight=".253mm"/>
                <v:shape id="Picture 319" o:spid="_x0000_s1158" type="#_x0000_t75" style="position:absolute;left:8101;top:1587;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">
                  <v:imagedata r:id="rId116" o:title=""/>
                </v:shape>
                <v:shape id="Picture 318" o:spid="_x0000_s1159" type="#_x0000_t75" style="position:absolute;left:5287;top:7053;width:1197;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">
                  <v:imagedata r:id="rId117" o:title=""/>
                </v:shape>
                <v:shape id="Freeform 317" o:spid="_x0000_s1160" style="position:absolute;left:5324;top:7072;width:1115;height:272;visibility:visible;mso-wrap-style:square;v-text-anchor:top" coordsize="1115,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" path="m1025,r-10,l1005,2,112,2,38,31,1,122,,133r,10l1,154,2,272r1113,l1115,154r-2,-52l1098,56,1070,21,1034,3,1025,xe" fillcolor="#dee7f3" stroked="f">
                  <v:path arrowok="t" o:connecttype="custom" o:connectlocs="1025,7072;1015,7072;1005,7074;112,7074;38,7103;1,7194;0,7205;0,7215;1,7226;2,7344;1115,7344;1115,7226;1113,7174;1098,7128;1070,7093;1034,7075;1025,7072" o:connectangles="0,0,0,0,0,0,0,0,0,0,0,0,0,0,0,0,0"/>
                </v:shape>
                <v:shape id="Freeform 316" o:spid="_x0000_s1161" style="position:absolute;left:5324;top:7072;width:1115;height:272;visibility:visible;mso-wrap-style:square;v-text-anchor:top" coordsize="1115,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" path="m2,272r1113,l1115,154,1098,56,1034,3,1025,r-10,l1005,2,112,2,38,31,1,122,,133r,10l1,154,2,272xe" filled="f" strokecolor="#5c9bd3" strokeweight=".22011mm">
                  <v:path arrowok="t" o:connecttype="custom" o:connectlocs="2,7344;1115,7344;1115,7226;1098,7128;1034,7075;1025,7072;1015,7072;1005,7074;112,7074;38,7103;1,7194;0,7205;0,7215;1,7226;2,7344" o:connectangles="0,0,0,0,0,0,0,0,0,0,0,0,0,0,0"/>
                </v:shape>
                <v:shape id="Picture 315" o:spid="_x0000_s1162" type="#_x0000_t75" style="position:absolute;left:5269;top:7293;width:1234;height:1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">
                  <v:imagedata r:id="rId118" o:title=""/>
                </v:shape>
                <v:shape id="Freeform 314" o:spid="_x0000_s1163" style="position:absolute;left:5326;top:7344;width:1115;height:1365;visibility:visible;mso-wrap-style:square;v-text-anchor:top" coordsize="1115,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" path="m1113,l,,,1211r19,100l85,1363r8,1l102,1364r9,-1l1001,1363r73,-26l1113,1248r1,-12l1114,1223r-1,-12l1113,xe" fillcolor="#dee7f3" stroked="f">
                  <v:path arrowok="t" o:connecttype="custom" o:connectlocs="1113,7344;0,7344;0,8555;19,8655;85,8707;93,8708;102,8708;111,8707;1001,8707;1074,8681;1113,8592;1114,8580;1114,8567;1113,8555;1113,7344" o:connectangles="0,0,0,0,0,0,0,0,0,0,0,0,0,0,0"/>
                </v:shape>
                <v:shape id="Freeform 313" o:spid="_x0000_s1164" style="position:absolute;left:5326;top:7344;width:1115;height:1365;visibility:visible;mso-wrap-style:square;v-text-anchor:top" coordsize="1115,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" path="m,1211r19,100l85,1363r8,1l102,1364r9,-1l1001,1363r73,-26l1113,1248r1,-12l1114,1223r-1,-12l1113,,,,,1211xe" filled="f" strokecolor="#5c9bd3" strokeweight=".18764mm">
                  <v:path arrowok="t" o:connecttype="custom" o:connectlocs="0,8555;19,8655;85,8707;93,8708;102,8708;111,8707;1001,8707;1074,8681;1113,8592;1114,8580;1114,8567;1113,8555;1113,7344;0,7344;0,8555" o:connectangles="0,0,0,0,0,0,0,0,0,0,0,0,0,0,0"/>
                </v:shape>
                <v:line id="Line 312" o:spid="_x0000_s1165" style="position:absolute;visibility:visible;mso-wrap-style:square" from="3521,7898" to="5327,7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" strokecolor="#77a7d9" strokeweight=".24431mm"/>
                <v:rect id="Rectangle 311" o:spid="_x0000_s1166" style="position:absolute;left:3521;top:7875;width:16;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" fillcolor="#77a7d9" stroked="f"/>
                <v:line id="Line 310" o:spid="_x0000_s1167" style="position:absolute;visibility:visible;mso-wrap-style:square" from="3532,1772" to="3532,7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" strokecolor="#77a7d9" strokeweight=".37081mm"/>
                <v:shape id="Freeform 309" o:spid="_x0000_s1168" style="position:absolute;left:3531;top:7876;width:11;height:15;visibility:visible;mso-wrap-style:square;v-text-anchor:top" coordsize="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" path="m10,l,,10,15,10,xe" fillcolor="#77a7d9" stroked="f">
                  <v:path arrowok="t" o:connecttype="custom" o:connectlocs="10,7876;0,7876;10,7891;10,7876" o:connectangles="0,0,0,0"/>
                </v:shape>
                <v:line id="Line 308" o:spid="_x0000_s1169" style="position:absolute;visibility:visible;mso-wrap-style:square" from="3542,7883" to="5327,7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" strokecolor="#77a7d9" strokeweight=".253mm"/>
                <v:shape id="Picture 307" o:spid="_x0000_s1170" type="#_x0000_t75" style="position:absolute;left:3479;top:1663;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">
                  <v:imagedata r:id="rId119" o:title=""/>
                </v:shape>
                <v:line id="Line 306" o:spid="_x0000_s1171" style="position:absolute;visibility:visible;mso-wrap-style:square" from="5327,7545" to="5327,7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" strokecolor="#77a7d9" strokeweight=".37081mm"/>
                <v:rect id="Rectangle 305" o:spid="_x0000_s1172" style="position:absolute;left:5316;top:7528;width:6;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" fillcolor="#77a7d9" stroked="f"/>
                <v:line id="Line 304" o:spid="_x0000_s1173" style="position:absolute;visibility:visible;mso-wrap-style:square" from="4189,7537" to="5316,7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" strokecolor="#77a7d9" strokeweight=".28503mm"/>
                <v:rect id="Rectangle 303" o:spid="_x0000_s1174" style="position:absolute;left:4188;top:7514;width:16;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" fillcolor="#77a7d9" stroked="f"/>
                <v:shape id="Picture 302" o:spid="_x0000_s1175" type="#_x0000_t75" style="position:absolute;left:3720;top:3560;width:965;height:1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">
                  <v:imagedata r:id="rId120" o:title=""/>
                </v:shape>
                <v:line id="Line 301" o:spid="_x0000_s1176" style="position:absolute;visibility:visible;mso-wrap-style:square" from="4199,4599" to="4199,7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" strokecolor="#77a7d9" strokeweight=".37081mm"/>
                <v:rect id="Rectangle 300" o:spid="_x0000_s1177" style="position:absolute;left:5321;top:7528;width:16;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" fillcolor="#77a7d9" stroked="f"/>
                <v:line id="Line 299" o:spid="_x0000_s1178" style="position:absolute;visibility:visible;mso-wrap-style:square" from="4210,7522" to="5337,7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" strokecolor="#77a7d9" strokeweight=".24431mm"/>
                <v:shape id="Freeform 298" o:spid="_x0000_s1179" style="position:absolute;left:4199;top:7515;width:11;height:15;visibility:visible;mso-wrap-style:square;v-text-anchor:top" coordsize="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" path="m11,l,,11,15,11,xe" fillcolor="#77a7d9" stroked="f">
                  <v:path arrowok="t" o:connecttype="custom" o:connectlocs="11,7515;0,7515;11,7530;11,7515" o:connectangles="0,0,0,0"/>
                </v:shape>
                <v:shape id="Picture 297" o:spid="_x0000_s1180" type="#_x0000_t75" style="position:absolute;left:4147;top:4492;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">
                  <v:imagedata r:id="rId119" o:title=""/>
                </v:shape>
                <v:shape id="Picture 296" o:spid="_x0000_s1181" type="#_x0000_t75" style="position:absolute;left:5491;top:4053;width:1197;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">
                  <v:imagedata r:id="rId110" o:title=""/>
                </v:shape>
                <v:shape id="Freeform 295" o:spid="_x0000_s1182" style="position:absolute;left:5532;top:4072;width:1115;height:272;visibility:visible;mso-wrap-style:square;v-text-anchor:top" coordsize="1115,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" path="m1025,r-10,l1005,2,112,2,38,30,1,122,,132r,11l1,154,2,272r1113,l1115,154r-2,-53l1098,55,1071,21,1035,2,1025,xe" fillcolor="#dee7f3" stroked="f">
                  <v:path arrowok="t" o:connecttype="custom" o:connectlocs="1025,4073;1015,4073;1005,4075;112,4075;38,4103;1,4195;0,4205;0,4216;1,4227;2,4345;1115,4345;1115,4227;1113,4174;1098,4128;1071,4094;1035,4075;1025,4073" o:connectangles="0,0,0,0,0,0,0,0,0,0,0,0,0,0,0,0,0"/>
                </v:shape>
                <v:shape id="Freeform 294" o:spid="_x0000_s1183" style="position:absolute;left:5532;top:4072;width:1115;height:272;visibility:visible;mso-wrap-style:square;v-text-anchor:top" coordsize="1115,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" path="m2,272r1113,l1115,154,1098,55,1035,2,1025,r-10,l1005,2,112,2,38,30,1,122,,132r,11l1,154,2,272xe" filled="f" strokecolor="#5c9bd3" strokeweight=".22011mm">
                  <v:path arrowok="t" o:connecttype="custom" o:connectlocs="2,4345;1115,4345;1115,4227;1098,4128;1035,4075;1025,4073;1015,4073;1005,4075;112,4075;38,4103;1,4195;0,4205;0,4216;1,4227;2,4345" o:connectangles="0,0,0,0,0,0,0,0,0,0,0,0,0,0,0"/>
                </v:shape>
                <v:shape id="Picture 293" o:spid="_x0000_s1184" type="#_x0000_t75" style="position:absolute;left:5473;top:4294;width:1234;height:1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">
                  <v:imagedata r:id="rId111" o:title=""/>
                </v:shape>
                <v:shape id="Freeform 292" o:spid="_x0000_s1185" style="position:absolute;left:5534;top:4344;width:1115;height:1365;visibility:visible;mso-wrap-style:square;v-text-anchor:top" coordsize="1115,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" path="m1113,l,,,1211r19,99l85,1362r9,2l102,1364r9,-2l1002,1362r73,-26l1113,1248r1,-13l1114,1223r-1,-12l1113,xe" fillcolor="#dee7f3" stroked="f">
                  <v:path arrowok="t" o:connecttype="custom" o:connectlocs="1113,4345;0,4345;0,5556;19,5655;85,5707;94,5709;102,5709;111,5707;1002,5707;1075,5681;1113,5593;1114,5580;1114,5568;1113,5556;1113,4345" o:connectangles="0,0,0,0,0,0,0,0,0,0,0,0,0,0,0"/>
                </v:shape>
                <v:shape id="Freeform 291" o:spid="_x0000_s1186" style="position:absolute;left:5534;top:4344;width:1115;height:1365;visibility:visible;mso-wrap-style:square;v-text-anchor:top" coordsize="1115,1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" path="m,1211r19,99l85,1362r9,2l102,1364r9,-2l1002,1362r73,-26l1113,1248r1,-13l1114,1223r-1,-12l1113,,,,,1211xe" filled="f" strokecolor="#5c9bd3" strokeweight=".18764mm">
                  <v:path arrowok="t" o:connecttype="custom" o:connectlocs="0,5556;19,5655;85,5707;94,5709;102,5709;111,5707;1002,5707;1075,5681;1113,5593;1114,5580;1114,5568;1113,5556;1113,4345;0,4345;0,5556" o:connectangles="0,0,0,0,0,0,0,0,0,0,0,0,0,0,0"/>
                </v:shape>
                <v:shape id="Picture 290" o:spid="_x0000_s1187" type="#_x0000_t75" style="position:absolute;left:8394;top:4319;width:1178;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">
                  <v:imagedata r:id="rId121" o:title=""/>
                </v:shape>
                <v:shape id="Freeform 289" o:spid="_x0000_s1188" style="position:absolute;left:8428;top:4340;width:1113;height:304;visibility:visible;mso-wrap-style:square;v-text-anchor:top" coordsize="1113,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" path="m,303r1113,l390,303,390,r723,l,,,303xe" filled="f" strokecolor="#5c9bd3" strokeweight=".21931mm">
                  <v:path arrowok="t" o:connecttype="custom" o:connectlocs="0,4644;1113,4644;390,4644;390,4341;1113,4341;0,4341;0,4644" o:connectangles="0,0,0,0,0,0,0"/>
                </v:shape>
                <v:shape id="AutoShape 288" o:spid="_x0000_s1189" style="position:absolute;left:6637;top:4478;width:1713;height:414;visibility:visible;mso-wrap-style:square;v-text-anchor:top" coordsize="171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" path="m1712,l,,,413r21,l21,29r-10,l21,14r1691,l1712,xm21,14l11,29r10,l21,14xm1712,14l21,14r,15l1712,29r,-15xe" fillcolor="#77a7d9" stroked="f">
                  <v:path arrowok="t" o:connecttype="custom" o:connectlocs="1712,4478;0,4478;0,4891;21,4891;21,4507;11,4507;21,4492;1712,4492;1712,4478;21,4492;11,4507;21,4507;21,4492;1712,4492;21,4492;21,4507;1712,4507;1712,4492" o:connectangles="0,0,0,0,0,0,0,0,0,0,0,0,0,0,0,0,0,0"/>
                </v:shape>
                <v:shape id="Picture 287" o:spid="_x0000_s1190" type="#_x0000_t75" style="position:absolute;left:8324;top:4421;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">
                  <v:imagedata r:id="rId122" o:title=""/>
                </v:shape>
                <v:shape id="Picture 286" o:spid="_x0000_s1191" type="#_x0000_t75" style="position:absolute;left:8394;top:5382;width:1178;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">
                  <v:imagedata r:id="rId121" o:title=""/>
                </v:shape>
                <v:rect id="Rectangle 285" o:spid="_x0000_s1192" style="position:absolute;left:8428;top:5403;width:390;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" fillcolor="#dee7f3" stroked="f"/>
                <v:shape id="Freeform 284" o:spid="_x0000_s1193" style="position:absolute;left:8428;top:5403;width:1113;height:304;visibility:visible;mso-wrap-style:square;v-text-anchor:top" coordsize="1113,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" path="m,303r1113,l390,303,390,r723,l,,,303xe" filled="f" strokecolor="#5c9bd3" strokeweight=".21931mm">
                  <v:path arrowok="t" o:connecttype="custom" o:connectlocs="0,5707;1113,5707;390,5707;390,5404;1113,5404;0,5404;0,5707" o:connectangles="0,0,0,0,0,0,0"/>
                </v:shape>
                <v:line id="Line 283" o:spid="_x0000_s1194" style="position:absolute;visibility:visible;mso-wrap-style:square" from="6637,5562" to="8349,55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" strokecolor="#77a7d9" strokeweight=".24431mm"/>
                <v:rect id="Rectangle 282" o:spid="_x0000_s1195" style="position:absolute;left:6637;top:5541;width:16;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" fillcolor="#77a7d9" stroked="f"/>
                <v:line id="Line 281" o:spid="_x0000_s1196" style="position:absolute;visibility:visible;mso-wrap-style:square" from="6648,4890" to="6648,5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" strokecolor="#77a7d9" strokeweight=".37081mm"/>
                <v:shape id="Freeform 280" o:spid="_x0000_s1197" style="position:absolute;left:6647;top:5541;width:11;height:15;visibility:visible;mso-wrap-style:square;v-text-anchor:top" coordsize="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" path="m10,l,,10,15,10,xe" fillcolor="#77a7d9" stroked="f">
                  <v:path arrowok="t" o:connecttype="custom" o:connectlocs="10,5541;0,5541;10,5556;10,5541" o:connectangles="0,0,0,0"/>
                </v:shape>
                <v:line id="Line 279" o:spid="_x0000_s1198" style="position:absolute;visibility:visible;mso-wrap-style:square" from="6658,5548" to="8349,5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" strokecolor="#77a7d9" strokeweight=".253mm"/>
                <v:shape id="Picture 278" o:spid="_x0000_s1199" type="#_x0000_t75" style="position:absolute;left:8324;top:5484;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">
                  <v:imagedata r:id="rId122" o:title=""/>
                </v:shape>
                <v:shape id="AutoShape 277" o:spid="_x0000_s1200" style="position:absolute;left:6080;top:1194;width:3472;height:2773;visibility:visible;mso-wrap-style:square;v-text-anchor:top" coordsize="3472,2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" path="m3450,1985l,1985r,788l21,2773r,-760l10,2013r11,-14l3450,1999r,-14xm21,1999r-11,14l21,2013r,-14xm3471,1985r-11,l3450,1999r-3429,l21,2013r3450,l3471,1985xm3450,14r,1985l3460,1985r11,l3471,29r-11,l3450,14xm3471,l3349,r,29l3450,29r,-15l3471,14r,-14xm3471,14r-21,l3460,29r11,l3471,14xe" fillcolor="#77a7d9" stroked="f">
                  <v:path arrowok="t" o:connecttype="custom" o:connectlocs="3450,3179;0,3179;0,3967;21,3967;21,3207;10,3207;21,3193;3450,3193;3450,3179;21,3193;10,3207;21,3207;21,3193;3471,3179;3460,3179;3450,3193;21,3193;21,3207;3471,3207;3471,3179;3450,1208;3450,3193;3460,3179;3471,3179;3471,1223;3460,1223;3450,1208;3471,1194;3349,1194;3349,1223;3450,1223;3450,1208;3471,1208;3471,1194;3471,1208;3450,1208;3460,1223;3471,1223;3471,1208" o:connectangles="0,0,0,0,0,0,0,0,0,0,0,0,0,0,0,0,0,0,0,0,0,0,0,0,0,0,0,0,0,0,0,0,0,0,0,0,0,0,0"/>
                </v:shape>
                <v:shape id="Picture 276" o:spid="_x0000_s1201" type="#_x0000_t75" style="position:absolute;left:6039;top:3932;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">
                  <v:imagedata r:id="rId123" o:title=""/>
                </v:shape>
                <v:shape id="AutoShape 275" o:spid="_x0000_s1202" style="position:absolute;left:6518;top:5538;width:3368;height:2564;visibility:visible;mso-wrap-style:square;v-text-anchor:top" coordsize="3368,2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" path="m3346,2535l,2535r,28l3367,2563r,-14l3346,2549r,-14xm3346,14r,2535l3356,2535r11,l3367,28r-11,l3346,14xm3367,2535r-11,l3346,2549r21,l3367,2535xm3367,l3075,r,28l3346,28r,-14l3367,14r,-14xm3367,14r-21,l3356,28r11,l3367,14xe" fillcolor="#77a7d9" stroked="f">
                  <v:path arrowok="t" o:connecttype="custom" o:connectlocs="3346,8074;0,8074;0,8102;3367,8102;3367,8088;3346,8088;3346,8074;3346,5553;3346,8088;3356,8074;3367,8074;3367,5567;3356,5567;3346,5553;3367,8074;3356,8074;3346,8088;3367,8088;3367,8074;3367,5539;3075,5539;3075,5567;3346,5567;3346,5553;3367,5553;3367,5539;3367,5553;3346,5553;3356,5567;3367,5567;3367,5553" o:connectangles="0,0,0,0,0,0,0,0,0,0,0,0,0,0,0,0,0,0,0,0,0,0,0,0,0,0,0,0,0,0,0"/>
                </v:shape>
                <v:shape id="Picture 274" o:spid="_x0000_s1203" type="#_x0000_t75" style="position:absolute;left:6439;top:8016;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">
                  <v:imagedata r:id="rId124" o:title=""/>
                </v:shape>
                <v:shape id="AutoShape 273" o:spid="_x0000_s1204" style="position:absolute;left:6374;top:1436;width:3518;height:2531;visibility:visible;mso-wrap-style:square;v-text-anchor:top" coordsize="3518,2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" path="m3496,2098l,2098r,433l21,2531r,-404l11,2127r10,-14l3496,2113r,-15xm21,2113r-10,14l21,2127r,-14xm3517,2098r-10,l3496,2113r-3475,l21,2127r3496,l3517,2098xm3496,54r,2059l3507,2098r10,l3517,69r-10,l3496,54xm3129,40r-84,l3045,69r103,l3149,53r-21,l3128,43r1,-3xm3186,49r1,20l3496,69r,-15l3517,54r,-1l3207,53r-2,-2l3186,51r,-2xm3517,54r-21,l3507,69r10,l3517,54xm3167,r-8,1l3152,4r-7,5l3139,16r-5,8l3131,33r-3,10l3128,53r10,-13l3152,40r,-1l3153,39r1,-2l3153,37r2,-2l3156,34r2,-2l3160,31r-1,l3161,30r1,l3163,30r2,-1l3167,29r-1,l3202,29r-2,-5l3196,16r-6,-7l3183,4r-8,-3l3167,xm3152,40r-14,l3128,53r21,l3149,51r,-3l3150,46r1,-3l3152,41r-1,l3152,40xm3206,40r-9,l3207,53r,-8l3206,43r,-3xm3517,40r-311,l3206,43r1,2l3207,53r310,l3517,40xm3149,48r,3l3149,50r,-2xm3149,50r,1l3149,50xm3186,48r,1l3186,51r,-3xm3203,48r-17,l3186,51r19,l3203,48xm3149,48r,l3149,50r,-2xm3199,43r-15,l3185,46r1,3l3186,48r17,l3199,43xm3151,43r-1,3l3150,44r1,-1xm3150,44r,2l3150,44xm3185,45r,1l3185,45xm3184,43r1,2l3185,46r-1,-3xm3183,40r2,5l3184,43r15,l3197,41r-14,l3183,40xm3151,43r,l3150,44r1,-1xm3152,39r-1,2l3152,40r,-1xm3152,40r-1,1l3152,41r,-1xm3182,39r1,1l3183,41r-1,-2xm3205,39r-23,l3183,41r14,l3197,40r9,l3205,39xm3153,39r-1,l3152,40r1,-1xm3181,36r2,4l3182,39r23,l3205,37r-24,l3181,36xm3155,35r-2,2l3154,36r1,-1xm3154,36r-1,1l3154,37r,-1xm3180,35r1,1l3181,37r-1,-2xm3204,35r-24,l3181,37r24,l3204,35xm3155,35r,l3154,36r1,-1xm3204,32r-27,l3179,34r-1,l3181,36r-1,-1l3204,35r,-2l3204,32xm3158,32r-2,2l3157,33r1,-1xm3157,33r-1,1l3157,33xm3178,34r,l3179,34r-1,xm3177,32r1,2l3179,34r-2,-2xm3174,31r4,3l3177,32r27,l3203,31r-27,l3174,31xm3158,32r,l3157,33r1,-1xm3161,30r-2,1l3160,31r1,-1xm3160,31r-1,l3160,31xm3174,30r1,1l3176,31r-2,-1xm3203,30r-29,l3176,31r27,l3203,30xm3162,30r-1,l3160,31r2,-1xm3171,29r3,2l3174,30r29,l3172,30r-1,-1xm3165,29r-2,1l3164,29r1,xm3164,29r-1,1l3164,29xm3170,29r1,l3172,30r-2,-1xm3202,29r-32,l3172,30r31,l3202,29xm3202,29r-34,l3167,29r4,l3170,29r32,xm3167,29r-2,l3164,29r3,xm3168,29r-2,l3167,29r1,xe" fillcolor="#77a7d9" stroked="f">
                  <v:path arrowok="t" o:connecttype="custom" o:connectlocs="21,3563;21,3549;3507,3534;3517,3534;3517,1505;3045,1505;3129,1476;3517,1490;3186,1485;3517,1490;3139,1452;3138,1476;3153,1473;3158,1468;3162,1466;3167,1465;3190,1445;3138,1476;3149,1484;3152,1477;3207,1489;3206,1476;3517,1476;3149,1486;3186,1485;3186,1487;3149,1486;3185,1482;3151,1479;3150,1482;3185,1482;3184,1479;3197,1477;3150,1480;3152,1475;3182,1475;3182,1475;3205,1475;3181,1472;3181,1473;3155,1471;3180,1471;3180,1471;3155,1471;3179,1470;3204,1469;3158,1468;3178,1470;3178,1470;3177,1468;3158,1468;3159,1467;3160,1467;3174,1466;3203,1466;3171,1465;3172,1466;3165,1465;3170,1465;3170,1465;3168,1465;3202,1465;3168,1465" o:connectangles="0,0,0,0,0,0,0,0,0,0,0,0,0,0,0,0,0,0,0,0,0,0,0,0,0,0,0,0,0,0,0,0,0,0,0,0,0,0,0,0,0,0,0,0,0,0,0,0,0,0,0,0,0,0,0,0,0,0,0,0,0,0,0"/>
                </v:shape>
                <v:shape id="Picture 272" o:spid="_x0000_s1205" type="#_x0000_t75" style="position:absolute;left:6332;top:3932;width:105;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">
                  <v:imagedata r:id="rId125" o:title=""/>
                </v:shape>
                <v:shape id="Text Box 271" o:spid="_x0000_s1206" type="#_x0000_t202" style="position:absolute;left:4037;top:469;width:988;height: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" filled="f" stroked="f">
                  <v:textbox inset="0,0,0,0">
                    <w:txbxContent>
                      <w:p w:rsidR="00EB334A" w:rsidRDefault="00EB334A">
                        <w:pPr>
                          <w:spacing w:line="167" w:lineRule="exact"/>
                          <w:rPr>
                            <w:rFonts w:ascii="Calibri"/>
                            <w:sz w:val="12"/>
                            <w:szCs w:val="18"/>
                            <w:lang w:val="en-US"/>
                          </w:rPr>
                        </w:pPr>
                        <w:r>
                          <w:rPr>
                            <w:rFonts w:ascii="Calibri"/>
                            <w:w w:val="85"/>
                            <w:sz w:val="12"/>
                            <w:szCs w:val="18"/>
                          </w:rPr>
                          <w:t xml:space="preserve">Entry Data </w:t>
                        </w:r>
                        <w:r>
                          <w:rPr>
                            <w:rFonts w:ascii="Calibri"/>
                            <w:w w:val="85"/>
                            <w:sz w:val="12"/>
                            <w:szCs w:val="18"/>
                            <w:lang w:val="en-US"/>
                          </w:rPr>
                          <w:t>Atribut</w:t>
                        </w:r>
                      </w:p>
                      <w:p w:rsidR="00EB334A" w:rsidRDefault="00EB334A">
                        <w:pPr>
                          <w:spacing w:before="7"/>
                          <w:rPr>
                            <w:rFonts w:ascii="Calibri"/>
                            <w:sz w:val="12"/>
                            <w:szCs w:val="18"/>
                            <w:lang w:val="en-US"/>
                          </w:rPr>
                        </w:pPr>
                        <w:r>
                          <w:rPr>
                            <w:rFonts w:ascii="Calibri"/>
                            <w:w w:val="80"/>
                            <w:sz w:val="12"/>
                            <w:szCs w:val="18"/>
                          </w:rPr>
                          <w:t>Entry</w:t>
                        </w:r>
                        <w:r>
                          <w:rPr>
                            <w:rFonts w:ascii="Calibri"/>
                            <w:spacing w:val="-14"/>
                            <w:w w:val="80"/>
                            <w:sz w:val="12"/>
                            <w:szCs w:val="18"/>
                          </w:rPr>
                          <w:t xml:space="preserve"> </w:t>
                        </w:r>
                        <w:r>
                          <w:rPr>
                            <w:rFonts w:ascii="Calibri"/>
                            <w:w w:val="80"/>
                            <w:sz w:val="12"/>
                            <w:szCs w:val="18"/>
                          </w:rPr>
                          <w:t>Data</w:t>
                        </w:r>
                        <w:r>
                          <w:rPr>
                            <w:rFonts w:ascii="Calibri"/>
                            <w:spacing w:val="-14"/>
                            <w:w w:val="80"/>
                            <w:sz w:val="12"/>
                            <w:szCs w:val="18"/>
                          </w:rPr>
                          <w:t xml:space="preserve"> </w:t>
                        </w:r>
                        <w:r>
                          <w:rPr>
                            <w:rFonts w:ascii="Calibri"/>
                            <w:w w:val="80"/>
                            <w:sz w:val="12"/>
                            <w:szCs w:val="18"/>
                            <w:lang w:val="en-US"/>
                          </w:rPr>
                          <w:t>Nilai Atribut</w:t>
                        </w:r>
                      </w:p>
                      <w:p w:rsidR="00EB334A" w:rsidRDefault="00EB334A">
                        <w:pPr>
                          <w:spacing w:before="8" w:line="194" w:lineRule="exact"/>
                          <w:rPr>
                            <w:rFonts w:ascii="Calibri"/>
                            <w:sz w:val="12"/>
                            <w:szCs w:val="18"/>
                            <w:lang w:val="en-US"/>
                          </w:rPr>
                        </w:pPr>
                        <w:r>
                          <w:rPr>
                            <w:rFonts w:ascii="Calibri"/>
                            <w:w w:val="80"/>
                            <w:sz w:val="12"/>
                            <w:szCs w:val="18"/>
                          </w:rPr>
                          <w:t>Entry Data</w:t>
                        </w:r>
                        <w:r>
                          <w:rPr>
                            <w:rFonts w:ascii="Calibri"/>
                            <w:w w:val="80"/>
                            <w:sz w:val="12"/>
                            <w:szCs w:val="18"/>
                            <w:lang w:val="en-US"/>
                          </w:rPr>
                          <w:t>set</w:t>
                        </w:r>
                      </w:p>
                    </w:txbxContent>
                  </v:textbox>
                </v:shape>
                <v:shape id="Text Box 270" o:spid="_x0000_s1207" type="#_x0000_t202" style="position:absolute;left:5953;top:454;width:82;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" filled="f" stroked="f">
                  <v:textbox inset="0,0,0,0">
                    <w:txbxContent>
                      <w:p w:rsidR="00EB334A" w:rsidRDefault="00EB334A">
                        <w:pPr>
                          <w:spacing w:line="165" w:lineRule="exact"/>
                          <w:rPr>
                            <w:rFonts w:ascii="Calibri"/>
                            <w:sz w:val="16"/>
                          </w:rPr>
                        </w:pPr>
                        <w:r>
                          <w:rPr>
                            <w:rFonts w:ascii="Calibri"/>
                            <w:w w:val="75"/>
                            <w:sz w:val="16"/>
                          </w:rPr>
                          <w:t>1</w:t>
                        </w:r>
                      </w:p>
                    </w:txbxContent>
                  </v:textbox>
                </v:shape>
                <v:shape id="Text Box 269" o:spid="_x0000_s1208" type="#_x0000_t202" style="position:absolute;left:6577;top:547;width:804;height: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" filled="f" stroked="f">
                  <v:textbox inset="0,0,0,0">
                    <w:txbxContent>
                      <w:p w:rsidR="00EB334A" w:rsidRDefault="00EB334A">
                        <w:pPr>
                          <w:spacing w:line="165" w:lineRule="exact"/>
                          <w:rPr>
                            <w:rFonts w:ascii="Calibri"/>
                            <w:sz w:val="16"/>
                            <w:lang w:val="en-US"/>
                          </w:rPr>
                        </w:pPr>
                        <w:r>
                          <w:rPr>
                            <w:rFonts w:ascii="Calibri"/>
                            <w:w w:val="80"/>
                            <w:sz w:val="16"/>
                          </w:rPr>
                          <w:t xml:space="preserve">Data </w:t>
                        </w:r>
                        <w:r>
                          <w:rPr>
                            <w:rFonts w:ascii="Calibri"/>
                            <w:w w:val="80"/>
                            <w:sz w:val="16"/>
                            <w:lang w:val="en-US"/>
                          </w:rPr>
                          <w:t>atribut</w:t>
                        </w:r>
                      </w:p>
                    </w:txbxContent>
                  </v:textbox>
                </v:shape>
                <v:shape id="Text Box 268" o:spid="_x0000_s1209" type="#_x0000_t202" style="position:absolute;left:8717;top:702;width:567;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" filled="f" stroked="f">
                  <v:textbox inset="0,0,0,0">
                    <w:txbxContent>
                      <w:p w:rsidR="00EB334A" w:rsidRDefault="00EB334A">
                        <w:pPr>
                          <w:spacing w:line="165" w:lineRule="exact"/>
                          <w:rPr>
                            <w:rFonts w:ascii="Calibri"/>
                            <w:sz w:val="16"/>
                            <w:lang w:val="en-US"/>
                          </w:rPr>
                        </w:pPr>
                        <w:r>
                          <w:rPr>
                            <w:rFonts w:ascii="Calibri"/>
                            <w:w w:val="80"/>
                            <w:sz w:val="16"/>
                            <w:lang w:val="en-US"/>
                          </w:rPr>
                          <w:t>atribut</w:t>
                        </w:r>
                      </w:p>
                    </w:txbxContent>
                  </v:textbox>
                </v:shape>
                <v:shape id="Text Box 267" o:spid="_x0000_s1210" type="#_x0000_t202" style="position:absolute;left:6589;top:927;width:1199;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" filled="f" stroked="f">
                  <v:textbox inset="0,0,0,0">
                    <w:txbxContent>
                      <w:p w:rsidR="00EB334A" w:rsidRDefault="00EB334A">
                        <w:pPr>
                          <w:spacing w:line="165" w:lineRule="exact"/>
                          <w:rPr>
                            <w:rFonts w:ascii="Calibri"/>
                            <w:sz w:val="16"/>
                          </w:rPr>
                        </w:pPr>
                        <w:r>
                          <w:rPr>
                            <w:rFonts w:ascii="Calibri"/>
                            <w:w w:val="80"/>
                            <w:sz w:val="16"/>
                          </w:rPr>
                          <w:t>Data</w:t>
                        </w:r>
                        <w:r>
                          <w:rPr>
                            <w:rFonts w:ascii="Calibri"/>
                            <w:spacing w:val="-14"/>
                            <w:w w:val="80"/>
                            <w:sz w:val="16"/>
                          </w:rPr>
                          <w:t xml:space="preserve"> </w:t>
                        </w:r>
                        <w:r>
                          <w:rPr>
                            <w:rFonts w:ascii="Calibri"/>
                            <w:w w:val="80"/>
                            <w:sz w:val="16"/>
                            <w:lang w:val="en-US"/>
                          </w:rPr>
                          <w:t>Nilai atribut</w:t>
                        </w:r>
                      </w:p>
                    </w:txbxContent>
                  </v:textbox>
                </v:shape>
                <v:shape id="Text Box 266" o:spid="_x0000_s1211" type="#_x0000_t202" style="position:absolute;left:5719;top:1136;width:3694;height: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" filled="f" stroked="f">
                  <v:textbox inset="0,0,0,0">
                    <w:txbxContent>
                      <w:p w:rsidR="00EB334A" w:rsidRDefault="00EB334A">
                        <w:pPr>
                          <w:tabs>
                            <w:tab w:val="left" w:pos="2996"/>
                          </w:tabs>
                          <w:spacing w:line="183" w:lineRule="exact"/>
                          <w:rPr>
                            <w:rFonts w:ascii="Calibri"/>
                            <w:sz w:val="16"/>
                            <w:lang w:val="en-US"/>
                          </w:rPr>
                        </w:pPr>
                        <w:r>
                          <w:rPr>
                            <w:rFonts w:ascii="Calibri"/>
                            <w:w w:val="85"/>
                            <w:position w:val="2"/>
                            <w:sz w:val="16"/>
                          </w:rPr>
                          <w:t>Entry</w:t>
                        </w:r>
                        <w:r>
                          <w:rPr>
                            <w:rFonts w:ascii="Calibri"/>
                            <w:spacing w:val="-15"/>
                            <w:w w:val="85"/>
                            <w:position w:val="2"/>
                            <w:sz w:val="16"/>
                          </w:rPr>
                          <w:t xml:space="preserve"> </w:t>
                        </w:r>
                        <w:r>
                          <w:rPr>
                            <w:rFonts w:ascii="Calibri"/>
                            <w:w w:val="85"/>
                            <w:position w:val="2"/>
                            <w:sz w:val="16"/>
                          </w:rPr>
                          <w:t>Data</w:t>
                        </w:r>
                        <w:r>
                          <w:rPr>
                            <w:rFonts w:ascii="Calibri"/>
                            <w:w w:val="85"/>
                            <w:position w:val="2"/>
                            <w:sz w:val="16"/>
                          </w:rPr>
                          <w:tab/>
                        </w:r>
                        <w:r>
                          <w:rPr>
                            <w:rFonts w:ascii="Calibri"/>
                            <w:w w:val="75"/>
                            <w:sz w:val="16"/>
                            <w:lang w:val="en-US"/>
                          </w:rPr>
                          <w:t>nilai atribut</w:t>
                        </w:r>
                      </w:p>
                      <w:p w:rsidR="00EB334A" w:rsidRDefault="00EB334A">
                        <w:pPr>
                          <w:spacing w:before="14"/>
                          <w:ind w:left="884"/>
                          <w:rPr>
                            <w:rFonts w:ascii="Calibri"/>
                            <w:sz w:val="16"/>
                            <w:lang w:val="en-US"/>
                          </w:rPr>
                        </w:pPr>
                        <w:r>
                          <w:rPr>
                            <w:rFonts w:ascii="Calibri"/>
                            <w:w w:val="85"/>
                            <w:sz w:val="16"/>
                          </w:rPr>
                          <w:t>Data</w:t>
                        </w:r>
                        <w:r>
                          <w:rPr>
                            <w:rFonts w:ascii="Calibri"/>
                            <w:w w:val="85"/>
                            <w:sz w:val="16"/>
                            <w:lang w:val="en-US"/>
                          </w:rPr>
                          <w:t>set</w:t>
                        </w:r>
                      </w:p>
                      <w:p w:rsidR="00EB334A" w:rsidRDefault="00EB334A">
                        <w:pPr>
                          <w:spacing w:before="30" w:line="193" w:lineRule="exact"/>
                          <w:ind w:left="2486"/>
                          <w:rPr>
                            <w:rFonts w:ascii="Calibri"/>
                            <w:sz w:val="16"/>
                            <w:lang w:val="en-US"/>
                          </w:rPr>
                        </w:pPr>
                        <w:r>
                          <w:rPr>
                            <w:rFonts w:ascii="Calibri"/>
                            <w:w w:val="75"/>
                            <w:sz w:val="16"/>
                            <w:shd w:val="clear" w:color="auto" w:fill="DEE7F3"/>
                          </w:rPr>
                          <w:t xml:space="preserve"> </w:t>
                        </w:r>
                        <w:r>
                          <w:rPr>
                            <w:rFonts w:ascii="Calibri"/>
                            <w:sz w:val="16"/>
                            <w:shd w:val="clear" w:color="auto" w:fill="DEE7F3"/>
                          </w:rPr>
                          <w:t xml:space="preserve">   </w:t>
                        </w:r>
                        <w:r>
                          <w:rPr>
                            <w:rFonts w:ascii="Calibri"/>
                            <w:w w:val="85"/>
                            <w:sz w:val="16"/>
                            <w:shd w:val="clear" w:color="auto" w:fill="DEE7F3"/>
                          </w:rPr>
                          <w:t>F3</w:t>
                        </w:r>
                        <w:r>
                          <w:rPr>
                            <w:rFonts w:ascii="Calibri"/>
                            <w:w w:val="85"/>
                            <w:sz w:val="16"/>
                          </w:rPr>
                          <w:t xml:space="preserve"> </w:t>
                        </w:r>
                        <w:r>
                          <w:rPr>
                            <w:rFonts w:ascii="Calibri"/>
                            <w:w w:val="85"/>
                            <w:sz w:val="16"/>
                            <w:lang w:val="en-US"/>
                          </w:rPr>
                          <w:t xml:space="preserve">       dataset</w:t>
                        </w:r>
                      </w:p>
                    </w:txbxContent>
                  </v:textbox>
                </v:shape>
                <v:shape id="Text Box 265" o:spid="_x0000_s1212" type="#_x0000_t202" style="position:absolute;left:6317;top:2603;width:1064;height: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" filled="f" stroked="f">
                  <v:textbox inset="0,0,0,0">
                    <w:txbxContent>
                      <w:p w:rsidR="00EB334A" w:rsidRDefault="00EB334A">
                        <w:pPr>
                          <w:spacing w:line="167" w:lineRule="exact"/>
                          <w:rPr>
                            <w:rFonts w:ascii="Calibri"/>
                            <w:w w:val="85"/>
                            <w:sz w:val="16"/>
                            <w:lang w:val="en-US"/>
                          </w:rPr>
                        </w:pPr>
                        <w:r>
                          <w:rPr>
                            <w:rFonts w:ascii="Calibri"/>
                            <w:w w:val="85"/>
                            <w:sz w:val="16"/>
                            <w:lang w:val="en-US"/>
                          </w:rPr>
                          <w:t>Data atribut</w:t>
                        </w:r>
                      </w:p>
                      <w:p w:rsidR="00EB334A" w:rsidRDefault="00EB334A">
                        <w:pPr>
                          <w:spacing w:line="167" w:lineRule="exact"/>
                          <w:rPr>
                            <w:rFonts w:ascii="Calibri"/>
                            <w:w w:val="85"/>
                            <w:sz w:val="16"/>
                          </w:rPr>
                        </w:pPr>
                      </w:p>
                      <w:p w:rsidR="00EB334A" w:rsidRDefault="00EB334A">
                        <w:pPr>
                          <w:spacing w:line="167" w:lineRule="exact"/>
                          <w:rPr>
                            <w:rFonts w:ascii="Calibri"/>
                            <w:sz w:val="16"/>
                            <w:lang w:val="en-US"/>
                          </w:rPr>
                        </w:pPr>
                        <w:r>
                          <w:rPr>
                            <w:rFonts w:ascii="Calibri"/>
                            <w:w w:val="85"/>
                            <w:sz w:val="16"/>
                          </w:rPr>
                          <w:t xml:space="preserve">Data </w:t>
                        </w:r>
                        <w:r>
                          <w:rPr>
                            <w:rFonts w:ascii="Calibri"/>
                            <w:w w:val="85"/>
                            <w:sz w:val="16"/>
                            <w:lang w:val="en-US"/>
                          </w:rPr>
                          <w:t>nilai atribut</w:t>
                        </w:r>
                      </w:p>
                      <w:p w:rsidR="00EB334A" w:rsidRDefault="00EB334A">
                        <w:pPr>
                          <w:spacing w:before="8"/>
                          <w:rPr>
                            <w:b/>
                            <w:sz w:val="19"/>
                          </w:rPr>
                        </w:pPr>
                      </w:p>
                      <w:p w:rsidR="00EB334A" w:rsidRDefault="00EB334A">
                        <w:pPr>
                          <w:spacing w:before="1" w:line="193" w:lineRule="exact"/>
                          <w:ind w:left="195"/>
                          <w:rPr>
                            <w:rFonts w:ascii="Calibri"/>
                            <w:sz w:val="16"/>
                            <w:lang w:val="en-US"/>
                          </w:rPr>
                        </w:pPr>
                        <w:r>
                          <w:rPr>
                            <w:rFonts w:ascii="Calibri"/>
                            <w:w w:val="80"/>
                            <w:sz w:val="16"/>
                          </w:rPr>
                          <w:t>Data</w:t>
                        </w:r>
                        <w:r>
                          <w:rPr>
                            <w:rFonts w:ascii="Calibri"/>
                            <w:spacing w:val="-16"/>
                            <w:w w:val="80"/>
                            <w:sz w:val="16"/>
                          </w:rPr>
                          <w:t xml:space="preserve"> </w:t>
                        </w:r>
                        <w:r>
                          <w:rPr>
                            <w:rFonts w:ascii="Calibri"/>
                            <w:w w:val="80"/>
                            <w:sz w:val="16"/>
                            <w:lang w:val="en-US"/>
                          </w:rPr>
                          <w:t>Dataset</w:t>
                        </w:r>
                      </w:p>
                    </w:txbxContent>
                  </v:textbox>
                </v:shape>
                <v:shape id="Text Box 264" o:spid="_x0000_s1213" type="#_x0000_t202" style="position:absolute;left:6065;top:4143;width:82;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" filled="f" stroked="f">
                  <v:textbox inset="0,0,0,0">
                    <w:txbxContent>
                      <w:p w:rsidR="00EB334A" w:rsidRDefault="00EB334A">
                        <w:pPr>
                          <w:spacing w:line="165" w:lineRule="exact"/>
                          <w:rPr>
                            <w:rFonts w:ascii="Calibri"/>
                            <w:sz w:val="16"/>
                          </w:rPr>
                        </w:pPr>
                        <w:r>
                          <w:rPr>
                            <w:rFonts w:ascii="Calibri"/>
                            <w:w w:val="75"/>
                            <w:sz w:val="16"/>
                          </w:rPr>
                          <w:t>2</w:t>
                        </w:r>
                      </w:p>
                    </w:txbxContent>
                  </v:textbox>
                </v:shape>
                <v:shape id="Text Box 263" o:spid="_x0000_s1214" type="#_x0000_t202" style="position:absolute;left:6780;top:4194;width:623;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" filled="f" stroked="f">
                  <v:textbox inset="0,0,0,0">
                    <w:txbxContent>
                      <w:p w:rsidR="00EB334A" w:rsidRDefault="00EB334A">
                        <w:pPr>
                          <w:spacing w:line="165" w:lineRule="exact"/>
                          <w:rPr>
                            <w:rFonts w:ascii="Calibri" w:hAnsi="Calibri"/>
                            <w:sz w:val="16"/>
                          </w:rPr>
                        </w:pPr>
                        <w:r>
                          <w:rPr>
                            <w:rFonts w:ascii="Calibri" w:hAnsi="Calibri"/>
                            <w:w w:val="80"/>
                            <w:sz w:val="16"/>
                          </w:rPr>
                          <w:t>Naïve</w:t>
                        </w:r>
                        <w:r>
                          <w:rPr>
                            <w:rFonts w:ascii="Calibri" w:hAnsi="Calibri"/>
                            <w:spacing w:val="-15"/>
                            <w:w w:val="80"/>
                            <w:sz w:val="16"/>
                          </w:rPr>
                          <w:t xml:space="preserve"> </w:t>
                        </w:r>
                        <w:r>
                          <w:rPr>
                            <w:rFonts w:ascii="Calibri" w:hAnsi="Calibri"/>
                            <w:w w:val="80"/>
                            <w:sz w:val="16"/>
                          </w:rPr>
                          <w:t>Bayes</w:t>
                        </w:r>
                      </w:p>
                    </w:txbxContent>
                  </v:textbox>
                </v:shape>
                <v:shape id="Text Box 262" o:spid="_x0000_s1215" type="#_x0000_t202" style="position:absolute;left:8885;top:4443;width:623;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" filled="f" stroked="f">
                  <v:textbox inset="0,0,0,0">
                    <w:txbxContent>
                      <w:p w:rsidR="00EB334A" w:rsidRDefault="00EB334A">
                        <w:pPr>
                          <w:spacing w:line="165" w:lineRule="exact"/>
                          <w:rPr>
                            <w:rFonts w:ascii="Calibri" w:hAnsi="Calibri"/>
                            <w:sz w:val="16"/>
                          </w:rPr>
                        </w:pPr>
                        <w:r>
                          <w:rPr>
                            <w:rFonts w:ascii="Calibri" w:hAnsi="Calibri"/>
                            <w:w w:val="80"/>
                            <w:sz w:val="16"/>
                          </w:rPr>
                          <w:t>Naïve</w:t>
                        </w:r>
                        <w:r>
                          <w:rPr>
                            <w:rFonts w:ascii="Calibri" w:hAnsi="Calibri"/>
                            <w:spacing w:val="-15"/>
                            <w:w w:val="80"/>
                            <w:sz w:val="16"/>
                          </w:rPr>
                          <w:t xml:space="preserve"> </w:t>
                        </w:r>
                        <w:r>
                          <w:rPr>
                            <w:rFonts w:ascii="Calibri" w:hAnsi="Calibri"/>
                            <w:w w:val="80"/>
                            <w:sz w:val="16"/>
                          </w:rPr>
                          <w:t>Bayes</w:t>
                        </w:r>
                      </w:p>
                    </w:txbxContent>
                  </v:textbox>
                </v:shape>
                <v:shape id="Text Box 261" o:spid="_x0000_s1216" type="#_x0000_t202" style="position:absolute;left:5718;top:4825;width:771;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" filled="f" stroked="f">
                  <v:textbox inset="0,0,0,0">
                    <w:txbxContent>
                      <w:p w:rsidR="00EB334A" w:rsidRDefault="00EB334A">
                        <w:pPr>
                          <w:spacing w:line="165" w:lineRule="exact"/>
                          <w:rPr>
                            <w:rFonts w:ascii="Calibri"/>
                            <w:sz w:val="16"/>
                          </w:rPr>
                        </w:pPr>
                        <w:r>
                          <w:rPr>
                            <w:rFonts w:ascii="Calibri"/>
                            <w:w w:val="75"/>
                            <w:sz w:val="16"/>
                          </w:rPr>
                          <w:t xml:space="preserve">Proses </w:t>
                        </w:r>
                        <w:r>
                          <w:rPr>
                            <w:rFonts w:ascii="Calibri"/>
                            <w:w w:val="75"/>
                            <w:sz w:val="16"/>
                            <w:lang w:val="en-US"/>
                          </w:rPr>
                          <w:t>SPK</w:t>
                        </w:r>
                        <w:r>
                          <w:rPr>
                            <w:rFonts w:ascii="Calibri"/>
                            <w:w w:val="75"/>
                            <w:sz w:val="16"/>
                          </w:rPr>
                          <w:t>i</w:t>
                        </w:r>
                      </w:p>
                    </w:txbxContent>
                  </v:textbox>
                </v:shape>
                <v:shape id="Text Box 260" o:spid="_x0000_s1217" type="#_x0000_t202" style="position:absolute;left:6832;top:5293;width:688;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" filled="f" stroked="f">
                  <v:textbox inset="0,0,0,0">
                    <w:txbxContent>
                      <w:p w:rsidR="00EB334A" w:rsidRDefault="00EB334A">
                        <w:pPr>
                          <w:spacing w:line="165" w:lineRule="exact"/>
                          <w:rPr>
                            <w:rFonts w:ascii="Calibri"/>
                            <w:sz w:val="16"/>
                          </w:rPr>
                        </w:pPr>
                        <w:r>
                          <w:rPr>
                            <w:rFonts w:ascii="Calibri"/>
                            <w:w w:val="80"/>
                            <w:sz w:val="16"/>
                          </w:rPr>
                          <w:t>Hasil Prediksi</w:t>
                        </w:r>
                      </w:p>
                    </w:txbxContent>
                  </v:textbox>
                </v:shape>
                <v:shape id="Text Box 259" o:spid="_x0000_s1218" type="#_x0000_t202" style="position:absolute;left:8892;top:5474;width:262;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" filled="f" stroked="f">
                  <v:textbox inset="0,0,0,0">
                    <w:txbxContent>
                      <w:p w:rsidR="00EB334A" w:rsidRDefault="00EB334A">
                        <w:pPr>
                          <w:spacing w:line="165" w:lineRule="exact"/>
                          <w:rPr>
                            <w:rFonts w:ascii="Calibri"/>
                            <w:sz w:val="16"/>
                          </w:rPr>
                        </w:pPr>
                        <w:r>
                          <w:rPr>
                            <w:rFonts w:ascii="Calibri"/>
                            <w:w w:val="80"/>
                            <w:sz w:val="16"/>
                          </w:rPr>
                          <w:t>Hasil</w:t>
                        </w:r>
                      </w:p>
                    </w:txbxContent>
                  </v:textbox>
                </v:shape>
                <v:shape id="Text Box 258" o:spid="_x0000_s1219" type="#_x0000_t202" style="position:absolute;left:4251;top:6623;width:1687;height: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" filled="f" stroked="f">
                  <v:textbox inset="0,0,0,0">
                    <w:txbxContent>
                      <w:p w:rsidR="00EB334A" w:rsidRDefault="00EB334A">
                        <w:pPr>
                          <w:spacing w:line="166" w:lineRule="exact"/>
                          <w:rPr>
                            <w:rFonts w:ascii="Calibri"/>
                            <w:sz w:val="16"/>
                            <w:lang w:val="en-US"/>
                          </w:rPr>
                        </w:pPr>
                        <w:r>
                          <w:rPr>
                            <w:rFonts w:ascii="Calibri"/>
                            <w:w w:val="80"/>
                            <w:sz w:val="16"/>
                          </w:rPr>
                          <w:t>Hasil</w:t>
                        </w:r>
                        <w:r>
                          <w:rPr>
                            <w:rFonts w:ascii="Calibri"/>
                            <w:spacing w:val="-15"/>
                            <w:w w:val="80"/>
                            <w:sz w:val="16"/>
                          </w:rPr>
                          <w:t xml:space="preserve"> </w:t>
                        </w:r>
                        <w:r>
                          <w:rPr>
                            <w:rFonts w:ascii="Calibri"/>
                            <w:w w:val="80"/>
                            <w:sz w:val="16"/>
                            <w:lang w:val="en-US"/>
                          </w:rPr>
                          <w:t xml:space="preserve">Sistem Pendukung Keputusan Akhir </w:t>
                        </w:r>
                      </w:p>
                      <w:p w:rsidR="00EB334A" w:rsidRDefault="00EB334A">
                        <w:pPr>
                          <w:spacing w:before="126" w:line="193" w:lineRule="exact"/>
                          <w:ind w:right="18"/>
                          <w:jc w:val="right"/>
                          <w:rPr>
                            <w:rFonts w:ascii="Calibri"/>
                            <w:sz w:val="16"/>
                          </w:rPr>
                        </w:pPr>
                        <w:r>
                          <w:rPr>
                            <w:rFonts w:ascii="Calibri"/>
                            <w:w w:val="75"/>
                            <w:sz w:val="16"/>
                          </w:rPr>
                          <w:t>3</w:t>
                        </w:r>
                      </w:p>
                    </w:txbxContent>
                  </v:textbox>
                </v:shape>
                <v:shape id="Text Box 257" o:spid="_x0000_s1220" type="#_x0000_t202" style="position:absolute;left:5772;top:7829;width:253;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" filled="f" stroked="f">
                  <v:textbox inset="0,0,0,0">
                    <w:txbxContent>
                      <w:p w:rsidR="00EB334A" w:rsidRDefault="00EB334A">
                        <w:pPr>
                          <w:spacing w:line="165" w:lineRule="exact"/>
                          <w:rPr>
                            <w:rFonts w:ascii="Calibri"/>
                            <w:sz w:val="16"/>
                          </w:rPr>
                        </w:pPr>
                        <w:r>
                          <w:rPr>
                            <w:rFonts w:ascii="Calibri"/>
                            <w:w w:val="80"/>
                            <w:sz w:val="16"/>
                          </w:rPr>
                          <w:t>hasil</w:t>
                        </w:r>
                      </w:p>
                    </w:txbxContent>
                  </v:textbox>
                </v:shape>
                <v:shape id="Text Box 256" o:spid="_x0000_s1221" type="#_x0000_t202" style="position:absolute;left:3360;top:7992;width:1696;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" filled="f" stroked="f">
                  <v:textbox inset="0,0,0,0">
                    <w:txbxContent>
                      <w:p w:rsidR="00EB334A" w:rsidRDefault="00EB334A">
                        <w:pPr>
                          <w:spacing w:line="166" w:lineRule="exact"/>
                          <w:rPr>
                            <w:rFonts w:ascii="Calibri"/>
                            <w:sz w:val="16"/>
                            <w:lang w:val="en-US"/>
                          </w:rPr>
                        </w:pPr>
                        <w:r>
                          <w:rPr>
                            <w:rFonts w:ascii="Calibri"/>
                            <w:w w:val="80"/>
                            <w:sz w:val="16"/>
                          </w:rPr>
                          <w:t>-Hasil</w:t>
                        </w:r>
                        <w:r>
                          <w:rPr>
                            <w:rFonts w:ascii="Calibri"/>
                            <w:spacing w:val="-19"/>
                            <w:w w:val="80"/>
                            <w:sz w:val="16"/>
                          </w:rPr>
                          <w:t xml:space="preserve"> </w:t>
                        </w:r>
                        <w:r>
                          <w:rPr>
                            <w:rFonts w:ascii="Calibri"/>
                            <w:w w:val="80"/>
                            <w:sz w:val="16"/>
                            <w:lang w:val="en-US"/>
                          </w:rPr>
                          <w:t>SPK</w:t>
                        </w:r>
                      </w:p>
                    </w:txbxContent>
                  </v:textbox>
                </v:shape>
                <v:shape id="Text Box 255" o:spid="_x0000_s1222" type="#_x0000_t202" style="position:absolute;left:6575;top:7956;width:1077;height: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" filled="f" stroked="f">
                  <v:textbox inset="0,0,0,0">
                    <w:txbxContent>
                      <w:p w:rsidR="00EB334A" w:rsidRDefault="00EB334A">
                        <w:pPr>
                          <w:spacing w:line="165" w:lineRule="exact"/>
                          <w:rPr>
                            <w:rFonts w:ascii="Calibri"/>
                            <w:sz w:val="16"/>
                          </w:rPr>
                        </w:pPr>
                        <w:r>
                          <w:rPr>
                            <w:rFonts w:ascii="Calibri"/>
                            <w:w w:val="80"/>
                            <w:sz w:val="16"/>
                          </w:rPr>
                          <w:t>Hasil</w:t>
                        </w:r>
                        <w:r>
                          <w:rPr>
                            <w:rFonts w:ascii="Calibri"/>
                            <w:spacing w:val="-14"/>
                            <w:w w:val="80"/>
                            <w:sz w:val="16"/>
                          </w:rPr>
                          <w:t xml:space="preserve"> </w:t>
                        </w:r>
                      </w:p>
                    </w:txbxContent>
                  </v:textbox>
                </v:shape>
                <v:shape id="Text Box 254" o:spid="_x0000_s1223" type="#_x0000_t202" style="position:absolute;left:8434;top:5409;width:377;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" filled="f" stroked="f">
                  <v:textbox inset="0,0,0,0">
                    <w:txbxContent>
                      <w:p w:rsidR="00EB334A" w:rsidRDefault="00EB334A">
                        <w:pPr>
                          <w:spacing w:before="52"/>
                          <w:ind w:left="134"/>
                          <w:rPr>
                            <w:rFonts w:ascii="Calibri"/>
                            <w:sz w:val="16"/>
                          </w:rPr>
                        </w:pPr>
                        <w:r>
                          <w:rPr>
                            <w:rFonts w:ascii="Calibri"/>
                            <w:w w:val="85"/>
                            <w:sz w:val="16"/>
                          </w:rPr>
                          <w:t>F5</w:t>
                        </w:r>
                      </w:p>
                    </w:txbxContent>
                  </v:textbox>
                </v:shape>
                <v:shape id="Text Box 253" o:spid="_x0000_s1224" type="#_x0000_t202" style="position:absolute;left:8428;top:4340;width:390;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" fillcolor="#dee7f3" strokecolor="#5c9bd3" strokeweight=".22117mm">
                  <v:textbox inset="0,0,0,0">
                    <w:txbxContent>
                      <w:p w:rsidR="00EB334A" w:rsidRDefault="00EB334A">
                        <w:pPr>
                          <w:spacing w:before="50"/>
                          <w:ind w:left="134"/>
                          <w:rPr>
                            <w:rFonts w:ascii="Calibri"/>
                            <w:sz w:val="16"/>
                          </w:rPr>
                        </w:pPr>
                        <w:r>
                          <w:rPr>
                            <w:rFonts w:ascii="Calibri"/>
                            <w:w w:val="85"/>
                            <w:sz w:val="16"/>
                          </w:rPr>
                          <w:t>F4</w:t>
                        </w:r>
                      </w:p>
                    </w:txbxContent>
                  </v:textbox>
                </v:shape>
                <v:shape id="Text Box 252" o:spid="_x0000_s1225" type="#_x0000_t202" style="position:absolute;left:8212;top:1062;width:377;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" filled="f" stroked="f">
                  <v:textbox inset="0,0,0,0">
                    <w:txbxContent>
                      <w:p w:rsidR="00EB334A" w:rsidRDefault="00EB334A">
                        <w:pPr>
                          <w:spacing w:before="45"/>
                          <w:ind w:left="133"/>
                          <w:rPr>
                            <w:rFonts w:ascii="Calibri"/>
                            <w:sz w:val="16"/>
                          </w:rPr>
                        </w:pPr>
                        <w:r>
                          <w:rPr>
                            <w:rFonts w:ascii="Calibri"/>
                            <w:w w:val="85"/>
                            <w:sz w:val="16"/>
                          </w:rPr>
                          <w:t>F2</w:t>
                        </w:r>
                      </w:p>
                    </w:txbxContent>
                  </v:textbox>
                </v:shape>
                <v:shape id="Text Box 251" o:spid="_x0000_s1226" type="#_x0000_t202" style="position:absolute;left:3368;top:1136;width:343;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" filled="f" stroked="f">
                  <v:textbox inset="0,0,0,0">
                    <w:txbxContent>
                      <w:p w:rsidR="00EB334A" w:rsidRDefault="00EB334A">
                        <w:pPr>
                          <w:spacing w:line="165" w:lineRule="exact"/>
                          <w:rPr>
                            <w:rFonts w:ascii="Calibri"/>
                            <w:sz w:val="16"/>
                          </w:rPr>
                        </w:pPr>
                        <w:r>
                          <w:rPr>
                            <w:rFonts w:ascii="Calibri"/>
                            <w:w w:val="75"/>
                            <w:sz w:val="16"/>
                          </w:rPr>
                          <w:t>Admin</w:t>
                        </w:r>
                      </w:p>
                    </w:txbxContent>
                  </v:textbox>
                </v:shape>
                <v:shape id="Text Box 250" o:spid="_x0000_s1227" type="#_x0000_t202" style="position:absolute;left:3119;top:851;width:78;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" filled="f" stroked="f">
                  <v:textbox inset="0,0,0,0">
                    <w:txbxContent>
                      <w:p w:rsidR="00EB334A" w:rsidRDefault="00EB334A">
                        <w:pPr>
                          <w:spacing w:line="165" w:lineRule="exact"/>
                          <w:rPr>
                            <w:rFonts w:ascii="Calibri"/>
                            <w:sz w:val="16"/>
                          </w:rPr>
                        </w:pPr>
                        <w:r>
                          <w:rPr>
                            <w:rFonts w:ascii="Calibri"/>
                            <w:w w:val="75"/>
                            <w:sz w:val="16"/>
                          </w:rPr>
                          <w:t>a</w:t>
                        </w:r>
                      </w:p>
                    </w:txbxContent>
                  </v:textbox>
                </v:shape>
                <v:shape id="Text Box 249" o:spid="_x0000_s1228" type="#_x0000_t202" style="position:absolute;left:8205;top:605;width:390;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" fillcolor="#dee7f3" strokecolor="#5c9bd3" strokeweight=".22117mm">
                  <v:textbox inset="0,0,0,0">
                    <w:txbxContent>
                      <w:p w:rsidR="00EB334A" w:rsidRDefault="00EB334A">
                        <w:pPr>
                          <w:spacing w:before="44"/>
                          <w:ind w:left="133"/>
                          <w:rPr>
                            <w:rFonts w:ascii="Calibri"/>
                            <w:sz w:val="16"/>
                          </w:rPr>
                        </w:pPr>
                        <w:r>
                          <w:rPr>
                            <w:rFonts w:ascii="Calibri"/>
                            <w:w w:val="85"/>
                            <w:sz w:val="16"/>
                          </w:rPr>
                          <w:t>F1</w:t>
                        </w:r>
                      </w:p>
                    </w:txbxContent>
                  </v:textbox>
                </v:shape>
                <v:shape id="Text Box 248" o:spid="_x0000_s1229" type="#_x0000_t202" style="position:absolute;left:3754;top:3581;width:891;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" fillcolor="#dee7f3" strokecolor="#5c9bd3" strokeweight=".20197mm">
                  <v:textbox inset="0,0,0,0">
                    <w:txbxContent>
                      <w:p w:rsidR="00EB334A" w:rsidRDefault="00EB334A">
                        <w:pPr>
                          <w:spacing w:before="49"/>
                          <w:ind w:left="25"/>
                          <w:rPr>
                            <w:rFonts w:ascii="Calibri"/>
                            <w:sz w:val="16"/>
                          </w:rPr>
                        </w:pPr>
                        <w:r>
                          <w:rPr>
                            <w:rFonts w:ascii="Calibri"/>
                            <w:w w:val="75"/>
                            <w:sz w:val="16"/>
                          </w:rPr>
                          <w:t>b</w:t>
                        </w:r>
                      </w:p>
                      <w:p w:rsidR="00EB334A" w:rsidRDefault="00EB334A">
                        <w:pPr>
                          <w:spacing w:before="109"/>
                          <w:ind w:left="234"/>
                          <w:rPr>
                            <w:rFonts w:ascii="Calibri"/>
                            <w:sz w:val="16"/>
                            <w:lang w:val="en-US"/>
                          </w:rPr>
                        </w:pPr>
                        <w:r>
                          <w:rPr>
                            <w:rFonts w:ascii="Calibri"/>
                            <w:w w:val="85"/>
                            <w:sz w:val="16"/>
                            <w:lang w:val="en-US"/>
                          </w:rPr>
                          <w:t>Kepala KUA</w:t>
                        </w:r>
                      </w:p>
                    </w:txbxContent>
                  </v:textbox>
                </v:shape>
                <v:shape id="AutoShape 277" o:spid="_x0000_s1230" style="position:absolute;left:5764;top:763;width:3716;height:2920;visibility:visible;mso-wrap-style:square;v-text-anchor:top" coordsize="3472,2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" path="m3450,1985l,1985r,788l21,2773r,-760l10,2013r11,-14l3450,1999r,-14xm21,1999r-11,14l21,2013r,-14xm3471,1985r-11,l3450,1999r-3429,l21,2013r3450,l3471,1985xm3450,14r,1985l3460,1985r11,l3471,29r-11,l3450,14xm3471,l3349,r,29l3450,29r,-15l3471,14r,-14xm3471,14r-21,l3460,29r11,l3471,14xe" fillcolor="#77a7d9" stroked="f">
                  <v:path arrowok="t" o:connecttype="custom" o:connectlocs="3692,3348;0,3348;0,4177;22,4177;22,3377;11,3377;22,3362;3692,3362;3692,3348;22,3362;11,3377;22,3377;22,3362;3715,3348;3703,3348;3692,3362;22,3362;22,3377;3715,3377;3715,3348;3692,1272;3692,3362;3703,3348;3715,3348;3715,1288;3703,1288;3692,1272;3715,1257;3584,1257;3584,1288;3692,1288;3692,1272;3715,1272;3715,1257;3715,1272;3692,1272;3703,1288;3715,1288;3715,1272" o:connectangles="0,0,0,0,0,0,0,0,0,0,0,0,0,0,0,0,0,0,0,0,0,0,0,0,0,0,0,0,0,0,0,0,0,0,0,0,0,0,0"/>
                </v:shape>
                <w10:wrap type="topAndBottom" anchorx="page"/>
              </v:group>
            </w:pict>
          </mc:Fallback>
        </mc:AlternateContent>
      </w:r>
      <w:r w:rsidRPr="00AC363E">
        <w:rPr>
          <w:b/>
          <w:noProof/>
          <w:lang w:val="en-US"/>
        </w:rPr>
        <mc:AlternateContent>
          <mc:Choice Requires="wps">
            <w:drawing>
              <wp:anchor distT="0" distB="0" distL="114300" distR="114300" simplePos="0" relativeHeight="251681792" behindDoc="0" locked="0" layoutInCell="1" allowOverlap="1" wp14:anchorId="34D31F5E" wp14:editId="226732F4">
                <wp:simplePos x="0" y="0"/>
                <wp:positionH relativeFrom="column">
                  <wp:posOffset>2631440</wp:posOffset>
                </wp:positionH>
                <wp:positionV relativeFrom="paragraph">
                  <wp:posOffset>2223770</wp:posOffset>
                </wp:positionV>
                <wp:extent cx="0" cy="274955"/>
                <wp:effectExtent l="0" t="0" r="38100" b="29845"/>
                <wp:wrapNone/>
                <wp:docPr id="1497029719" name="Straight Connector 2"/>
                <wp:cNvGraphicFramePr/>
                <a:graphic xmlns:a="http://schemas.openxmlformats.org/drawingml/2006/main">
                  <a:graphicData uri="http://schemas.microsoft.com/office/word/2010/wordprocessingShape">
                    <wps:wsp>
                      <wps:cNvCnPr/>
                      <wps:spPr>
                        <a:xfrm>
                          <a:off x="0" y="0"/>
                          <a:ext cx="0" cy="2749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3BA8FF" id="Straight Connector 2"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07.2pt,175.1pt" to="207.2pt,1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" strokecolor="#4472c4 [3204]" strokeweight=".5pt">
                <v:stroke joinstyle="miter"/>
              </v:line>
            </w:pict>
          </mc:Fallback>
        </mc:AlternateContent>
      </w:r>
      <w:r w:rsidRPr="00AC363E">
        <w:rPr>
          <w:b/>
          <w:noProof/>
          <w:lang w:val="en-US"/>
        </w:rPr>
        <w:drawing>
          <wp:anchor distT="0" distB="0" distL="114300" distR="114300" simplePos="0" relativeHeight="251680768" behindDoc="0" locked="0" layoutInCell="1" allowOverlap="1" wp14:anchorId="6C1A75A5" wp14:editId="4E202993">
            <wp:simplePos x="0" y="0"/>
            <wp:positionH relativeFrom="column">
              <wp:posOffset>2603500</wp:posOffset>
            </wp:positionH>
            <wp:positionV relativeFrom="paragraph">
              <wp:posOffset>2489200</wp:posOffset>
            </wp:positionV>
            <wp:extent cx="66675" cy="90805"/>
            <wp:effectExtent l="0" t="0" r="9525" b="4445"/>
            <wp:wrapNone/>
            <wp:docPr id="1530441676" name="Picture 153044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441676" name="Picture 153044167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a:xfrm>
                      <a:off x="0" y="0"/>
                      <a:ext cx="66675" cy="90805"/>
                    </a:xfrm>
                    <a:prstGeom prst="rect">
                      <a:avLst/>
                    </a:prstGeom>
                    <a:noFill/>
                    <a:ln>
                      <a:noFill/>
                    </a:ln>
                  </pic:spPr>
                </pic:pic>
              </a:graphicData>
            </a:graphic>
          </wp:anchor>
        </w:drawing>
      </w:r>
    </w:p>
    <w:p w:rsidR="00405434" w:rsidRPr="00AC363E" w:rsidRDefault="00845063">
      <w:pPr>
        <w:spacing w:before="108" w:line="360" w:lineRule="auto"/>
        <w:ind w:left="3197"/>
        <w:rPr>
          <w:rFonts w:ascii="Times New Roman" w:hAnsi="Times New Roman" w:cs="Times New Roman"/>
          <w:b/>
          <w:sz w:val="24"/>
        </w:rPr>
      </w:pPr>
      <w:r w:rsidRPr="00AC363E">
        <w:rPr>
          <w:rFonts w:ascii="Times New Roman" w:hAnsi="Times New Roman" w:cs="Times New Roman"/>
          <w:b/>
          <w:sz w:val="24"/>
        </w:rPr>
        <w:t>Gambar 4.4 DAD Level 0</w:t>
      </w:r>
    </w:p>
    <w:p w:rsidR="00405434" w:rsidRPr="00AC363E" w:rsidRDefault="00405434">
      <w:pPr>
        <w:spacing w:line="360" w:lineRule="auto"/>
        <w:rPr>
          <w:rFonts w:ascii="Times New Roman" w:hAnsi="Times New Roman" w:cs="Times New Roman"/>
          <w:b/>
          <w:sz w:val="24"/>
        </w:rPr>
        <w:sectPr w:rsidR="00405434" w:rsidRPr="00AC363E">
          <w:pgSz w:w="11910" w:h="16840"/>
          <w:pgMar w:top="960" w:right="661" w:bottom="280" w:left="1640" w:header="710" w:footer="0" w:gutter="0"/>
          <w:cols w:space="720"/>
        </w:sectPr>
      </w:pPr>
    </w:p>
    <w:p w:rsidR="00405434" w:rsidRPr="00AC363E" w:rsidRDefault="00845063">
      <w:pPr>
        <w:pStyle w:val="Heading2"/>
        <w:keepNext w:val="0"/>
        <w:keepLines w:val="0"/>
        <w:widowControl w:val="0"/>
        <w:numPr>
          <w:ilvl w:val="4"/>
          <w:numId w:val="44"/>
        </w:numPr>
        <w:tabs>
          <w:tab w:val="left" w:pos="1708"/>
          <w:tab w:val="left" w:pos="1709"/>
        </w:tabs>
        <w:autoSpaceDE w:val="0"/>
        <w:autoSpaceDN w:val="0"/>
        <w:spacing w:before="90" w:line="360" w:lineRule="auto"/>
        <w:rPr>
          <w:rFonts w:ascii="Times New Roman" w:hAnsi="Times New Roman" w:cs="Times New Roman"/>
          <w:b/>
          <w:bCs/>
          <w:color w:val="auto"/>
          <w:sz w:val="24"/>
          <w:szCs w:val="24"/>
        </w:rPr>
      </w:pPr>
      <w:bookmarkStart w:id="97" w:name="_Toc153498430"/>
      <w:r w:rsidRPr="00AC363E">
        <w:rPr>
          <w:rFonts w:ascii="Times New Roman" w:hAnsi="Times New Roman" w:cs="Times New Roman"/>
          <w:b/>
          <w:bCs/>
          <w:noProof/>
          <w:color w:val="auto"/>
          <w:sz w:val="24"/>
          <w:szCs w:val="24"/>
          <w:lang w:val="en-US"/>
        </w:rPr>
        <w:lastRenderedPageBreak/>
        <mc:AlternateContent>
          <mc:Choice Requires="wpg">
            <w:drawing>
              <wp:anchor distT="0" distB="0" distL="114300" distR="114300" simplePos="0" relativeHeight="251533312" behindDoc="1" locked="0" layoutInCell="1" allowOverlap="1" wp14:anchorId="42E7BA8D" wp14:editId="4EEC9E5F">
                <wp:simplePos x="0" y="0"/>
                <wp:positionH relativeFrom="page">
                  <wp:posOffset>5492115</wp:posOffset>
                </wp:positionH>
                <wp:positionV relativeFrom="paragraph">
                  <wp:posOffset>735330</wp:posOffset>
                </wp:positionV>
                <wp:extent cx="772795" cy="191770"/>
                <wp:effectExtent l="0" t="0" r="0" b="0"/>
                <wp:wrapNone/>
                <wp:docPr id="475153780" name="Group 241"/>
                <wp:cNvGraphicFramePr/>
                <a:graphic xmlns:a="http://schemas.openxmlformats.org/drawingml/2006/main">
                  <a:graphicData uri="http://schemas.microsoft.com/office/word/2010/wordprocessingGroup">
                    <wpg:wgp>
                      <wpg:cNvGrpSpPr/>
                      <wpg:grpSpPr>
                        <a:xfrm>
                          <a:off x="0" y="0"/>
                          <a:ext cx="772795" cy="191770"/>
                          <a:chOff x="8649" y="1158"/>
                          <a:chExt cx="1217" cy="302"/>
                        </a:xfrm>
                      </wpg:grpSpPr>
                      <pic:pic xmlns:pic="http://schemas.openxmlformats.org/drawingml/2006/picture">
                        <pic:nvPicPr>
                          <pic:cNvPr id="2021727108" name="Picture 24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a:xfrm>
                            <a:off x="8707" y="1186"/>
                            <a:ext cx="1158" cy="274"/>
                          </a:xfrm>
                          <a:prstGeom prst="rect">
                            <a:avLst/>
                          </a:prstGeom>
                          <a:noFill/>
                          <a:ln>
                            <a:noFill/>
                          </a:ln>
                        </pic:spPr>
                      </pic:pic>
                      <wps:wsp>
                        <wps:cNvPr id="1965341821" name="Freeform 245"/>
                        <wps:cNvSpPr/>
                        <wps:spPr bwMode="auto">
                          <a:xfrm>
                            <a:off x="8744" y="1198"/>
                            <a:ext cx="1092" cy="205"/>
                          </a:xfrm>
                          <a:custGeom>
                            <a:avLst/>
                            <a:gdLst>
                              <a:gd name="T0" fmla="+- 0 8745 8745"/>
                              <a:gd name="T1" fmla="*/ T0 w 1092"/>
                              <a:gd name="T2" fmla="+- 0 1404 1199"/>
                              <a:gd name="T3" fmla="*/ 1404 h 205"/>
                              <a:gd name="T4" fmla="+- 0 9836 8745"/>
                              <a:gd name="T5" fmla="*/ T4 w 1092"/>
                              <a:gd name="T6" fmla="+- 0 1404 1199"/>
                              <a:gd name="T7" fmla="*/ 1404 h 205"/>
                              <a:gd name="T8" fmla="+- 0 9127 8745"/>
                              <a:gd name="T9" fmla="*/ T8 w 1092"/>
                              <a:gd name="T10" fmla="+- 0 1404 1199"/>
                              <a:gd name="T11" fmla="*/ 1404 h 205"/>
                              <a:gd name="T12" fmla="+- 0 9127 8745"/>
                              <a:gd name="T13" fmla="*/ T12 w 1092"/>
                              <a:gd name="T14" fmla="+- 0 1199 1199"/>
                              <a:gd name="T15" fmla="*/ 1199 h 205"/>
                              <a:gd name="T16" fmla="+- 0 9836 8745"/>
                              <a:gd name="T17" fmla="*/ T16 w 1092"/>
                              <a:gd name="T18" fmla="+- 0 1199 1199"/>
                              <a:gd name="T19" fmla="*/ 1199 h 205"/>
                              <a:gd name="T20" fmla="+- 0 8745 8745"/>
                              <a:gd name="T21" fmla="*/ T20 w 1092"/>
                              <a:gd name="T22" fmla="+- 0 1199 1199"/>
                              <a:gd name="T23" fmla="*/ 1199 h 205"/>
                              <a:gd name="T24" fmla="+- 0 8745 8745"/>
                              <a:gd name="T25" fmla="*/ T24 w 1092"/>
                              <a:gd name="T26" fmla="+- 0 1404 1199"/>
                              <a:gd name="T27" fmla="*/ 1404 h 205"/>
                            </a:gdLst>
                            <a:ahLst/>
                            <a:cxnLst>
                              <a:cxn ang="0">
                                <a:pos x="T1" y="T3"/>
                              </a:cxn>
                              <a:cxn ang="0">
                                <a:pos x="T5" y="T7"/>
                              </a:cxn>
                              <a:cxn ang="0">
                                <a:pos x="T9" y="T11"/>
                              </a:cxn>
                              <a:cxn ang="0">
                                <a:pos x="T13" y="T15"/>
                              </a:cxn>
                              <a:cxn ang="0">
                                <a:pos x="T17" y="T19"/>
                              </a:cxn>
                              <a:cxn ang="0">
                                <a:pos x="T21" y="T23"/>
                              </a:cxn>
                              <a:cxn ang="0">
                                <a:pos x="T25" y="T27"/>
                              </a:cxn>
                            </a:cxnLst>
                            <a:rect l="0" t="0" r="r" b="b"/>
                            <a:pathLst>
                              <a:path w="1092" h="205">
                                <a:moveTo>
                                  <a:pt x="0" y="205"/>
                                </a:moveTo>
                                <a:lnTo>
                                  <a:pt x="1091" y="205"/>
                                </a:lnTo>
                                <a:lnTo>
                                  <a:pt x="382" y="205"/>
                                </a:lnTo>
                                <a:lnTo>
                                  <a:pt x="382" y="0"/>
                                </a:lnTo>
                                <a:lnTo>
                                  <a:pt x="1091" y="0"/>
                                </a:lnTo>
                                <a:lnTo>
                                  <a:pt x="0" y="0"/>
                                </a:lnTo>
                                <a:lnTo>
                                  <a:pt x="0" y="205"/>
                                </a:lnTo>
                                <a:close/>
                              </a:path>
                            </a:pathLst>
                          </a:custGeom>
                          <a:noFill/>
                          <a:ln w="5428">
                            <a:solidFill>
                              <a:srgbClr val="5C9BD3"/>
                            </a:solidFill>
                            <a:prstDash val="solid"/>
                            <a:round/>
                          </a:ln>
                        </wps:spPr>
                        <wps:bodyPr rot="0" vert="horz" wrap="square" lIns="91440" tIns="45720" rIns="91440" bIns="45720" anchor="t" anchorCtr="0" upright="1">
                          <a:noAutofit/>
                        </wps:bodyPr>
                      </wps:wsp>
                      <wps:wsp>
                        <wps:cNvPr id="1549830943" name="Freeform 244"/>
                        <wps:cNvSpPr/>
                        <wps:spPr bwMode="auto">
                          <a:xfrm>
                            <a:off x="8648" y="1253"/>
                            <a:ext cx="96" cy="97"/>
                          </a:xfrm>
                          <a:custGeom>
                            <a:avLst/>
                            <a:gdLst>
                              <a:gd name="T0" fmla="+- 0 8649 8649"/>
                              <a:gd name="T1" fmla="*/ T0 w 96"/>
                              <a:gd name="T2" fmla="+- 0 1253 1253"/>
                              <a:gd name="T3" fmla="*/ 1253 h 97"/>
                              <a:gd name="T4" fmla="+- 0 8657 8649"/>
                              <a:gd name="T5" fmla="*/ T4 w 96"/>
                              <a:gd name="T6" fmla="+- 0 1277 1253"/>
                              <a:gd name="T7" fmla="*/ 1277 h 97"/>
                              <a:gd name="T8" fmla="+- 0 8660 8649"/>
                              <a:gd name="T9" fmla="*/ T8 w 96"/>
                              <a:gd name="T10" fmla="+- 0 1301 1253"/>
                              <a:gd name="T11" fmla="*/ 1301 h 97"/>
                              <a:gd name="T12" fmla="+- 0 8657 8649"/>
                              <a:gd name="T13" fmla="*/ T12 w 96"/>
                              <a:gd name="T14" fmla="+- 0 1326 1253"/>
                              <a:gd name="T15" fmla="*/ 1326 h 97"/>
                              <a:gd name="T16" fmla="+- 0 8649 8649"/>
                              <a:gd name="T17" fmla="*/ T16 w 96"/>
                              <a:gd name="T18" fmla="+- 0 1350 1253"/>
                              <a:gd name="T19" fmla="*/ 1350 h 97"/>
                              <a:gd name="T20" fmla="+- 0 8745 8649"/>
                              <a:gd name="T21" fmla="*/ T20 w 96"/>
                              <a:gd name="T22" fmla="+- 0 1301 1253"/>
                              <a:gd name="T23" fmla="*/ 1301 h 97"/>
                              <a:gd name="T24" fmla="+- 0 8649 8649"/>
                              <a:gd name="T25" fmla="*/ T24 w 96"/>
                              <a:gd name="T26" fmla="+- 0 1253 1253"/>
                              <a:gd name="T27" fmla="*/ 1253 h 97"/>
                            </a:gdLst>
                            <a:ahLst/>
                            <a:cxnLst>
                              <a:cxn ang="0">
                                <a:pos x="T1" y="T3"/>
                              </a:cxn>
                              <a:cxn ang="0">
                                <a:pos x="T5" y="T7"/>
                              </a:cxn>
                              <a:cxn ang="0">
                                <a:pos x="T9" y="T11"/>
                              </a:cxn>
                              <a:cxn ang="0">
                                <a:pos x="T13" y="T15"/>
                              </a:cxn>
                              <a:cxn ang="0">
                                <a:pos x="T17" y="T19"/>
                              </a:cxn>
                              <a:cxn ang="0">
                                <a:pos x="T21" y="T23"/>
                              </a:cxn>
                              <a:cxn ang="0">
                                <a:pos x="T25" y="T27"/>
                              </a:cxn>
                            </a:cxnLst>
                            <a:rect l="0" t="0" r="r" b="b"/>
                            <a:pathLst>
                              <a:path w="96" h="97">
                                <a:moveTo>
                                  <a:pt x="0" y="0"/>
                                </a:moveTo>
                                <a:lnTo>
                                  <a:pt x="8" y="24"/>
                                </a:lnTo>
                                <a:lnTo>
                                  <a:pt x="11" y="48"/>
                                </a:lnTo>
                                <a:lnTo>
                                  <a:pt x="8" y="73"/>
                                </a:lnTo>
                                <a:lnTo>
                                  <a:pt x="0" y="97"/>
                                </a:lnTo>
                                <a:lnTo>
                                  <a:pt x="96" y="48"/>
                                </a:lnTo>
                                <a:lnTo>
                                  <a:pt x="0" y="0"/>
                                </a:lnTo>
                                <a:close/>
                              </a:path>
                            </a:pathLst>
                          </a:custGeom>
                          <a:solidFill>
                            <a:srgbClr val="77A7D9"/>
                          </a:solidFill>
                          <a:ln>
                            <a:noFill/>
                          </a:ln>
                        </wps:spPr>
                        <wps:bodyPr rot="0" vert="horz" wrap="square" lIns="91440" tIns="45720" rIns="91440" bIns="45720" anchor="t" anchorCtr="0" upright="1">
                          <a:noAutofit/>
                        </wps:bodyPr>
                      </wps:wsp>
                      <wps:wsp>
                        <wps:cNvPr id="1173651520" name="Text Box 243"/>
                        <wps:cNvSpPr txBox="1">
                          <a:spLocks noChangeArrowheads="1"/>
                        </wps:cNvSpPr>
                        <wps:spPr bwMode="auto">
                          <a:xfrm>
                            <a:off x="8648" y="1158"/>
                            <a:ext cx="1217" cy="302"/>
                          </a:xfrm>
                          <a:prstGeom prst="rect">
                            <a:avLst/>
                          </a:prstGeom>
                          <a:noFill/>
                          <a:ln>
                            <a:noFill/>
                          </a:ln>
                        </wps:spPr>
                        <wps:txbx>
                          <w:txbxContent>
                            <w:p w:rsidR="00EB334A" w:rsidRDefault="00EB334A">
                              <w:pPr>
                                <w:spacing w:before="69"/>
                                <w:ind w:left="490" w:right="223"/>
                                <w:jc w:val="center"/>
                                <w:rPr>
                                  <w:rFonts w:ascii="Calibri"/>
                                  <w:sz w:val="13"/>
                                  <w:lang w:val="en-US"/>
                                </w:rPr>
                              </w:pPr>
                              <w:r>
                                <w:rPr>
                                  <w:rFonts w:ascii="Calibri"/>
                                  <w:sz w:val="13"/>
                                  <w:lang w:val="en-US"/>
                                </w:rPr>
                                <w:t>atribut</w:t>
                              </w:r>
                            </w:p>
                          </w:txbxContent>
                        </wps:txbx>
                        <wps:bodyPr rot="0" vert="horz" wrap="square" lIns="0" tIns="0" rIns="0" bIns="0" anchor="t" anchorCtr="0" upright="1">
                          <a:noAutofit/>
                        </wps:bodyPr>
                      </wps:wsp>
                      <wps:wsp>
                        <wps:cNvPr id="559607257" name="Text Box 242"/>
                        <wps:cNvSpPr txBox="1">
                          <a:spLocks noChangeArrowheads="1"/>
                        </wps:cNvSpPr>
                        <wps:spPr bwMode="auto">
                          <a:xfrm>
                            <a:off x="8744" y="1198"/>
                            <a:ext cx="383" cy="205"/>
                          </a:xfrm>
                          <a:prstGeom prst="rect">
                            <a:avLst/>
                          </a:prstGeom>
                          <a:solidFill>
                            <a:srgbClr val="DEE7F3"/>
                          </a:solidFill>
                          <a:ln w="5428">
                            <a:solidFill>
                              <a:srgbClr val="5C9BD3"/>
                            </a:solidFill>
                            <a:prstDash val="solid"/>
                            <a:miter lim="800000"/>
                          </a:ln>
                        </wps:spPr>
                        <wps:txbx>
                          <w:txbxContent>
                            <w:p w:rsidR="00EB334A" w:rsidRDefault="00EB334A">
                              <w:pPr>
                                <w:spacing w:before="13"/>
                                <w:ind w:left="130"/>
                                <w:rPr>
                                  <w:rFonts w:ascii="Calibri"/>
                                  <w:sz w:val="13"/>
                                </w:rPr>
                              </w:pPr>
                              <w:r>
                                <w:rPr>
                                  <w:rFonts w:ascii="Calibri"/>
                                  <w:sz w:val="13"/>
                                </w:rPr>
                                <w:t>F1</w:t>
                              </w:r>
                            </w:p>
                          </w:txbxContent>
                        </wps:txbx>
                        <wps:bodyPr rot="0" vert="horz" wrap="square" lIns="0" tIns="0" rIns="0" bIns="0" anchor="t" anchorCtr="0" upright="1">
                          <a:noAutofit/>
                        </wps:bodyPr>
                      </wps:wsp>
                    </wpg:wgp>
                  </a:graphicData>
                </a:graphic>
              </wp:anchor>
            </w:drawing>
          </mc:Choice>
          <mc:Fallback>
            <w:pict>
              <v:group w14:anchorId="42E7BA8D" id="Group 241" o:spid="_x0000_s1231" style="position:absolute;left:0;text-align:left;margin-left:432.45pt;margin-top:57.9pt;width:60.85pt;height:15.1pt;z-index:-251783168;mso-position-horizontal-relative:page" coordorigin="8649,1158" coordsize="121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">
                <v:shape id="Picture 246" o:spid="_x0000_s1232" type="#_x0000_t75" style="position:absolute;left:8707;top:1186;width:1158;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">
                  <v:imagedata r:id="rId127" o:title=""/>
                </v:shape>
                <v:shape id="Freeform 245" o:spid="_x0000_s1233" style="position:absolute;left:8744;top:1198;width:1092;height:205;visibility:visible;mso-wrap-style:square;v-text-anchor:top" coordsize="1092,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" path="m,205r1091,l382,205,382,r709,l,,,205xe" filled="f" strokecolor="#5c9bd3" strokeweight=".15078mm">
                  <v:path arrowok="t" o:connecttype="custom" o:connectlocs="0,1404;1091,1404;382,1404;382,1199;1091,1199;0,1199;0,1404" o:connectangles="0,0,0,0,0,0,0"/>
                </v:shape>
                <v:shape id="Freeform 244" o:spid="_x0000_s1234" style="position:absolute;left:8648;top:1253;width:96;height:97;visibility:visible;mso-wrap-style:square;v-text-anchor:top" coordsize="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" path="m,l8,24r3,24l8,73,,97,96,48,,xe" fillcolor="#77a7d9" stroked="f">
                  <v:path arrowok="t" o:connecttype="custom" o:connectlocs="0,1253;8,1277;11,1301;8,1326;0,1350;96,1301;0,1253" o:connectangles="0,0,0,0,0,0,0"/>
                </v:shape>
                <v:shape id="Text Box 243" o:spid="_x0000_s1235" type="#_x0000_t202" style="position:absolute;left:8648;top:1158;width:1217;height: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" filled="f" stroked="f">
                  <v:textbox inset="0,0,0,0">
                    <w:txbxContent>
                      <w:p w:rsidR="00EB334A" w:rsidRDefault="00EB334A">
                        <w:pPr>
                          <w:spacing w:before="69"/>
                          <w:ind w:left="490" w:right="223"/>
                          <w:jc w:val="center"/>
                          <w:rPr>
                            <w:rFonts w:ascii="Calibri"/>
                            <w:sz w:val="13"/>
                            <w:lang w:val="en-US"/>
                          </w:rPr>
                        </w:pPr>
                        <w:r>
                          <w:rPr>
                            <w:rFonts w:ascii="Calibri"/>
                            <w:sz w:val="13"/>
                            <w:lang w:val="en-US"/>
                          </w:rPr>
                          <w:t>atribut</w:t>
                        </w:r>
                      </w:p>
                    </w:txbxContent>
                  </v:textbox>
                </v:shape>
                <v:shape id="Text Box 242" o:spid="_x0000_s1236" type="#_x0000_t202" style="position:absolute;left:8744;top:1198;width:383;height: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" fillcolor="#dee7f3" strokecolor="#5c9bd3" strokeweight=".15078mm">
                  <v:textbox inset="0,0,0,0">
                    <w:txbxContent>
                      <w:p w:rsidR="00EB334A" w:rsidRDefault="00EB334A">
                        <w:pPr>
                          <w:spacing w:before="13"/>
                          <w:ind w:left="130"/>
                          <w:rPr>
                            <w:rFonts w:ascii="Calibri"/>
                            <w:sz w:val="13"/>
                          </w:rPr>
                        </w:pPr>
                        <w:r>
                          <w:rPr>
                            <w:rFonts w:ascii="Calibri"/>
                            <w:sz w:val="13"/>
                          </w:rPr>
                          <w:t>F1</w:t>
                        </w:r>
                      </w:p>
                    </w:txbxContent>
                  </v:textbox>
                </v:shape>
                <w10:wrap anchorx="page"/>
              </v:group>
            </w:pict>
          </mc:Fallback>
        </mc:AlternateContent>
      </w:r>
      <w:r w:rsidRPr="00AC363E">
        <w:rPr>
          <w:rFonts w:ascii="Times New Roman" w:hAnsi="Times New Roman" w:cs="Times New Roman"/>
          <w:b/>
          <w:bCs/>
          <w:color w:val="auto"/>
          <w:sz w:val="24"/>
          <w:szCs w:val="24"/>
        </w:rPr>
        <w:t>DAD Level 1 Proses</w:t>
      </w:r>
      <w:r w:rsidRPr="00AC363E">
        <w:rPr>
          <w:rFonts w:ascii="Times New Roman" w:hAnsi="Times New Roman" w:cs="Times New Roman"/>
          <w:b/>
          <w:bCs/>
          <w:color w:val="auto"/>
          <w:spacing w:val="-3"/>
          <w:sz w:val="24"/>
          <w:szCs w:val="24"/>
        </w:rPr>
        <w:t xml:space="preserve"> </w:t>
      </w:r>
      <w:r w:rsidRPr="00AC363E">
        <w:rPr>
          <w:rFonts w:ascii="Times New Roman" w:hAnsi="Times New Roman" w:cs="Times New Roman"/>
          <w:b/>
          <w:bCs/>
          <w:color w:val="auto"/>
          <w:sz w:val="24"/>
          <w:szCs w:val="24"/>
        </w:rPr>
        <w:t>1</w:t>
      </w:r>
      <w:bookmarkEnd w:id="97"/>
    </w:p>
    <w:p w:rsidR="00405434" w:rsidRPr="00AC363E" w:rsidRDefault="00845063">
      <w:pPr>
        <w:pStyle w:val="BodyText"/>
        <w:spacing w:before="7" w:line="360" w:lineRule="auto"/>
        <w:rPr>
          <w:b/>
          <w:sz w:val="10"/>
        </w:rPr>
      </w:pPr>
      <w:r w:rsidRPr="00AC363E">
        <w:rPr>
          <w:b/>
          <w:noProof/>
          <w:lang w:val="en-US"/>
        </w:rPr>
        <mc:AlternateContent>
          <mc:Choice Requires="wpg">
            <w:drawing>
              <wp:anchor distT="0" distB="0" distL="0" distR="0" simplePos="0" relativeHeight="251545600" behindDoc="1" locked="0" layoutInCell="1" allowOverlap="1" wp14:anchorId="6684729C" wp14:editId="022DAB2F">
                <wp:simplePos x="0" y="0"/>
                <wp:positionH relativeFrom="page">
                  <wp:posOffset>1686560</wp:posOffset>
                </wp:positionH>
                <wp:positionV relativeFrom="paragraph">
                  <wp:posOffset>101600</wp:posOffset>
                </wp:positionV>
                <wp:extent cx="4628515" cy="3834765"/>
                <wp:effectExtent l="0" t="0" r="635" b="0"/>
                <wp:wrapTopAndBottom/>
                <wp:docPr id="1446284027" name="Group 179"/>
                <wp:cNvGraphicFramePr/>
                <a:graphic xmlns:a="http://schemas.openxmlformats.org/drawingml/2006/main">
                  <a:graphicData uri="http://schemas.microsoft.com/office/word/2010/wordprocessingGroup">
                    <wpg:wgp>
                      <wpg:cNvGrpSpPr/>
                      <wpg:grpSpPr>
                        <a:xfrm>
                          <a:off x="0" y="0"/>
                          <a:ext cx="4628515" cy="3834765"/>
                          <a:chOff x="2656" y="163"/>
                          <a:chExt cx="7289" cy="6039"/>
                        </a:xfrm>
                      </wpg:grpSpPr>
                      <pic:pic xmlns:pic="http://schemas.openxmlformats.org/drawingml/2006/picture">
                        <pic:nvPicPr>
                          <pic:cNvPr id="1586918389" name="Picture 24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a:xfrm>
                            <a:off x="2656" y="3435"/>
                            <a:ext cx="1405" cy="1077"/>
                          </a:xfrm>
                          <a:prstGeom prst="rect">
                            <a:avLst/>
                          </a:prstGeom>
                          <a:noFill/>
                          <a:ln>
                            <a:noFill/>
                          </a:ln>
                        </pic:spPr>
                      </pic:pic>
                      <wps:wsp>
                        <wps:cNvPr id="702972451" name="Rectangle 239"/>
                        <wps:cNvSpPr>
                          <a:spLocks noChangeArrowheads="1"/>
                        </wps:cNvSpPr>
                        <wps:spPr bwMode="auto">
                          <a:xfrm>
                            <a:off x="2691" y="3447"/>
                            <a:ext cx="1332" cy="1002"/>
                          </a:xfrm>
                          <a:prstGeom prst="rect">
                            <a:avLst/>
                          </a:prstGeom>
                          <a:solidFill>
                            <a:srgbClr val="DEE7F3"/>
                          </a:solidFill>
                          <a:ln>
                            <a:noFill/>
                          </a:ln>
                        </wps:spPr>
                        <wps:bodyPr rot="0" vert="horz" wrap="square" lIns="91440" tIns="45720" rIns="91440" bIns="45720" anchor="t" anchorCtr="0" upright="1">
                          <a:noAutofit/>
                        </wps:bodyPr>
                      </wps:wsp>
                      <wps:wsp>
                        <wps:cNvPr id="1118468429" name="Rectangle 238"/>
                        <wps:cNvSpPr>
                          <a:spLocks noChangeArrowheads="1"/>
                        </wps:cNvSpPr>
                        <wps:spPr bwMode="auto">
                          <a:xfrm>
                            <a:off x="2691" y="3447"/>
                            <a:ext cx="1332" cy="1002"/>
                          </a:xfrm>
                          <a:prstGeom prst="rect">
                            <a:avLst/>
                          </a:prstGeom>
                          <a:noFill/>
                          <a:ln w="5422">
                            <a:solidFill>
                              <a:srgbClr val="5C9BD3"/>
                            </a:solidFill>
                            <a:prstDash val="solid"/>
                            <a:miter lim="800000"/>
                          </a:ln>
                        </wps:spPr>
                        <wps:bodyPr rot="0" vert="horz" wrap="square" lIns="91440" tIns="45720" rIns="91440" bIns="45720" anchor="t" anchorCtr="0" upright="1">
                          <a:noAutofit/>
                        </wps:bodyPr>
                      </wps:wsp>
                      <wps:wsp>
                        <wps:cNvPr id="1585762083" name="Line 237"/>
                        <wps:cNvCnPr>
                          <a:cxnSpLocks noChangeShapeType="1"/>
                        </wps:cNvCnPr>
                        <wps:spPr bwMode="auto">
                          <a:xfrm>
                            <a:off x="3357" y="946"/>
                            <a:ext cx="0" cy="2502"/>
                          </a:xfrm>
                          <a:prstGeom prst="line">
                            <a:avLst/>
                          </a:prstGeom>
                          <a:noFill/>
                          <a:ln w="12251">
                            <a:solidFill>
                              <a:srgbClr val="77A7D9"/>
                            </a:solidFill>
                            <a:prstDash val="solid"/>
                            <a:round/>
                          </a:ln>
                        </wps:spPr>
                        <wps:bodyPr/>
                      </wps:wsp>
                      <wps:wsp>
                        <wps:cNvPr id="842646091" name="Rectangle 236"/>
                        <wps:cNvSpPr>
                          <a:spLocks noChangeArrowheads="1"/>
                        </wps:cNvSpPr>
                        <wps:spPr bwMode="auto">
                          <a:xfrm>
                            <a:off x="3347" y="935"/>
                            <a:ext cx="15" cy="11"/>
                          </a:xfrm>
                          <a:prstGeom prst="rect">
                            <a:avLst/>
                          </a:pr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899466357" name="Picture 23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a:xfrm>
                            <a:off x="6137" y="163"/>
                            <a:ext cx="1405" cy="258"/>
                          </a:xfrm>
                          <a:prstGeom prst="rect">
                            <a:avLst/>
                          </a:prstGeom>
                          <a:noFill/>
                          <a:ln>
                            <a:noFill/>
                          </a:ln>
                        </pic:spPr>
                      </pic:pic>
                      <wps:wsp>
                        <wps:cNvPr id="656983283" name="Freeform 234"/>
                        <wps:cNvSpPr/>
                        <wps:spPr bwMode="auto">
                          <a:xfrm>
                            <a:off x="6171" y="166"/>
                            <a:ext cx="1334" cy="198"/>
                          </a:xfrm>
                          <a:custGeom>
                            <a:avLst/>
                            <a:gdLst>
                              <a:gd name="T0" fmla="+- 0 7414 6171"/>
                              <a:gd name="T1" fmla="*/ T0 w 1334"/>
                              <a:gd name="T2" fmla="+- 0 166 166"/>
                              <a:gd name="T3" fmla="*/ 166 h 198"/>
                              <a:gd name="T4" fmla="+- 0 7405 6171"/>
                              <a:gd name="T5" fmla="*/ T4 w 1334"/>
                              <a:gd name="T6" fmla="+- 0 167 166"/>
                              <a:gd name="T7" fmla="*/ 167 h 198"/>
                              <a:gd name="T8" fmla="+- 0 6274 6171"/>
                              <a:gd name="T9" fmla="*/ T8 w 1334"/>
                              <a:gd name="T10" fmla="+- 0 167 166"/>
                              <a:gd name="T11" fmla="*/ 167 h 198"/>
                              <a:gd name="T12" fmla="+- 0 6238 6171"/>
                              <a:gd name="T13" fmla="*/ T12 w 1334"/>
                              <a:gd name="T14" fmla="+- 0 170 166"/>
                              <a:gd name="T15" fmla="*/ 170 h 198"/>
                              <a:gd name="T16" fmla="+- 0 6207 6171"/>
                              <a:gd name="T17" fmla="*/ T16 w 1334"/>
                              <a:gd name="T18" fmla="+- 0 187 166"/>
                              <a:gd name="T19" fmla="*/ 187 h 198"/>
                              <a:gd name="T20" fmla="+- 0 6184 6171"/>
                              <a:gd name="T21" fmla="*/ T20 w 1334"/>
                              <a:gd name="T22" fmla="+- 0 214 166"/>
                              <a:gd name="T23" fmla="*/ 214 h 198"/>
                              <a:gd name="T24" fmla="+- 0 6172 6171"/>
                              <a:gd name="T25" fmla="*/ T24 w 1334"/>
                              <a:gd name="T26" fmla="+- 0 248 166"/>
                              <a:gd name="T27" fmla="*/ 248 h 198"/>
                              <a:gd name="T28" fmla="+- 0 6171 6171"/>
                              <a:gd name="T29" fmla="*/ T28 w 1334"/>
                              <a:gd name="T30" fmla="+- 0 256 166"/>
                              <a:gd name="T31" fmla="*/ 256 h 198"/>
                              <a:gd name="T32" fmla="+- 0 6171 6171"/>
                              <a:gd name="T33" fmla="*/ T32 w 1334"/>
                              <a:gd name="T34" fmla="+- 0 263 166"/>
                              <a:gd name="T35" fmla="*/ 263 h 198"/>
                              <a:gd name="T36" fmla="+- 0 6172 6171"/>
                              <a:gd name="T37" fmla="*/ T36 w 1334"/>
                              <a:gd name="T38" fmla="+- 0 270 166"/>
                              <a:gd name="T39" fmla="*/ 270 h 198"/>
                              <a:gd name="T40" fmla="+- 0 6174 6171"/>
                              <a:gd name="T41" fmla="*/ T40 w 1334"/>
                              <a:gd name="T42" fmla="+- 0 363 166"/>
                              <a:gd name="T43" fmla="*/ 363 h 198"/>
                              <a:gd name="T44" fmla="+- 0 7505 6171"/>
                              <a:gd name="T45" fmla="*/ T44 w 1334"/>
                              <a:gd name="T46" fmla="+- 0 363 166"/>
                              <a:gd name="T47" fmla="*/ 363 h 198"/>
                              <a:gd name="T48" fmla="+- 0 7505 6171"/>
                              <a:gd name="T49" fmla="*/ T48 w 1334"/>
                              <a:gd name="T50" fmla="+- 0 270 166"/>
                              <a:gd name="T51" fmla="*/ 270 h 198"/>
                              <a:gd name="T52" fmla="+- 0 7489 6171"/>
                              <a:gd name="T53" fmla="*/ T52 w 1334"/>
                              <a:gd name="T54" fmla="+- 0 204 166"/>
                              <a:gd name="T55" fmla="*/ 204 h 198"/>
                              <a:gd name="T56" fmla="+- 0 7432 6171"/>
                              <a:gd name="T57" fmla="*/ T56 w 1334"/>
                              <a:gd name="T58" fmla="+- 0 168 166"/>
                              <a:gd name="T59" fmla="*/ 168 h 198"/>
                              <a:gd name="T60" fmla="+- 0 7423 6171"/>
                              <a:gd name="T61" fmla="*/ T60 w 1334"/>
                              <a:gd name="T62" fmla="+- 0 166 166"/>
                              <a:gd name="T63" fmla="*/ 166 h 198"/>
                              <a:gd name="T64" fmla="+- 0 7414 6171"/>
                              <a:gd name="T65" fmla="*/ T64 w 1334"/>
                              <a:gd name="T66" fmla="+- 0 166 166"/>
                              <a:gd name="T67" fmla="*/ 166 h 1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34" h="198">
                                <a:moveTo>
                                  <a:pt x="1243" y="0"/>
                                </a:moveTo>
                                <a:lnTo>
                                  <a:pt x="1234" y="1"/>
                                </a:lnTo>
                                <a:lnTo>
                                  <a:pt x="103" y="1"/>
                                </a:lnTo>
                                <a:lnTo>
                                  <a:pt x="67" y="4"/>
                                </a:lnTo>
                                <a:lnTo>
                                  <a:pt x="36" y="21"/>
                                </a:lnTo>
                                <a:lnTo>
                                  <a:pt x="13" y="48"/>
                                </a:lnTo>
                                <a:lnTo>
                                  <a:pt x="1" y="82"/>
                                </a:lnTo>
                                <a:lnTo>
                                  <a:pt x="0" y="90"/>
                                </a:lnTo>
                                <a:lnTo>
                                  <a:pt x="0" y="97"/>
                                </a:lnTo>
                                <a:lnTo>
                                  <a:pt x="1" y="104"/>
                                </a:lnTo>
                                <a:lnTo>
                                  <a:pt x="3" y="197"/>
                                </a:lnTo>
                                <a:lnTo>
                                  <a:pt x="1334" y="197"/>
                                </a:lnTo>
                                <a:lnTo>
                                  <a:pt x="1334" y="104"/>
                                </a:lnTo>
                                <a:lnTo>
                                  <a:pt x="1318" y="38"/>
                                </a:lnTo>
                                <a:lnTo>
                                  <a:pt x="1261" y="2"/>
                                </a:lnTo>
                                <a:lnTo>
                                  <a:pt x="1252" y="0"/>
                                </a:lnTo>
                                <a:lnTo>
                                  <a:pt x="1243" y="0"/>
                                </a:lnTo>
                                <a:close/>
                              </a:path>
                            </a:pathLst>
                          </a:custGeom>
                          <a:solidFill>
                            <a:srgbClr val="DEE7F3"/>
                          </a:solidFill>
                          <a:ln>
                            <a:noFill/>
                          </a:ln>
                        </wps:spPr>
                        <wps:bodyPr rot="0" vert="horz" wrap="square" lIns="91440" tIns="45720" rIns="91440" bIns="45720" anchor="t" anchorCtr="0" upright="1">
                          <a:noAutofit/>
                        </wps:bodyPr>
                      </wps:wsp>
                      <wps:wsp>
                        <wps:cNvPr id="1713219422" name="Freeform 233"/>
                        <wps:cNvSpPr/>
                        <wps:spPr bwMode="auto">
                          <a:xfrm>
                            <a:off x="6171" y="166"/>
                            <a:ext cx="1334" cy="198"/>
                          </a:xfrm>
                          <a:custGeom>
                            <a:avLst/>
                            <a:gdLst>
                              <a:gd name="T0" fmla="+- 0 6174 6171"/>
                              <a:gd name="T1" fmla="*/ T0 w 1334"/>
                              <a:gd name="T2" fmla="+- 0 363 166"/>
                              <a:gd name="T3" fmla="*/ 363 h 198"/>
                              <a:gd name="T4" fmla="+- 0 7505 6171"/>
                              <a:gd name="T5" fmla="*/ T4 w 1334"/>
                              <a:gd name="T6" fmla="+- 0 363 166"/>
                              <a:gd name="T7" fmla="*/ 363 h 198"/>
                              <a:gd name="T8" fmla="+- 0 7505 6171"/>
                              <a:gd name="T9" fmla="*/ T8 w 1334"/>
                              <a:gd name="T10" fmla="+- 0 270 166"/>
                              <a:gd name="T11" fmla="*/ 270 h 198"/>
                              <a:gd name="T12" fmla="+- 0 7489 6171"/>
                              <a:gd name="T13" fmla="*/ T12 w 1334"/>
                              <a:gd name="T14" fmla="+- 0 204 166"/>
                              <a:gd name="T15" fmla="*/ 204 h 198"/>
                              <a:gd name="T16" fmla="+- 0 7432 6171"/>
                              <a:gd name="T17" fmla="*/ T16 w 1334"/>
                              <a:gd name="T18" fmla="+- 0 168 166"/>
                              <a:gd name="T19" fmla="*/ 168 h 198"/>
                              <a:gd name="T20" fmla="+- 0 7414 6171"/>
                              <a:gd name="T21" fmla="*/ T20 w 1334"/>
                              <a:gd name="T22" fmla="+- 0 166 166"/>
                              <a:gd name="T23" fmla="*/ 166 h 198"/>
                              <a:gd name="T24" fmla="+- 0 7405 6171"/>
                              <a:gd name="T25" fmla="*/ T24 w 1334"/>
                              <a:gd name="T26" fmla="+- 0 167 166"/>
                              <a:gd name="T27" fmla="*/ 167 h 198"/>
                              <a:gd name="T28" fmla="+- 0 6274 6171"/>
                              <a:gd name="T29" fmla="*/ T28 w 1334"/>
                              <a:gd name="T30" fmla="+- 0 167 166"/>
                              <a:gd name="T31" fmla="*/ 167 h 198"/>
                              <a:gd name="T32" fmla="+- 0 6207 6171"/>
                              <a:gd name="T33" fmla="*/ T32 w 1334"/>
                              <a:gd name="T34" fmla="+- 0 187 166"/>
                              <a:gd name="T35" fmla="*/ 187 h 198"/>
                              <a:gd name="T36" fmla="+- 0 6172 6171"/>
                              <a:gd name="T37" fmla="*/ T36 w 1334"/>
                              <a:gd name="T38" fmla="+- 0 248 166"/>
                              <a:gd name="T39" fmla="*/ 248 h 198"/>
                              <a:gd name="T40" fmla="+- 0 6171 6171"/>
                              <a:gd name="T41" fmla="*/ T40 w 1334"/>
                              <a:gd name="T42" fmla="+- 0 256 166"/>
                              <a:gd name="T43" fmla="*/ 256 h 198"/>
                              <a:gd name="T44" fmla="+- 0 6171 6171"/>
                              <a:gd name="T45" fmla="*/ T44 w 1334"/>
                              <a:gd name="T46" fmla="+- 0 263 166"/>
                              <a:gd name="T47" fmla="*/ 263 h 198"/>
                              <a:gd name="T48" fmla="+- 0 6172 6171"/>
                              <a:gd name="T49" fmla="*/ T48 w 1334"/>
                              <a:gd name="T50" fmla="+- 0 270 166"/>
                              <a:gd name="T51" fmla="*/ 270 h 198"/>
                              <a:gd name="T52" fmla="+- 0 6174 6171"/>
                              <a:gd name="T53" fmla="*/ T52 w 1334"/>
                              <a:gd name="T54" fmla="+- 0 363 166"/>
                              <a:gd name="T55" fmla="*/ 363 h 1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334" h="198">
                                <a:moveTo>
                                  <a:pt x="3" y="197"/>
                                </a:moveTo>
                                <a:lnTo>
                                  <a:pt x="1334" y="197"/>
                                </a:lnTo>
                                <a:lnTo>
                                  <a:pt x="1334" y="104"/>
                                </a:lnTo>
                                <a:lnTo>
                                  <a:pt x="1318" y="38"/>
                                </a:lnTo>
                                <a:lnTo>
                                  <a:pt x="1261" y="2"/>
                                </a:lnTo>
                                <a:lnTo>
                                  <a:pt x="1243" y="0"/>
                                </a:lnTo>
                                <a:lnTo>
                                  <a:pt x="1234" y="1"/>
                                </a:lnTo>
                                <a:lnTo>
                                  <a:pt x="103" y="1"/>
                                </a:lnTo>
                                <a:lnTo>
                                  <a:pt x="36" y="21"/>
                                </a:lnTo>
                                <a:lnTo>
                                  <a:pt x="1" y="82"/>
                                </a:lnTo>
                                <a:lnTo>
                                  <a:pt x="0" y="90"/>
                                </a:lnTo>
                                <a:lnTo>
                                  <a:pt x="0" y="97"/>
                                </a:lnTo>
                                <a:lnTo>
                                  <a:pt x="1" y="104"/>
                                </a:lnTo>
                                <a:lnTo>
                                  <a:pt x="3" y="197"/>
                                </a:lnTo>
                                <a:close/>
                              </a:path>
                            </a:pathLst>
                          </a:custGeom>
                          <a:noFill/>
                          <a:ln w="5429">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797715942" name="Picture 23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a:xfrm>
                            <a:off x="6120" y="334"/>
                            <a:ext cx="1439" cy="1452"/>
                          </a:xfrm>
                          <a:prstGeom prst="rect">
                            <a:avLst/>
                          </a:prstGeom>
                          <a:noFill/>
                          <a:ln>
                            <a:noFill/>
                          </a:ln>
                        </pic:spPr>
                      </pic:pic>
                      <wps:wsp>
                        <wps:cNvPr id="1191883440" name="Freeform 231"/>
                        <wps:cNvSpPr/>
                        <wps:spPr bwMode="auto">
                          <a:xfrm>
                            <a:off x="6173" y="363"/>
                            <a:ext cx="1333" cy="1343"/>
                          </a:xfrm>
                          <a:custGeom>
                            <a:avLst/>
                            <a:gdLst>
                              <a:gd name="T0" fmla="+- 0 7505 6174"/>
                              <a:gd name="T1" fmla="*/ T0 w 1333"/>
                              <a:gd name="T2" fmla="+- 0 363 363"/>
                              <a:gd name="T3" fmla="*/ 363 h 1343"/>
                              <a:gd name="T4" fmla="+- 0 6174 6174"/>
                              <a:gd name="T5" fmla="*/ T4 w 1333"/>
                              <a:gd name="T6" fmla="+- 0 363 363"/>
                              <a:gd name="T7" fmla="*/ 363 h 1343"/>
                              <a:gd name="T8" fmla="+- 0 6174 6174"/>
                              <a:gd name="T9" fmla="*/ T8 w 1333"/>
                              <a:gd name="T10" fmla="+- 0 1602 363"/>
                              <a:gd name="T11" fmla="*/ 1602 h 1343"/>
                              <a:gd name="T12" fmla="+- 0 6191 6174"/>
                              <a:gd name="T13" fmla="*/ T12 w 1333"/>
                              <a:gd name="T14" fmla="+- 0 1670 363"/>
                              <a:gd name="T15" fmla="*/ 1670 h 1343"/>
                              <a:gd name="T16" fmla="+- 0 6251 6174"/>
                              <a:gd name="T17" fmla="*/ T16 w 1333"/>
                              <a:gd name="T18" fmla="+- 0 1705 363"/>
                              <a:gd name="T19" fmla="*/ 1705 h 1343"/>
                              <a:gd name="T20" fmla="+- 0 6259 6174"/>
                              <a:gd name="T21" fmla="*/ T20 w 1333"/>
                              <a:gd name="T22" fmla="+- 0 1706 363"/>
                              <a:gd name="T23" fmla="*/ 1706 h 1343"/>
                              <a:gd name="T24" fmla="+- 0 6268 6174"/>
                              <a:gd name="T25" fmla="*/ T24 w 1333"/>
                              <a:gd name="T26" fmla="+- 0 1706 363"/>
                              <a:gd name="T27" fmla="*/ 1706 h 1343"/>
                              <a:gd name="T28" fmla="+- 0 6276 6174"/>
                              <a:gd name="T29" fmla="*/ T28 w 1333"/>
                              <a:gd name="T30" fmla="+- 0 1705 363"/>
                              <a:gd name="T31" fmla="*/ 1705 h 1343"/>
                              <a:gd name="T32" fmla="+- 0 7403 6174"/>
                              <a:gd name="T33" fmla="*/ T32 w 1333"/>
                              <a:gd name="T34" fmla="+- 0 1705 363"/>
                              <a:gd name="T35" fmla="*/ 1705 h 1343"/>
                              <a:gd name="T36" fmla="+- 0 7470 6174"/>
                              <a:gd name="T37" fmla="*/ T36 w 1333"/>
                              <a:gd name="T38" fmla="+- 0 1687 363"/>
                              <a:gd name="T39" fmla="*/ 1687 h 1343"/>
                              <a:gd name="T40" fmla="+- 0 7505 6174"/>
                              <a:gd name="T41" fmla="*/ T40 w 1333"/>
                              <a:gd name="T42" fmla="+- 0 1627 363"/>
                              <a:gd name="T43" fmla="*/ 1627 h 1343"/>
                              <a:gd name="T44" fmla="+- 0 7506 6174"/>
                              <a:gd name="T45" fmla="*/ T44 w 1333"/>
                              <a:gd name="T46" fmla="+- 0 1619 363"/>
                              <a:gd name="T47" fmla="*/ 1619 h 1343"/>
                              <a:gd name="T48" fmla="+- 0 7506 6174"/>
                              <a:gd name="T49" fmla="*/ T48 w 1333"/>
                              <a:gd name="T50" fmla="+- 0 1611 363"/>
                              <a:gd name="T51" fmla="*/ 1611 h 1343"/>
                              <a:gd name="T52" fmla="+- 0 7505 6174"/>
                              <a:gd name="T53" fmla="*/ T52 w 1333"/>
                              <a:gd name="T54" fmla="+- 0 1602 363"/>
                              <a:gd name="T55" fmla="*/ 1602 h 1343"/>
                              <a:gd name="T56" fmla="+- 0 7505 6174"/>
                              <a:gd name="T57" fmla="*/ T56 w 1333"/>
                              <a:gd name="T58" fmla="+- 0 363 363"/>
                              <a:gd name="T59" fmla="*/ 363 h 1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33" h="1343">
                                <a:moveTo>
                                  <a:pt x="1331" y="0"/>
                                </a:moveTo>
                                <a:lnTo>
                                  <a:pt x="0" y="0"/>
                                </a:lnTo>
                                <a:lnTo>
                                  <a:pt x="0" y="1239"/>
                                </a:lnTo>
                                <a:lnTo>
                                  <a:pt x="17" y="1307"/>
                                </a:lnTo>
                                <a:lnTo>
                                  <a:pt x="77" y="1342"/>
                                </a:lnTo>
                                <a:lnTo>
                                  <a:pt x="85" y="1343"/>
                                </a:lnTo>
                                <a:lnTo>
                                  <a:pt x="94" y="1343"/>
                                </a:lnTo>
                                <a:lnTo>
                                  <a:pt x="102" y="1342"/>
                                </a:lnTo>
                                <a:lnTo>
                                  <a:pt x="1229" y="1342"/>
                                </a:lnTo>
                                <a:lnTo>
                                  <a:pt x="1296" y="1324"/>
                                </a:lnTo>
                                <a:lnTo>
                                  <a:pt x="1331" y="1264"/>
                                </a:lnTo>
                                <a:lnTo>
                                  <a:pt x="1332" y="1256"/>
                                </a:lnTo>
                                <a:lnTo>
                                  <a:pt x="1332" y="1248"/>
                                </a:lnTo>
                                <a:lnTo>
                                  <a:pt x="1331" y="1239"/>
                                </a:lnTo>
                                <a:lnTo>
                                  <a:pt x="1331" y="0"/>
                                </a:lnTo>
                                <a:close/>
                              </a:path>
                            </a:pathLst>
                          </a:custGeom>
                          <a:solidFill>
                            <a:srgbClr val="DEE7F3"/>
                          </a:solidFill>
                          <a:ln>
                            <a:noFill/>
                          </a:ln>
                        </wps:spPr>
                        <wps:bodyPr rot="0" vert="horz" wrap="square" lIns="91440" tIns="45720" rIns="91440" bIns="45720" anchor="t" anchorCtr="0" upright="1">
                          <a:noAutofit/>
                        </wps:bodyPr>
                      </wps:wsp>
                      <wps:wsp>
                        <wps:cNvPr id="774023961" name="Freeform 230"/>
                        <wps:cNvSpPr/>
                        <wps:spPr bwMode="auto">
                          <a:xfrm>
                            <a:off x="6173" y="363"/>
                            <a:ext cx="1333" cy="1343"/>
                          </a:xfrm>
                          <a:custGeom>
                            <a:avLst/>
                            <a:gdLst>
                              <a:gd name="T0" fmla="+- 0 6174 6174"/>
                              <a:gd name="T1" fmla="*/ T0 w 1333"/>
                              <a:gd name="T2" fmla="+- 0 1602 363"/>
                              <a:gd name="T3" fmla="*/ 1602 h 1343"/>
                              <a:gd name="T4" fmla="+- 0 6191 6174"/>
                              <a:gd name="T5" fmla="*/ T4 w 1333"/>
                              <a:gd name="T6" fmla="+- 0 1670 363"/>
                              <a:gd name="T7" fmla="*/ 1670 h 1343"/>
                              <a:gd name="T8" fmla="+- 0 6251 6174"/>
                              <a:gd name="T9" fmla="*/ T8 w 1333"/>
                              <a:gd name="T10" fmla="+- 0 1705 363"/>
                              <a:gd name="T11" fmla="*/ 1705 h 1343"/>
                              <a:gd name="T12" fmla="+- 0 6259 6174"/>
                              <a:gd name="T13" fmla="*/ T12 w 1333"/>
                              <a:gd name="T14" fmla="+- 0 1706 363"/>
                              <a:gd name="T15" fmla="*/ 1706 h 1343"/>
                              <a:gd name="T16" fmla="+- 0 6268 6174"/>
                              <a:gd name="T17" fmla="*/ T16 w 1333"/>
                              <a:gd name="T18" fmla="+- 0 1706 363"/>
                              <a:gd name="T19" fmla="*/ 1706 h 1343"/>
                              <a:gd name="T20" fmla="+- 0 6276 6174"/>
                              <a:gd name="T21" fmla="*/ T20 w 1333"/>
                              <a:gd name="T22" fmla="+- 0 1705 363"/>
                              <a:gd name="T23" fmla="*/ 1705 h 1343"/>
                              <a:gd name="T24" fmla="+- 0 7403 6174"/>
                              <a:gd name="T25" fmla="*/ T24 w 1333"/>
                              <a:gd name="T26" fmla="+- 0 1705 363"/>
                              <a:gd name="T27" fmla="*/ 1705 h 1343"/>
                              <a:gd name="T28" fmla="+- 0 7470 6174"/>
                              <a:gd name="T29" fmla="*/ T28 w 1333"/>
                              <a:gd name="T30" fmla="+- 0 1687 363"/>
                              <a:gd name="T31" fmla="*/ 1687 h 1343"/>
                              <a:gd name="T32" fmla="+- 0 7505 6174"/>
                              <a:gd name="T33" fmla="*/ T32 w 1333"/>
                              <a:gd name="T34" fmla="+- 0 1627 363"/>
                              <a:gd name="T35" fmla="*/ 1627 h 1343"/>
                              <a:gd name="T36" fmla="+- 0 7506 6174"/>
                              <a:gd name="T37" fmla="*/ T36 w 1333"/>
                              <a:gd name="T38" fmla="+- 0 1619 363"/>
                              <a:gd name="T39" fmla="*/ 1619 h 1343"/>
                              <a:gd name="T40" fmla="+- 0 7506 6174"/>
                              <a:gd name="T41" fmla="*/ T40 w 1333"/>
                              <a:gd name="T42" fmla="+- 0 1611 363"/>
                              <a:gd name="T43" fmla="*/ 1611 h 1343"/>
                              <a:gd name="T44" fmla="+- 0 7505 6174"/>
                              <a:gd name="T45" fmla="*/ T44 w 1333"/>
                              <a:gd name="T46" fmla="+- 0 1602 363"/>
                              <a:gd name="T47" fmla="*/ 1602 h 1343"/>
                              <a:gd name="T48" fmla="+- 0 7505 6174"/>
                              <a:gd name="T49" fmla="*/ T48 w 1333"/>
                              <a:gd name="T50" fmla="+- 0 363 363"/>
                              <a:gd name="T51" fmla="*/ 363 h 1343"/>
                              <a:gd name="T52" fmla="+- 0 6174 6174"/>
                              <a:gd name="T53" fmla="*/ T52 w 1333"/>
                              <a:gd name="T54" fmla="+- 0 363 363"/>
                              <a:gd name="T55" fmla="*/ 363 h 1343"/>
                              <a:gd name="T56" fmla="+- 0 6174 6174"/>
                              <a:gd name="T57" fmla="*/ T56 w 1333"/>
                              <a:gd name="T58" fmla="+- 0 1602 363"/>
                              <a:gd name="T59" fmla="*/ 1602 h 1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33" h="1343">
                                <a:moveTo>
                                  <a:pt x="0" y="1239"/>
                                </a:moveTo>
                                <a:lnTo>
                                  <a:pt x="17" y="1307"/>
                                </a:lnTo>
                                <a:lnTo>
                                  <a:pt x="77" y="1342"/>
                                </a:lnTo>
                                <a:lnTo>
                                  <a:pt x="85" y="1343"/>
                                </a:lnTo>
                                <a:lnTo>
                                  <a:pt x="94" y="1343"/>
                                </a:lnTo>
                                <a:lnTo>
                                  <a:pt x="102" y="1342"/>
                                </a:lnTo>
                                <a:lnTo>
                                  <a:pt x="1229" y="1342"/>
                                </a:lnTo>
                                <a:lnTo>
                                  <a:pt x="1296" y="1324"/>
                                </a:lnTo>
                                <a:lnTo>
                                  <a:pt x="1331" y="1264"/>
                                </a:lnTo>
                                <a:lnTo>
                                  <a:pt x="1332" y="1256"/>
                                </a:lnTo>
                                <a:lnTo>
                                  <a:pt x="1332" y="1248"/>
                                </a:lnTo>
                                <a:lnTo>
                                  <a:pt x="1331" y="1239"/>
                                </a:lnTo>
                                <a:lnTo>
                                  <a:pt x="1331" y="0"/>
                                </a:lnTo>
                                <a:lnTo>
                                  <a:pt x="0" y="0"/>
                                </a:lnTo>
                                <a:lnTo>
                                  <a:pt x="0" y="1239"/>
                                </a:lnTo>
                                <a:close/>
                              </a:path>
                            </a:pathLst>
                          </a:custGeom>
                          <a:noFill/>
                          <a:ln w="5420">
                            <a:solidFill>
                              <a:srgbClr val="5C9BD3"/>
                            </a:solidFill>
                            <a:prstDash val="solid"/>
                            <a:round/>
                          </a:ln>
                        </wps:spPr>
                        <wps:bodyPr rot="0" vert="horz" wrap="square" lIns="91440" tIns="45720" rIns="91440" bIns="45720" anchor="t" anchorCtr="0" upright="1">
                          <a:noAutofit/>
                        </wps:bodyPr>
                      </wps:wsp>
                      <wps:wsp>
                        <wps:cNvPr id="1688578031" name="Line 229"/>
                        <wps:cNvCnPr>
                          <a:cxnSpLocks noChangeShapeType="1"/>
                        </wps:cNvCnPr>
                        <wps:spPr bwMode="auto">
                          <a:xfrm>
                            <a:off x="3347" y="931"/>
                            <a:ext cx="2754" cy="0"/>
                          </a:xfrm>
                          <a:prstGeom prst="line">
                            <a:avLst/>
                          </a:prstGeom>
                          <a:noFill/>
                          <a:ln w="6361">
                            <a:solidFill>
                              <a:srgbClr val="77A7D9"/>
                            </a:solidFill>
                            <a:prstDash val="solid"/>
                            <a:round/>
                          </a:ln>
                        </wps:spPr>
                        <wps:bodyPr/>
                      </wps:wsp>
                      <wps:wsp>
                        <wps:cNvPr id="200261867" name="Freeform 228"/>
                        <wps:cNvSpPr/>
                        <wps:spPr bwMode="auto">
                          <a:xfrm>
                            <a:off x="3356" y="936"/>
                            <a:ext cx="10" cy="10"/>
                          </a:xfrm>
                          <a:custGeom>
                            <a:avLst/>
                            <a:gdLst>
                              <a:gd name="T0" fmla="+- 0 3366 3357"/>
                              <a:gd name="T1" fmla="*/ T0 w 10"/>
                              <a:gd name="T2" fmla="+- 0 936 936"/>
                              <a:gd name="T3" fmla="*/ 936 h 10"/>
                              <a:gd name="T4" fmla="+- 0 3357 3357"/>
                              <a:gd name="T5" fmla="*/ T4 w 10"/>
                              <a:gd name="T6" fmla="+- 0 946 936"/>
                              <a:gd name="T7" fmla="*/ 946 h 10"/>
                              <a:gd name="T8" fmla="+- 0 3366 3357"/>
                              <a:gd name="T9" fmla="*/ T8 w 10"/>
                              <a:gd name="T10" fmla="+- 0 946 936"/>
                              <a:gd name="T11" fmla="*/ 946 h 10"/>
                              <a:gd name="T12" fmla="+- 0 3366 3357"/>
                              <a:gd name="T13" fmla="*/ T12 w 10"/>
                              <a:gd name="T14" fmla="+- 0 936 936"/>
                              <a:gd name="T15" fmla="*/ 936 h 10"/>
                            </a:gdLst>
                            <a:ahLst/>
                            <a:cxnLst>
                              <a:cxn ang="0">
                                <a:pos x="T1" y="T3"/>
                              </a:cxn>
                              <a:cxn ang="0">
                                <a:pos x="T5" y="T7"/>
                              </a:cxn>
                              <a:cxn ang="0">
                                <a:pos x="T9" y="T11"/>
                              </a:cxn>
                              <a:cxn ang="0">
                                <a:pos x="T13" y="T15"/>
                              </a:cxn>
                            </a:cxnLst>
                            <a:rect l="0" t="0" r="r" b="b"/>
                            <a:pathLst>
                              <a:path w="10" h="10">
                                <a:moveTo>
                                  <a:pt x="9" y="0"/>
                                </a:moveTo>
                                <a:lnTo>
                                  <a:pt x="0" y="10"/>
                                </a:lnTo>
                                <a:lnTo>
                                  <a:pt x="9" y="10"/>
                                </a:lnTo>
                                <a:lnTo>
                                  <a:pt x="9" y="0"/>
                                </a:lnTo>
                                <a:close/>
                              </a:path>
                            </a:pathLst>
                          </a:custGeom>
                          <a:solidFill>
                            <a:srgbClr val="77A7D9"/>
                          </a:solidFill>
                          <a:ln>
                            <a:noFill/>
                          </a:ln>
                        </wps:spPr>
                        <wps:bodyPr rot="0" vert="horz" wrap="square" lIns="91440" tIns="45720" rIns="91440" bIns="45720" anchor="t" anchorCtr="0" upright="1">
                          <a:noAutofit/>
                        </wps:bodyPr>
                      </wps:wsp>
                      <wps:wsp>
                        <wps:cNvPr id="878472804" name="Line 227"/>
                        <wps:cNvCnPr>
                          <a:cxnSpLocks noChangeShapeType="1"/>
                        </wps:cNvCnPr>
                        <wps:spPr bwMode="auto">
                          <a:xfrm>
                            <a:off x="3366" y="941"/>
                            <a:ext cx="2735" cy="0"/>
                          </a:xfrm>
                          <a:prstGeom prst="line">
                            <a:avLst/>
                          </a:prstGeom>
                          <a:noFill/>
                          <a:ln w="6147">
                            <a:solidFill>
                              <a:srgbClr val="77A7D9"/>
                            </a:solidFill>
                            <a:prstDash val="solid"/>
                            <a:round/>
                          </a:ln>
                        </wps:spPr>
                        <wps:bodyPr/>
                      </wps:wsp>
                      <wps:wsp>
                        <wps:cNvPr id="993472626" name="Freeform 226"/>
                        <wps:cNvSpPr/>
                        <wps:spPr bwMode="auto">
                          <a:xfrm>
                            <a:off x="6077" y="888"/>
                            <a:ext cx="96" cy="97"/>
                          </a:xfrm>
                          <a:custGeom>
                            <a:avLst/>
                            <a:gdLst>
                              <a:gd name="T0" fmla="+- 0 6078 6078"/>
                              <a:gd name="T1" fmla="*/ T0 w 96"/>
                              <a:gd name="T2" fmla="+- 0 888 888"/>
                              <a:gd name="T3" fmla="*/ 888 h 97"/>
                              <a:gd name="T4" fmla="+- 0 6086 6078"/>
                              <a:gd name="T5" fmla="*/ T4 w 96"/>
                              <a:gd name="T6" fmla="+- 0 912 888"/>
                              <a:gd name="T7" fmla="*/ 912 h 97"/>
                              <a:gd name="T8" fmla="+- 0 6089 6078"/>
                              <a:gd name="T9" fmla="*/ T8 w 96"/>
                              <a:gd name="T10" fmla="+- 0 936 888"/>
                              <a:gd name="T11" fmla="*/ 936 h 97"/>
                              <a:gd name="T12" fmla="+- 0 6086 6078"/>
                              <a:gd name="T13" fmla="*/ T12 w 96"/>
                              <a:gd name="T14" fmla="+- 0 961 888"/>
                              <a:gd name="T15" fmla="*/ 961 h 97"/>
                              <a:gd name="T16" fmla="+- 0 6078 6078"/>
                              <a:gd name="T17" fmla="*/ T16 w 96"/>
                              <a:gd name="T18" fmla="+- 0 984 888"/>
                              <a:gd name="T19" fmla="*/ 984 h 97"/>
                              <a:gd name="T20" fmla="+- 0 6174 6078"/>
                              <a:gd name="T21" fmla="*/ T20 w 96"/>
                              <a:gd name="T22" fmla="+- 0 936 888"/>
                              <a:gd name="T23" fmla="*/ 936 h 97"/>
                              <a:gd name="T24" fmla="+- 0 6078 6078"/>
                              <a:gd name="T25" fmla="*/ T24 w 96"/>
                              <a:gd name="T26" fmla="+- 0 888 888"/>
                              <a:gd name="T27" fmla="*/ 888 h 97"/>
                            </a:gdLst>
                            <a:ahLst/>
                            <a:cxnLst>
                              <a:cxn ang="0">
                                <a:pos x="T1" y="T3"/>
                              </a:cxn>
                              <a:cxn ang="0">
                                <a:pos x="T5" y="T7"/>
                              </a:cxn>
                              <a:cxn ang="0">
                                <a:pos x="T9" y="T11"/>
                              </a:cxn>
                              <a:cxn ang="0">
                                <a:pos x="T13" y="T15"/>
                              </a:cxn>
                              <a:cxn ang="0">
                                <a:pos x="T17" y="T19"/>
                              </a:cxn>
                              <a:cxn ang="0">
                                <a:pos x="T21" y="T23"/>
                              </a:cxn>
                              <a:cxn ang="0">
                                <a:pos x="T25" y="T27"/>
                              </a:cxn>
                            </a:cxnLst>
                            <a:rect l="0" t="0" r="r" b="b"/>
                            <a:pathLst>
                              <a:path w="96" h="97">
                                <a:moveTo>
                                  <a:pt x="0" y="0"/>
                                </a:moveTo>
                                <a:lnTo>
                                  <a:pt x="8" y="24"/>
                                </a:lnTo>
                                <a:lnTo>
                                  <a:pt x="11" y="48"/>
                                </a:lnTo>
                                <a:lnTo>
                                  <a:pt x="8" y="73"/>
                                </a:lnTo>
                                <a:lnTo>
                                  <a:pt x="0" y="96"/>
                                </a:lnTo>
                                <a:lnTo>
                                  <a:pt x="96" y="48"/>
                                </a:lnTo>
                                <a:lnTo>
                                  <a:pt x="0"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702965304" name="Picture 2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a:xfrm>
                            <a:off x="6137" y="4571"/>
                            <a:ext cx="1405" cy="265"/>
                          </a:xfrm>
                          <a:prstGeom prst="rect">
                            <a:avLst/>
                          </a:prstGeom>
                          <a:noFill/>
                          <a:ln>
                            <a:noFill/>
                          </a:ln>
                        </pic:spPr>
                      </pic:pic>
                      <wps:wsp>
                        <wps:cNvPr id="947966932" name="Freeform 224"/>
                        <wps:cNvSpPr/>
                        <wps:spPr bwMode="auto">
                          <a:xfrm>
                            <a:off x="6171" y="4583"/>
                            <a:ext cx="1334" cy="198"/>
                          </a:xfrm>
                          <a:custGeom>
                            <a:avLst/>
                            <a:gdLst>
                              <a:gd name="T0" fmla="+- 0 7414 6171"/>
                              <a:gd name="T1" fmla="*/ T0 w 1334"/>
                              <a:gd name="T2" fmla="+- 0 4583 4583"/>
                              <a:gd name="T3" fmla="*/ 4583 h 198"/>
                              <a:gd name="T4" fmla="+- 0 7405 6171"/>
                              <a:gd name="T5" fmla="*/ T4 w 1334"/>
                              <a:gd name="T6" fmla="+- 0 4585 4583"/>
                              <a:gd name="T7" fmla="*/ 4585 h 198"/>
                              <a:gd name="T8" fmla="+- 0 6274 6171"/>
                              <a:gd name="T9" fmla="*/ T8 w 1334"/>
                              <a:gd name="T10" fmla="+- 0 4585 4583"/>
                              <a:gd name="T11" fmla="*/ 4585 h 198"/>
                              <a:gd name="T12" fmla="+- 0 6238 6171"/>
                              <a:gd name="T13" fmla="*/ T12 w 1334"/>
                              <a:gd name="T14" fmla="+- 0 4588 4583"/>
                              <a:gd name="T15" fmla="*/ 4588 h 198"/>
                              <a:gd name="T16" fmla="+- 0 6207 6171"/>
                              <a:gd name="T17" fmla="*/ T16 w 1334"/>
                              <a:gd name="T18" fmla="+- 0 4604 4583"/>
                              <a:gd name="T19" fmla="*/ 4604 h 198"/>
                              <a:gd name="T20" fmla="+- 0 6184 6171"/>
                              <a:gd name="T21" fmla="*/ T20 w 1334"/>
                              <a:gd name="T22" fmla="+- 0 4631 4583"/>
                              <a:gd name="T23" fmla="*/ 4631 h 198"/>
                              <a:gd name="T24" fmla="+- 0 6172 6171"/>
                              <a:gd name="T25" fmla="*/ T24 w 1334"/>
                              <a:gd name="T26" fmla="+- 0 4666 4583"/>
                              <a:gd name="T27" fmla="*/ 4666 h 198"/>
                              <a:gd name="T28" fmla="+- 0 6171 6171"/>
                              <a:gd name="T29" fmla="*/ T28 w 1334"/>
                              <a:gd name="T30" fmla="+- 0 4673 4583"/>
                              <a:gd name="T31" fmla="*/ 4673 h 198"/>
                              <a:gd name="T32" fmla="+- 0 6171 6171"/>
                              <a:gd name="T33" fmla="*/ T32 w 1334"/>
                              <a:gd name="T34" fmla="+- 0 4680 4583"/>
                              <a:gd name="T35" fmla="*/ 4680 h 198"/>
                              <a:gd name="T36" fmla="+- 0 6172 6171"/>
                              <a:gd name="T37" fmla="*/ T36 w 1334"/>
                              <a:gd name="T38" fmla="+- 0 4687 4583"/>
                              <a:gd name="T39" fmla="*/ 4687 h 198"/>
                              <a:gd name="T40" fmla="+- 0 6174 6171"/>
                              <a:gd name="T41" fmla="*/ T40 w 1334"/>
                              <a:gd name="T42" fmla="+- 0 4781 4583"/>
                              <a:gd name="T43" fmla="*/ 4781 h 198"/>
                              <a:gd name="T44" fmla="+- 0 7505 6171"/>
                              <a:gd name="T45" fmla="*/ T44 w 1334"/>
                              <a:gd name="T46" fmla="+- 0 4781 4583"/>
                              <a:gd name="T47" fmla="*/ 4781 h 198"/>
                              <a:gd name="T48" fmla="+- 0 7505 6171"/>
                              <a:gd name="T49" fmla="*/ T48 w 1334"/>
                              <a:gd name="T50" fmla="+- 0 4687 4583"/>
                              <a:gd name="T51" fmla="*/ 4687 h 198"/>
                              <a:gd name="T52" fmla="+- 0 7489 6171"/>
                              <a:gd name="T53" fmla="*/ T52 w 1334"/>
                              <a:gd name="T54" fmla="+- 0 4621 4583"/>
                              <a:gd name="T55" fmla="*/ 4621 h 198"/>
                              <a:gd name="T56" fmla="+- 0 7432 6171"/>
                              <a:gd name="T57" fmla="*/ T56 w 1334"/>
                              <a:gd name="T58" fmla="+- 0 4585 4583"/>
                              <a:gd name="T59" fmla="*/ 4585 h 198"/>
                              <a:gd name="T60" fmla="+- 0 7423 6171"/>
                              <a:gd name="T61" fmla="*/ T60 w 1334"/>
                              <a:gd name="T62" fmla="+- 0 4584 4583"/>
                              <a:gd name="T63" fmla="*/ 4584 h 198"/>
                              <a:gd name="T64" fmla="+- 0 7414 6171"/>
                              <a:gd name="T65" fmla="*/ T64 w 1334"/>
                              <a:gd name="T66" fmla="+- 0 4583 4583"/>
                              <a:gd name="T67" fmla="*/ 4583 h 1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34" h="198">
                                <a:moveTo>
                                  <a:pt x="1243" y="0"/>
                                </a:moveTo>
                                <a:lnTo>
                                  <a:pt x="1234" y="2"/>
                                </a:lnTo>
                                <a:lnTo>
                                  <a:pt x="103" y="2"/>
                                </a:lnTo>
                                <a:lnTo>
                                  <a:pt x="67" y="5"/>
                                </a:lnTo>
                                <a:lnTo>
                                  <a:pt x="36" y="21"/>
                                </a:lnTo>
                                <a:lnTo>
                                  <a:pt x="13" y="48"/>
                                </a:lnTo>
                                <a:lnTo>
                                  <a:pt x="1" y="83"/>
                                </a:lnTo>
                                <a:lnTo>
                                  <a:pt x="0" y="90"/>
                                </a:lnTo>
                                <a:lnTo>
                                  <a:pt x="0" y="97"/>
                                </a:lnTo>
                                <a:lnTo>
                                  <a:pt x="1" y="104"/>
                                </a:lnTo>
                                <a:lnTo>
                                  <a:pt x="3" y="198"/>
                                </a:lnTo>
                                <a:lnTo>
                                  <a:pt x="1334" y="198"/>
                                </a:lnTo>
                                <a:lnTo>
                                  <a:pt x="1334" y="104"/>
                                </a:lnTo>
                                <a:lnTo>
                                  <a:pt x="1318" y="38"/>
                                </a:lnTo>
                                <a:lnTo>
                                  <a:pt x="1261" y="2"/>
                                </a:lnTo>
                                <a:lnTo>
                                  <a:pt x="1252" y="1"/>
                                </a:lnTo>
                                <a:lnTo>
                                  <a:pt x="1243" y="0"/>
                                </a:lnTo>
                                <a:close/>
                              </a:path>
                            </a:pathLst>
                          </a:custGeom>
                          <a:solidFill>
                            <a:srgbClr val="DEE7F3"/>
                          </a:solidFill>
                          <a:ln>
                            <a:noFill/>
                          </a:ln>
                        </wps:spPr>
                        <wps:bodyPr rot="0" vert="horz" wrap="square" lIns="91440" tIns="45720" rIns="91440" bIns="45720" anchor="t" anchorCtr="0" upright="1">
                          <a:noAutofit/>
                        </wps:bodyPr>
                      </wps:wsp>
                      <wps:wsp>
                        <wps:cNvPr id="1375017051" name="Freeform 223"/>
                        <wps:cNvSpPr/>
                        <wps:spPr bwMode="auto">
                          <a:xfrm>
                            <a:off x="6171" y="4583"/>
                            <a:ext cx="1334" cy="198"/>
                          </a:xfrm>
                          <a:custGeom>
                            <a:avLst/>
                            <a:gdLst>
                              <a:gd name="T0" fmla="+- 0 6174 6171"/>
                              <a:gd name="T1" fmla="*/ T0 w 1334"/>
                              <a:gd name="T2" fmla="+- 0 4781 4583"/>
                              <a:gd name="T3" fmla="*/ 4781 h 198"/>
                              <a:gd name="T4" fmla="+- 0 7505 6171"/>
                              <a:gd name="T5" fmla="*/ T4 w 1334"/>
                              <a:gd name="T6" fmla="+- 0 4781 4583"/>
                              <a:gd name="T7" fmla="*/ 4781 h 198"/>
                              <a:gd name="T8" fmla="+- 0 7505 6171"/>
                              <a:gd name="T9" fmla="*/ T8 w 1334"/>
                              <a:gd name="T10" fmla="+- 0 4687 4583"/>
                              <a:gd name="T11" fmla="*/ 4687 h 198"/>
                              <a:gd name="T12" fmla="+- 0 7489 6171"/>
                              <a:gd name="T13" fmla="*/ T12 w 1334"/>
                              <a:gd name="T14" fmla="+- 0 4621 4583"/>
                              <a:gd name="T15" fmla="*/ 4621 h 198"/>
                              <a:gd name="T16" fmla="+- 0 7432 6171"/>
                              <a:gd name="T17" fmla="*/ T16 w 1334"/>
                              <a:gd name="T18" fmla="+- 0 4585 4583"/>
                              <a:gd name="T19" fmla="*/ 4585 h 198"/>
                              <a:gd name="T20" fmla="+- 0 7414 6171"/>
                              <a:gd name="T21" fmla="*/ T20 w 1334"/>
                              <a:gd name="T22" fmla="+- 0 4583 4583"/>
                              <a:gd name="T23" fmla="*/ 4583 h 198"/>
                              <a:gd name="T24" fmla="+- 0 7405 6171"/>
                              <a:gd name="T25" fmla="*/ T24 w 1334"/>
                              <a:gd name="T26" fmla="+- 0 4585 4583"/>
                              <a:gd name="T27" fmla="*/ 4585 h 198"/>
                              <a:gd name="T28" fmla="+- 0 6274 6171"/>
                              <a:gd name="T29" fmla="*/ T28 w 1334"/>
                              <a:gd name="T30" fmla="+- 0 4585 4583"/>
                              <a:gd name="T31" fmla="*/ 4585 h 198"/>
                              <a:gd name="T32" fmla="+- 0 6207 6171"/>
                              <a:gd name="T33" fmla="*/ T32 w 1334"/>
                              <a:gd name="T34" fmla="+- 0 4604 4583"/>
                              <a:gd name="T35" fmla="*/ 4604 h 198"/>
                              <a:gd name="T36" fmla="+- 0 6172 6171"/>
                              <a:gd name="T37" fmla="*/ T36 w 1334"/>
                              <a:gd name="T38" fmla="+- 0 4666 4583"/>
                              <a:gd name="T39" fmla="*/ 4666 h 198"/>
                              <a:gd name="T40" fmla="+- 0 6171 6171"/>
                              <a:gd name="T41" fmla="*/ T40 w 1334"/>
                              <a:gd name="T42" fmla="+- 0 4673 4583"/>
                              <a:gd name="T43" fmla="*/ 4673 h 198"/>
                              <a:gd name="T44" fmla="+- 0 6171 6171"/>
                              <a:gd name="T45" fmla="*/ T44 w 1334"/>
                              <a:gd name="T46" fmla="+- 0 4680 4583"/>
                              <a:gd name="T47" fmla="*/ 4680 h 198"/>
                              <a:gd name="T48" fmla="+- 0 6172 6171"/>
                              <a:gd name="T49" fmla="*/ T48 w 1334"/>
                              <a:gd name="T50" fmla="+- 0 4687 4583"/>
                              <a:gd name="T51" fmla="*/ 4687 h 198"/>
                              <a:gd name="T52" fmla="+- 0 6174 6171"/>
                              <a:gd name="T53" fmla="*/ T52 w 1334"/>
                              <a:gd name="T54" fmla="+- 0 4781 4583"/>
                              <a:gd name="T55" fmla="*/ 4781 h 1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334" h="198">
                                <a:moveTo>
                                  <a:pt x="3" y="198"/>
                                </a:moveTo>
                                <a:lnTo>
                                  <a:pt x="1334" y="198"/>
                                </a:lnTo>
                                <a:lnTo>
                                  <a:pt x="1334" y="104"/>
                                </a:lnTo>
                                <a:lnTo>
                                  <a:pt x="1318" y="38"/>
                                </a:lnTo>
                                <a:lnTo>
                                  <a:pt x="1261" y="2"/>
                                </a:lnTo>
                                <a:lnTo>
                                  <a:pt x="1243" y="0"/>
                                </a:lnTo>
                                <a:lnTo>
                                  <a:pt x="1234" y="2"/>
                                </a:lnTo>
                                <a:lnTo>
                                  <a:pt x="103" y="2"/>
                                </a:lnTo>
                                <a:lnTo>
                                  <a:pt x="36" y="21"/>
                                </a:lnTo>
                                <a:lnTo>
                                  <a:pt x="1" y="83"/>
                                </a:lnTo>
                                <a:lnTo>
                                  <a:pt x="0" y="90"/>
                                </a:lnTo>
                                <a:lnTo>
                                  <a:pt x="0" y="97"/>
                                </a:lnTo>
                                <a:lnTo>
                                  <a:pt x="1" y="104"/>
                                </a:lnTo>
                                <a:lnTo>
                                  <a:pt x="3" y="198"/>
                                </a:lnTo>
                                <a:close/>
                              </a:path>
                            </a:pathLst>
                          </a:custGeom>
                          <a:noFill/>
                          <a:ln w="5429">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382378792" name="Picture 22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a:xfrm>
                            <a:off x="6120" y="4750"/>
                            <a:ext cx="1439" cy="1452"/>
                          </a:xfrm>
                          <a:prstGeom prst="rect">
                            <a:avLst/>
                          </a:prstGeom>
                          <a:noFill/>
                          <a:ln>
                            <a:noFill/>
                          </a:ln>
                        </pic:spPr>
                      </pic:pic>
                      <wps:wsp>
                        <wps:cNvPr id="1702963959" name="Freeform 221"/>
                        <wps:cNvSpPr/>
                        <wps:spPr bwMode="auto">
                          <a:xfrm>
                            <a:off x="6173" y="4780"/>
                            <a:ext cx="1333" cy="1343"/>
                          </a:xfrm>
                          <a:custGeom>
                            <a:avLst/>
                            <a:gdLst>
                              <a:gd name="T0" fmla="+- 0 7505 6174"/>
                              <a:gd name="T1" fmla="*/ T0 w 1333"/>
                              <a:gd name="T2" fmla="+- 0 4781 4781"/>
                              <a:gd name="T3" fmla="*/ 4781 h 1343"/>
                              <a:gd name="T4" fmla="+- 0 6174 6174"/>
                              <a:gd name="T5" fmla="*/ T4 w 1333"/>
                              <a:gd name="T6" fmla="+- 0 4781 4781"/>
                              <a:gd name="T7" fmla="*/ 4781 h 1343"/>
                              <a:gd name="T8" fmla="+- 0 6174 6174"/>
                              <a:gd name="T9" fmla="*/ T8 w 1333"/>
                              <a:gd name="T10" fmla="+- 0 6020 4781"/>
                              <a:gd name="T11" fmla="*/ 6020 h 1343"/>
                              <a:gd name="T12" fmla="+- 0 6191 6174"/>
                              <a:gd name="T13" fmla="*/ T12 w 1333"/>
                              <a:gd name="T14" fmla="+- 0 6087 4781"/>
                              <a:gd name="T15" fmla="*/ 6087 h 1343"/>
                              <a:gd name="T16" fmla="+- 0 6251 6174"/>
                              <a:gd name="T17" fmla="*/ T16 w 1333"/>
                              <a:gd name="T18" fmla="+- 0 6122 4781"/>
                              <a:gd name="T19" fmla="*/ 6122 h 1343"/>
                              <a:gd name="T20" fmla="+- 0 6259 6174"/>
                              <a:gd name="T21" fmla="*/ T20 w 1333"/>
                              <a:gd name="T22" fmla="+- 0 6123 4781"/>
                              <a:gd name="T23" fmla="*/ 6123 h 1343"/>
                              <a:gd name="T24" fmla="+- 0 6268 6174"/>
                              <a:gd name="T25" fmla="*/ T24 w 1333"/>
                              <a:gd name="T26" fmla="+- 0 6123 4781"/>
                              <a:gd name="T27" fmla="*/ 6123 h 1343"/>
                              <a:gd name="T28" fmla="+- 0 6276 6174"/>
                              <a:gd name="T29" fmla="*/ T28 w 1333"/>
                              <a:gd name="T30" fmla="+- 0 6122 4781"/>
                              <a:gd name="T31" fmla="*/ 6122 h 1343"/>
                              <a:gd name="T32" fmla="+- 0 7403 6174"/>
                              <a:gd name="T33" fmla="*/ T32 w 1333"/>
                              <a:gd name="T34" fmla="+- 0 6122 4781"/>
                              <a:gd name="T35" fmla="*/ 6122 h 1343"/>
                              <a:gd name="T36" fmla="+- 0 7470 6174"/>
                              <a:gd name="T37" fmla="*/ T36 w 1333"/>
                              <a:gd name="T38" fmla="+- 0 6105 4781"/>
                              <a:gd name="T39" fmla="*/ 6105 h 1343"/>
                              <a:gd name="T40" fmla="+- 0 7505 6174"/>
                              <a:gd name="T41" fmla="*/ T40 w 1333"/>
                              <a:gd name="T42" fmla="+- 0 6045 4781"/>
                              <a:gd name="T43" fmla="*/ 6045 h 1343"/>
                              <a:gd name="T44" fmla="+- 0 7506 6174"/>
                              <a:gd name="T45" fmla="*/ T44 w 1333"/>
                              <a:gd name="T46" fmla="+- 0 6036 4781"/>
                              <a:gd name="T47" fmla="*/ 6036 h 1343"/>
                              <a:gd name="T48" fmla="+- 0 7506 6174"/>
                              <a:gd name="T49" fmla="*/ T48 w 1333"/>
                              <a:gd name="T50" fmla="+- 0 6028 4781"/>
                              <a:gd name="T51" fmla="*/ 6028 h 1343"/>
                              <a:gd name="T52" fmla="+- 0 7505 6174"/>
                              <a:gd name="T53" fmla="*/ T52 w 1333"/>
                              <a:gd name="T54" fmla="+- 0 6020 4781"/>
                              <a:gd name="T55" fmla="*/ 6020 h 1343"/>
                              <a:gd name="T56" fmla="+- 0 7505 6174"/>
                              <a:gd name="T57" fmla="*/ T56 w 1333"/>
                              <a:gd name="T58" fmla="+- 0 4781 4781"/>
                              <a:gd name="T59" fmla="*/ 4781 h 1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33" h="1343">
                                <a:moveTo>
                                  <a:pt x="1331" y="0"/>
                                </a:moveTo>
                                <a:lnTo>
                                  <a:pt x="0" y="0"/>
                                </a:lnTo>
                                <a:lnTo>
                                  <a:pt x="0" y="1239"/>
                                </a:lnTo>
                                <a:lnTo>
                                  <a:pt x="17" y="1306"/>
                                </a:lnTo>
                                <a:lnTo>
                                  <a:pt x="77" y="1341"/>
                                </a:lnTo>
                                <a:lnTo>
                                  <a:pt x="85" y="1342"/>
                                </a:lnTo>
                                <a:lnTo>
                                  <a:pt x="94" y="1342"/>
                                </a:lnTo>
                                <a:lnTo>
                                  <a:pt x="102" y="1341"/>
                                </a:lnTo>
                                <a:lnTo>
                                  <a:pt x="1229" y="1341"/>
                                </a:lnTo>
                                <a:lnTo>
                                  <a:pt x="1296" y="1324"/>
                                </a:lnTo>
                                <a:lnTo>
                                  <a:pt x="1331" y="1264"/>
                                </a:lnTo>
                                <a:lnTo>
                                  <a:pt x="1332" y="1255"/>
                                </a:lnTo>
                                <a:lnTo>
                                  <a:pt x="1332" y="1247"/>
                                </a:lnTo>
                                <a:lnTo>
                                  <a:pt x="1331" y="1239"/>
                                </a:lnTo>
                                <a:lnTo>
                                  <a:pt x="1331" y="0"/>
                                </a:lnTo>
                                <a:close/>
                              </a:path>
                            </a:pathLst>
                          </a:custGeom>
                          <a:solidFill>
                            <a:srgbClr val="DEE7F3"/>
                          </a:solidFill>
                          <a:ln>
                            <a:noFill/>
                          </a:ln>
                        </wps:spPr>
                        <wps:bodyPr rot="0" vert="horz" wrap="square" lIns="91440" tIns="45720" rIns="91440" bIns="45720" anchor="t" anchorCtr="0" upright="1">
                          <a:noAutofit/>
                        </wps:bodyPr>
                      </wps:wsp>
                      <wps:wsp>
                        <wps:cNvPr id="265865980" name="Freeform 220"/>
                        <wps:cNvSpPr/>
                        <wps:spPr bwMode="auto">
                          <a:xfrm>
                            <a:off x="6173" y="4780"/>
                            <a:ext cx="1333" cy="1343"/>
                          </a:xfrm>
                          <a:custGeom>
                            <a:avLst/>
                            <a:gdLst>
                              <a:gd name="T0" fmla="+- 0 6174 6174"/>
                              <a:gd name="T1" fmla="*/ T0 w 1333"/>
                              <a:gd name="T2" fmla="+- 0 6020 4781"/>
                              <a:gd name="T3" fmla="*/ 6020 h 1343"/>
                              <a:gd name="T4" fmla="+- 0 6191 6174"/>
                              <a:gd name="T5" fmla="*/ T4 w 1333"/>
                              <a:gd name="T6" fmla="+- 0 6087 4781"/>
                              <a:gd name="T7" fmla="*/ 6087 h 1343"/>
                              <a:gd name="T8" fmla="+- 0 6251 6174"/>
                              <a:gd name="T9" fmla="*/ T8 w 1333"/>
                              <a:gd name="T10" fmla="+- 0 6122 4781"/>
                              <a:gd name="T11" fmla="*/ 6122 h 1343"/>
                              <a:gd name="T12" fmla="+- 0 6259 6174"/>
                              <a:gd name="T13" fmla="*/ T12 w 1333"/>
                              <a:gd name="T14" fmla="+- 0 6123 4781"/>
                              <a:gd name="T15" fmla="*/ 6123 h 1343"/>
                              <a:gd name="T16" fmla="+- 0 6268 6174"/>
                              <a:gd name="T17" fmla="*/ T16 w 1333"/>
                              <a:gd name="T18" fmla="+- 0 6123 4781"/>
                              <a:gd name="T19" fmla="*/ 6123 h 1343"/>
                              <a:gd name="T20" fmla="+- 0 6276 6174"/>
                              <a:gd name="T21" fmla="*/ T20 w 1333"/>
                              <a:gd name="T22" fmla="+- 0 6122 4781"/>
                              <a:gd name="T23" fmla="*/ 6122 h 1343"/>
                              <a:gd name="T24" fmla="+- 0 7403 6174"/>
                              <a:gd name="T25" fmla="*/ T24 w 1333"/>
                              <a:gd name="T26" fmla="+- 0 6122 4781"/>
                              <a:gd name="T27" fmla="*/ 6122 h 1343"/>
                              <a:gd name="T28" fmla="+- 0 7470 6174"/>
                              <a:gd name="T29" fmla="*/ T28 w 1333"/>
                              <a:gd name="T30" fmla="+- 0 6105 4781"/>
                              <a:gd name="T31" fmla="*/ 6105 h 1343"/>
                              <a:gd name="T32" fmla="+- 0 7505 6174"/>
                              <a:gd name="T33" fmla="*/ T32 w 1333"/>
                              <a:gd name="T34" fmla="+- 0 6045 4781"/>
                              <a:gd name="T35" fmla="*/ 6045 h 1343"/>
                              <a:gd name="T36" fmla="+- 0 7506 6174"/>
                              <a:gd name="T37" fmla="*/ T36 w 1333"/>
                              <a:gd name="T38" fmla="+- 0 6036 4781"/>
                              <a:gd name="T39" fmla="*/ 6036 h 1343"/>
                              <a:gd name="T40" fmla="+- 0 7506 6174"/>
                              <a:gd name="T41" fmla="*/ T40 w 1333"/>
                              <a:gd name="T42" fmla="+- 0 6028 4781"/>
                              <a:gd name="T43" fmla="*/ 6028 h 1343"/>
                              <a:gd name="T44" fmla="+- 0 7505 6174"/>
                              <a:gd name="T45" fmla="*/ T44 w 1333"/>
                              <a:gd name="T46" fmla="+- 0 6020 4781"/>
                              <a:gd name="T47" fmla="*/ 6020 h 1343"/>
                              <a:gd name="T48" fmla="+- 0 7505 6174"/>
                              <a:gd name="T49" fmla="*/ T48 w 1333"/>
                              <a:gd name="T50" fmla="+- 0 4781 4781"/>
                              <a:gd name="T51" fmla="*/ 4781 h 1343"/>
                              <a:gd name="T52" fmla="+- 0 6174 6174"/>
                              <a:gd name="T53" fmla="*/ T52 w 1333"/>
                              <a:gd name="T54" fmla="+- 0 4781 4781"/>
                              <a:gd name="T55" fmla="*/ 4781 h 1343"/>
                              <a:gd name="T56" fmla="+- 0 6174 6174"/>
                              <a:gd name="T57" fmla="*/ T56 w 1333"/>
                              <a:gd name="T58" fmla="+- 0 6020 4781"/>
                              <a:gd name="T59" fmla="*/ 6020 h 1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33" h="1343">
                                <a:moveTo>
                                  <a:pt x="0" y="1239"/>
                                </a:moveTo>
                                <a:lnTo>
                                  <a:pt x="17" y="1306"/>
                                </a:lnTo>
                                <a:lnTo>
                                  <a:pt x="77" y="1341"/>
                                </a:lnTo>
                                <a:lnTo>
                                  <a:pt x="85" y="1342"/>
                                </a:lnTo>
                                <a:lnTo>
                                  <a:pt x="94" y="1342"/>
                                </a:lnTo>
                                <a:lnTo>
                                  <a:pt x="102" y="1341"/>
                                </a:lnTo>
                                <a:lnTo>
                                  <a:pt x="1229" y="1341"/>
                                </a:lnTo>
                                <a:lnTo>
                                  <a:pt x="1296" y="1324"/>
                                </a:lnTo>
                                <a:lnTo>
                                  <a:pt x="1331" y="1264"/>
                                </a:lnTo>
                                <a:lnTo>
                                  <a:pt x="1332" y="1255"/>
                                </a:lnTo>
                                <a:lnTo>
                                  <a:pt x="1332" y="1247"/>
                                </a:lnTo>
                                <a:lnTo>
                                  <a:pt x="1331" y="1239"/>
                                </a:lnTo>
                                <a:lnTo>
                                  <a:pt x="1331" y="0"/>
                                </a:lnTo>
                                <a:lnTo>
                                  <a:pt x="0" y="0"/>
                                </a:lnTo>
                                <a:lnTo>
                                  <a:pt x="0" y="1239"/>
                                </a:lnTo>
                                <a:close/>
                              </a:path>
                            </a:pathLst>
                          </a:custGeom>
                          <a:noFill/>
                          <a:ln w="5420">
                            <a:solidFill>
                              <a:srgbClr val="5C9BD3"/>
                            </a:solidFill>
                            <a:prstDash val="solid"/>
                            <a:round/>
                          </a:ln>
                        </wps:spPr>
                        <wps:bodyPr rot="0" vert="horz" wrap="square" lIns="91440" tIns="45720" rIns="91440" bIns="45720" anchor="t" anchorCtr="0" upright="1">
                          <a:noAutofit/>
                        </wps:bodyPr>
                      </wps:wsp>
                      <wps:wsp>
                        <wps:cNvPr id="843194926" name="Line 219"/>
                        <wps:cNvCnPr>
                          <a:cxnSpLocks noChangeShapeType="1"/>
                        </wps:cNvCnPr>
                        <wps:spPr bwMode="auto">
                          <a:xfrm>
                            <a:off x="3347" y="5358"/>
                            <a:ext cx="2754" cy="0"/>
                          </a:xfrm>
                          <a:prstGeom prst="line">
                            <a:avLst/>
                          </a:prstGeom>
                          <a:noFill/>
                          <a:ln w="6361">
                            <a:solidFill>
                              <a:srgbClr val="77A7D9"/>
                            </a:solidFill>
                            <a:prstDash val="solid"/>
                            <a:round/>
                          </a:ln>
                        </wps:spPr>
                        <wps:bodyPr/>
                      </wps:wsp>
                      <wps:wsp>
                        <wps:cNvPr id="646761296" name="Rectangle 218"/>
                        <wps:cNvSpPr>
                          <a:spLocks noChangeArrowheads="1"/>
                        </wps:cNvSpPr>
                        <wps:spPr bwMode="auto">
                          <a:xfrm>
                            <a:off x="3347" y="5343"/>
                            <a:ext cx="15" cy="11"/>
                          </a:xfrm>
                          <a:prstGeom prst="rect">
                            <a:avLst/>
                          </a:prstGeom>
                          <a:solidFill>
                            <a:srgbClr val="77A7D9"/>
                          </a:solidFill>
                          <a:ln>
                            <a:noFill/>
                          </a:ln>
                        </wps:spPr>
                        <wps:bodyPr rot="0" vert="horz" wrap="square" lIns="91440" tIns="45720" rIns="91440" bIns="45720" anchor="t" anchorCtr="0" upright="1">
                          <a:noAutofit/>
                        </wps:bodyPr>
                      </wps:wsp>
                      <wps:wsp>
                        <wps:cNvPr id="113964188" name="Line 217"/>
                        <wps:cNvCnPr>
                          <a:cxnSpLocks noChangeShapeType="1"/>
                        </wps:cNvCnPr>
                        <wps:spPr bwMode="auto">
                          <a:xfrm>
                            <a:off x="3357" y="4450"/>
                            <a:ext cx="0" cy="893"/>
                          </a:xfrm>
                          <a:prstGeom prst="line">
                            <a:avLst/>
                          </a:prstGeom>
                          <a:noFill/>
                          <a:ln w="12251">
                            <a:solidFill>
                              <a:srgbClr val="77A7D9"/>
                            </a:solidFill>
                            <a:prstDash val="solid"/>
                            <a:round/>
                          </a:ln>
                        </wps:spPr>
                        <wps:bodyPr/>
                      </wps:wsp>
                      <wps:wsp>
                        <wps:cNvPr id="599812611" name="Freeform 216"/>
                        <wps:cNvSpPr/>
                        <wps:spPr bwMode="auto">
                          <a:xfrm>
                            <a:off x="3356" y="5343"/>
                            <a:ext cx="10" cy="10"/>
                          </a:xfrm>
                          <a:custGeom>
                            <a:avLst/>
                            <a:gdLst>
                              <a:gd name="T0" fmla="+- 0 3366 3357"/>
                              <a:gd name="T1" fmla="*/ T0 w 10"/>
                              <a:gd name="T2" fmla="+- 0 5344 5344"/>
                              <a:gd name="T3" fmla="*/ 5344 h 10"/>
                              <a:gd name="T4" fmla="+- 0 3357 3357"/>
                              <a:gd name="T5" fmla="*/ T4 w 10"/>
                              <a:gd name="T6" fmla="+- 0 5344 5344"/>
                              <a:gd name="T7" fmla="*/ 5344 h 10"/>
                              <a:gd name="T8" fmla="+- 0 3366 3357"/>
                              <a:gd name="T9" fmla="*/ T8 w 10"/>
                              <a:gd name="T10" fmla="+- 0 5353 5344"/>
                              <a:gd name="T11" fmla="*/ 5353 h 10"/>
                              <a:gd name="T12" fmla="+- 0 3366 3357"/>
                              <a:gd name="T13" fmla="*/ T12 w 10"/>
                              <a:gd name="T14" fmla="+- 0 5344 5344"/>
                              <a:gd name="T15" fmla="*/ 5344 h 10"/>
                            </a:gdLst>
                            <a:ahLst/>
                            <a:cxnLst>
                              <a:cxn ang="0">
                                <a:pos x="T1" y="T3"/>
                              </a:cxn>
                              <a:cxn ang="0">
                                <a:pos x="T5" y="T7"/>
                              </a:cxn>
                              <a:cxn ang="0">
                                <a:pos x="T9" y="T11"/>
                              </a:cxn>
                              <a:cxn ang="0">
                                <a:pos x="T13" y="T15"/>
                              </a:cxn>
                            </a:cxnLst>
                            <a:rect l="0" t="0" r="r" b="b"/>
                            <a:pathLst>
                              <a:path w="10" h="10">
                                <a:moveTo>
                                  <a:pt x="9" y="0"/>
                                </a:moveTo>
                                <a:lnTo>
                                  <a:pt x="0" y="0"/>
                                </a:lnTo>
                                <a:lnTo>
                                  <a:pt x="9" y="9"/>
                                </a:lnTo>
                                <a:lnTo>
                                  <a:pt x="9" y="0"/>
                                </a:lnTo>
                                <a:close/>
                              </a:path>
                            </a:pathLst>
                          </a:custGeom>
                          <a:solidFill>
                            <a:srgbClr val="77A7D9"/>
                          </a:solidFill>
                          <a:ln>
                            <a:noFill/>
                          </a:ln>
                        </wps:spPr>
                        <wps:bodyPr rot="0" vert="horz" wrap="square" lIns="91440" tIns="45720" rIns="91440" bIns="45720" anchor="t" anchorCtr="0" upright="1">
                          <a:noAutofit/>
                        </wps:bodyPr>
                      </wps:wsp>
                      <wps:wsp>
                        <wps:cNvPr id="1320709977" name="Line 215"/>
                        <wps:cNvCnPr>
                          <a:cxnSpLocks noChangeShapeType="1"/>
                        </wps:cNvCnPr>
                        <wps:spPr bwMode="auto">
                          <a:xfrm>
                            <a:off x="3366" y="5349"/>
                            <a:ext cx="2735" cy="0"/>
                          </a:xfrm>
                          <a:prstGeom prst="line">
                            <a:avLst/>
                          </a:prstGeom>
                          <a:noFill/>
                          <a:ln w="6147">
                            <a:solidFill>
                              <a:srgbClr val="77A7D9"/>
                            </a:solidFill>
                            <a:prstDash val="solid"/>
                            <a:round/>
                          </a:ln>
                        </wps:spPr>
                        <wps:bodyPr/>
                      </wps:wsp>
                      <wps:wsp>
                        <wps:cNvPr id="1463999940" name="Freeform 214"/>
                        <wps:cNvSpPr/>
                        <wps:spPr bwMode="auto">
                          <a:xfrm>
                            <a:off x="6077" y="5305"/>
                            <a:ext cx="96" cy="97"/>
                          </a:xfrm>
                          <a:custGeom>
                            <a:avLst/>
                            <a:gdLst>
                              <a:gd name="T0" fmla="+- 0 6078 6078"/>
                              <a:gd name="T1" fmla="*/ T0 w 96"/>
                              <a:gd name="T2" fmla="+- 0 5305 5305"/>
                              <a:gd name="T3" fmla="*/ 5305 h 97"/>
                              <a:gd name="T4" fmla="+- 0 6086 6078"/>
                              <a:gd name="T5" fmla="*/ T4 w 96"/>
                              <a:gd name="T6" fmla="+- 0 5329 5305"/>
                              <a:gd name="T7" fmla="*/ 5329 h 97"/>
                              <a:gd name="T8" fmla="+- 0 6089 6078"/>
                              <a:gd name="T9" fmla="*/ T8 w 96"/>
                              <a:gd name="T10" fmla="+- 0 5353 5305"/>
                              <a:gd name="T11" fmla="*/ 5353 h 97"/>
                              <a:gd name="T12" fmla="+- 0 6086 6078"/>
                              <a:gd name="T13" fmla="*/ T12 w 96"/>
                              <a:gd name="T14" fmla="+- 0 5378 5305"/>
                              <a:gd name="T15" fmla="*/ 5378 h 97"/>
                              <a:gd name="T16" fmla="+- 0 6078 6078"/>
                              <a:gd name="T17" fmla="*/ T16 w 96"/>
                              <a:gd name="T18" fmla="+- 0 5401 5305"/>
                              <a:gd name="T19" fmla="*/ 5401 h 97"/>
                              <a:gd name="T20" fmla="+- 0 6174 6078"/>
                              <a:gd name="T21" fmla="*/ T20 w 96"/>
                              <a:gd name="T22" fmla="+- 0 5353 5305"/>
                              <a:gd name="T23" fmla="*/ 5353 h 97"/>
                              <a:gd name="T24" fmla="+- 0 6078 6078"/>
                              <a:gd name="T25" fmla="*/ T24 w 96"/>
                              <a:gd name="T26" fmla="+- 0 5305 5305"/>
                              <a:gd name="T27" fmla="*/ 5305 h 97"/>
                            </a:gdLst>
                            <a:ahLst/>
                            <a:cxnLst>
                              <a:cxn ang="0">
                                <a:pos x="T1" y="T3"/>
                              </a:cxn>
                              <a:cxn ang="0">
                                <a:pos x="T5" y="T7"/>
                              </a:cxn>
                              <a:cxn ang="0">
                                <a:pos x="T9" y="T11"/>
                              </a:cxn>
                              <a:cxn ang="0">
                                <a:pos x="T13" y="T15"/>
                              </a:cxn>
                              <a:cxn ang="0">
                                <a:pos x="T17" y="T19"/>
                              </a:cxn>
                              <a:cxn ang="0">
                                <a:pos x="T21" y="T23"/>
                              </a:cxn>
                              <a:cxn ang="0">
                                <a:pos x="T25" y="T27"/>
                              </a:cxn>
                            </a:cxnLst>
                            <a:rect l="0" t="0" r="r" b="b"/>
                            <a:pathLst>
                              <a:path w="96" h="97">
                                <a:moveTo>
                                  <a:pt x="0" y="0"/>
                                </a:moveTo>
                                <a:lnTo>
                                  <a:pt x="8" y="24"/>
                                </a:lnTo>
                                <a:lnTo>
                                  <a:pt x="11" y="48"/>
                                </a:lnTo>
                                <a:lnTo>
                                  <a:pt x="8" y="73"/>
                                </a:lnTo>
                                <a:lnTo>
                                  <a:pt x="0" y="96"/>
                                </a:lnTo>
                                <a:lnTo>
                                  <a:pt x="96" y="48"/>
                                </a:lnTo>
                                <a:lnTo>
                                  <a:pt x="0"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514754090" name="Picture 21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a:xfrm>
                            <a:off x="6137" y="2307"/>
                            <a:ext cx="1405" cy="265"/>
                          </a:xfrm>
                          <a:prstGeom prst="rect">
                            <a:avLst/>
                          </a:prstGeom>
                          <a:noFill/>
                          <a:ln>
                            <a:noFill/>
                          </a:ln>
                        </pic:spPr>
                      </pic:pic>
                      <wps:wsp>
                        <wps:cNvPr id="866810503" name="Freeform 212"/>
                        <wps:cNvSpPr/>
                        <wps:spPr bwMode="auto">
                          <a:xfrm>
                            <a:off x="6171" y="2318"/>
                            <a:ext cx="1334" cy="198"/>
                          </a:xfrm>
                          <a:custGeom>
                            <a:avLst/>
                            <a:gdLst>
                              <a:gd name="T0" fmla="+- 0 7414 6171"/>
                              <a:gd name="T1" fmla="*/ T0 w 1334"/>
                              <a:gd name="T2" fmla="+- 0 2319 2319"/>
                              <a:gd name="T3" fmla="*/ 2319 h 198"/>
                              <a:gd name="T4" fmla="+- 0 7405 6171"/>
                              <a:gd name="T5" fmla="*/ T4 w 1334"/>
                              <a:gd name="T6" fmla="+- 0 2320 2319"/>
                              <a:gd name="T7" fmla="*/ 2320 h 198"/>
                              <a:gd name="T8" fmla="+- 0 6274 6171"/>
                              <a:gd name="T9" fmla="*/ T8 w 1334"/>
                              <a:gd name="T10" fmla="+- 0 2320 2319"/>
                              <a:gd name="T11" fmla="*/ 2320 h 198"/>
                              <a:gd name="T12" fmla="+- 0 6238 6171"/>
                              <a:gd name="T13" fmla="*/ T12 w 1334"/>
                              <a:gd name="T14" fmla="+- 0 2323 2319"/>
                              <a:gd name="T15" fmla="*/ 2323 h 198"/>
                              <a:gd name="T16" fmla="+- 0 6207 6171"/>
                              <a:gd name="T17" fmla="*/ T16 w 1334"/>
                              <a:gd name="T18" fmla="+- 0 2339 2319"/>
                              <a:gd name="T19" fmla="*/ 2339 h 198"/>
                              <a:gd name="T20" fmla="+- 0 6184 6171"/>
                              <a:gd name="T21" fmla="*/ T20 w 1334"/>
                              <a:gd name="T22" fmla="+- 0 2366 2319"/>
                              <a:gd name="T23" fmla="*/ 2366 h 198"/>
                              <a:gd name="T24" fmla="+- 0 6172 6171"/>
                              <a:gd name="T25" fmla="*/ T24 w 1334"/>
                              <a:gd name="T26" fmla="+- 0 2401 2319"/>
                              <a:gd name="T27" fmla="*/ 2401 h 198"/>
                              <a:gd name="T28" fmla="+- 0 6171 6171"/>
                              <a:gd name="T29" fmla="*/ T28 w 1334"/>
                              <a:gd name="T30" fmla="+- 0 2408 2319"/>
                              <a:gd name="T31" fmla="*/ 2408 h 198"/>
                              <a:gd name="T32" fmla="+- 0 6171 6171"/>
                              <a:gd name="T33" fmla="*/ T32 w 1334"/>
                              <a:gd name="T34" fmla="+- 0 2415 2319"/>
                              <a:gd name="T35" fmla="*/ 2415 h 198"/>
                              <a:gd name="T36" fmla="+- 0 6172 6171"/>
                              <a:gd name="T37" fmla="*/ T36 w 1334"/>
                              <a:gd name="T38" fmla="+- 0 2422 2319"/>
                              <a:gd name="T39" fmla="*/ 2422 h 198"/>
                              <a:gd name="T40" fmla="+- 0 6174 6171"/>
                              <a:gd name="T41" fmla="*/ T40 w 1334"/>
                              <a:gd name="T42" fmla="+- 0 2516 2319"/>
                              <a:gd name="T43" fmla="*/ 2516 h 198"/>
                              <a:gd name="T44" fmla="+- 0 7505 6171"/>
                              <a:gd name="T45" fmla="*/ T44 w 1334"/>
                              <a:gd name="T46" fmla="+- 0 2516 2319"/>
                              <a:gd name="T47" fmla="*/ 2516 h 198"/>
                              <a:gd name="T48" fmla="+- 0 7505 6171"/>
                              <a:gd name="T49" fmla="*/ T48 w 1334"/>
                              <a:gd name="T50" fmla="+- 0 2422 2319"/>
                              <a:gd name="T51" fmla="*/ 2422 h 198"/>
                              <a:gd name="T52" fmla="+- 0 7489 6171"/>
                              <a:gd name="T53" fmla="*/ T52 w 1334"/>
                              <a:gd name="T54" fmla="+- 0 2356 2319"/>
                              <a:gd name="T55" fmla="*/ 2356 h 198"/>
                              <a:gd name="T56" fmla="+- 0 7432 6171"/>
                              <a:gd name="T57" fmla="*/ T56 w 1334"/>
                              <a:gd name="T58" fmla="+- 0 2320 2319"/>
                              <a:gd name="T59" fmla="*/ 2320 h 198"/>
                              <a:gd name="T60" fmla="+- 0 7423 6171"/>
                              <a:gd name="T61" fmla="*/ T60 w 1334"/>
                              <a:gd name="T62" fmla="+- 0 2319 2319"/>
                              <a:gd name="T63" fmla="*/ 2319 h 198"/>
                              <a:gd name="T64" fmla="+- 0 7414 6171"/>
                              <a:gd name="T65" fmla="*/ T64 w 1334"/>
                              <a:gd name="T66" fmla="+- 0 2319 2319"/>
                              <a:gd name="T67" fmla="*/ 2319 h 1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34" h="198">
                                <a:moveTo>
                                  <a:pt x="1243" y="0"/>
                                </a:moveTo>
                                <a:lnTo>
                                  <a:pt x="1234" y="1"/>
                                </a:lnTo>
                                <a:lnTo>
                                  <a:pt x="103" y="1"/>
                                </a:lnTo>
                                <a:lnTo>
                                  <a:pt x="67" y="4"/>
                                </a:lnTo>
                                <a:lnTo>
                                  <a:pt x="36" y="20"/>
                                </a:lnTo>
                                <a:lnTo>
                                  <a:pt x="13" y="47"/>
                                </a:lnTo>
                                <a:lnTo>
                                  <a:pt x="1" y="82"/>
                                </a:lnTo>
                                <a:lnTo>
                                  <a:pt x="0" y="89"/>
                                </a:lnTo>
                                <a:lnTo>
                                  <a:pt x="0" y="96"/>
                                </a:lnTo>
                                <a:lnTo>
                                  <a:pt x="1" y="103"/>
                                </a:lnTo>
                                <a:lnTo>
                                  <a:pt x="3" y="197"/>
                                </a:lnTo>
                                <a:lnTo>
                                  <a:pt x="1334" y="197"/>
                                </a:lnTo>
                                <a:lnTo>
                                  <a:pt x="1334" y="103"/>
                                </a:lnTo>
                                <a:lnTo>
                                  <a:pt x="1318" y="37"/>
                                </a:lnTo>
                                <a:lnTo>
                                  <a:pt x="1261" y="1"/>
                                </a:lnTo>
                                <a:lnTo>
                                  <a:pt x="1252" y="0"/>
                                </a:lnTo>
                                <a:lnTo>
                                  <a:pt x="1243" y="0"/>
                                </a:lnTo>
                                <a:close/>
                              </a:path>
                            </a:pathLst>
                          </a:custGeom>
                          <a:solidFill>
                            <a:srgbClr val="DEE7F3"/>
                          </a:solidFill>
                          <a:ln>
                            <a:noFill/>
                          </a:ln>
                        </wps:spPr>
                        <wps:bodyPr rot="0" vert="horz" wrap="square" lIns="91440" tIns="45720" rIns="91440" bIns="45720" anchor="t" anchorCtr="0" upright="1">
                          <a:noAutofit/>
                        </wps:bodyPr>
                      </wps:wsp>
                      <wps:wsp>
                        <wps:cNvPr id="2888390" name="Freeform 211"/>
                        <wps:cNvSpPr/>
                        <wps:spPr bwMode="auto">
                          <a:xfrm>
                            <a:off x="6171" y="2318"/>
                            <a:ext cx="1334" cy="198"/>
                          </a:xfrm>
                          <a:custGeom>
                            <a:avLst/>
                            <a:gdLst>
                              <a:gd name="T0" fmla="+- 0 6174 6171"/>
                              <a:gd name="T1" fmla="*/ T0 w 1334"/>
                              <a:gd name="T2" fmla="+- 0 2516 2319"/>
                              <a:gd name="T3" fmla="*/ 2516 h 198"/>
                              <a:gd name="T4" fmla="+- 0 7505 6171"/>
                              <a:gd name="T5" fmla="*/ T4 w 1334"/>
                              <a:gd name="T6" fmla="+- 0 2516 2319"/>
                              <a:gd name="T7" fmla="*/ 2516 h 198"/>
                              <a:gd name="T8" fmla="+- 0 7505 6171"/>
                              <a:gd name="T9" fmla="*/ T8 w 1334"/>
                              <a:gd name="T10" fmla="+- 0 2422 2319"/>
                              <a:gd name="T11" fmla="*/ 2422 h 198"/>
                              <a:gd name="T12" fmla="+- 0 7489 6171"/>
                              <a:gd name="T13" fmla="*/ T12 w 1334"/>
                              <a:gd name="T14" fmla="+- 0 2356 2319"/>
                              <a:gd name="T15" fmla="*/ 2356 h 198"/>
                              <a:gd name="T16" fmla="+- 0 7432 6171"/>
                              <a:gd name="T17" fmla="*/ T16 w 1334"/>
                              <a:gd name="T18" fmla="+- 0 2320 2319"/>
                              <a:gd name="T19" fmla="*/ 2320 h 198"/>
                              <a:gd name="T20" fmla="+- 0 7414 6171"/>
                              <a:gd name="T21" fmla="*/ T20 w 1334"/>
                              <a:gd name="T22" fmla="+- 0 2319 2319"/>
                              <a:gd name="T23" fmla="*/ 2319 h 198"/>
                              <a:gd name="T24" fmla="+- 0 7405 6171"/>
                              <a:gd name="T25" fmla="*/ T24 w 1334"/>
                              <a:gd name="T26" fmla="+- 0 2320 2319"/>
                              <a:gd name="T27" fmla="*/ 2320 h 198"/>
                              <a:gd name="T28" fmla="+- 0 6274 6171"/>
                              <a:gd name="T29" fmla="*/ T28 w 1334"/>
                              <a:gd name="T30" fmla="+- 0 2320 2319"/>
                              <a:gd name="T31" fmla="*/ 2320 h 198"/>
                              <a:gd name="T32" fmla="+- 0 6207 6171"/>
                              <a:gd name="T33" fmla="*/ T32 w 1334"/>
                              <a:gd name="T34" fmla="+- 0 2339 2319"/>
                              <a:gd name="T35" fmla="*/ 2339 h 198"/>
                              <a:gd name="T36" fmla="+- 0 6172 6171"/>
                              <a:gd name="T37" fmla="*/ T36 w 1334"/>
                              <a:gd name="T38" fmla="+- 0 2401 2319"/>
                              <a:gd name="T39" fmla="*/ 2401 h 198"/>
                              <a:gd name="T40" fmla="+- 0 6171 6171"/>
                              <a:gd name="T41" fmla="*/ T40 w 1334"/>
                              <a:gd name="T42" fmla="+- 0 2408 2319"/>
                              <a:gd name="T43" fmla="*/ 2408 h 198"/>
                              <a:gd name="T44" fmla="+- 0 6171 6171"/>
                              <a:gd name="T45" fmla="*/ T44 w 1334"/>
                              <a:gd name="T46" fmla="+- 0 2415 2319"/>
                              <a:gd name="T47" fmla="*/ 2415 h 198"/>
                              <a:gd name="T48" fmla="+- 0 6172 6171"/>
                              <a:gd name="T49" fmla="*/ T48 w 1334"/>
                              <a:gd name="T50" fmla="+- 0 2422 2319"/>
                              <a:gd name="T51" fmla="*/ 2422 h 198"/>
                              <a:gd name="T52" fmla="+- 0 6174 6171"/>
                              <a:gd name="T53" fmla="*/ T52 w 1334"/>
                              <a:gd name="T54" fmla="+- 0 2516 2319"/>
                              <a:gd name="T55" fmla="*/ 2516 h 1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334" h="198">
                                <a:moveTo>
                                  <a:pt x="3" y="197"/>
                                </a:moveTo>
                                <a:lnTo>
                                  <a:pt x="1334" y="197"/>
                                </a:lnTo>
                                <a:lnTo>
                                  <a:pt x="1334" y="103"/>
                                </a:lnTo>
                                <a:lnTo>
                                  <a:pt x="1318" y="37"/>
                                </a:lnTo>
                                <a:lnTo>
                                  <a:pt x="1261" y="1"/>
                                </a:lnTo>
                                <a:lnTo>
                                  <a:pt x="1243" y="0"/>
                                </a:lnTo>
                                <a:lnTo>
                                  <a:pt x="1234" y="1"/>
                                </a:lnTo>
                                <a:lnTo>
                                  <a:pt x="103" y="1"/>
                                </a:lnTo>
                                <a:lnTo>
                                  <a:pt x="36" y="20"/>
                                </a:lnTo>
                                <a:lnTo>
                                  <a:pt x="1" y="82"/>
                                </a:lnTo>
                                <a:lnTo>
                                  <a:pt x="0" y="89"/>
                                </a:lnTo>
                                <a:lnTo>
                                  <a:pt x="0" y="96"/>
                                </a:lnTo>
                                <a:lnTo>
                                  <a:pt x="1" y="103"/>
                                </a:lnTo>
                                <a:lnTo>
                                  <a:pt x="3" y="197"/>
                                </a:lnTo>
                                <a:close/>
                              </a:path>
                            </a:pathLst>
                          </a:custGeom>
                          <a:noFill/>
                          <a:ln w="5429">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1232564931" name="Picture 21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a:xfrm>
                            <a:off x="6120" y="2486"/>
                            <a:ext cx="1439" cy="1452"/>
                          </a:xfrm>
                          <a:prstGeom prst="rect">
                            <a:avLst/>
                          </a:prstGeom>
                          <a:noFill/>
                          <a:ln>
                            <a:noFill/>
                          </a:ln>
                        </pic:spPr>
                      </pic:pic>
                      <wps:wsp>
                        <wps:cNvPr id="285854261" name="Freeform 209"/>
                        <wps:cNvSpPr/>
                        <wps:spPr bwMode="auto">
                          <a:xfrm>
                            <a:off x="6173" y="2515"/>
                            <a:ext cx="1333" cy="1343"/>
                          </a:xfrm>
                          <a:custGeom>
                            <a:avLst/>
                            <a:gdLst>
                              <a:gd name="T0" fmla="+- 0 7505 6174"/>
                              <a:gd name="T1" fmla="*/ T0 w 1333"/>
                              <a:gd name="T2" fmla="+- 0 2516 2516"/>
                              <a:gd name="T3" fmla="*/ 2516 h 1343"/>
                              <a:gd name="T4" fmla="+- 0 6174 6174"/>
                              <a:gd name="T5" fmla="*/ T4 w 1333"/>
                              <a:gd name="T6" fmla="+- 0 2516 2516"/>
                              <a:gd name="T7" fmla="*/ 2516 h 1343"/>
                              <a:gd name="T8" fmla="+- 0 6174 6174"/>
                              <a:gd name="T9" fmla="*/ T8 w 1333"/>
                              <a:gd name="T10" fmla="+- 0 3755 2516"/>
                              <a:gd name="T11" fmla="*/ 3755 h 1343"/>
                              <a:gd name="T12" fmla="+- 0 6191 6174"/>
                              <a:gd name="T13" fmla="*/ T12 w 1333"/>
                              <a:gd name="T14" fmla="+- 0 3822 2516"/>
                              <a:gd name="T15" fmla="*/ 3822 h 1343"/>
                              <a:gd name="T16" fmla="+- 0 6251 6174"/>
                              <a:gd name="T17" fmla="*/ T16 w 1333"/>
                              <a:gd name="T18" fmla="+- 0 3857 2516"/>
                              <a:gd name="T19" fmla="*/ 3857 h 1343"/>
                              <a:gd name="T20" fmla="+- 0 6259 6174"/>
                              <a:gd name="T21" fmla="*/ T20 w 1333"/>
                              <a:gd name="T22" fmla="+- 0 3858 2516"/>
                              <a:gd name="T23" fmla="*/ 3858 h 1343"/>
                              <a:gd name="T24" fmla="+- 0 6268 6174"/>
                              <a:gd name="T25" fmla="*/ T24 w 1333"/>
                              <a:gd name="T26" fmla="+- 0 3858 2516"/>
                              <a:gd name="T27" fmla="*/ 3858 h 1343"/>
                              <a:gd name="T28" fmla="+- 0 6276 6174"/>
                              <a:gd name="T29" fmla="*/ T28 w 1333"/>
                              <a:gd name="T30" fmla="+- 0 3857 2516"/>
                              <a:gd name="T31" fmla="*/ 3857 h 1343"/>
                              <a:gd name="T32" fmla="+- 0 7403 6174"/>
                              <a:gd name="T33" fmla="*/ T32 w 1333"/>
                              <a:gd name="T34" fmla="+- 0 3857 2516"/>
                              <a:gd name="T35" fmla="*/ 3857 h 1343"/>
                              <a:gd name="T36" fmla="+- 0 7470 6174"/>
                              <a:gd name="T37" fmla="*/ T36 w 1333"/>
                              <a:gd name="T38" fmla="+- 0 3840 2516"/>
                              <a:gd name="T39" fmla="*/ 3840 h 1343"/>
                              <a:gd name="T40" fmla="+- 0 7505 6174"/>
                              <a:gd name="T41" fmla="*/ T40 w 1333"/>
                              <a:gd name="T42" fmla="+- 0 3780 2516"/>
                              <a:gd name="T43" fmla="*/ 3780 h 1343"/>
                              <a:gd name="T44" fmla="+- 0 7506 6174"/>
                              <a:gd name="T45" fmla="*/ T44 w 1333"/>
                              <a:gd name="T46" fmla="+- 0 3772 2516"/>
                              <a:gd name="T47" fmla="*/ 3772 h 1343"/>
                              <a:gd name="T48" fmla="+- 0 7506 6174"/>
                              <a:gd name="T49" fmla="*/ T48 w 1333"/>
                              <a:gd name="T50" fmla="+- 0 3763 2516"/>
                              <a:gd name="T51" fmla="*/ 3763 h 1343"/>
                              <a:gd name="T52" fmla="+- 0 7505 6174"/>
                              <a:gd name="T53" fmla="*/ T52 w 1333"/>
                              <a:gd name="T54" fmla="+- 0 3755 2516"/>
                              <a:gd name="T55" fmla="*/ 3755 h 1343"/>
                              <a:gd name="T56" fmla="+- 0 7505 6174"/>
                              <a:gd name="T57" fmla="*/ T56 w 1333"/>
                              <a:gd name="T58" fmla="+- 0 2516 2516"/>
                              <a:gd name="T59" fmla="*/ 2516 h 1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33" h="1343">
                                <a:moveTo>
                                  <a:pt x="1331" y="0"/>
                                </a:moveTo>
                                <a:lnTo>
                                  <a:pt x="0" y="0"/>
                                </a:lnTo>
                                <a:lnTo>
                                  <a:pt x="0" y="1239"/>
                                </a:lnTo>
                                <a:lnTo>
                                  <a:pt x="17" y="1306"/>
                                </a:lnTo>
                                <a:lnTo>
                                  <a:pt x="77" y="1341"/>
                                </a:lnTo>
                                <a:lnTo>
                                  <a:pt x="85" y="1342"/>
                                </a:lnTo>
                                <a:lnTo>
                                  <a:pt x="94" y="1342"/>
                                </a:lnTo>
                                <a:lnTo>
                                  <a:pt x="102" y="1341"/>
                                </a:lnTo>
                                <a:lnTo>
                                  <a:pt x="1229" y="1341"/>
                                </a:lnTo>
                                <a:lnTo>
                                  <a:pt x="1296" y="1324"/>
                                </a:lnTo>
                                <a:lnTo>
                                  <a:pt x="1331" y="1264"/>
                                </a:lnTo>
                                <a:lnTo>
                                  <a:pt x="1332" y="1256"/>
                                </a:lnTo>
                                <a:lnTo>
                                  <a:pt x="1332" y="1247"/>
                                </a:lnTo>
                                <a:lnTo>
                                  <a:pt x="1331" y="1239"/>
                                </a:lnTo>
                                <a:lnTo>
                                  <a:pt x="1331" y="0"/>
                                </a:lnTo>
                                <a:close/>
                              </a:path>
                            </a:pathLst>
                          </a:custGeom>
                          <a:solidFill>
                            <a:srgbClr val="DEE7F3"/>
                          </a:solidFill>
                          <a:ln>
                            <a:noFill/>
                          </a:ln>
                        </wps:spPr>
                        <wps:bodyPr rot="0" vert="horz" wrap="square" lIns="91440" tIns="45720" rIns="91440" bIns="45720" anchor="t" anchorCtr="0" upright="1">
                          <a:noAutofit/>
                        </wps:bodyPr>
                      </wps:wsp>
                      <wps:wsp>
                        <wps:cNvPr id="1001672942" name="Freeform 208"/>
                        <wps:cNvSpPr/>
                        <wps:spPr bwMode="auto">
                          <a:xfrm>
                            <a:off x="6173" y="2515"/>
                            <a:ext cx="1333" cy="1343"/>
                          </a:xfrm>
                          <a:custGeom>
                            <a:avLst/>
                            <a:gdLst>
                              <a:gd name="T0" fmla="+- 0 6174 6174"/>
                              <a:gd name="T1" fmla="*/ T0 w 1333"/>
                              <a:gd name="T2" fmla="+- 0 3755 2516"/>
                              <a:gd name="T3" fmla="*/ 3755 h 1343"/>
                              <a:gd name="T4" fmla="+- 0 6191 6174"/>
                              <a:gd name="T5" fmla="*/ T4 w 1333"/>
                              <a:gd name="T6" fmla="+- 0 3822 2516"/>
                              <a:gd name="T7" fmla="*/ 3822 h 1343"/>
                              <a:gd name="T8" fmla="+- 0 6251 6174"/>
                              <a:gd name="T9" fmla="*/ T8 w 1333"/>
                              <a:gd name="T10" fmla="+- 0 3857 2516"/>
                              <a:gd name="T11" fmla="*/ 3857 h 1343"/>
                              <a:gd name="T12" fmla="+- 0 6259 6174"/>
                              <a:gd name="T13" fmla="*/ T12 w 1333"/>
                              <a:gd name="T14" fmla="+- 0 3858 2516"/>
                              <a:gd name="T15" fmla="*/ 3858 h 1343"/>
                              <a:gd name="T16" fmla="+- 0 6268 6174"/>
                              <a:gd name="T17" fmla="*/ T16 w 1333"/>
                              <a:gd name="T18" fmla="+- 0 3858 2516"/>
                              <a:gd name="T19" fmla="*/ 3858 h 1343"/>
                              <a:gd name="T20" fmla="+- 0 6276 6174"/>
                              <a:gd name="T21" fmla="*/ T20 w 1333"/>
                              <a:gd name="T22" fmla="+- 0 3857 2516"/>
                              <a:gd name="T23" fmla="*/ 3857 h 1343"/>
                              <a:gd name="T24" fmla="+- 0 7403 6174"/>
                              <a:gd name="T25" fmla="*/ T24 w 1333"/>
                              <a:gd name="T26" fmla="+- 0 3857 2516"/>
                              <a:gd name="T27" fmla="*/ 3857 h 1343"/>
                              <a:gd name="T28" fmla="+- 0 7470 6174"/>
                              <a:gd name="T29" fmla="*/ T28 w 1333"/>
                              <a:gd name="T30" fmla="+- 0 3840 2516"/>
                              <a:gd name="T31" fmla="*/ 3840 h 1343"/>
                              <a:gd name="T32" fmla="+- 0 7505 6174"/>
                              <a:gd name="T33" fmla="*/ T32 w 1333"/>
                              <a:gd name="T34" fmla="+- 0 3780 2516"/>
                              <a:gd name="T35" fmla="*/ 3780 h 1343"/>
                              <a:gd name="T36" fmla="+- 0 7506 6174"/>
                              <a:gd name="T37" fmla="*/ T36 w 1333"/>
                              <a:gd name="T38" fmla="+- 0 3772 2516"/>
                              <a:gd name="T39" fmla="*/ 3772 h 1343"/>
                              <a:gd name="T40" fmla="+- 0 7506 6174"/>
                              <a:gd name="T41" fmla="*/ T40 w 1333"/>
                              <a:gd name="T42" fmla="+- 0 3763 2516"/>
                              <a:gd name="T43" fmla="*/ 3763 h 1343"/>
                              <a:gd name="T44" fmla="+- 0 7505 6174"/>
                              <a:gd name="T45" fmla="*/ T44 w 1333"/>
                              <a:gd name="T46" fmla="+- 0 3755 2516"/>
                              <a:gd name="T47" fmla="*/ 3755 h 1343"/>
                              <a:gd name="T48" fmla="+- 0 7505 6174"/>
                              <a:gd name="T49" fmla="*/ T48 w 1333"/>
                              <a:gd name="T50" fmla="+- 0 2516 2516"/>
                              <a:gd name="T51" fmla="*/ 2516 h 1343"/>
                              <a:gd name="T52" fmla="+- 0 6174 6174"/>
                              <a:gd name="T53" fmla="*/ T52 w 1333"/>
                              <a:gd name="T54" fmla="+- 0 2516 2516"/>
                              <a:gd name="T55" fmla="*/ 2516 h 1343"/>
                              <a:gd name="T56" fmla="+- 0 6174 6174"/>
                              <a:gd name="T57" fmla="*/ T56 w 1333"/>
                              <a:gd name="T58" fmla="+- 0 3755 2516"/>
                              <a:gd name="T59" fmla="*/ 3755 h 13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33" h="1343">
                                <a:moveTo>
                                  <a:pt x="0" y="1239"/>
                                </a:moveTo>
                                <a:lnTo>
                                  <a:pt x="17" y="1306"/>
                                </a:lnTo>
                                <a:lnTo>
                                  <a:pt x="77" y="1341"/>
                                </a:lnTo>
                                <a:lnTo>
                                  <a:pt x="85" y="1342"/>
                                </a:lnTo>
                                <a:lnTo>
                                  <a:pt x="94" y="1342"/>
                                </a:lnTo>
                                <a:lnTo>
                                  <a:pt x="102" y="1341"/>
                                </a:lnTo>
                                <a:lnTo>
                                  <a:pt x="1229" y="1341"/>
                                </a:lnTo>
                                <a:lnTo>
                                  <a:pt x="1296" y="1324"/>
                                </a:lnTo>
                                <a:lnTo>
                                  <a:pt x="1331" y="1264"/>
                                </a:lnTo>
                                <a:lnTo>
                                  <a:pt x="1332" y="1256"/>
                                </a:lnTo>
                                <a:lnTo>
                                  <a:pt x="1332" y="1247"/>
                                </a:lnTo>
                                <a:lnTo>
                                  <a:pt x="1331" y="1239"/>
                                </a:lnTo>
                                <a:lnTo>
                                  <a:pt x="1331" y="0"/>
                                </a:lnTo>
                                <a:lnTo>
                                  <a:pt x="0" y="0"/>
                                </a:lnTo>
                                <a:lnTo>
                                  <a:pt x="0" y="1239"/>
                                </a:lnTo>
                                <a:close/>
                              </a:path>
                            </a:pathLst>
                          </a:custGeom>
                          <a:noFill/>
                          <a:ln w="5420">
                            <a:solidFill>
                              <a:srgbClr val="5C9BD3"/>
                            </a:solidFill>
                            <a:prstDash val="solid"/>
                            <a:round/>
                          </a:ln>
                        </wps:spPr>
                        <wps:bodyPr rot="0" vert="horz" wrap="square" lIns="91440" tIns="45720" rIns="91440" bIns="45720" anchor="t" anchorCtr="0" upright="1">
                          <a:noAutofit/>
                        </wps:bodyPr>
                      </wps:wsp>
                      <wps:wsp>
                        <wps:cNvPr id="728258371" name="Line 207"/>
                        <wps:cNvCnPr>
                          <a:cxnSpLocks noChangeShapeType="1"/>
                        </wps:cNvCnPr>
                        <wps:spPr bwMode="auto">
                          <a:xfrm>
                            <a:off x="3347" y="3093"/>
                            <a:ext cx="2754" cy="0"/>
                          </a:xfrm>
                          <a:prstGeom prst="line">
                            <a:avLst/>
                          </a:prstGeom>
                          <a:noFill/>
                          <a:ln w="5089">
                            <a:solidFill>
                              <a:srgbClr val="77A7D9"/>
                            </a:solidFill>
                            <a:prstDash val="solid"/>
                            <a:round/>
                          </a:ln>
                        </wps:spPr>
                        <wps:bodyPr/>
                      </wps:wsp>
                      <wps:wsp>
                        <wps:cNvPr id="561508698" name="Rectangle 206"/>
                        <wps:cNvSpPr>
                          <a:spLocks noChangeArrowheads="1"/>
                        </wps:cNvSpPr>
                        <wps:spPr bwMode="auto">
                          <a:xfrm>
                            <a:off x="3347" y="3079"/>
                            <a:ext cx="16" cy="11"/>
                          </a:xfrm>
                          <a:prstGeom prst="rect">
                            <a:avLst/>
                          </a:prstGeom>
                          <a:solidFill>
                            <a:srgbClr val="77A7D9"/>
                          </a:solidFill>
                          <a:ln>
                            <a:noFill/>
                          </a:ln>
                        </wps:spPr>
                        <wps:bodyPr rot="0" vert="horz" wrap="square" lIns="91440" tIns="45720" rIns="91440" bIns="45720" anchor="t" anchorCtr="0" upright="1">
                          <a:noAutofit/>
                        </wps:bodyPr>
                      </wps:wsp>
                      <wps:wsp>
                        <wps:cNvPr id="1869256462" name="Freeform 205"/>
                        <wps:cNvSpPr/>
                        <wps:spPr bwMode="auto">
                          <a:xfrm>
                            <a:off x="3356" y="3078"/>
                            <a:ext cx="10" cy="10"/>
                          </a:xfrm>
                          <a:custGeom>
                            <a:avLst/>
                            <a:gdLst>
                              <a:gd name="T0" fmla="+- 0 3366 3357"/>
                              <a:gd name="T1" fmla="*/ T0 w 10"/>
                              <a:gd name="T2" fmla="+- 0 3079 3079"/>
                              <a:gd name="T3" fmla="*/ 3079 h 10"/>
                              <a:gd name="T4" fmla="+- 0 3357 3357"/>
                              <a:gd name="T5" fmla="*/ T4 w 10"/>
                              <a:gd name="T6" fmla="+- 0 3079 3079"/>
                              <a:gd name="T7" fmla="*/ 3079 h 10"/>
                              <a:gd name="T8" fmla="+- 0 3366 3357"/>
                              <a:gd name="T9" fmla="*/ T8 w 10"/>
                              <a:gd name="T10" fmla="+- 0 3089 3079"/>
                              <a:gd name="T11" fmla="*/ 3089 h 10"/>
                              <a:gd name="T12" fmla="+- 0 3366 3357"/>
                              <a:gd name="T13" fmla="*/ T12 w 10"/>
                              <a:gd name="T14" fmla="+- 0 3079 3079"/>
                              <a:gd name="T15" fmla="*/ 3079 h 10"/>
                            </a:gdLst>
                            <a:ahLst/>
                            <a:cxnLst>
                              <a:cxn ang="0">
                                <a:pos x="T1" y="T3"/>
                              </a:cxn>
                              <a:cxn ang="0">
                                <a:pos x="T5" y="T7"/>
                              </a:cxn>
                              <a:cxn ang="0">
                                <a:pos x="T9" y="T11"/>
                              </a:cxn>
                              <a:cxn ang="0">
                                <a:pos x="T13" y="T15"/>
                              </a:cxn>
                            </a:cxnLst>
                            <a:rect l="0" t="0" r="r" b="b"/>
                            <a:pathLst>
                              <a:path w="10" h="10">
                                <a:moveTo>
                                  <a:pt x="9" y="0"/>
                                </a:moveTo>
                                <a:lnTo>
                                  <a:pt x="0" y="0"/>
                                </a:lnTo>
                                <a:lnTo>
                                  <a:pt x="9" y="10"/>
                                </a:lnTo>
                                <a:lnTo>
                                  <a:pt x="9" y="0"/>
                                </a:lnTo>
                                <a:close/>
                              </a:path>
                            </a:pathLst>
                          </a:custGeom>
                          <a:solidFill>
                            <a:srgbClr val="77A7D9"/>
                          </a:solidFill>
                          <a:ln>
                            <a:noFill/>
                          </a:ln>
                        </wps:spPr>
                        <wps:bodyPr rot="0" vert="horz" wrap="square" lIns="91440" tIns="45720" rIns="91440" bIns="45720" anchor="t" anchorCtr="0" upright="1">
                          <a:noAutofit/>
                        </wps:bodyPr>
                      </wps:wsp>
                      <wps:wsp>
                        <wps:cNvPr id="1645892317" name="Line 204"/>
                        <wps:cNvCnPr>
                          <a:cxnSpLocks noChangeShapeType="1"/>
                        </wps:cNvCnPr>
                        <wps:spPr bwMode="auto">
                          <a:xfrm>
                            <a:off x="3366" y="3084"/>
                            <a:ext cx="2735" cy="0"/>
                          </a:xfrm>
                          <a:prstGeom prst="line">
                            <a:avLst/>
                          </a:prstGeom>
                          <a:noFill/>
                          <a:ln w="6147">
                            <a:solidFill>
                              <a:srgbClr val="77A7D9"/>
                            </a:solidFill>
                            <a:prstDash val="solid"/>
                            <a:round/>
                          </a:ln>
                        </wps:spPr>
                        <wps:bodyPr/>
                      </wps:wsp>
                      <wps:wsp>
                        <wps:cNvPr id="917214304" name="Freeform 203"/>
                        <wps:cNvSpPr/>
                        <wps:spPr bwMode="auto">
                          <a:xfrm>
                            <a:off x="6077" y="3040"/>
                            <a:ext cx="96" cy="97"/>
                          </a:xfrm>
                          <a:custGeom>
                            <a:avLst/>
                            <a:gdLst>
                              <a:gd name="T0" fmla="+- 0 6078 6078"/>
                              <a:gd name="T1" fmla="*/ T0 w 96"/>
                              <a:gd name="T2" fmla="+- 0 3041 3041"/>
                              <a:gd name="T3" fmla="*/ 3041 h 97"/>
                              <a:gd name="T4" fmla="+- 0 6086 6078"/>
                              <a:gd name="T5" fmla="*/ T4 w 96"/>
                              <a:gd name="T6" fmla="+- 0 3064 3041"/>
                              <a:gd name="T7" fmla="*/ 3064 h 97"/>
                              <a:gd name="T8" fmla="+- 0 6089 6078"/>
                              <a:gd name="T9" fmla="*/ T8 w 96"/>
                              <a:gd name="T10" fmla="+- 0 3089 3041"/>
                              <a:gd name="T11" fmla="*/ 3089 h 97"/>
                              <a:gd name="T12" fmla="+- 0 6086 6078"/>
                              <a:gd name="T13" fmla="*/ T12 w 96"/>
                              <a:gd name="T14" fmla="+- 0 3113 3041"/>
                              <a:gd name="T15" fmla="*/ 3113 h 97"/>
                              <a:gd name="T16" fmla="+- 0 6078 6078"/>
                              <a:gd name="T17" fmla="*/ T16 w 96"/>
                              <a:gd name="T18" fmla="+- 0 3137 3041"/>
                              <a:gd name="T19" fmla="*/ 3137 h 97"/>
                              <a:gd name="T20" fmla="+- 0 6174 6078"/>
                              <a:gd name="T21" fmla="*/ T20 w 96"/>
                              <a:gd name="T22" fmla="+- 0 3089 3041"/>
                              <a:gd name="T23" fmla="*/ 3089 h 97"/>
                              <a:gd name="T24" fmla="+- 0 6078 6078"/>
                              <a:gd name="T25" fmla="*/ T24 w 96"/>
                              <a:gd name="T26" fmla="+- 0 3041 3041"/>
                              <a:gd name="T27" fmla="*/ 3041 h 97"/>
                            </a:gdLst>
                            <a:ahLst/>
                            <a:cxnLst>
                              <a:cxn ang="0">
                                <a:pos x="T1" y="T3"/>
                              </a:cxn>
                              <a:cxn ang="0">
                                <a:pos x="T5" y="T7"/>
                              </a:cxn>
                              <a:cxn ang="0">
                                <a:pos x="T9" y="T11"/>
                              </a:cxn>
                              <a:cxn ang="0">
                                <a:pos x="T13" y="T15"/>
                              </a:cxn>
                              <a:cxn ang="0">
                                <a:pos x="T17" y="T19"/>
                              </a:cxn>
                              <a:cxn ang="0">
                                <a:pos x="T21" y="T23"/>
                              </a:cxn>
                              <a:cxn ang="0">
                                <a:pos x="T25" y="T27"/>
                              </a:cxn>
                            </a:cxnLst>
                            <a:rect l="0" t="0" r="r" b="b"/>
                            <a:pathLst>
                              <a:path w="96" h="97">
                                <a:moveTo>
                                  <a:pt x="0" y="0"/>
                                </a:moveTo>
                                <a:lnTo>
                                  <a:pt x="8" y="23"/>
                                </a:lnTo>
                                <a:lnTo>
                                  <a:pt x="11" y="48"/>
                                </a:lnTo>
                                <a:lnTo>
                                  <a:pt x="8" y="72"/>
                                </a:lnTo>
                                <a:lnTo>
                                  <a:pt x="0" y="96"/>
                                </a:lnTo>
                                <a:lnTo>
                                  <a:pt x="96" y="48"/>
                                </a:lnTo>
                                <a:lnTo>
                                  <a:pt x="0"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501711504" name="Picture 20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a:xfrm>
                            <a:off x="8707" y="2973"/>
                            <a:ext cx="1158" cy="274"/>
                          </a:xfrm>
                          <a:prstGeom prst="rect">
                            <a:avLst/>
                          </a:prstGeom>
                          <a:noFill/>
                          <a:ln>
                            <a:noFill/>
                          </a:ln>
                        </pic:spPr>
                      </pic:pic>
                      <wps:wsp>
                        <wps:cNvPr id="1216537598" name="Freeform 201"/>
                        <wps:cNvSpPr/>
                        <wps:spPr bwMode="auto">
                          <a:xfrm>
                            <a:off x="8744" y="2986"/>
                            <a:ext cx="1092" cy="205"/>
                          </a:xfrm>
                          <a:custGeom>
                            <a:avLst/>
                            <a:gdLst>
                              <a:gd name="T0" fmla="+- 0 8745 8745"/>
                              <a:gd name="T1" fmla="*/ T0 w 1092"/>
                              <a:gd name="T2" fmla="+- 0 3191 2986"/>
                              <a:gd name="T3" fmla="*/ 3191 h 205"/>
                              <a:gd name="T4" fmla="+- 0 9836 8745"/>
                              <a:gd name="T5" fmla="*/ T4 w 1092"/>
                              <a:gd name="T6" fmla="+- 0 3191 2986"/>
                              <a:gd name="T7" fmla="*/ 3191 h 205"/>
                              <a:gd name="T8" fmla="+- 0 9127 8745"/>
                              <a:gd name="T9" fmla="*/ T8 w 1092"/>
                              <a:gd name="T10" fmla="+- 0 3191 2986"/>
                              <a:gd name="T11" fmla="*/ 3191 h 205"/>
                              <a:gd name="T12" fmla="+- 0 9127 8745"/>
                              <a:gd name="T13" fmla="*/ T12 w 1092"/>
                              <a:gd name="T14" fmla="+- 0 2986 2986"/>
                              <a:gd name="T15" fmla="*/ 2986 h 205"/>
                              <a:gd name="T16" fmla="+- 0 9836 8745"/>
                              <a:gd name="T17" fmla="*/ T16 w 1092"/>
                              <a:gd name="T18" fmla="+- 0 2986 2986"/>
                              <a:gd name="T19" fmla="*/ 2986 h 205"/>
                              <a:gd name="T20" fmla="+- 0 8745 8745"/>
                              <a:gd name="T21" fmla="*/ T20 w 1092"/>
                              <a:gd name="T22" fmla="+- 0 2986 2986"/>
                              <a:gd name="T23" fmla="*/ 2986 h 205"/>
                              <a:gd name="T24" fmla="+- 0 8745 8745"/>
                              <a:gd name="T25" fmla="*/ T24 w 1092"/>
                              <a:gd name="T26" fmla="+- 0 3191 2986"/>
                              <a:gd name="T27" fmla="*/ 3191 h 205"/>
                            </a:gdLst>
                            <a:ahLst/>
                            <a:cxnLst>
                              <a:cxn ang="0">
                                <a:pos x="T1" y="T3"/>
                              </a:cxn>
                              <a:cxn ang="0">
                                <a:pos x="T5" y="T7"/>
                              </a:cxn>
                              <a:cxn ang="0">
                                <a:pos x="T9" y="T11"/>
                              </a:cxn>
                              <a:cxn ang="0">
                                <a:pos x="T13" y="T15"/>
                              </a:cxn>
                              <a:cxn ang="0">
                                <a:pos x="T17" y="T19"/>
                              </a:cxn>
                              <a:cxn ang="0">
                                <a:pos x="T21" y="T23"/>
                              </a:cxn>
                              <a:cxn ang="0">
                                <a:pos x="T25" y="T27"/>
                              </a:cxn>
                            </a:cxnLst>
                            <a:rect l="0" t="0" r="r" b="b"/>
                            <a:pathLst>
                              <a:path w="1092" h="205">
                                <a:moveTo>
                                  <a:pt x="0" y="205"/>
                                </a:moveTo>
                                <a:lnTo>
                                  <a:pt x="1091" y="205"/>
                                </a:lnTo>
                                <a:lnTo>
                                  <a:pt x="382" y="205"/>
                                </a:lnTo>
                                <a:lnTo>
                                  <a:pt x="382" y="0"/>
                                </a:lnTo>
                                <a:lnTo>
                                  <a:pt x="1091" y="0"/>
                                </a:lnTo>
                                <a:lnTo>
                                  <a:pt x="0" y="0"/>
                                </a:lnTo>
                                <a:lnTo>
                                  <a:pt x="0" y="205"/>
                                </a:lnTo>
                                <a:close/>
                              </a:path>
                            </a:pathLst>
                          </a:custGeom>
                          <a:noFill/>
                          <a:ln w="5428">
                            <a:solidFill>
                              <a:srgbClr val="5C9BD3"/>
                            </a:solidFill>
                            <a:prstDash val="solid"/>
                            <a:round/>
                          </a:ln>
                        </wps:spPr>
                        <wps:bodyPr rot="0" vert="horz" wrap="square" lIns="91440" tIns="45720" rIns="91440" bIns="45720" anchor="t" anchorCtr="0" upright="1">
                          <a:noAutofit/>
                        </wps:bodyPr>
                      </wps:wsp>
                      <wps:wsp>
                        <wps:cNvPr id="2076997827" name="Line 200"/>
                        <wps:cNvCnPr>
                          <a:cxnSpLocks noChangeShapeType="1"/>
                        </wps:cNvCnPr>
                        <wps:spPr bwMode="auto">
                          <a:xfrm>
                            <a:off x="7505" y="3089"/>
                            <a:ext cx="1167" cy="0"/>
                          </a:xfrm>
                          <a:prstGeom prst="line">
                            <a:avLst/>
                          </a:prstGeom>
                          <a:noFill/>
                          <a:ln w="12294">
                            <a:solidFill>
                              <a:srgbClr val="77A7D9"/>
                            </a:solidFill>
                            <a:prstDash val="solid"/>
                            <a:round/>
                          </a:ln>
                        </wps:spPr>
                        <wps:bodyPr/>
                      </wps:wsp>
                      <wps:wsp>
                        <wps:cNvPr id="341821875" name="Freeform 199"/>
                        <wps:cNvSpPr/>
                        <wps:spPr bwMode="auto">
                          <a:xfrm>
                            <a:off x="8648" y="3040"/>
                            <a:ext cx="96" cy="97"/>
                          </a:xfrm>
                          <a:custGeom>
                            <a:avLst/>
                            <a:gdLst>
                              <a:gd name="T0" fmla="+- 0 8649 8649"/>
                              <a:gd name="T1" fmla="*/ T0 w 96"/>
                              <a:gd name="T2" fmla="+- 0 3041 3041"/>
                              <a:gd name="T3" fmla="*/ 3041 h 97"/>
                              <a:gd name="T4" fmla="+- 0 8657 8649"/>
                              <a:gd name="T5" fmla="*/ T4 w 96"/>
                              <a:gd name="T6" fmla="+- 0 3064 3041"/>
                              <a:gd name="T7" fmla="*/ 3064 h 97"/>
                              <a:gd name="T8" fmla="+- 0 8660 8649"/>
                              <a:gd name="T9" fmla="*/ T8 w 96"/>
                              <a:gd name="T10" fmla="+- 0 3089 3041"/>
                              <a:gd name="T11" fmla="*/ 3089 h 97"/>
                              <a:gd name="T12" fmla="+- 0 8657 8649"/>
                              <a:gd name="T13" fmla="*/ T12 w 96"/>
                              <a:gd name="T14" fmla="+- 0 3113 3041"/>
                              <a:gd name="T15" fmla="*/ 3113 h 97"/>
                              <a:gd name="T16" fmla="+- 0 8649 8649"/>
                              <a:gd name="T17" fmla="*/ T16 w 96"/>
                              <a:gd name="T18" fmla="+- 0 3137 3041"/>
                              <a:gd name="T19" fmla="*/ 3137 h 97"/>
                              <a:gd name="T20" fmla="+- 0 8745 8649"/>
                              <a:gd name="T21" fmla="*/ T20 w 96"/>
                              <a:gd name="T22" fmla="+- 0 3089 3041"/>
                              <a:gd name="T23" fmla="*/ 3089 h 97"/>
                              <a:gd name="T24" fmla="+- 0 8649 8649"/>
                              <a:gd name="T25" fmla="*/ T24 w 96"/>
                              <a:gd name="T26" fmla="+- 0 3041 3041"/>
                              <a:gd name="T27" fmla="*/ 3041 h 97"/>
                            </a:gdLst>
                            <a:ahLst/>
                            <a:cxnLst>
                              <a:cxn ang="0">
                                <a:pos x="T1" y="T3"/>
                              </a:cxn>
                              <a:cxn ang="0">
                                <a:pos x="T5" y="T7"/>
                              </a:cxn>
                              <a:cxn ang="0">
                                <a:pos x="T9" y="T11"/>
                              </a:cxn>
                              <a:cxn ang="0">
                                <a:pos x="T13" y="T15"/>
                              </a:cxn>
                              <a:cxn ang="0">
                                <a:pos x="T17" y="T19"/>
                              </a:cxn>
                              <a:cxn ang="0">
                                <a:pos x="T21" y="T23"/>
                              </a:cxn>
                              <a:cxn ang="0">
                                <a:pos x="T25" y="T27"/>
                              </a:cxn>
                            </a:cxnLst>
                            <a:rect l="0" t="0" r="r" b="b"/>
                            <a:pathLst>
                              <a:path w="96" h="97">
                                <a:moveTo>
                                  <a:pt x="0" y="0"/>
                                </a:moveTo>
                                <a:lnTo>
                                  <a:pt x="8" y="23"/>
                                </a:lnTo>
                                <a:lnTo>
                                  <a:pt x="11" y="48"/>
                                </a:lnTo>
                                <a:lnTo>
                                  <a:pt x="8" y="72"/>
                                </a:lnTo>
                                <a:lnTo>
                                  <a:pt x="0" y="96"/>
                                </a:lnTo>
                                <a:lnTo>
                                  <a:pt x="96" y="48"/>
                                </a:lnTo>
                                <a:lnTo>
                                  <a:pt x="0"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07906859" name="Picture 198"/>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a:xfrm>
                            <a:off x="8707" y="5237"/>
                            <a:ext cx="1158" cy="282"/>
                          </a:xfrm>
                          <a:prstGeom prst="rect">
                            <a:avLst/>
                          </a:prstGeom>
                          <a:noFill/>
                          <a:ln>
                            <a:noFill/>
                          </a:ln>
                        </pic:spPr>
                      </pic:pic>
                      <wps:wsp>
                        <wps:cNvPr id="536802977" name="Freeform 197"/>
                        <wps:cNvSpPr/>
                        <wps:spPr bwMode="auto">
                          <a:xfrm>
                            <a:off x="8744" y="5250"/>
                            <a:ext cx="1092" cy="205"/>
                          </a:xfrm>
                          <a:custGeom>
                            <a:avLst/>
                            <a:gdLst>
                              <a:gd name="T0" fmla="+- 0 8745 8745"/>
                              <a:gd name="T1" fmla="*/ T0 w 1092"/>
                              <a:gd name="T2" fmla="+- 0 5456 5251"/>
                              <a:gd name="T3" fmla="*/ 5456 h 205"/>
                              <a:gd name="T4" fmla="+- 0 9836 8745"/>
                              <a:gd name="T5" fmla="*/ T4 w 1092"/>
                              <a:gd name="T6" fmla="+- 0 5456 5251"/>
                              <a:gd name="T7" fmla="*/ 5456 h 205"/>
                              <a:gd name="T8" fmla="+- 0 9127 8745"/>
                              <a:gd name="T9" fmla="*/ T8 w 1092"/>
                              <a:gd name="T10" fmla="+- 0 5456 5251"/>
                              <a:gd name="T11" fmla="*/ 5456 h 205"/>
                              <a:gd name="T12" fmla="+- 0 9127 8745"/>
                              <a:gd name="T13" fmla="*/ T12 w 1092"/>
                              <a:gd name="T14" fmla="+- 0 5251 5251"/>
                              <a:gd name="T15" fmla="*/ 5251 h 205"/>
                              <a:gd name="T16" fmla="+- 0 9836 8745"/>
                              <a:gd name="T17" fmla="*/ T16 w 1092"/>
                              <a:gd name="T18" fmla="+- 0 5251 5251"/>
                              <a:gd name="T19" fmla="*/ 5251 h 205"/>
                              <a:gd name="T20" fmla="+- 0 8745 8745"/>
                              <a:gd name="T21" fmla="*/ T20 w 1092"/>
                              <a:gd name="T22" fmla="+- 0 5251 5251"/>
                              <a:gd name="T23" fmla="*/ 5251 h 205"/>
                              <a:gd name="T24" fmla="+- 0 8745 8745"/>
                              <a:gd name="T25" fmla="*/ T24 w 1092"/>
                              <a:gd name="T26" fmla="+- 0 5456 5251"/>
                              <a:gd name="T27" fmla="*/ 5456 h 205"/>
                            </a:gdLst>
                            <a:ahLst/>
                            <a:cxnLst>
                              <a:cxn ang="0">
                                <a:pos x="T1" y="T3"/>
                              </a:cxn>
                              <a:cxn ang="0">
                                <a:pos x="T5" y="T7"/>
                              </a:cxn>
                              <a:cxn ang="0">
                                <a:pos x="T9" y="T11"/>
                              </a:cxn>
                              <a:cxn ang="0">
                                <a:pos x="T13" y="T15"/>
                              </a:cxn>
                              <a:cxn ang="0">
                                <a:pos x="T17" y="T19"/>
                              </a:cxn>
                              <a:cxn ang="0">
                                <a:pos x="T21" y="T23"/>
                              </a:cxn>
                              <a:cxn ang="0">
                                <a:pos x="T25" y="T27"/>
                              </a:cxn>
                            </a:cxnLst>
                            <a:rect l="0" t="0" r="r" b="b"/>
                            <a:pathLst>
                              <a:path w="1092" h="205">
                                <a:moveTo>
                                  <a:pt x="0" y="205"/>
                                </a:moveTo>
                                <a:lnTo>
                                  <a:pt x="1091" y="205"/>
                                </a:lnTo>
                                <a:lnTo>
                                  <a:pt x="382" y="205"/>
                                </a:lnTo>
                                <a:lnTo>
                                  <a:pt x="382" y="0"/>
                                </a:lnTo>
                                <a:lnTo>
                                  <a:pt x="1091" y="0"/>
                                </a:lnTo>
                                <a:lnTo>
                                  <a:pt x="0" y="0"/>
                                </a:lnTo>
                                <a:lnTo>
                                  <a:pt x="0" y="205"/>
                                </a:lnTo>
                                <a:close/>
                              </a:path>
                            </a:pathLst>
                          </a:custGeom>
                          <a:noFill/>
                          <a:ln w="5428">
                            <a:solidFill>
                              <a:srgbClr val="5C9BD3"/>
                            </a:solidFill>
                            <a:prstDash val="solid"/>
                            <a:round/>
                          </a:ln>
                        </wps:spPr>
                        <wps:bodyPr rot="0" vert="horz" wrap="square" lIns="91440" tIns="45720" rIns="91440" bIns="45720" anchor="t" anchorCtr="0" upright="1">
                          <a:noAutofit/>
                        </wps:bodyPr>
                      </wps:wsp>
                      <wps:wsp>
                        <wps:cNvPr id="125965155" name="Line 196"/>
                        <wps:cNvCnPr>
                          <a:cxnSpLocks noChangeShapeType="1"/>
                        </wps:cNvCnPr>
                        <wps:spPr bwMode="auto">
                          <a:xfrm>
                            <a:off x="7505" y="5353"/>
                            <a:ext cx="1167" cy="0"/>
                          </a:xfrm>
                          <a:prstGeom prst="line">
                            <a:avLst/>
                          </a:prstGeom>
                          <a:noFill/>
                          <a:ln w="12294">
                            <a:solidFill>
                              <a:srgbClr val="77A7D9"/>
                            </a:solidFill>
                            <a:prstDash val="solid"/>
                            <a:round/>
                          </a:ln>
                        </wps:spPr>
                        <wps:bodyPr/>
                      </wps:wsp>
                      <wps:wsp>
                        <wps:cNvPr id="2047971183" name="Freeform 195"/>
                        <wps:cNvSpPr/>
                        <wps:spPr bwMode="auto">
                          <a:xfrm>
                            <a:off x="8648" y="5305"/>
                            <a:ext cx="96" cy="97"/>
                          </a:xfrm>
                          <a:custGeom>
                            <a:avLst/>
                            <a:gdLst>
                              <a:gd name="T0" fmla="+- 0 8649 8649"/>
                              <a:gd name="T1" fmla="*/ T0 w 96"/>
                              <a:gd name="T2" fmla="+- 0 5305 5305"/>
                              <a:gd name="T3" fmla="*/ 5305 h 97"/>
                              <a:gd name="T4" fmla="+- 0 8657 8649"/>
                              <a:gd name="T5" fmla="*/ T4 w 96"/>
                              <a:gd name="T6" fmla="+- 0 5329 5305"/>
                              <a:gd name="T7" fmla="*/ 5329 h 97"/>
                              <a:gd name="T8" fmla="+- 0 8660 8649"/>
                              <a:gd name="T9" fmla="*/ T8 w 96"/>
                              <a:gd name="T10" fmla="+- 0 5353 5305"/>
                              <a:gd name="T11" fmla="*/ 5353 h 97"/>
                              <a:gd name="T12" fmla="+- 0 8657 8649"/>
                              <a:gd name="T13" fmla="*/ T12 w 96"/>
                              <a:gd name="T14" fmla="+- 0 5378 5305"/>
                              <a:gd name="T15" fmla="*/ 5378 h 97"/>
                              <a:gd name="T16" fmla="+- 0 8649 8649"/>
                              <a:gd name="T17" fmla="*/ T16 w 96"/>
                              <a:gd name="T18" fmla="+- 0 5401 5305"/>
                              <a:gd name="T19" fmla="*/ 5401 h 97"/>
                              <a:gd name="T20" fmla="+- 0 8745 8649"/>
                              <a:gd name="T21" fmla="*/ T20 w 96"/>
                              <a:gd name="T22" fmla="+- 0 5353 5305"/>
                              <a:gd name="T23" fmla="*/ 5353 h 97"/>
                              <a:gd name="T24" fmla="+- 0 8649 8649"/>
                              <a:gd name="T25" fmla="*/ T24 w 96"/>
                              <a:gd name="T26" fmla="+- 0 5305 5305"/>
                              <a:gd name="T27" fmla="*/ 5305 h 97"/>
                            </a:gdLst>
                            <a:ahLst/>
                            <a:cxnLst>
                              <a:cxn ang="0">
                                <a:pos x="T1" y="T3"/>
                              </a:cxn>
                              <a:cxn ang="0">
                                <a:pos x="T5" y="T7"/>
                              </a:cxn>
                              <a:cxn ang="0">
                                <a:pos x="T9" y="T11"/>
                              </a:cxn>
                              <a:cxn ang="0">
                                <a:pos x="T13" y="T15"/>
                              </a:cxn>
                              <a:cxn ang="0">
                                <a:pos x="T17" y="T19"/>
                              </a:cxn>
                              <a:cxn ang="0">
                                <a:pos x="T21" y="T23"/>
                              </a:cxn>
                              <a:cxn ang="0">
                                <a:pos x="T25" y="T27"/>
                              </a:cxn>
                            </a:cxnLst>
                            <a:rect l="0" t="0" r="r" b="b"/>
                            <a:pathLst>
                              <a:path w="96" h="97">
                                <a:moveTo>
                                  <a:pt x="0" y="0"/>
                                </a:moveTo>
                                <a:lnTo>
                                  <a:pt x="8" y="24"/>
                                </a:lnTo>
                                <a:lnTo>
                                  <a:pt x="11" y="48"/>
                                </a:lnTo>
                                <a:lnTo>
                                  <a:pt x="8" y="73"/>
                                </a:lnTo>
                                <a:lnTo>
                                  <a:pt x="0" y="96"/>
                                </a:lnTo>
                                <a:lnTo>
                                  <a:pt x="96" y="48"/>
                                </a:lnTo>
                                <a:lnTo>
                                  <a:pt x="0" y="0"/>
                                </a:lnTo>
                                <a:close/>
                              </a:path>
                            </a:pathLst>
                          </a:custGeom>
                          <a:solidFill>
                            <a:srgbClr val="77A7D9"/>
                          </a:solidFill>
                          <a:ln>
                            <a:noFill/>
                          </a:ln>
                        </wps:spPr>
                        <wps:bodyPr rot="0" vert="horz" wrap="square" lIns="91440" tIns="45720" rIns="91440" bIns="45720" anchor="t" anchorCtr="0" upright="1">
                          <a:noAutofit/>
                        </wps:bodyPr>
                      </wps:wsp>
                      <wps:wsp>
                        <wps:cNvPr id="356682009" name="Text Box 194"/>
                        <wps:cNvSpPr txBox="1">
                          <a:spLocks noChangeArrowheads="1"/>
                        </wps:cNvSpPr>
                        <wps:spPr bwMode="auto">
                          <a:xfrm>
                            <a:off x="6732" y="207"/>
                            <a:ext cx="245" cy="129"/>
                          </a:xfrm>
                          <a:prstGeom prst="rect">
                            <a:avLst/>
                          </a:prstGeom>
                          <a:noFill/>
                          <a:ln>
                            <a:noFill/>
                          </a:ln>
                        </wps:spPr>
                        <wps:txbx>
                          <w:txbxContent>
                            <w:p w:rsidR="00EB334A" w:rsidRDefault="00EB334A">
                              <w:pPr>
                                <w:spacing w:line="128" w:lineRule="exact"/>
                                <w:rPr>
                                  <w:rFonts w:ascii="Calibri"/>
                                  <w:sz w:val="13"/>
                                </w:rPr>
                              </w:pPr>
                              <w:r>
                                <w:rPr>
                                  <w:rFonts w:ascii="Calibri"/>
                                  <w:sz w:val="13"/>
                                </w:rPr>
                                <w:t>1.1P</w:t>
                              </w:r>
                            </w:p>
                          </w:txbxContent>
                        </wps:txbx>
                        <wps:bodyPr rot="0" vert="horz" wrap="square" lIns="0" tIns="0" rIns="0" bIns="0" anchor="t" anchorCtr="0" upright="1">
                          <a:noAutofit/>
                        </wps:bodyPr>
                      </wps:wsp>
                      <wps:wsp>
                        <wps:cNvPr id="815196415" name="Text Box 193"/>
                        <wps:cNvSpPr txBox="1">
                          <a:spLocks noChangeArrowheads="1"/>
                        </wps:cNvSpPr>
                        <wps:spPr bwMode="auto">
                          <a:xfrm>
                            <a:off x="4569" y="776"/>
                            <a:ext cx="975" cy="113"/>
                          </a:xfrm>
                          <a:prstGeom prst="rect">
                            <a:avLst/>
                          </a:prstGeom>
                          <a:noFill/>
                          <a:ln>
                            <a:noFill/>
                          </a:ln>
                        </wps:spPr>
                        <wps:txbx>
                          <w:txbxContent>
                            <w:p w:rsidR="00EB334A" w:rsidRDefault="00EB334A">
                              <w:pPr>
                                <w:spacing w:line="128" w:lineRule="exact"/>
                                <w:rPr>
                                  <w:rFonts w:ascii="Calibri"/>
                                  <w:sz w:val="13"/>
                                  <w:lang w:val="en-US"/>
                                </w:rPr>
                              </w:pPr>
                              <w:r>
                                <w:rPr>
                                  <w:rFonts w:ascii="Calibri"/>
                                  <w:sz w:val="13"/>
                                </w:rPr>
                                <w:t xml:space="preserve">Data </w:t>
                              </w:r>
                              <w:r>
                                <w:rPr>
                                  <w:rFonts w:ascii="Calibri"/>
                                  <w:sz w:val="13"/>
                                  <w:lang w:val="en-US"/>
                                </w:rPr>
                                <w:t>Atribut</w:t>
                              </w:r>
                            </w:p>
                          </w:txbxContent>
                        </wps:txbx>
                        <wps:bodyPr rot="0" vert="horz" wrap="square" lIns="0" tIns="0" rIns="0" bIns="0" anchor="t" anchorCtr="0" upright="1">
                          <a:noAutofit/>
                        </wps:bodyPr>
                      </wps:wsp>
                      <wps:wsp>
                        <wps:cNvPr id="1514299550" name="Text Box 192"/>
                        <wps:cNvSpPr txBox="1">
                          <a:spLocks noChangeArrowheads="1"/>
                        </wps:cNvSpPr>
                        <wps:spPr bwMode="auto">
                          <a:xfrm>
                            <a:off x="6444" y="878"/>
                            <a:ext cx="822" cy="373"/>
                          </a:xfrm>
                          <a:prstGeom prst="rect">
                            <a:avLst/>
                          </a:prstGeom>
                          <a:noFill/>
                          <a:ln>
                            <a:noFill/>
                          </a:ln>
                        </wps:spPr>
                        <wps:txbx>
                          <w:txbxContent>
                            <w:p w:rsidR="00EB334A" w:rsidRDefault="00EB334A">
                              <w:pPr>
                                <w:spacing w:line="128" w:lineRule="exact"/>
                                <w:jc w:val="center"/>
                                <w:rPr>
                                  <w:rFonts w:ascii="Calibri"/>
                                  <w:sz w:val="13"/>
                                  <w:lang w:val="en-US"/>
                                </w:rPr>
                              </w:pPr>
                              <w:r>
                                <w:rPr>
                                  <w:rFonts w:ascii="Calibri"/>
                                  <w:sz w:val="13"/>
                                </w:rPr>
                                <w:t>Entry</w:t>
                              </w:r>
                              <w:r>
                                <w:rPr>
                                  <w:rFonts w:ascii="Calibri"/>
                                  <w:spacing w:val="-12"/>
                                  <w:sz w:val="13"/>
                                </w:rPr>
                                <w:t xml:space="preserve"> </w:t>
                              </w:r>
                              <w:r>
                                <w:rPr>
                                  <w:rFonts w:ascii="Calibri"/>
                                  <w:sz w:val="13"/>
                                </w:rPr>
                                <w:t>Data</w:t>
                              </w:r>
                              <w:r>
                                <w:rPr>
                                  <w:rFonts w:ascii="Calibri"/>
                                  <w:spacing w:val="-14"/>
                                  <w:sz w:val="13"/>
                                </w:rPr>
                                <w:t xml:space="preserve"> </w:t>
                              </w:r>
                              <w:r>
                                <w:rPr>
                                  <w:rFonts w:ascii="Calibri"/>
                                  <w:sz w:val="13"/>
                                  <w:lang w:val="en-US"/>
                                </w:rPr>
                                <w:t>Atribut</w:t>
                              </w:r>
                            </w:p>
                          </w:txbxContent>
                        </wps:txbx>
                        <wps:bodyPr rot="0" vert="horz" wrap="square" lIns="0" tIns="0" rIns="0" bIns="0" anchor="t" anchorCtr="0" upright="1">
                          <a:noAutofit/>
                        </wps:bodyPr>
                      </wps:wsp>
                      <wps:wsp>
                        <wps:cNvPr id="697009206" name="Text Box 191"/>
                        <wps:cNvSpPr txBox="1">
                          <a:spLocks noChangeArrowheads="1"/>
                        </wps:cNvSpPr>
                        <wps:spPr bwMode="auto">
                          <a:xfrm>
                            <a:off x="7504" y="793"/>
                            <a:ext cx="1188" cy="129"/>
                          </a:xfrm>
                          <a:prstGeom prst="rect">
                            <a:avLst/>
                          </a:prstGeom>
                          <a:noFill/>
                          <a:ln>
                            <a:noFill/>
                          </a:ln>
                        </wps:spPr>
                        <wps:txbx>
                          <w:txbxContent>
                            <w:p w:rsidR="00EB334A" w:rsidRDefault="00EB334A">
                              <w:pPr>
                                <w:tabs>
                                  <w:tab w:val="left" w:pos="1167"/>
                                </w:tabs>
                                <w:spacing w:line="128" w:lineRule="exact"/>
                                <w:rPr>
                                  <w:rFonts w:ascii="Calibri"/>
                                  <w:sz w:val="13"/>
                                </w:rPr>
                              </w:pPr>
                              <w:r>
                                <w:rPr>
                                  <w:rFonts w:ascii="Calibri"/>
                                  <w:w w:val="98"/>
                                  <w:sz w:val="13"/>
                                  <w:u w:val="single" w:color="77A7D9"/>
                                </w:rPr>
                                <w:t xml:space="preserve"> </w:t>
                              </w:r>
                              <w:r>
                                <w:rPr>
                                  <w:rFonts w:ascii="Calibri"/>
                                  <w:sz w:val="13"/>
                                  <w:u w:val="single" w:color="77A7D9"/>
                                </w:rPr>
                                <w:t xml:space="preserve">    </w:t>
                              </w:r>
                              <w:r>
                                <w:rPr>
                                  <w:rFonts w:ascii="Calibri"/>
                                  <w:spacing w:val="1"/>
                                  <w:sz w:val="13"/>
                                  <w:u w:val="single" w:color="77A7D9"/>
                                </w:rPr>
                                <w:t xml:space="preserve"> </w:t>
                              </w:r>
                              <w:r>
                                <w:rPr>
                                  <w:rFonts w:ascii="Calibri"/>
                                  <w:sz w:val="13"/>
                                  <w:u w:val="single" w:color="77A7D9"/>
                                </w:rPr>
                                <w:t>Data</w:t>
                              </w:r>
                              <w:r>
                                <w:rPr>
                                  <w:rFonts w:ascii="Calibri"/>
                                  <w:spacing w:val="-20"/>
                                  <w:sz w:val="13"/>
                                  <w:u w:val="single" w:color="77A7D9"/>
                                </w:rPr>
                                <w:t xml:space="preserve"> </w:t>
                              </w:r>
                              <w:r>
                                <w:rPr>
                                  <w:rFonts w:ascii="Calibri"/>
                                  <w:sz w:val="13"/>
                                  <w:u w:val="single" w:color="77A7D9"/>
                                  <w:lang w:val="en-US"/>
                                </w:rPr>
                                <w:t>Atribut</w:t>
                              </w:r>
                              <w:r>
                                <w:rPr>
                                  <w:rFonts w:ascii="Calibri"/>
                                  <w:sz w:val="13"/>
                                  <w:u w:val="single" w:color="77A7D9"/>
                                </w:rPr>
                                <w:tab/>
                              </w:r>
                            </w:p>
                          </w:txbxContent>
                        </wps:txbx>
                        <wps:bodyPr rot="0" vert="horz" wrap="square" lIns="0" tIns="0" rIns="0" bIns="0" anchor="t" anchorCtr="0" upright="1">
                          <a:noAutofit/>
                        </wps:bodyPr>
                      </wps:wsp>
                      <wps:wsp>
                        <wps:cNvPr id="378524096" name="Text Box 190"/>
                        <wps:cNvSpPr txBox="1">
                          <a:spLocks noChangeArrowheads="1"/>
                        </wps:cNvSpPr>
                        <wps:spPr bwMode="auto">
                          <a:xfrm>
                            <a:off x="6732" y="2361"/>
                            <a:ext cx="245" cy="129"/>
                          </a:xfrm>
                          <a:prstGeom prst="rect">
                            <a:avLst/>
                          </a:prstGeom>
                          <a:noFill/>
                          <a:ln>
                            <a:noFill/>
                          </a:ln>
                        </wps:spPr>
                        <wps:txbx>
                          <w:txbxContent>
                            <w:p w:rsidR="00EB334A" w:rsidRDefault="00EB334A">
                              <w:pPr>
                                <w:spacing w:line="128" w:lineRule="exact"/>
                                <w:rPr>
                                  <w:rFonts w:ascii="Calibri"/>
                                  <w:sz w:val="13"/>
                                </w:rPr>
                              </w:pPr>
                              <w:r>
                                <w:rPr>
                                  <w:rFonts w:ascii="Calibri"/>
                                  <w:sz w:val="13"/>
                                </w:rPr>
                                <w:t>1.2P</w:t>
                              </w:r>
                            </w:p>
                          </w:txbxContent>
                        </wps:txbx>
                        <wps:bodyPr rot="0" vert="horz" wrap="square" lIns="0" tIns="0" rIns="0" bIns="0" anchor="t" anchorCtr="0" upright="1">
                          <a:noAutofit/>
                        </wps:bodyPr>
                      </wps:wsp>
                      <wps:wsp>
                        <wps:cNvPr id="1816300468" name="Text Box 189"/>
                        <wps:cNvSpPr txBox="1">
                          <a:spLocks noChangeArrowheads="1"/>
                        </wps:cNvSpPr>
                        <wps:spPr bwMode="auto">
                          <a:xfrm>
                            <a:off x="3404" y="2685"/>
                            <a:ext cx="82" cy="129"/>
                          </a:xfrm>
                          <a:prstGeom prst="rect">
                            <a:avLst/>
                          </a:prstGeom>
                          <a:noFill/>
                          <a:ln>
                            <a:noFill/>
                          </a:ln>
                        </wps:spPr>
                        <wps:txbx>
                          <w:txbxContent>
                            <w:p w:rsidR="00EB334A" w:rsidRDefault="00EB334A">
                              <w:pPr>
                                <w:spacing w:line="128" w:lineRule="exact"/>
                                <w:rPr>
                                  <w:rFonts w:ascii="Calibri"/>
                                  <w:sz w:val="13"/>
                                </w:rPr>
                              </w:pPr>
                              <w:r>
                                <w:rPr>
                                  <w:rFonts w:ascii="Calibri"/>
                                  <w:w w:val="98"/>
                                  <w:sz w:val="13"/>
                                </w:rPr>
                                <w:t>a</w:t>
                              </w:r>
                            </w:p>
                          </w:txbxContent>
                        </wps:txbx>
                        <wps:bodyPr rot="0" vert="horz" wrap="square" lIns="0" tIns="0" rIns="0" bIns="0" anchor="t" anchorCtr="0" upright="1">
                          <a:noAutofit/>
                        </wps:bodyPr>
                      </wps:wsp>
                      <wps:wsp>
                        <wps:cNvPr id="716646485" name="Text Box 188"/>
                        <wps:cNvSpPr txBox="1">
                          <a:spLocks noChangeArrowheads="1"/>
                        </wps:cNvSpPr>
                        <wps:spPr bwMode="auto">
                          <a:xfrm>
                            <a:off x="4761" y="2919"/>
                            <a:ext cx="1111" cy="159"/>
                          </a:xfrm>
                          <a:prstGeom prst="rect">
                            <a:avLst/>
                          </a:prstGeom>
                          <a:noFill/>
                          <a:ln>
                            <a:noFill/>
                          </a:ln>
                        </wps:spPr>
                        <wps:txbx>
                          <w:txbxContent>
                            <w:p w:rsidR="00EB334A" w:rsidRDefault="00EB334A">
                              <w:pPr>
                                <w:spacing w:line="128" w:lineRule="exact"/>
                                <w:rPr>
                                  <w:rFonts w:ascii="Calibri"/>
                                  <w:sz w:val="13"/>
                                  <w:lang w:val="en-US"/>
                                </w:rPr>
                              </w:pPr>
                              <w:r>
                                <w:rPr>
                                  <w:rFonts w:ascii="Calibri"/>
                                  <w:sz w:val="13"/>
                                </w:rPr>
                                <w:t>Data</w:t>
                              </w:r>
                              <w:r>
                                <w:rPr>
                                  <w:rFonts w:ascii="Calibri"/>
                                  <w:spacing w:val="-19"/>
                                  <w:sz w:val="13"/>
                                </w:rPr>
                                <w:t xml:space="preserve"> </w:t>
                              </w:r>
                              <w:r>
                                <w:rPr>
                                  <w:rFonts w:ascii="Calibri"/>
                                  <w:spacing w:val="-19"/>
                                  <w:sz w:val="13"/>
                                  <w:lang w:val="en-US"/>
                                </w:rPr>
                                <w:t>Nilai Atribut</w:t>
                              </w:r>
                            </w:p>
                          </w:txbxContent>
                        </wps:txbx>
                        <wps:bodyPr rot="0" vert="horz" wrap="square" lIns="0" tIns="0" rIns="0" bIns="0" anchor="t" anchorCtr="0" upright="1">
                          <a:noAutofit/>
                        </wps:bodyPr>
                      </wps:wsp>
                      <wps:wsp>
                        <wps:cNvPr id="1725852277" name="Text Box 187"/>
                        <wps:cNvSpPr txBox="1">
                          <a:spLocks noChangeArrowheads="1"/>
                        </wps:cNvSpPr>
                        <wps:spPr bwMode="auto">
                          <a:xfrm>
                            <a:off x="6355" y="2939"/>
                            <a:ext cx="3525" cy="512"/>
                          </a:xfrm>
                          <a:prstGeom prst="rect">
                            <a:avLst/>
                          </a:prstGeom>
                          <a:noFill/>
                          <a:ln>
                            <a:noFill/>
                          </a:ln>
                        </wps:spPr>
                        <wps:txbx>
                          <w:txbxContent>
                            <w:p w:rsidR="00EB334A" w:rsidRDefault="00EB334A">
                              <w:pPr>
                                <w:spacing w:line="99" w:lineRule="exact"/>
                                <w:ind w:left="1129" w:right="1401"/>
                                <w:jc w:val="center"/>
                                <w:rPr>
                                  <w:rFonts w:ascii="Calibri"/>
                                  <w:sz w:val="13"/>
                                  <w:lang w:val="en-US"/>
                                </w:rPr>
                              </w:pPr>
                              <w:r>
                                <w:rPr>
                                  <w:rFonts w:ascii="Calibri"/>
                                  <w:sz w:val="13"/>
                                </w:rPr>
                                <w:t xml:space="preserve">Data </w:t>
                              </w:r>
                              <w:r>
                                <w:rPr>
                                  <w:rFonts w:ascii="Calibri"/>
                                  <w:sz w:val="13"/>
                                  <w:lang w:val="en-US"/>
                                </w:rPr>
                                <w:t>Nilai Atribut</w:t>
                              </w:r>
                            </w:p>
                            <w:p w:rsidR="00EB334A" w:rsidRDefault="00EB334A">
                              <w:pPr>
                                <w:tabs>
                                  <w:tab w:val="left" w:pos="2792"/>
                                </w:tabs>
                                <w:spacing w:line="134" w:lineRule="exact"/>
                                <w:ind w:left="-1" w:right="18"/>
                                <w:jc w:val="center"/>
                                <w:rPr>
                                  <w:rFonts w:ascii="Calibri"/>
                                  <w:sz w:val="13"/>
                                  <w:lang w:val="en-US"/>
                                </w:rPr>
                              </w:pPr>
                              <w:r>
                                <w:rPr>
                                  <w:rFonts w:ascii="Calibri"/>
                                  <w:position w:val="1"/>
                                  <w:sz w:val="13"/>
                                </w:rPr>
                                <w:t>Entry</w:t>
                              </w:r>
                              <w:r>
                                <w:rPr>
                                  <w:rFonts w:ascii="Calibri"/>
                                  <w:spacing w:val="-12"/>
                                  <w:position w:val="1"/>
                                  <w:sz w:val="13"/>
                                </w:rPr>
                                <w:t xml:space="preserve"> </w:t>
                              </w:r>
                              <w:r>
                                <w:rPr>
                                  <w:rFonts w:ascii="Calibri"/>
                                  <w:position w:val="1"/>
                                  <w:sz w:val="13"/>
                                </w:rPr>
                                <w:t>Data</w:t>
                              </w:r>
                              <w:r>
                                <w:rPr>
                                  <w:rFonts w:ascii="Calibri"/>
                                  <w:spacing w:val="-12"/>
                                  <w:position w:val="1"/>
                                  <w:sz w:val="13"/>
                                  <w:lang w:val="en-US"/>
                                </w:rPr>
                                <w:t xml:space="preserve"> Nilai Atribut</w:t>
                              </w:r>
                              <w:r>
                                <w:rPr>
                                  <w:rFonts w:ascii="Calibri"/>
                                  <w:position w:val="1"/>
                                  <w:sz w:val="13"/>
                                </w:rPr>
                                <w:tab/>
                              </w:r>
                              <w:r>
                                <w:rPr>
                                  <w:rFonts w:ascii="Calibri"/>
                                  <w:spacing w:val="-4"/>
                                  <w:sz w:val="13"/>
                                  <w:lang w:val="en-US"/>
                                </w:rPr>
                                <w:t>nilai atribut</w:t>
                              </w:r>
                            </w:p>
                          </w:txbxContent>
                        </wps:txbx>
                        <wps:bodyPr rot="0" vert="horz" wrap="square" lIns="0" tIns="0" rIns="0" bIns="0" anchor="t" anchorCtr="0" upright="1">
                          <a:noAutofit/>
                        </wps:bodyPr>
                      </wps:wsp>
                      <wps:wsp>
                        <wps:cNvPr id="2138975063" name="Text Box 186"/>
                        <wps:cNvSpPr txBox="1">
                          <a:spLocks noChangeArrowheads="1"/>
                        </wps:cNvSpPr>
                        <wps:spPr bwMode="auto">
                          <a:xfrm>
                            <a:off x="6732" y="4628"/>
                            <a:ext cx="245" cy="129"/>
                          </a:xfrm>
                          <a:prstGeom prst="rect">
                            <a:avLst/>
                          </a:prstGeom>
                          <a:noFill/>
                          <a:ln>
                            <a:noFill/>
                          </a:ln>
                        </wps:spPr>
                        <wps:txbx>
                          <w:txbxContent>
                            <w:p w:rsidR="00EB334A" w:rsidRDefault="00EB334A">
                              <w:pPr>
                                <w:spacing w:line="128" w:lineRule="exact"/>
                                <w:rPr>
                                  <w:rFonts w:ascii="Calibri"/>
                                  <w:sz w:val="13"/>
                                </w:rPr>
                              </w:pPr>
                              <w:r>
                                <w:rPr>
                                  <w:rFonts w:ascii="Calibri"/>
                                  <w:sz w:val="13"/>
                                </w:rPr>
                                <w:t>1.3P</w:t>
                              </w:r>
                            </w:p>
                          </w:txbxContent>
                        </wps:txbx>
                        <wps:bodyPr rot="0" vert="horz" wrap="square" lIns="0" tIns="0" rIns="0" bIns="0" anchor="t" anchorCtr="0" upright="1">
                          <a:noAutofit/>
                        </wps:bodyPr>
                      </wps:wsp>
                      <wps:wsp>
                        <wps:cNvPr id="1345525785" name="Text Box 185"/>
                        <wps:cNvSpPr txBox="1">
                          <a:spLocks noChangeArrowheads="1"/>
                        </wps:cNvSpPr>
                        <wps:spPr bwMode="auto">
                          <a:xfrm>
                            <a:off x="4855" y="5203"/>
                            <a:ext cx="1097" cy="155"/>
                          </a:xfrm>
                          <a:prstGeom prst="rect">
                            <a:avLst/>
                          </a:prstGeom>
                          <a:noFill/>
                          <a:ln>
                            <a:noFill/>
                          </a:ln>
                        </wps:spPr>
                        <wps:txbx>
                          <w:txbxContent>
                            <w:p w:rsidR="00EB334A" w:rsidRDefault="00EB334A">
                              <w:pPr>
                                <w:spacing w:line="128" w:lineRule="exact"/>
                                <w:rPr>
                                  <w:rFonts w:ascii="Calibri"/>
                                  <w:sz w:val="13"/>
                                  <w:lang w:val="en-US"/>
                                </w:rPr>
                              </w:pPr>
                              <w:r>
                                <w:rPr>
                                  <w:rFonts w:ascii="Calibri"/>
                                  <w:sz w:val="13"/>
                                </w:rPr>
                                <w:t>Data</w:t>
                              </w:r>
                              <w:r>
                                <w:rPr>
                                  <w:rFonts w:ascii="Calibri"/>
                                  <w:spacing w:val="-19"/>
                                  <w:sz w:val="13"/>
                                  <w:lang w:val="en-US"/>
                                </w:rPr>
                                <w:t>set</w:t>
                              </w:r>
                            </w:p>
                          </w:txbxContent>
                        </wps:txbx>
                        <wps:bodyPr rot="0" vert="horz" wrap="square" lIns="0" tIns="0" rIns="0" bIns="0" anchor="t" anchorCtr="0" upright="1">
                          <a:noAutofit/>
                        </wps:bodyPr>
                      </wps:wsp>
                      <wps:wsp>
                        <wps:cNvPr id="202055102" name="Text Box 184"/>
                        <wps:cNvSpPr txBox="1">
                          <a:spLocks noChangeArrowheads="1"/>
                        </wps:cNvSpPr>
                        <wps:spPr bwMode="auto">
                          <a:xfrm>
                            <a:off x="6378" y="5300"/>
                            <a:ext cx="950" cy="129"/>
                          </a:xfrm>
                          <a:prstGeom prst="rect">
                            <a:avLst/>
                          </a:prstGeom>
                          <a:noFill/>
                          <a:ln>
                            <a:noFill/>
                          </a:ln>
                        </wps:spPr>
                        <wps:txbx>
                          <w:txbxContent>
                            <w:p w:rsidR="00EB334A" w:rsidRDefault="00EB334A">
                              <w:pPr>
                                <w:spacing w:line="128" w:lineRule="exact"/>
                                <w:rPr>
                                  <w:rFonts w:ascii="Calibri"/>
                                  <w:sz w:val="13"/>
                                </w:rPr>
                              </w:pPr>
                              <w:r>
                                <w:rPr>
                                  <w:rFonts w:ascii="Calibri"/>
                                  <w:sz w:val="13"/>
                                </w:rPr>
                                <w:t>Entry</w:t>
                              </w:r>
                              <w:r>
                                <w:rPr>
                                  <w:rFonts w:ascii="Calibri"/>
                                  <w:spacing w:val="-16"/>
                                  <w:sz w:val="13"/>
                                </w:rPr>
                                <w:t xml:space="preserve"> </w:t>
                              </w:r>
                              <w:r>
                                <w:rPr>
                                  <w:rFonts w:ascii="Calibri"/>
                                  <w:sz w:val="13"/>
                                </w:rPr>
                                <w:t>Data</w:t>
                              </w:r>
                              <w:r>
                                <w:rPr>
                                  <w:rFonts w:ascii="Calibri"/>
                                  <w:sz w:val="13"/>
                                  <w:lang w:val="en-US"/>
                                </w:rPr>
                                <w:t>set</w:t>
                              </w:r>
                            </w:p>
                          </w:txbxContent>
                        </wps:txbx>
                        <wps:bodyPr rot="0" vert="horz" wrap="square" lIns="0" tIns="0" rIns="0" bIns="0" anchor="t" anchorCtr="0" upright="1">
                          <a:noAutofit/>
                        </wps:bodyPr>
                      </wps:wsp>
                      <wps:wsp>
                        <wps:cNvPr id="454289256" name="Text Box 183"/>
                        <wps:cNvSpPr txBox="1">
                          <a:spLocks noChangeArrowheads="1"/>
                        </wps:cNvSpPr>
                        <wps:spPr bwMode="auto">
                          <a:xfrm>
                            <a:off x="9286" y="5317"/>
                            <a:ext cx="659" cy="129"/>
                          </a:xfrm>
                          <a:prstGeom prst="rect">
                            <a:avLst/>
                          </a:prstGeom>
                          <a:noFill/>
                          <a:ln>
                            <a:noFill/>
                          </a:ln>
                        </wps:spPr>
                        <wps:txbx>
                          <w:txbxContent>
                            <w:p w:rsidR="00EB334A" w:rsidRDefault="00EB334A">
                              <w:pPr>
                                <w:spacing w:line="128" w:lineRule="exact"/>
                                <w:rPr>
                                  <w:rFonts w:ascii="Calibri"/>
                                  <w:sz w:val="13"/>
                                  <w:lang w:val="en-US"/>
                                </w:rPr>
                              </w:pPr>
                              <w:r>
                                <w:rPr>
                                  <w:rFonts w:ascii="Calibri"/>
                                  <w:w w:val="95"/>
                                  <w:sz w:val="13"/>
                                </w:rPr>
                                <w:t>data</w:t>
                              </w:r>
                              <w:r>
                                <w:rPr>
                                  <w:rFonts w:ascii="Calibri"/>
                                  <w:w w:val="95"/>
                                  <w:sz w:val="13"/>
                                  <w:lang w:val="en-US"/>
                                </w:rPr>
                                <w:t>set</w:t>
                              </w:r>
                            </w:p>
                          </w:txbxContent>
                        </wps:txbx>
                        <wps:bodyPr rot="0" vert="horz" wrap="square" lIns="0" tIns="0" rIns="0" bIns="0" anchor="t" anchorCtr="0" upright="1">
                          <a:noAutofit/>
                        </wps:bodyPr>
                      </wps:wsp>
                      <wps:wsp>
                        <wps:cNvPr id="1404358512" name="Text Box 182"/>
                        <wps:cNvSpPr txBox="1">
                          <a:spLocks noChangeArrowheads="1"/>
                        </wps:cNvSpPr>
                        <wps:spPr bwMode="auto">
                          <a:xfrm>
                            <a:off x="8744" y="5250"/>
                            <a:ext cx="383" cy="205"/>
                          </a:xfrm>
                          <a:prstGeom prst="rect">
                            <a:avLst/>
                          </a:prstGeom>
                          <a:solidFill>
                            <a:srgbClr val="DEE7F3"/>
                          </a:solidFill>
                          <a:ln w="5428">
                            <a:solidFill>
                              <a:srgbClr val="5C9BD3"/>
                            </a:solidFill>
                            <a:prstDash val="solid"/>
                            <a:miter lim="800000"/>
                          </a:ln>
                        </wps:spPr>
                        <wps:txbx>
                          <w:txbxContent>
                            <w:p w:rsidR="00EB334A" w:rsidRDefault="00EB334A">
                              <w:pPr>
                                <w:spacing w:before="17"/>
                                <w:ind w:left="130"/>
                                <w:rPr>
                                  <w:rFonts w:ascii="Calibri"/>
                                  <w:sz w:val="13"/>
                                </w:rPr>
                              </w:pPr>
                              <w:r>
                                <w:rPr>
                                  <w:rFonts w:ascii="Calibri"/>
                                  <w:sz w:val="13"/>
                                </w:rPr>
                                <w:t>F3</w:t>
                              </w:r>
                            </w:p>
                          </w:txbxContent>
                        </wps:txbx>
                        <wps:bodyPr rot="0" vert="horz" wrap="square" lIns="0" tIns="0" rIns="0" bIns="0" anchor="t" anchorCtr="0" upright="1">
                          <a:noAutofit/>
                        </wps:bodyPr>
                      </wps:wsp>
                      <wps:wsp>
                        <wps:cNvPr id="576821068" name="Text Box 181"/>
                        <wps:cNvSpPr txBox="1">
                          <a:spLocks noChangeArrowheads="1"/>
                        </wps:cNvSpPr>
                        <wps:spPr bwMode="auto">
                          <a:xfrm>
                            <a:off x="8744" y="2986"/>
                            <a:ext cx="383" cy="205"/>
                          </a:xfrm>
                          <a:prstGeom prst="rect">
                            <a:avLst/>
                          </a:prstGeom>
                          <a:solidFill>
                            <a:srgbClr val="DEE7F3"/>
                          </a:solidFill>
                          <a:ln w="5428">
                            <a:solidFill>
                              <a:srgbClr val="5C9BD3"/>
                            </a:solidFill>
                            <a:prstDash val="solid"/>
                            <a:miter lim="800000"/>
                          </a:ln>
                        </wps:spPr>
                        <wps:txbx>
                          <w:txbxContent>
                            <w:p w:rsidR="00EB334A" w:rsidRDefault="00EB334A">
                              <w:pPr>
                                <w:spacing w:before="17"/>
                                <w:ind w:left="130" w:right="-29"/>
                                <w:rPr>
                                  <w:rFonts w:ascii="Calibri"/>
                                  <w:sz w:val="13"/>
                                </w:rPr>
                              </w:pPr>
                              <w:r>
                                <w:rPr>
                                  <w:rFonts w:ascii="Calibri"/>
                                  <w:position w:val="1"/>
                                  <w:sz w:val="13"/>
                                </w:rPr>
                                <w:t>F2</w:t>
                              </w:r>
                              <w:r>
                                <w:rPr>
                                  <w:rFonts w:ascii="Calibri"/>
                                  <w:spacing w:val="15"/>
                                  <w:position w:val="1"/>
                                  <w:sz w:val="13"/>
                                </w:rPr>
                                <w:t xml:space="preserve"> </w:t>
                              </w:r>
                            </w:p>
                          </w:txbxContent>
                        </wps:txbx>
                        <wps:bodyPr rot="0" vert="horz" wrap="square" lIns="0" tIns="0" rIns="0" bIns="0" anchor="t" anchorCtr="0" upright="1">
                          <a:noAutofit/>
                        </wps:bodyPr>
                      </wps:wsp>
                      <wps:wsp>
                        <wps:cNvPr id="1833271825" name="Text Box 180"/>
                        <wps:cNvSpPr txBox="1">
                          <a:spLocks noChangeArrowheads="1"/>
                        </wps:cNvSpPr>
                        <wps:spPr bwMode="auto">
                          <a:xfrm>
                            <a:off x="3191" y="3893"/>
                            <a:ext cx="351" cy="129"/>
                          </a:xfrm>
                          <a:prstGeom prst="rect">
                            <a:avLst/>
                          </a:prstGeom>
                          <a:noFill/>
                          <a:ln>
                            <a:noFill/>
                          </a:ln>
                        </wps:spPr>
                        <wps:txbx>
                          <w:txbxContent>
                            <w:p w:rsidR="00EB334A" w:rsidRDefault="00EB334A">
                              <w:pPr>
                                <w:spacing w:line="128" w:lineRule="exact"/>
                                <w:rPr>
                                  <w:rFonts w:ascii="Calibri"/>
                                  <w:sz w:val="13"/>
                                </w:rPr>
                              </w:pPr>
                              <w:r>
                                <w:rPr>
                                  <w:rFonts w:ascii="Calibri"/>
                                  <w:w w:val="95"/>
                                  <w:sz w:val="13"/>
                                </w:rPr>
                                <w:t>Admin</w:t>
                              </w:r>
                            </w:p>
                          </w:txbxContent>
                        </wps:txbx>
                        <wps:bodyPr rot="0" vert="horz" wrap="square" lIns="0" tIns="0" rIns="0" bIns="0" anchor="t" anchorCtr="0" upright="1">
                          <a:noAutofit/>
                        </wps:bodyPr>
                      </wps:wsp>
                    </wpg:wgp>
                  </a:graphicData>
                </a:graphic>
              </wp:anchor>
            </w:drawing>
          </mc:Choice>
          <mc:Fallback>
            <w:pict>
              <v:group w14:anchorId="6684729C" id="Group 179" o:spid="_x0000_s1237" style="position:absolute;margin-left:132.8pt;margin-top:8pt;width:364.45pt;height:301.95pt;z-index:-251770880;mso-wrap-distance-left:0;mso-wrap-distance-right:0;mso-position-horizontal-relative:page" coordorigin="2656,163" coordsize="7289,6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">
                <v:shape id="Picture 240" o:spid="_x0000_s1238" type="#_x0000_t75" style="position:absolute;left:2656;top:3435;width:1405;height:1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">
                  <v:imagedata r:id="rId134" o:title=""/>
                </v:shape>
                <v:rect id="Rectangle 239" o:spid="_x0000_s1239" style="position:absolute;left:2691;top:3447;width:1332;height:1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" fillcolor="#dee7f3" stroked="f"/>
                <v:rect id="Rectangle 238" o:spid="_x0000_s1240" style="position:absolute;left:2691;top:3447;width:1332;height:1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" filled="f" strokecolor="#5c9bd3" strokeweight=".15061mm"/>
                <v:line id="Line 237" o:spid="_x0000_s1241" style="position:absolute;visibility:visible;mso-wrap-style:square" from="3357,946" to="3357,34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" strokecolor="#77a7d9" strokeweight=".34031mm"/>
                <v:rect id="Rectangle 236" o:spid="_x0000_s1242" style="position:absolute;left:3347;top:935;width:15;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" fillcolor="#77a7d9" stroked="f"/>
                <v:shape id="Picture 235" o:spid="_x0000_s1243" type="#_x0000_t75" style="position:absolute;left:6137;top:163;width:1405;height: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">
                  <v:imagedata r:id="rId135" o:title=""/>
                </v:shape>
                <v:shape id="Freeform 234" o:spid="_x0000_s1244" style="position:absolute;left:6171;top:166;width:1334;height:198;visibility:visible;mso-wrap-style:square;v-text-anchor:top" coordsize="133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" path="m1243,r-9,1l103,1,67,4,36,21,13,48,1,82,,90r,7l1,104r2,93l1334,197r,-93l1318,38,1261,2,1252,r-9,xe" fillcolor="#dee7f3" stroked="f">
                  <v:path arrowok="t" o:connecttype="custom" o:connectlocs="1243,166;1234,167;103,167;67,170;36,187;13,214;1,248;0,256;0,263;1,270;3,363;1334,363;1334,270;1318,204;1261,168;1252,166;1243,166" o:connectangles="0,0,0,0,0,0,0,0,0,0,0,0,0,0,0,0,0"/>
                </v:shape>
                <v:shape id="Freeform 233" o:spid="_x0000_s1245" style="position:absolute;left:6171;top:166;width:1334;height:198;visibility:visible;mso-wrap-style:square;v-text-anchor:top" coordsize="133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" path="m3,197r1331,l1334,104,1318,38,1261,2,1243,r-9,1l103,1,36,21,1,82,,90r,7l1,104r2,93xe" filled="f" strokecolor="#5c9bd3" strokeweight=".15081mm">
                  <v:path arrowok="t" o:connecttype="custom" o:connectlocs="3,363;1334,363;1334,270;1318,204;1261,168;1243,166;1234,167;103,167;36,187;1,248;0,256;0,263;1,270;3,363" o:connectangles="0,0,0,0,0,0,0,0,0,0,0,0,0,0"/>
                </v:shape>
                <v:shape id="Picture 232" o:spid="_x0000_s1246" type="#_x0000_t75" style="position:absolute;left:6120;top:334;width:1439;height: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">
                  <v:imagedata r:id="rId136" o:title=""/>
                </v:shape>
                <v:shape id="Freeform 231" o:spid="_x0000_s1247" style="position:absolute;left:6173;top:363;width:1333;height:1343;visibility:visible;mso-wrap-style:square;v-text-anchor:top" coordsize="1333,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" path="m1331,l,,,1239r17,68l77,1342r8,1l94,1343r8,-1l1229,1342r67,-18l1331,1264r1,-8l1332,1248r-1,-9l1331,xe" fillcolor="#dee7f3" stroked="f">
                  <v:path arrowok="t" o:connecttype="custom" o:connectlocs="1331,363;0,363;0,1602;17,1670;77,1705;85,1706;94,1706;102,1705;1229,1705;1296,1687;1331,1627;1332,1619;1332,1611;1331,1602;1331,363" o:connectangles="0,0,0,0,0,0,0,0,0,0,0,0,0,0,0"/>
                </v:shape>
                <v:shape id="Freeform 230" o:spid="_x0000_s1248" style="position:absolute;left:6173;top:363;width:1333;height:1343;visibility:visible;mso-wrap-style:square;v-text-anchor:top" coordsize="1333,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" path="m,1239r17,68l77,1342r8,1l94,1343r8,-1l1229,1342r67,-18l1331,1264r1,-8l1332,1248r-1,-9l1331,,,,,1239xe" filled="f" strokecolor="#5c9bd3" strokeweight=".15056mm">
                  <v:path arrowok="t" o:connecttype="custom" o:connectlocs="0,1602;17,1670;77,1705;85,1706;94,1706;102,1705;1229,1705;1296,1687;1331,1627;1332,1619;1332,1611;1331,1602;1331,363;0,363;0,1602" o:connectangles="0,0,0,0,0,0,0,0,0,0,0,0,0,0,0"/>
                </v:shape>
                <v:line id="Line 229" o:spid="_x0000_s1249" style="position:absolute;visibility:visible;mso-wrap-style:square" from="3347,931" to="6101,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" strokecolor="#77a7d9" strokeweight=".17669mm"/>
                <v:shape id="Freeform 228" o:spid="_x0000_s1250" style="position:absolute;left:3356;top:93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" path="m9,l,10r9,l9,xe" fillcolor="#77a7d9" stroked="f">
                  <v:path arrowok="t" o:connecttype="custom" o:connectlocs="9,936;0,946;9,946;9,936" o:connectangles="0,0,0,0"/>
                </v:shape>
                <v:line id="Line 227" o:spid="_x0000_s1251" style="position:absolute;visibility:visible;mso-wrap-style:square" from="3366,941" to="610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" strokecolor="#77a7d9" strokeweight=".17075mm"/>
                <v:shape id="Freeform 226" o:spid="_x0000_s1252" style="position:absolute;left:6077;top:888;width:96;height:97;visibility:visible;mso-wrap-style:square;v-text-anchor:top" coordsize="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" path="m,l8,24r3,24l8,73,,96,96,48,,xe" fillcolor="#77a7d9" stroked="f">
                  <v:path arrowok="t" o:connecttype="custom" o:connectlocs="0,888;8,912;11,936;8,961;0,984;96,936;0,888" o:connectangles="0,0,0,0,0,0,0"/>
                </v:shape>
                <v:shape id="Picture 225" o:spid="_x0000_s1253" type="#_x0000_t75" style="position:absolute;left:6137;top:4571;width:1405;height: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">
                  <v:imagedata r:id="rId137" o:title=""/>
                </v:shape>
                <v:shape id="Freeform 224" o:spid="_x0000_s1254" style="position:absolute;left:6171;top:4583;width:1334;height:198;visibility:visible;mso-wrap-style:square;v-text-anchor:top" coordsize="133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" path="m1243,r-9,2l103,2,67,5,36,21,13,48,1,83,,90r,7l1,104r2,94l1334,198r,-94l1318,38,1261,2r-9,-1l1243,xe" fillcolor="#dee7f3" stroked="f">
                  <v:path arrowok="t" o:connecttype="custom" o:connectlocs="1243,4583;1234,4585;103,4585;67,4588;36,4604;13,4631;1,4666;0,4673;0,4680;1,4687;3,4781;1334,4781;1334,4687;1318,4621;1261,4585;1252,4584;1243,4583" o:connectangles="0,0,0,0,0,0,0,0,0,0,0,0,0,0,0,0,0"/>
                </v:shape>
                <v:shape id="Freeform 223" o:spid="_x0000_s1255" style="position:absolute;left:6171;top:4583;width:1334;height:198;visibility:visible;mso-wrap-style:square;v-text-anchor:top" coordsize="133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" path="m3,198r1331,l1334,104,1318,38,1261,2,1243,r-9,2l103,2,36,21,1,83,,90r,7l1,104r2,94xe" filled="f" strokecolor="#5c9bd3" strokeweight=".15081mm">
                  <v:path arrowok="t" o:connecttype="custom" o:connectlocs="3,4781;1334,4781;1334,4687;1318,4621;1261,4585;1243,4583;1234,4585;103,4585;36,4604;1,4666;0,4673;0,4680;1,4687;3,4781" o:connectangles="0,0,0,0,0,0,0,0,0,0,0,0,0,0"/>
                </v:shape>
                <v:shape id="Picture 222" o:spid="_x0000_s1256" type="#_x0000_t75" style="position:absolute;left:6120;top:4750;width:1439;height: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">
                  <v:imagedata r:id="rId138" o:title=""/>
                </v:shape>
                <v:shape id="Freeform 221" o:spid="_x0000_s1257" style="position:absolute;left:6173;top:4780;width:1333;height:1343;visibility:visible;mso-wrap-style:square;v-text-anchor:top" coordsize="1333,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" path="m1331,l,,,1239r17,67l77,1341r8,1l94,1342r8,-1l1229,1341r67,-17l1331,1264r1,-9l1332,1247r-1,-8l1331,xe" fillcolor="#dee7f3" stroked="f">
                  <v:path arrowok="t" o:connecttype="custom" o:connectlocs="1331,4781;0,4781;0,6020;17,6087;77,6122;85,6123;94,6123;102,6122;1229,6122;1296,6105;1331,6045;1332,6036;1332,6028;1331,6020;1331,4781" o:connectangles="0,0,0,0,0,0,0,0,0,0,0,0,0,0,0"/>
                </v:shape>
                <v:shape id="Freeform 220" o:spid="_x0000_s1258" style="position:absolute;left:6173;top:4780;width:1333;height:1343;visibility:visible;mso-wrap-style:square;v-text-anchor:top" coordsize="1333,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" path="m,1239r17,67l77,1341r8,1l94,1342r8,-1l1229,1341r67,-17l1331,1264r1,-9l1332,1247r-1,-8l1331,,,,,1239xe" filled="f" strokecolor="#5c9bd3" strokeweight=".15056mm">
                  <v:path arrowok="t" o:connecttype="custom" o:connectlocs="0,6020;17,6087;77,6122;85,6123;94,6123;102,6122;1229,6122;1296,6105;1331,6045;1332,6036;1332,6028;1331,6020;1331,4781;0,4781;0,6020" o:connectangles="0,0,0,0,0,0,0,0,0,0,0,0,0,0,0"/>
                </v:shape>
                <v:line id="Line 219" o:spid="_x0000_s1259" style="position:absolute;visibility:visible;mso-wrap-style:square" from="3347,5358" to="6101,5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" strokecolor="#77a7d9" strokeweight=".17669mm"/>
                <v:rect id="Rectangle 218" o:spid="_x0000_s1260" style="position:absolute;left:3347;top:5343;width:15;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" fillcolor="#77a7d9" stroked="f"/>
                <v:line id="Line 217" o:spid="_x0000_s1261" style="position:absolute;visibility:visible;mso-wrap-style:square" from="3357,4450" to="3357,5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" strokecolor="#77a7d9" strokeweight=".34031mm"/>
                <v:shape id="Freeform 216" o:spid="_x0000_s1262" style="position:absolute;left:3356;top:5343;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" path="m9,l,,9,9,9,xe" fillcolor="#77a7d9" stroked="f">
                  <v:path arrowok="t" o:connecttype="custom" o:connectlocs="9,5344;0,5344;9,5353;9,5344" o:connectangles="0,0,0,0"/>
                </v:shape>
                <v:line id="Line 215" o:spid="_x0000_s1263" style="position:absolute;visibility:visible;mso-wrap-style:square" from="3366,5349" to="6101,5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" strokecolor="#77a7d9" strokeweight=".17075mm"/>
                <v:shape id="Freeform 214" o:spid="_x0000_s1264" style="position:absolute;left:6077;top:5305;width:96;height:97;visibility:visible;mso-wrap-style:square;v-text-anchor:top" coordsize="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" path="m,l8,24r3,24l8,73,,96,96,48,,xe" fillcolor="#77a7d9" stroked="f">
                  <v:path arrowok="t" o:connecttype="custom" o:connectlocs="0,5305;8,5329;11,5353;8,5378;0,5401;96,5353;0,5305" o:connectangles="0,0,0,0,0,0,0"/>
                </v:shape>
                <v:shape id="Picture 213" o:spid="_x0000_s1265" type="#_x0000_t75" style="position:absolute;left:6137;top:2307;width:1405;height: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">
                  <v:imagedata r:id="rId135" o:title=""/>
                </v:shape>
                <v:shape id="Freeform 212" o:spid="_x0000_s1266" style="position:absolute;left:6171;top:2318;width:1334;height:198;visibility:visible;mso-wrap-style:square;v-text-anchor:top" coordsize="133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" path="m1243,r-9,1l103,1,67,4,36,20,13,47,1,82,,89r,7l1,103r2,94l1334,197r,-94l1318,37,1261,1,1252,r-9,xe" fillcolor="#dee7f3" stroked="f">
                  <v:path arrowok="t" o:connecttype="custom" o:connectlocs="1243,2319;1234,2320;103,2320;67,2323;36,2339;13,2366;1,2401;0,2408;0,2415;1,2422;3,2516;1334,2516;1334,2422;1318,2356;1261,2320;1252,2319;1243,2319" o:connectangles="0,0,0,0,0,0,0,0,0,0,0,0,0,0,0,0,0"/>
                </v:shape>
                <v:shape id="Freeform 211" o:spid="_x0000_s1267" style="position:absolute;left:6171;top:2318;width:1334;height:198;visibility:visible;mso-wrap-style:square;v-text-anchor:top" coordsize="1334,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" path="m3,197r1331,l1334,103,1318,37,1261,1,1243,r-9,1l103,1,36,20,1,82,,89r,7l1,103r2,94xe" filled="f" strokecolor="#5c9bd3" strokeweight=".15081mm">
                  <v:path arrowok="t" o:connecttype="custom" o:connectlocs="3,2516;1334,2516;1334,2422;1318,2356;1261,2320;1243,2319;1234,2320;103,2320;36,2339;1,2401;0,2408;0,2415;1,2422;3,2516" o:connectangles="0,0,0,0,0,0,0,0,0,0,0,0,0,0"/>
                </v:shape>
                <v:shape id="Picture 210" o:spid="_x0000_s1268" type="#_x0000_t75" style="position:absolute;left:6120;top:2486;width:1439;height: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">
                  <v:imagedata r:id="rId136" o:title=""/>
                </v:shape>
                <v:shape id="Freeform 209" o:spid="_x0000_s1269" style="position:absolute;left:6173;top:2515;width:1333;height:1343;visibility:visible;mso-wrap-style:square;v-text-anchor:top" coordsize="1333,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" path="m1331,l,,,1239r17,67l77,1341r8,1l94,1342r8,-1l1229,1341r67,-17l1331,1264r1,-8l1332,1247r-1,-8l1331,xe" fillcolor="#dee7f3" stroked="f">
                  <v:path arrowok="t" o:connecttype="custom" o:connectlocs="1331,2516;0,2516;0,3755;17,3822;77,3857;85,3858;94,3858;102,3857;1229,3857;1296,3840;1331,3780;1332,3772;1332,3763;1331,3755;1331,2516" o:connectangles="0,0,0,0,0,0,0,0,0,0,0,0,0,0,0"/>
                </v:shape>
                <v:shape id="Freeform 208" o:spid="_x0000_s1270" style="position:absolute;left:6173;top:2515;width:1333;height:1343;visibility:visible;mso-wrap-style:square;v-text-anchor:top" coordsize="1333,1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" path="m,1239r17,67l77,1341r8,1l94,1342r8,-1l1229,1341r67,-17l1331,1264r1,-8l1332,1247r-1,-8l1331,,,,,1239xe" filled="f" strokecolor="#5c9bd3" strokeweight=".15056mm">
                  <v:path arrowok="t" o:connecttype="custom" o:connectlocs="0,3755;17,3822;77,3857;85,3858;94,3858;102,3857;1229,3857;1296,3840;1331,3780;1332,3772;1332,3763;1331,3755;1331,2516;0,2516;0,3755" o:connectangles="0,0,0,0,0,0,0,0,0,0,0,0,0,0,0"/>
                </v:shape>
                <v:line id="Line 207" o:spid="_x0000_s1271" style="position:absolute;visibility:visible;mso-wrap-style:square" from="3347,3093" to="6101,3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" strokecolor="#77a7d9" strokeweight=".14136mm"/>
                <v:rect id="Rectangle 206" o:spid="_x0000_s1272" style="position:absolute;left:3347;top:3079;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" fillcolor="#77a7d9" stroked="f"/>
                <v:shape id="Freeform 205" o:spid="_x0000_s1273" style="position:absolute;left:3356;top:3078;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" path="m9,l,,9,10,9,xe" fillcolor="#77a7d9" stroked="f">
                  <v:path arrowok="t" o:connecttype="custom" o:connectlocs="9,3079;0,3079;9,3089;9,3079" o:connectangles="0,0,0,0"/>
                </v:shape>
                <v:line id="Line 204" o:spid="_x0000_s1274" style="position:absolute;visibility:visible;mso-wrap-style:square" from="3366,3084" to="6101,3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" strokecolor="#77a7d9" strokeweight=".17075mm"/>
                <v:shape id="Freeform 203" o:spid="_x0000_s1275" style="position:absolute;left:6077;top:3040;width:96;height:97;visibility:visible;mso-wrap-style:square;v-text-anchor:top" coordsize="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" path="m,l8,23r3,25l8,72,,96,96,48,,xe" fillcolor="#77a7d9" stroked="f">
                  <v:path arrowok="t" o:connecttype="custom" o:connectlocs="0,3041;8,3064;11,3089;8,3113;0,3137;96,3089;0,3041" o:connectangles="0,0,0,0,0,0,0"/>
                </v:shape>
                <v:shape id="Picture 202" o:spid="_x0000_s1276" type="#_x0000_t75" style="position:absolute;left:8707;top:2973;width:1158;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">
                  <v:imagedata r:id="rId127" o:title=""/>
                </v:shape>
                <v:shape id="Freeform 201" o:spid="_x0000_s1277" style="position:absolute;left:8744;top:2986;width:1092;height:205;visibility:visible;mso-wrap-style:square;v-text-anchor:top" coordsize="1092,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" path="m,205r1091,l382,205,382,r709,l,,,205xe" filled="f" strokecolor="#5c9bd3" strokeweight=".15078mm">
                  <v:path arrowok="t" o:connecttype="custom" o:connectlocs="0,3191;1091,3191;382,3191;382,2986;1091,2986;0,2986;0,3191" o:connectangles="0,0,0,0,0,0,0"/>
                </v:shape>
                <v:line id="Line 200" o:spid="_x0000_s1278" style="position:absolute;visibility:visible;mso-wrap-style:square" from="7505,3089" to="8672,3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" strokecolor="#77a7d9" strokeweight=".3415mm"/>
                <v:shape id="Freeform 199" o:spid="_x0000_s1279" style="position:absolute;left:8648;top:3040;width:96;height:97;visibility:visible;mso-wrap-style:square;v-text-anchor:top" coordsize="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" path="m,l8,23r3,25l8,72,,96,96,48,,xe" fillcolor="#77a7d9" stroked="f">
                  <v:path arrowok="t" o:connecttype="custom" o:connectlocs="0,3041;8,3064;11,3089;8,3113;0,3137;96,3089;0,3041" o:connectangles="0,0,0,0,0,0,0"/>
                </v:shape>
                <v:shape id="Picture 198" o:spid="_x0000_s1280" type="#_x0000_t75" style="position:absolute;left:8707;top:5237;width:1158;height: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">
                  <v:imagedata r:id="rId139" o:title=""/>
                </v:shape>
                <v:shape id="Freeform 197" o:spid="_x0000_s1281" style="position:absolute;left:8744;top:5250;width:1092;height:205;visibility:visible;mso-wrap-style:square;v-text-anchor:top" coordsize="1092,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" path="m,205r1091,l382,205,382,r709,l,,,205xe" filled="f" strokecolor="#5c9bd3" strokeweight=".15078mm">
                  <v:path arrowok="t" o:connecttype="custom" o:connectlocs="0,5456;1091,5456;382,5456;382,5251;1091,5251;0,5251;0,5456" o:connectangles="0,0,0,0,0,0,0"/>
                </v:shape>
                <v:line id="Line 196" o:spid="_x0000_s1282" style="position:absolute;visibility:visible;mso-wrap-style:square" from="7505,5353" to="8672,5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" strokecolor="#77a7d9" strokeweight=".3415mm"/>
                <v:shape id="Freeform 195" o:spid="_x0000_s1283" style="position:absolute;left:8648;top:5305;width:96;height:97;visibility:visible;mso-wrap-style:square;v-text-anchor:top" coordsize="9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" path="m,l8,24r3,24l8,73,,96,96,48,,xe" fillcolor="#77a7d9" stroked="f">
                  <v:path arrowok="t" o:connecttype="custom" o:connectlocs="0,5305;8,5329;11,5353;8,5378;0,5401;96,5353;0,5305" o:connectangles="0,0,0,0,0,0,0"/>
                </v:shape>
                <v:shape id="Text Box 194" o:spid="_x0000_s1284" type="#_x0000_t202" style="position:absolute;left:6732;top:207;width:245;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" filled="f" stroked="f">
                  <v:textbox inset="0,0,0,0">
                    <w:txbxContent>
                      <w:p w:rsidR="00EB334A" w:rsidRDefault="00EB334A">
                        <w:pPr>
                          <w:spacing w:line="128" w:lineRule="exact"/>
                          <w:rPr>
                            <w:rFonts w:ascii="Calibri"/>
                            <w:sz w:val="13"/>
                          </w:rPr>
                        </w:pPr>
                        <w:r>
                          <w:rPr>
                            <w:rFonts w:ascii="Calibri"/>
                            <w:sz w:val="13"/>
                          </w:rPr>
                          <w:t>1.1P</w:t>
                        </w:r>
                      </w:p>
                    </w:txbxContent>
                  </v:textbox>
                </v:shape>
                <v:shape id="Text Box 193" o:spid="_x0000_s1285" type="#_x0000_t202" style="position:absolute;left:4569;top:776;width:975;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" filled="f" stroked="f">
                  <v:textbox inset="0,0,0,0">
                    <w:txbxContent>
                      <w:p w:rsidR="00EB334A" w:rsidRDefault="00EB334A">
                        <w:pPr>
                          <w:spacing w:line="128" w:lineRule="exact"/>
                          <w:rPr>
                            <w:rFonts w:ascii="Calibri"/>
                            <w:sz w:val="13"/>
                            <w:lang w:val="en-US"/>
                          </w:rPr>
                        </w:pPr>
                        <w:r>
                          <w:rPr>
                            <w:rFonts w:ascii="Calibri"/>
                            <w:sz w:val="13"/>
                          </w:rPr>
                          <w:t xml:space="preserve">Data </w:t>
                        </w:r>
                        <w:r>
                          <w:rPr>
                            <w:rFonts w:ascii="Calibri"/>
                            <w:sz w:val="13"/>
                            <w:lang w:val="en-US"/>
                          </w:rPr>
                          <w:t>Atribut</w:t>
                        </w:r>
                      </w:p>
                    </w:txbxContent>
                  </v:textbox>
                </v:shape>
                <v:shape id="Text Box 192" o:spid="_x0000_s1286" type="#_x0000_t202" style="position:absolute;left:6444;top:878;width:822;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" filled="f" stroked="f">
                  <v:textbox inset="0,0,0,0">
                    <w:txbxContent>
                      <w:p w:rsidR="00EB334A" w:rsidRDefault="00EB334A">
                        <w:pPr>
                          <w:spacing w:line="128" w:lineRule="exact"/>
                          <w:jc w:val="center"/>
                          <w:rPr>
                            <w:rFonts w:ascii="Calibri"/>
                            <w:sz w:val="13"/>
                            <w:lang w:val="en-US"/>
                          </w:rPr>
                        </w:pPr>
                        <w:r>
                          <w:rPr>
                            <w:rFonts w:ascii="Calibri"/>
                            <w:sz w:val="13"/>
                          </w:rPr>
                          <w:t>Entry</w:t>
                        </w:r>
                        <w:r>
                          <w:rPr>
                            <w:rFonts w:ascii="Calibri"/>
                            <w:spacing w:val="-12"/>
                            <w:sz w:val="13"/>
                          </w:rPr>
                          <w:t xml:space="preserve"> </w:t>
                        </w:r>
                        <w:r>
                          <w:rPr>
                            <w:rFonts w:ascii="Calibri"/>
                            <w:sz w:val="13"/>
                          </w:rPr>
                          <w:t>Data</w:t>
                        </w:r>
                        <w:r>
                          <w:rPr>
                            <w:rFonts w:ascii="Calibri"/>
                            <w:spacing w:val="-14"/>
                            <w:sz w:val="13"/>
                          </w:rPr>
                          <w:t xml:space="preserve"> </w:t>
                        </w:r>
                        <w:r>
                          <w:rPr>
                            <w:rFonts w:ascii="Calibri"/>
                            <w:sz w:val="13"/>
                            <w:lang w:val="en-US"/>
                          </w:rPr>
                          <w:t>Atribut</w:t>
                        </w:r>
                      </w:p>
                    </w:txbxContent>
                  </v:textbox>
                </v:shape>
                <v:shape id="Text Box 191" o:spid="_x0000_s1287" type="#_x0000_t202" style="position:absolute;left:7504;top:793;width:1188;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" filled="f" stroked="f">
                  <v:textbox inset="0,0,0,0">
                    <w:txbxContent>
                      <w:p w:rsidR="00EB334A" w:rsidRDefault="00EB334A">
                        <w:pPr>
                          <w:tabs>
                            <w:tab w:val="left" w:pos="1167"/>
                          </w:tabs>
                          <w:spacing w:line="128" w:lineRule="exact"/>
                          <w:rPr>
                            <w:rFonts w:ascii="Calibri"/>
                            <w:sz w:val="13"/>
                          </w:rPr>
                        </w:pPr>
                        <w:r>
                          <w:rPr>
                            <w:rFonts w:ascii="Calibri"/>
                            <w:w w:val="98"/>
                            <w:sz w:val="13"/>
                            <w:u w:val="single" w:color="77A7D9"/>
                          </w:rPr>
                          <w:t xml:space="preserve"> </w:t>
                        </w:r>
                        <w:r>
                          <w:rPr>
                            <w:rFonts w:ascii="Calibri"/>
                            <w:sz w:val="13"/>
                            <w:u w:val="single" w:color="77A7D9"/>
                          </w:rPr>
                          <w:t xml:space="preserve">    </w:t>
                        </w:r>
                        <w:r>
                          <w:rPr>
                            <w:rFonts w:ascii="Calibri"/>
                            <w:spacing w:val="1"/>
                            <w:sz w:val="13"/>
                            <w:u w:val="single" w:color="77A7D9"/>
                          </w:rPr>
                          <w:t xml:space="preserve"> </w:t>
                        </w:r>
                        <w:r>
                          <w:rPr>
                            <w:rFonts w:ascii="Calibri"/>
                            <w:sz w:val="13"/>
                            <w:u w:val="single" w:color="77A7D9"/>
                          </w:rPr>
                          <w:t>Data</w:t>
                        </w:r>
                        <w:r>
                          <w:rPr>
                            <w:rFonts w:ascii="Calibri"/>
                            <w:spacing w:val="-20"/>
                            <w:sz w:val="13"/>
                            <w:u w:val="single" w:color="77A7D9"/>
                          </w:rPr>
                          <w:t xml:space="preserve"> </w:t>
                        </w:r>
                        <w:r>
                          <w:rPr>
                            <w:rFonts w:ascii="Calibri"/>
                            <w:sz w:val="13"/>
                            <w:u w:val="single" w:color="77A7D9"/>
                            <w:lang w:val="en-US"/>
                          </w:rPr>
                          <w:t>Atribut</w:t>
                        </w:r>
                        <w:r>
                          <w:rPr>
                            <w:rFonts w:ascii="Calibri"/>
                            <w:sz w:val="13"/>
                            <w:u w:val="single" w:color="77A7D9"/>
                          </w:rPr>
                          <w:tab/>
                        </w:r>
                      </w:p>
                    </w:txbxContent>
                  </v:textbox>
                </v:shape>
                <v:shape id="Text Box 190" o:spid="_x0000_s1288" type="#_x0000_t202" style="position:absolute;left:6732;top:2361;width:245;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" filled="f" stroked="f">
                  <v:textbox inset="0,0,0,0">
                    <w:txbxContent>
                      <w:p w:rsidR="00EB334A" w:rsidRDefault="00EB334A">
                        <w:pPr>
                          <w:spacing w:line="128" w:lineRule="exact"/>
                          <w:rPr>
                            <w:rFonts w:ascii="Calibri"/>
                            <w:sz w:val="13"/>
                          </w:rPr>
                        </w:pPr>
                        <w:r>
                          <w:rPr>
                            <w:rFonts w:ascii="Calibri"/>
                            <w:sz w:val="13"/>
                          </w:rPr>
                          <w:t>1.2P</w:t>
                        </w:r>
                      </w:p>
                    </w:txbxContent>
                  </v:textbox>
                </v:shape>
                <v:shape id="Text Box 189" o:spid="_x0000_s1289" type="#_x0000_t202" style="position:absolute;left:3404;top:2685;width:82;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" filled="f" stroked="f">
                  <v:textbox inset="0,0,0,0">
                    <w:txbxContent>
                      <w:p w:rsidR="00EB334A" w:rsidRDefault="00EB334A">
                        <w:pPr>
                          <w:spacing w:line="128" w:lineRule="exact"/>
                          <w:rPr>
                            <w:rFonts w:ascii="Calibri"/>
                            <w:sz w:val="13"/>
                          </w:rPr>
                        </w:pPr>
                        <w:r>
                          <w:rPr>
                            <w:rFonts w:ascii="Calibri"/>
                            <w:w w:val="98"/>
                            <w:sz w:val="13"/>
                          </w:rPr>
                          <w:t>a</w:t>
                        </w:r>
                      </w:p>
                    </w:txbxContent>
                  </v:textbox>
                </v:shape>
                <v:shape id="Text Box 188" o:spid="_x0000_s1290" type="#_x0000_t202" style="position:absolute;left:4761;top:2919;width:1111;height: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" filled="f" stroked="f">
                  <v:textbox inset="0,0,0,0">
                    <w:txbxContent>
                      <w:p w:rsidR="00EB334A" w:rsidRDefault="00EB334A">
                        <w:pPr>
                          <w:spacing w:line="128" w:lineRule="exact"/>
                          <w:rPr>
                            <w:rFonts w:ascii="Calibri"/>
                            <w:sz w:val="13"/>
                            <w:lang w:val="en-US"/>
                          </w:rPr>
                        </w:pPr>
                        <w:r>
                          <w:rPr>
                            <w:rFonts w:ascii="Calibri"/>
                            <w:sz w:val="13"/>
                          </w:rPr>
                          <w:t>Data</w:t>
                        </w:r>
                        <w:r>
                          <w:rPr>
                            <w:rFonts w:ascii="Calibri"/>
                            <w:spacing w:val="-19"/>
                            <w:sz w:val="13"/>
                          </w:rPr>
                          <w:t xml:space="preserve"> </w:t>
                        </w:r>
                        <w:r>
                          <w:rPr>
                            <w:rFonts w:ascii="Calibri"/>
                            <w:spacing w:val="-19"/>
                            <w:sz w:val="13"/>
                            <w:lang w:val="en-US"/>
                          </w:rPr>
                          <w:t>Nilai Atribut</w:t>
                        </w:r>
                      </w:p>
                    </w:txbxContent>
                  </v:textbox>
                </v:shape>
                <v:shape id="Text Box 187" o:spid="_x0000_s1291" type="#_x0000_t202" style="position:absolute;left:6355;top:2939;width:3525;height: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" filled="f" stroked="f">
                  <v:textbox inset="0,0,0,0">
                    <w:txbxContent>
                      <w:p w:rsidR="00EB334A" w:rsidRDefault="00EB334A">
                        <w:pPr>
                          <w:spacing w:line="99" w:lineRule="exact"/>
                          <w:ind w:left="1129" w:right="1401"/>
                          <w:jc w:val="center"/>
                          <w:rPr>
                            <w:rFonts w:ascii="Calibri"/>
                            <w:sz w:val="13"/>
                            <w:lang w:val="en-US"/>
                          </w:rPr>
                        </w:pPr>
                        <w:r>
                          <w:rPr>
                            <w:rFonts w:ascii="Calibri"/>
                            <w:sz w:val="13"/>
                          </w:rPr>
                          <w:t xml:space="preserve">Data </w:t>
                        </w:r>
                        <w:r>
                          <w:rPr>
                            <w:rFonts w:ascii="Calibri"/>
                            <w:sz w:val="13"/>
                            <w:lang w:val="en-US"/>
                          </w:rPr>
                          <w:t>Nilai Atribut</w:t>
                        </w:r>
                      </w:p>
                      <w:p w:rsidR="00EB334A" w:rsidRDefault="00EB334A">
                        <w:pPr>
                          <w:tabs>
                            <w:tab w:val="left" w:pos="2792"/>
                          </w:tabs>
                          <w:spacing w:line="134" w:lineRule="exact"/>
                          <w:ind w:left="-1" w:right="18"/>
                          <w:jc w:val="center"/>
                          <w:rPr>
                            <w:rFonts w:ascii="Calibri"/>
                            <w:sz w:val="13"/>
                            <w:lang w:val="en-US"/>
                          </w:rPr>
                        </w:pPr>
                        <w:r>
                          <w:rPr>
                            <w:rFonts w:ascii="Calibri"/>
                            <w:position w:val="1"/>
                            <w:sz w:val="13"/>
                          </w:rPr>
                          <w:t>Entry</w:t>
                        </w:r>
                        <w:r>
                          <w:rPr>
                            <w:rFonts w:ascii="Calibri"/>
                            <w:spacing w:val="-12"/>
                            <w:position w:val="1"/>
                            <w:sz w:val="13"/>
                          </w:rPr>
                          <w:t xml:space="preserve"> </w:t>
                        </w:r>
                        <w:r>
                          <w:rPr>
                            <w:rFonts w:ascii="Calibri"/>
                            <w:position w:val="1"/>
                            <w:sz w:val="13"/>
                          </w:rPr>
                          <w:t>Data</w:t>
                        </w:r>
                        <w:r>
                          <w:rPr>
                            <w:rFonts w:ascii="Calibri"/>
                            <w:spacing w:val="-12"/>
                            <w:position w:val="1"/>
                            <w:sz w:val="13"/>
                            <w:lang w:val="en-US"/>
                          </w:rPr>
                          <w:t xml:space="preserve"> Nilai Atribut</w:t>
                        </w:r>
                        <w:r>
                          <w:rPr>
                            <w:rFonts w:ascii="Calibri"/>
                            <w:position w:val="1"/>
                            <w:sz w:val="13"/>
                          </w:rPr>
                          <w:tab/>
                        </w:r>
                        <w:r>
                          <w:rPr>
                            <w:rFonts w:ascii="Calibri"/>
                            <w:spacing w:val="-4"/>
                            <w:sz w:val="13"/>
                            <w:lang w:val="en-US"/>
                          </w:rPr>
                          <w:t>nilai atribut</w:t>
                        </w:r>
                      </w:p>
                    </w:txbxContent>
                  </v:textbox>
                </v:shape>
                <v:shape id="Text Box 186" o:spid="_x0000_s1292" type="#_x0000_t202" style="position:absolute;left:6732;top:4628;width:245;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" filled="f" stroked="f">
                  <v:textbox inset="0,0,0,0">
                    <w:txbxContent>
                      <w:p w:rsidR="00EB334A" w:rsidRDefault="00EB334A">
                        <w:pPr>
                          <w:spacing w:line="128" w:lineRule="exact"/>
                          <w:rPr>
                            <w:rFonts w:ascii="Calibri"/>
                            <w:sz w:val="13"/>
                          </w:rPr>
                        </w:pPr>
                        <w:r>
                          <w:rPr>
                            <w:rFonts w:ascii="Calibri"/>
                            <w:sz w:val="13"/>
                          </w:rPr>
                          <w:t>1.3P</w:t>
                        </w:r>
                      </w:p>
                    </w:txbxContent>
                  </v:textbox>
                </v:shape>
                <v:shape id="Text Box 185" o:spid="_x0000_s1293" type="#_x0000_t202" style="position:absolute;left:4855;top:5203;width:1097;height: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" filled="f" stroked="f">
                  <v:textbox inset="0,0,0,0">
                    <w:txbxContent>
                      <w:p w:rsidR="00EB334A" w:rsidRDefault="00EB334A">
                        <w:pPr>
                          <w:spacing w:line="128" w:lineRule="exact"/>
                          <w:rPr>
                            <w:rFonts w:ascii="Calibri"/>
                            <w:sz w:val="13"/>
                            <w:lang w:val="en-US"/>
                          </w:rPr>
                        </w:pPr>
                        <w:r>
                          <w:rPr>
                            <w:rFonts w:ascii="Calibri"/>
                            <w:sz w:val="13"/>
                          </w:rPr>
                          <w:t>Data</w:t>
                        </w:r>
                        <w:r>
                          <w:rPr>
                            <w:rFonts w:ascii="Calibri"/>
                            <w:spacing w:val="-19"/>
                            <w:sz w:val="13"/>
                            <w:lang w:val="en-US"/>
                          </w:rPr>
                          <w:t>set</w:t>
                        </w:r>
                      </w:p>
                    </w:txbxContent>
                  </v:textbox>
                </v:shape>
                <v:shape id="Text Box 184" o:spid="_x0000_s1294" type="#_x0000_t202" style="position:absolute;left:6378;top:5300;width:950;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" filled="f" stroked="f">
                  <v:textbox inset="0,0,0,0">
                    <w:txbxContent>
                      <w:p w:rsidR="00EB334A" w:rsidRDefault="00EB334A">
                        <w:pPr>
                          <w:spacing w:line="128" w:lineRule="exact"/>
                          <w:rPr>
                            <w:rFonts w:ascii="Calibri"/>
                            <w:sz w:val="13"/>
                          </w:rPr>
                        </w:pPr>
                        <w:r>
                          <w:rPr>
                            <w:rFonts w:ascii="Calibri"/>
                            <w:sz w:val="13"/>
                          </w:rPr>
                          <w:t>Entry</w:t>
                        </w:r>
                        <w:r>
                          <w:rPr>
                            <w:rFonts w:ascii="Calibri"/>
                            <w:spacing w:val="-16"/>
                            <w:sz w:val="13"/>
                          </w:rPr>
                          <w:t xml:space="preserve"> </w:t>
                        </w:r>
                        <w:r>
                          <w:rPr>
                            <w:rFonts w:ascii="Calibri"/>
                            <w:sz w:val="13"/>
                          </w:rPr>
                          <w:t>Data</w:t>
                        </w:r>
                        <w:r>
                          <w:rPr>
                            <w:rFonts w:ascii="Calibri"/>
                            <w:sz w:val="13"/>
                            <w:lang w:val="en-US"/>
                          </w:rPr>
                          <w:t>set</w:t>
                        </w:r>
                      </w:p>
                    </w:txbxContent>
                  </v:textbox>
                </v:shape>
                <v:shape id="Text Box 183" o:spid="_x0000_s1295" type="#_x0000_t202" style="position:absolute;left:9286;top:5317;width:659;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" filled="f" stroked="f">
                  <v:textbox inset="0,0,0,0">
                    <w:txbxContent>
                      <w:p w:rsidR="00EB334A" w:rsidRDefault="00EB334A">
                        <w:pPr>
                          <w:spacing w:line="128" w:lineRule="exact"/>
                          <w:rPr>
                            <w:rFonts w:ascii="Calibri"/>
                            <w:sz w:val="13"/>
                            <w:lang w:val="en-US"/>
                          </w:rPr>
                        </w:pPr>
                        <w:r>
                          <w:rPr>
                            <w:rFonts w:ascii="Calibri"/>
                            <w:w w:val="95"/>
                            <w:sz w:val="13"/>
                          </w:rPr>
                          <w:t>data</w:t>
                        </w:r>
                        <w:r>
                          <w:rPr>
                            <w:rFonts w:ascii="Calibri"/>
                            <w:w w:val="95"/>
                            <w:sz w:val="13"/>
                            <w:lang w:val="en-US"/>
                          </w:rPr>
                          <w:t>set</w:t>
                        </w:r>
                      </w:p>
                    </w:txbxContent>
                  </v:textbox>
                </v:shape>
                <v:shape id="Text Box 182" o:spid="_x0000_s1296" type="#_x0000_t202" style="position:absolute;left:8744;top:5250;width:383;height: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" fillcolor="#dee7f3" strokecolor="#5c9bd3" strokeweight=".15078mm">
                  <v:textbox inset="0,0,0,0">
                    <w:txbxContent>
                      <w:p w:rsidR="00EB334A" w:rsidRDefault="00EB334A">
                        <w:pPr>
                          <w:spacing w:before="17"/>
                          <w:ind w:left="130"/>
                          <w:rPr>
                            <w:rFonts w:ascii="Calibri"/>
                            <w:sz w:val="13"/>
                          </w:rPr>
                        </w:pPr>
                        <w:r>
                          <w:rPr>
                            <w:rFonts w:ascii="Calibri"/>
                            <w:sz w:val="13"/>
                          </w:rPr>
                          <w:t>F3</w:t>
                        </w:r>
                      </w:p>
                    </w:txbxContent>
                  </v:textbox>
                </v:shape>
                <v:shape id="Text Box 181" o:spid="_x0000_s1297" type="#_x0000_t202" style="position:absolute;left:8744;top:2986;width:383;height: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" fillcolor="#dee7f3" strokecolor="#5c9bd3" strokeweight=".15078mm">
                  <v:textbox inset="0,0,0,0">
                    <w:txbxContent>
                      <w:p w:rsidR="00EB334A" w:rsidRDefault="00EB334A">
                        <w:pPr>
                          <w:spacing w:before="17"/>
                          <w:ind w:left="130" w:right="-29"/>
                          <w:rPr>
                            <w:rFonts w:ascii="Calibri"/>
                            <w:sz w:val="13"/>
                          </w:rPr>
                        </w:pPr>
                        <w:r>
                          <w:rPr>
                            <w:rFonts w:ascii="Calibri"/>
                            <w:position w:val="1"/>
                            <w:sz w:val="13"/>
                          </w:rPr>
                          <w:t>F2</w:t>
                        </w:r>
                        <w:r>
                          <w:rPr>
                            <w:rFonts w:ascii="Calibri"/>
                            <w:spacing w:val="15"/>
                            <w:position w:val="1"/>
                            <w:sz w:val="13"/>
                          </w:rPr>
                          <w:t xml:space="preserve"> </w:t>
                        </w:r>
                      </w:p>
                    </w:txbxContent>
                  </v:textbox>
                </v:shape>
                <v:shape id="Text Box 180" o:spid="_x0000_s1298" type="#_x0000_t202" style="position:absolute;left:3191;top:3893;width:351;height: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" filled="f" stroked="f">
                  <v:textbox inset="0,0,0,0">
                    <w:txbxContent>
                      <w:p w:rsidR="00EB334A" w:rsidRDefault="00EB334A">
                        <w:pPr>
                          <w:spacing w:line="128" w:lineRule="exact"/>
                          <w:rPr>
                            <w:rFonts w:ascii="Calibri"/>
                            <w:sz w:val="13"/>
                          </w:rPr>
                        </w:pPr>
                        <w:r>
                          <w:rPr>
                            <w:rFonts w:ascii="Calibri"/>
                            <w:w w:val="95"/>
                            <w:sz w:val="13"/>
                          </w:rPr>
                          <w:t>Admin</w:t>
                        </w:r>
                      </w:p>
                    </w:txbxContent>
                  </v:textbox>
                </v:shape>
                <w10:wrap type="topAndBottom" anchorx="page"/>
              </v:group>
            </w:pict>
          </mc:Fallback>
        </mc:AlternateContent>
      </w:r>
    </w:p>
    <w:p w:rsidR="00405434" w:rsidRPr="00AC363E" w:rsidRDefault="00845063">
      <w:pPr>
        <w:spacing w:before="90" w:line="360" w:lineRule="auto"/>
        <w:ind w:left="2007" w:right="2141"/>
        <w:jc w:val="center"/>
        <w:rPr>
          <w:rFonts w:ascii="Times New Roman" w:hAnsi="Times New Roman" w:cs="Times New Roman"/>
          <w:b/>
          <w:sz w:val="24"/>
        </w:rPr>
      </w:pPr>
      <w:r w:rsidRPr="00AC363E">
        <w:rPr>
          <w:rFonts w:ascii="Times New Roman" w:hAnsi="Times New Roman" w:cs="Times New Roman"/>
          <w:b/>
          <w:sz w:val="24"/>
        </w:rPr>
        <w:t>Gambar 4.5 DAD Level 1 Proses 1</w:t>
      </w:r>
    </w:p>
    <w:p w:rsidR="00405434" w:rsidRPr="00AC363E" w:rsidRDefault="00845063">
      <w:pPr>
        <w:tabs>
          <w:tab w:val="left" w:pos="387"/>
          <w:tab w:val="center" w:pos="4804"/>
        </w:tabs>
        <w:spacing w:line="360" w:lineRule="auto"/>
        <w:rPr>
          <w:rFonts w:ascii="Times New Roman" w:hAnsi="Times New Roman" w:cs="Times New Roman"/>
          <w:b/>
        </w:rPr>
      </w:pPr>
      <w:r w:rsidRPr="00AC363E">
        <w:rPr>
          <w:rFonts w:ascii="Times New Roman" w:hAnsi="Times New Roman" w:cs="Times New Roman"/>
          <w:b/>
          <w:sz w:val="24"/>
        </w:rPr>
        <w:tab/>
      </w:r>
    </w:p>
    <w:p w:rsidR="00405434" w:rsidRPr="00AC363E" w:rsidRDefault="00845063">
      <w:pPr>
        <w:pStyle w:val="Heading2"/>
        <w:keepNext w:val="0"/>
        <w:keepLines w:val="0"/>
        <w:widowControl w:val="0"/>
        <w:numPr>
          <w:ilvl w:val="4"/>
          <w:numId w:val="44"/>
        </w:numPr>
        <w:tabs>
          <w:tab w:val="left" w:pos="1708"/>
          <w:tab w:val="left" w:pos="1709"/>
        </w:tabs>
        <w:autoSpaceDE w:val="0"/>
        <w:autoSpaceDN w:val="0"/>
        <w:spacing w:before="90" w:line="360" w:lineRule="auto"/>
        <w:rPr>
          <w:rFonts w:ascii="Times New Roman" w:hAnsi="Times New Roman" w:cs="Times New Roman"/>
          <w:b/>
          <w:bCs/>
          <w:sz w:val="24"/>
          <w:szCs w:val="24"/>
        </w:rPr>
      </w:pPr>
      <w:bookmarkStart w:id="98" w:name="_Toc153498431"/>
      <w:r w:rsidRPr="00AC363E">
        <w:rPr>
          <w:rFonts w:ascii="Times New Roman" w:hAnsi="Times New Roman" w:cs="Times New Roman"/>
          <w:b/>
          <w:bCs/>
          <w:color w:val="auto"/>
          <w:sz w:val="24"/>
          <w:szCs w:val="24"/>
        </w:rPr>
        <w:t>DAD Level 1 Proses</w:t>
      </w:r>
      <w:r w:rsidRPr="00AC363E">
        <w:rPr>
          <w:rFonts w:ascii="Times New Roman" w:hAnsi="Times New Roman" w:cs="Times New Roman"/>
          <w:b/>
          <w:bCs/>
          <w:color w:val="auto"/>
          <w:spacing w:val="-2"/>
          <w:sz w:val="24"/>
          <w:szCs w:val="24"/>
        </w:rPr>
        <w:t xml:space="preserve"> </w:t>
      </w:r>
      <w:r w:rsidRPr="00AC363E">
        <w:rPr>
          <w:rFonts w:ascii="Times New Roman" w:hAnsi="Times New Roman" w:cs="Times New Roman"/>
          <w:b/>
          <w:bCs/>
          <w:color w:val="auto"/>
          <w:sz w:val="24"/>
          <w:szCs w:val="24"/>
        </w:rPr>
        <w:t>2</w:t>
      </w:r>
      <w:bookmarkEnd w:id="98"/>
    </w:p>
    <w:p w:rsidR="00405434" w:rsidRPr="00AC363E" w:rsidRDefault="00845063">
      <w:pPr>
        <w:pStyle w:val="BodyText"/>
        <w:spacing w:before="3" w:line="360" w:lineRule="auto"/>
        <w:rPr>
          <w:b/>
          <w:sz w:val="18"/>
        </w:rPr>
      </w:pPr>
      <w:r w:rsidRPr="00AC363E">
        <w:rPr>
          <w:b/>
          <w:noProof/>
          <w:lang w:val="en-US"/>
        </w:rPr>
        <mc:AlternateContent>
          <mc:Choice Requires="wpg">
            <w:drawing>
              <wp:anchor distT="0" distB="0" distL="0" distR="0" simplePos="0" relativeHeight="251547648" behindDoc="1" locked="0" layoutInCell="1" allowOverlap="1" wp14:anchorId="2D0CDBC1" wp14:editId="61573F00">
                <wp:simplePos x="0" y="0"/>
                <wp:positionH relativeFrom="page">
                  <wp:posOffset>1954530</wp:posOffset>
                </wp:positionH>
                <wp:positionV relativeFrom="paragraph">
                  <wp:posOffset>202565</wp:posOffset>
                </wp:positionV>
                <wp:extent cx="4724400" cy="2776220"/>
                <wp:effectExtent l="0" t="0" r="0" b="0"/>
                <wp:wrapTopAndBottom/>
                <wp:docPr id="770396319" name="Group 153"/>
                <wp:cNvGraphicFramePr/>
                <a:graphic xmlns:a="http://schemas.openxmlformats.org/drawingml/2006/main">
                  <a:graphicData uri="http://schemas.microsoft.com/office/word/2010/wordprocessingGroup">
                    <wpg:wgp>
                      <wpg:cNvGrpSpPr/>
                      <wpg:grpSpPr>
                        <a:xfrm>
                          <a:off x="0" y="0"/>
                          <a:ext cx="4724400" cy="2776220"/>
                          <a:chOff x="3078" y="319"/>
                          <a:chExt cx="7440" cy="4372"/>
                        </a:xfrm>
                      </wpg:grpSpPr>
                      <pic:pic xmlns:pic="http://schemas.openxmlformats.org/drawingml/2006/picture">
                        <pic:nvPicPr>
                          <pic:cNvPr id="663945079" name="Picture 17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a:xfrm>
                            <a:off x="3078" y="3385"/>
                            <a:ext cx="1450" cy="1306"/>
                          </a:xfrm>
                          <a:prstGeom prst="rect">
                            <a:avLst/>
                          </a:prstGeom>
                          <a:noFill/>
                          <a:ln>
                            <a:noFill/>
                          </a:ln>
                        </pic:spPr>
                      </pic:pic>
                      <pic:pic xmlns:pic="http://schemas.openxmlformats.org/drawingml/2006/picture">
                        <pic:nvPicPr>
                          <pic:cNvPr id="939201535" name="Picture 17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a:xfrm>
                            <a:off x="6670" y="318"/>
                            <a:ext cx="1450" cy="322"/>
                          </a:xfrm>
                          <a:prstGeom prst="rect">
                            <a:avLst/>
                          </a:prstGeom>
                          <a:noFill/>
                          <a:ln>
                            <a:noFill/>
                          </a:ln>
                        </pic:spPr>
                      </pic:pic>
                      <wps:wsp>
                        <wps:cNvPr id="413467809" name="Freeform 176"/>
                        <wps:cNvSpPr/>
                        <wps:spPr bwMode="auto">
                          <a:xfrm>
                            <a:off x="6707" y="332"/>
                            <a:ext cx="1376" cy="240"/>
                          </a:xfrm>
                          <a:custGeom>
                            <a:avLst/>
                            <a:gdLst>
                              <a:gd name="T0" fmla="+- 0 7999 6708"/>
                              <a:gd name="T1" fmla="*/ T0 w 1376"/>
                              <a:gd name="T2" fmla="+- 0 332 332"/>
                              <a:gd name="T3" fmla="*/ 332 h 240"/>
                              <a:gd name="T4" fmla="+- 0 7990 6708"/>
                              <a:gd name="T5" fmla="*/ T4 w 1376"/>
                              <a:gd name="T6" fmla="+- 0 332 332"/>
                              <a:gd name="T7" fmla="*/ 332 h 240"/>
                              <a:gd name="T8" fmla="+- 0 7980 6708"/>
                              <a:gd name="T9" fmla="*/ T8 w 1376"/>
                              <a:gd name="T10" fmla="+- 0 334 332"/>
                              <a:gd name="T11" fmla="*/ 334 h 240"/>
                              <a:gd name="T12" fmla="+- 0 6814 6708"/>
                              <a:gd name="T13" fmla="*/ T12 w 1376"/>
                              <a:gd name="T14" fmla="+- 0 334 332"/>
                              <a:gd name="T15" fmla="*/ 334 h 240"/>
                              <a:gd name="T16" fmla="+- 0 6744 6708"/>
                              <a:gd name="T17" fmla="*/ T16 w 1376"/>
                              <a:gd name="T18" fmla="+- 0 357 332"/>
                              <a:gd name="T19" fmla="*/ 357 h 240"/>
                              <a:gd name="T20" fmla="+- 0 6709 6708"/>
                              <a:gd name="T21" fmla="*/ T20 w 1376"/>
                              <a:gd name="T22" fmla="+- 0 432 332"/>
                              <a:gd name="T23" fmla="*/ 432 h 240"/>
                              <a:gd name="T24" fmla="+- 0 6708 6708"/>
                              <a:gd name="T25" fmla="*/ T24 w 1376"/>
                              <a:gd name="T26" fmla="+- 0 441 332"/>
                              <a:gd name="T27" fmla="*/ 441 h 240"/>
                              <a:gd name="T28" fmla="+- 0 6708 6708"/>
                              <a:gd name="T29" fmla="*/ T28 w 1376"/>
                              <a:gd name="T30" fmla="+- 0 449 332"/>
                              <a:gd name="T31" fmla="*/ 449 h 240"/>
                              <a:gd name="T32" fmla="+- 0 6709 6708"/>
                              <a:gd name="T33" fmla="*/ T32 w 1376"/>
                              <a:gd name="T34" fmla="+- 0 458 332"/>
                              <a:gd name="T35" fmla="*/ 458 h 240"/>
                              <a:gd name="T36" fmla="+- 0 6710 6708"/>
                              <a:gd name="T37" fmla="*/ T36 w 1376"/>
                              <a:gd name="T38" fmla="+- 0 571 332"/>
                              <a:gd name="T39" fmla="*/ 571 h 240"/>
                              <a:gd name="T40" fmla="+- 0 8084 6708"/>
                              <a:gd name="T41" fmla="*/ T40 w 1376"/>
                              <a:gd name="T42" fmla="+- 0 571 332"/>
                              <a:gd name="T43" fmla="*/ 571 h 240"/>
                              <a:gd name="T44" fmla="+- 0 8084 6708"/>
                              <a:gd name="T45" fmla="*/ T44 w 1376"/>
                              <a:gd name="T46" fmla="+- 0 458 332"/>
                              <a:gd name="T47" fmla="*/ 458 h 240"/>
                              <a:gd name="T48" fmla="+- 0 8082 6708"/>
                              <a:gd name="T49" fmla="*/ T48 w 1376"/>
                              <a:gd name="T50" fmla="+- 0 415 332"/>
                              <a:gd name="T51" fmla="*/ 415 h 240"/>
                              <a:gd name="T52" fmla="+- 0 8068 6708"/>
                              <a:gd name="T53" fmla="*/ T52 w 1376"/>
                              <a:gd name="T54" fmla="+- 0 378 332"/>
                              <a:gd name="T55" fmla="*/ 378 h 240"/>
                              <a:gd name="T56" fmla="+- 0 8042 6708"/>
                              <a:gd name="T57" fmla="*/ T56 w 1376"/>
                              <a:gd name="T58" fmla="+- 0 349 332"/>
                              <a:gd name="T59" fmla="*/ 349 h 240"/>
                              <a:gd name="T60" fmla="+- 0 8008 6708"/>
                              <a:gd name="T61" fmla="*/ T60 w 1376"/>
                              <a:gd name="T62" fmla="+- 0 334 332"/>
                              <a:gd name="T63" fmla="*/ 334 h 240"/>
                              <a:gd name="T64" fmla="+- 0 7999 6708"/>
                              <a:gd name="T65" fmla="*/ T64 w 1376"/>
                              <a:gd name="T66" fmla="+- 0 332 332"/>
                              <a:gd name="T67" fmla="*/ 332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6" h="240">
                                <a:moveTo>
                                  <a:pt x="1291" y="0"/>
                                </a:moveTo>
                                <a:lnTo>
                                  <a:pt x="1282" y="0"/>
                                </a:lnTo>
                                <a:lnTo>
                                  <a:pt x="1272" y="2"/>
                                </a:lnTo>
                                <a:lnTo>
                                  <a:pt x="106" y="2"/>
                                </a:lnTo>
                                <a:lnTo>
                                  <a:pt x="36" y="25"/>
                                </a:lnTo>
                                <a:lnTo>
                                  <a:pt x="1" y="100"/>
                                </a:lnTo>
                                <a:lnTo>
                                  <a:pt x="0" y="109"/>
                                </a:lnTo>
                                <a:lnTo>
                                  <a:pt x="0" y="117"/>
                                </a:lnTo>
                                <a:lnTo>
                                  <a:pt x="1" y="126"/>
                                </a:lnTo>
                                <a:lnTo>
                                  <a:pt x="2" y="239"/>
                                </a:lnTo>
                                <a:lnTo>
                                  <a:pt x="1376" y="239"/>
                                </a:lnTo>
                                <a:lnTo>
                                  <a:pt x="1376" y="126"/>
                                </a:lnTo>
                                <a:lnTo>
                                  <a:pt x="1374" y="83"/>
                                </a:lnTo>
                                <a:lnTo>
                                  <a:pt x="1360" y="46"/>
                                </a:lnTo>
                                <a:lnTo>
                                  <a:pt x="1334" y="17"/>
                                </a:lnTo>
                                <a:lnTo>
                                  <a:pt x="1300" y="2"/>
                                </a:lnTo>
                                <a:lnTo>
                                  <a:pt x="1291" y="0"/>
                                </a:lnTo>
                                <a:close/>
                              </a:path>
                            </a:pathLst>
                          </a:custGeom>
                          <a:solidFill>
                            <a:srgbClr val="DEE7F3"/>
                          </a:solidFill>
                          <a:ln>
                            <a:noFill/>
                          </a:ln>
                        </wps:spPr>
                        <wps:bodyPr rot="0" vert="horz" wrap="square" lIns="91440" tIns="45720" rIns="91440" bIns="45720" anchor="t" anchorCtr="0" upright="1">
                          <a:noAutofit/>
                        </wps:bodyPr>
                      </wps:wsp>
                      <wps:wsp>
                        <wps:cNvPr id="587607125" name="Freeform 175"/>
                        <wps:cNvSpPr/>
                        <wps:spPr bwMode="auto">
                          <a:xfrm>
                            <a:off x="6707" y="332"/>
                            <a:ext cx="1376" cy="240"/>
                          </a:xfrm>
                          <a:custGeom>
                            <a:avLst/>
                            <a:gdLst>
                              <a:gd name="T0" fmla="+- 0 6710 6708"/>
                              <a:gd name="T1" fmla="*/ T0 w 1376"/>
                              <a:gd name="T2" fmla="+- 0 571 332"/>
                              <a:gd name="T3" fmla="*/ 571 h 240"/>
                              <a:gd name="T4" fmla="+- 0 8084 6708"/>
                              <a:gd name="T5" fmla="*/ T4 w 1376"/>
                              <a:gd name="T6" fmla="+- 0 571 332"/>
                              <a:gd name="T7" fmla="*/ 571 h 240"/>
                              <a:gd name="T8" fmla="+- 0 8084 6708"/>
                              <a:gd name="T9" fmla="*/ T8 w 1376"/>
                              <a:gd name="T10" fmla="+- 0 458 332"/>
                              <a:gd name="T11" fmla="*/ 458 h 240"/>
                              <a:gd name="T12" fmla="+- 0 8068 6708"/>
                              <a:gd name="T13" fmla="*/ T12 w 1376"/>
                              <a:gd name="T14" fmla="+- 0 378 332"/>
                              <a:gd name="T15" fmla="*/ 378 h 240"/>
                              <a:gd name="T16" fmla="+- 0 8008 6708"/>
                              <a:gd name="T17" fmla="*/ T16 w 1376"/>
                              <a:gd name="T18" fmla="+- 0 334 332"/>
                              <a:gd name="T19" fmla="*/ 334 h 240"/>
                              <a:gd name="T20" fmla="+- 0 7999 6708"/>
                              <a:gd name="T21" fmla="*/ T20 w 1376"/>
                              <a:gd name="T22" fmla="+- 0 332 332"/>
                              <a:gd name="T23" fmla="*/ 332 h 240"/>
                              <a:gd name="T24" fmla="+- 0 7990 6708"/>
                              <a:gd name="T25" fmla="*/ T24 w 1376"/>
                              <a:gd name="T26" fmla="+- 0 332 332"/>
                              <a:gd name="T27" fmla="*/ 332 h 240"/>
                              <a:gd name="T28" fmla="+- 0 7980 6708"/>
                              <a:gd name="T29" fmla="*/ T28 w 1376"/>
                              <a:gd name="T30" fmla="+- 0 334 332"/>
                              <a:gd name="T31" fmla="*/ 334 h 240"/>
                              <a:gd name="T32" fmla="+- 0 6814 6708"/>
                              <a:gd name="T33" fmla="*/ T32 w 1376"/>
                              <a:gd name="T34" fmla="+- 0 334 332"/>
                              <a:gd name="T35" fmla="*/ 334 h 240"/>
                              <a:gd name="T36" fmla="+- 0 6744 6708"/>
                              <a:gd name="T37" fmla="*/ T36 w 1376"/>
                              <a:gd name="T38" fmla="+- 0 357 332"/>
                              <a:gd name="T39" fmla="*/ 357 h 240"/>
                              <a:gd name="T40" fmla="+- 0 6709 6708"/>
                              <a:gd name="T41" fmla="*/ T40 w 1376"/>
                              <a:gd name="T42" fmla="+- 0 432 332"/>
                              <a:gd name="T43" fmla="*/ 432 h 240"/>
                              <a:gd name="T44" fmla="+- 0 6708 6708"/>
                              <a:gd name="T45" fmla="*/ T44 w 1376"/>
                              <a:gd name="T46" fmla="+- 0 441 332"/>
                              <a:gd name="T47" fmla="*/ 441 h 240"/>
                              <a:gd name="T48" fmla="+- 0 6708 6708"/>
                              <a:gd name="T49" fmla="*/ T48 w 1376"/>
                              <a:gd name="T50" fmla="+- 0 449 332"/>
                              <a:gd name="T51" fmla="*/ 449 h 240"/>
                              <a:gd name="T52" fmla="+- 0 6709 6708"/>
                              <a:gd name="T53" fmla="*/ T52 w 1376"/>
                              <a:gd name="T54" fmla="+- 0 458 332"/>
                              <a:gd name="T55" fmla="*/ 458 h 240"/>
                              <a:gd name="T56" fmla="+- 0 6710 6708"/>
                              <a:gd name="T57" fmla="*/ T56 w 1376"/>
                              <a:gd name="T58" fmla="+- 0 571 332"/>
                              <a:gd name="T59" fmla="*/ 571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76" h="240">
                                <a:moveTo>
                                  <a:pt x="2" y="239"/>
                                </a:moveTo>
                                <a:lnTo>
                                  <a:pt x="1376" y="239"/>
                                </a:lnTo>
                                <a:lnTo>
                                  <a:pt x="1376" y="126"/>
                                </a:lnTo>
                                <a:lnTo>
                                  <a:pt x="1360" y="46"/>
                                </a:lnTo>
                                <a:lnTo>
                                  <a:pt x="1300" y="2"/>
                                </a:lnTo>
                                <a:lnTo>
                                  <a:pt x="1291" y="0"/>
                                </a:lnTo>
                                <a:lnTo>
                                  <a:pt x="1282" y="0"/>
                                </a:lnTo>
                                <a:lnTo>
                                  <a:pt x="1272" y="2"/>
                                </a:lnTo>
                                <a:lnTo>
                                  <a:pt x="106" y="2"/>
                                </a:lnTo>
                                <a:lnTo>
                                  <a:pt x="36" y="25"/>
                                </a:lnTo>
                                <a:lnTo>
                                  <a:pt x="1" y="100"/>
                                </a:lnTo>
                                <a:lnTo>
                                  <a:pt x="0" y="109"/>
                                </a:lnTo>
                                <a:lnTo>
                                  <a:pt x="0" y="117"/>
                                </a:lnTo>
                                <a:lnTo>
                                  <a:pt x="1" y="126"/>
                                </a:lnTo>
                                <a:lnTo>
                                  <a:pt x="2" y="239"/>
                                </a:lnTo>
                                <a:close/>
                              </a:path>
                            </a:pathLst>
                          </a:custGeom>
                          <a:noFill/>
                          <a:ln w="6556">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543442255" name="Picture 17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a:xfrm>
                            <a:off x="6652" y="536"/>
                            <a:ext cx="1494" cy="1762"/>
                          </a:xfrm>
                          <a:prstGeom prst="rect">
                            <a:avLst/>
                          </a:prstGeom>
                          <a:noFill/>
                          <a:ln>
                            <a:noFill/>
                          </a:ln>
                        </pic:spPr>
                      </pic:pic>
                      <wps:wsp>
                        <wps:cNvPr id="1165239056" name="Freeform 173"/>
                        <wps:cNvSpPr/>
                        <wps:spPr bwMode="auto">
                          <a:xfrm>
                            <a:off x="6709" y="571"/>
                            <a:ext cx="1375" cy="1629"/>
                          </a:xfrm>
                          <a:custGeom>
                            <a:avLst/>
                            <a:gdLst>
                              <a:gd name="T0" fmla="+- 0 8084 6710"/>
                              <a:gd name="T1" fmla="*/ T0 w 1375"/>
                              <a:gd name="T2" fmla="+- 0 571 571"/>
                              <a:gd name="T3" fmla="*/ 571 h 1629"/>
                              <a:gd name="T4" fmla="+- 0 6710 6710"/>
                              <a:gd name="T5" fmla="*/ T4 w 1375"/>
                              <a:gd name="T6" fmla="+- 0 571 571"/>
                              <a:gd name="T7" fmla="*/ 571 h 1629"/>
                              <a:gd name="T8" fmla="+- 0 6710 6710"/>
                              <a:gd name="T9" fmla="*/ T8 w 1375"/>
                              <a:gd name="T10" fmla="+- 0 2074 571"/>
                              <a:gd name="T11" fmla="*/ 2074 h 1629"/>
                              <a:gd name="T12" fmla="+- 0 6728 6710"/>
                              <a:gd name="T13" fmla="*/ T12 w 1375"/>
                              <a:gd name="T14" fmla="+- 0 2156 571"/>
                              <a:gd name="T15" fmla="*/ 2156 h 1629"/>
                              <a:gd name="T16" fmla="+- 0 6790 6710"/>
                              <a:gd name="T17" fmla="*/ T16 w 1375"/>
                              <a:gd name="T18" fmla="+- 0 2199 571"/>
                              <a:gd name="T19" fmla="*/ 2199 h 1629"/>
                              <a:gd name="T20" fmla="+- 0 6798 6710"/>
                              <a:gd name="T21" fmla="*/ T20 w 1375"/>
                              <a:gd name="T22" fmla="+- 0 2200 571"/>
                              <a:gd name="T23" fmla="*/ 2200 h 1629"/>
                              <a:gd name="T24" fmla="+- 0 6807 6710"/>
                              <a:gd name="T25" fmla="*/ T24 w 1375"/>
                              <a:gd name="T26" fmla="+- 0 2200 571"/>
                              <a:gd name="T27" fmla="*/ 2200 h 1629"/>
                              <a:gd name="T28" fmla="+- 0 6815 6710"/>
                              <a:gd name="T29" fmla="*/ T28 w 1375"/>
                              <a:gd name="T30" fmla="+- 0 2199 571"/>
                              <a:gd name="T31" fmla="*/ 2199 h 1629"/>
                              <a:gd name="T32" fmla="+- 0 7978 6710"/>
                              <a:gd name="T33" fmla="*/ T32 w 1375"/>
                              <a:gd name="T34" fmla="+- 0 2199 571"/>
                              <a:gd name="T35" fmla="*/ 2199 h 1629"/>
                              <a:gd name="T36" fmla="+- 0 8047 6710"/>
                              <a:gd name="T37" fmla="*/ T36 w 1375"/>
                              <a:gd name="T38" fmla="+- 0 2177 571"/>
                              <a:gd name="T39" fmla="*/ 2177 h 1629"/>
                              <a:gd name="T40" fmla="+- 0 8084 6710"/>
                              <a:gd name="T41" fmla="*/ T40 w 1375"/>
                              <a:gd name="T42" fmla="+- 0 2105 571"/>
                              <a:gd name="T43" fmla="*/ 2105 h 1629"/>
                              <a:gd name="T44" fmla="+- 0 8085 6710"/>
                              <a:gd name="T45" fmla="*/ T44 w 1375"/>
                              <a:gd name="T46" fmla="+- 0 2095 571"/>
                              <a:gd name="T47" fmla="*/ 2095 h 1629"/>
                              <a:gd name="T48" fmla="+- 0 8085 6710"/>
                              <a:gd name="T49" fmla="*/ T48 w 1375"/>
                              <a:gd name="T50" fmla="+- 0 2084 571"/>
                              <a:gd name="T51" fmla="*/ 2084 h 1629"/>
                              <a:gd name="T52" fmla="+- 0 8084 6710"/>
                              <a:gd name="T53" fmla="*/ T52 w 1375"/>
                              <a:gd name="T54" fmla="+- 0 2074 571"/>
                              <a:gd name="T55" fmla="*/ 2074 h 1629"/>
                              <a:gd name="T56" fmla="+- 0 8084 6710"/>
                              <a:gd name="T57" fmla="*/ T56 w 1375"/>
                              <a:gd name="T58" fmla="+- 0 571 571"/>
                              <a:gd name="T59" fmla="*/ 571 h 16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75" h="1629">
                                <a:moveTo>
                                  <a:pt x="1374" y="0"/>
                                </a:moveTo>
                                <a:lnTo>
                                  <a:pt x="0" y="0"/>
                                </a:lnTo>
                                <a:lnTo>
                                  <a:pt x="0" y="1503"/>
                                </a:lnTo>
                                <a:lnTo>
                                  <a:pt x="18" y="1585"/>
                                </a:lnTo>
                                <a:lnTo>
                                  <a:pt x="80" y="1628"/>
                                </a:lnTo>
                                <a:lnTo>
                                  <a:pt x="88" y="1629"/>
                                </a:lnTo>
                                <a:lnTo>
                                  <a:pt x="97" y="1629"/>
                                </a:lnTo>
                                <a:lnTo>
                                  <a:pt x="105" y="1628"/>
                                </a:lnTo>
                                <a:lnTo>
                                  <a:pt x="1268" y="1628"/>
                                </a:lnTo>
                                <a:lnTo>
                                  <a:pt x="1337" y="1606"/>
                                </a:lnTo>
                                <a:lnTo>
                                  <a:pt x="1374" y="1534"/>
                                </a:lnTo>
                                <a:lnTo>
                                  <a:pt x="1375" y="1524"/>
                                </a:lnTo>
                                <a:lnTo>
                                  <a:pt x="1375" y="1513"/>
                                </a:lnTo>
                                <a:lnTo>
                                  <a:pt x="1374" y="1503"/>
                                </a:lnTo>
                                <a:lnTo>
                                  <a:pt x="1374" y="0"/>
                                </a:lnTo>
                                <a:close/>
                              </a:path>
                            </a:pathLst>
                          </a:custGeom>
                          <a:solidFill>
                            <a:srgbClr val="DEE7F3"/>
                          </a:solidFill>
                          <a:ln>
                            <a:noFill/>
                          </a:ln>
                        </wps:spPr>
                        <wps:bodyPr rot="0" vert="horz" wrap="square" lIns="91440" tIns="45720" rIns="91440" bIns="45720" anchor="t" anchorCtr="0" upright="1">
                          <a:noAutofit/>
                        </wps:bodyPr>
                      </wps:wsp>
                      <wps:wsp>
                        <wps:cNvPr id="1502846643" name="Freeform 172"/>
                        <wps:cNvSpPr/>
                        <wps:spPr bwMode="auto">
                          <a:xfrm>
                            <a:off x="6709" y="571"/>
                            <a:ext cx="1375" cy="1629"/>
                          </a:xfrm>
                          <a:custGeom>
                            <a:avLst/>
                            <a:gdLst>
                              <a:gd name="T0" fmla="+- 0 6710 6710"/>
                              <a:gd name="T1" fmla="*/ T0 w 1375"/>
                              <a:gd name="T2" fmla="+- 0 2074 571"/>
                              <a:gd name="T3" fmla="*/ 2074 h 1629"/>
                              <a:gd name="T4" fmla="+- 0 6728 6710"/>
                              <a:gd name="T5" fmla="*/ T4 w 1375"/>
                              <a:gd name="T6" fmla="+- 0 2156 571"/>
                              <a:gd name="T7" fmla="*/ 2156 h 1629"/>
                              <a:gd name="T8" fmla="+- 0 6790 6710"/>
                              <a:gd name="T9" fmla="*/ T8 w 1375"/>
                              <a:gd name="T10" fmla="+- 0 2199 571"/>
                              <a:gd name="T11" fmla="*/ 2199 h 1629"/>
                              <a:gd name="T12" fmla="+- 0 6798 6710"/>
                              <a:gd name="T13" fmla="*/ T12 w 1375"/>
                              <a:gd name="T14" fmla="+- 0 2200 571"/>
                              <a:gd name="T15" fmla="*/ 2200 h 1629"/>
                              <a:gd name="T16" fmla="+- 0 6807 6710"/>
                              <a:gd name="T17" fmla="*/ T16 w 1375"/>
                              <a:gd name="T18" fmla="+- 0 2200 571"/>
                              <a:gd name="T19" fmla="*/ 2200 h 1629"/>
                              <a:gd name="T20" fmla="+- 0 6815 6710"/>
                              <a:gd name="T21" fmla="*/ T20 w 1375"/>
                              <a:gd name="T22" fmla="+- 0 2199 571"/>
                              <a:gd name="T23" fmla="*/ 2199 h 1629"/>
                              <a:gd name="T24" fmla="+- 0 7978 6710"/>
                              <a:gd name="T25" fmla="*/ T24 w 1375"/>
                              <a:gd name="T26" fmla="+- 0 2199 571"/>
                              <a:gd name="T27" fmla="*/ 2199 h 1629"/>
                              <a:gd name="T28" fmla="+- 0 8047 6710"/>
                              <a:gd name="T29" fmla="*/ T28 w 1375"/>
                              <a:gd name="T30" fmla="+- 0 2177 571"/>
                              <a:gd name="T31" fmla="*/ 2177 h 1629"/>
                              <a:gd name="T32" fmla="+- 0 8084 6710"/>
                              <a:gd name="T33" fmla="*/ T32 w 1375"/>
                              <a:gd name="T34" fmla="+- 0 2105 571"/>
                              <a:gd name="T35" fmla="*/ 2105 h 1629"/>
                              <a:gd name="T36" fmla="+- 0 8085 6710"/>
                              <a:gd name="T37" fmla="*/ T36 w 1375"/>
                              <a:gd name="T38" fmla="+- 0 2095 571"/>
                              <a:gd name="T39" fmla="*/ 2095 h 1629"/>
                              <a:gd name="T40" fmla="+- 0 8085 6710"/>
                              <a:gd name="T41" fmla="*/ T40 w 1375"/>
                              <a:gd name="T42" fmla="+- 0 2084 571"/>
                              <a:gd name="T43" fmla="*/ 2084 h 1629"/>
                              <a:gd name="T44" fmla="+- 0 8084 6710"/>
                              <a:gd name="T45" fmla="*/ T44 w 1375"/>
                              <a:gd name="T46" fmla="+- 0 2074 571"/>
                              <a:gd name="T47" fmla="*/ 2074 h 1629"/>
                              <a:gd name="T48" fmla="+- 0 8084 6710"/>
                              <a:gd name="T49" fmla="*/ T48 w 1375"/>
                              <a:gd name="T50" fmla="+- 0 571 571"/>
                              <a:gd name="T51" fmla="*/ 571 h 1629"/>
                              <a:gd name="T52" fmla="+- 0 6710 6710"/>
                              <a:gd name="T53" fmla="*/ T52 w 1375"/>
                              <a:gd name="T54" fmla="+- 0 571 571"/>
                              <a:gd name="T55" fmla="*/ 571 h 1629"/>
                              <a:gd name="T56" fmla="+- 0 6710 6710"/>
                              <a:gd name="T57" fmla="*/ T56 w 1375"/>
                              <a:gd name="T58" fmla="+- 0 2074 571"/>
                              <a:gd name="T59" fmla="*/ 2074 h 16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75" h="1629">
                                <a:moveTo>
                                  <a:pt x="0" y="1503"/>
                                </a:moveTo>
                                <a:lnTo>
                                  <a:pt x="18" y="1585"/>
                                </a:lnTo>
                                <a:lnTo>
                                  <a:pt x="80" y="1628"/>
                                </a:lnTo>
                                <a:lnTo>
                                  <a:pt x="88" y="1629"/>
                                </a:lnTo>
                                <a:lnTo>
                                  <a:pt x="97" y="1629"/>
                                </a:lnTo>
                                <a:lnTo>
                                  <a:pt x="105" y="1628"/>
                                </a:lnTo>
                                <a:lnTo>
                                  <a:pt x="1268" y="1628"/>
                                </a:lnTo>
                                <a:lnTo>
                                  <a:pt x="1337" y="1606"/>
                                </a:lnTo>
                                <a:lnTo>
                                  <a:pt x="1374" y="1534"/>
                                </a:lnTo>
                                <a:lnTo>
                                  <a:pt x="1375" y="1524"/>
                                </a:lnTo>
                                <a:lnTo>
                                  <a:pt x="1375" y="1513"/>
                                </a:lnTo>
                                <a:lnTo>
                                  <a:pt x="1374" y="1503"/>
                                </a:lnTo>
                                <a:lnTo>
                                  <a:pt x="1374" y="0"/>
                                </a:lnTo>
                                <a:lnTo>
                                  <a:pt x="0" y="0"/>
                                </a:lnTo>
                                <a:lnTo>
                                  <a:pt x="0" y="1503"/>
                                </a:lnTo>
                                <a:close/>
                              </a:path>
                            </a:pathLst>
                          </a:custGeom>
                          <a:noFill/>
                          <a:ln w="6000">
                            <a:solidFill>
                              <a:srgbClr val="5C9BD3"/>
                            </a:solidFill>
                            <a:prstDash val="solid"/>
                            <a:round/>
                          </a:ln>
                        </wps:spPr>
                        <wps:bodyPr rot="0" vert="horz" wrap="square" lIns="91440" tIns="45720" rIns="91440" bIns="45720" anchor="t" anchorCtr="0" upright="1">
                          <a:noAutofit/>
                        </wps:bodyPr>
                      </wps:wsp>
                      <pic:pic xmlns:pic="http://schemas.openxmlformats.org/drawingml/2006/picture">
                        <pic:nvPicPr>
                          <pic:cNvPr id="7340894" name="Picture 17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a:xfrm>
                            <a:off x="9322" y="1127"/>
                            <a:ext cx="1195" cy="332"/>
                          </a:xfrm>
                          <a:prstGeom prst="rect">
                            <a:avLst/>
                          </a:prstGeom>
                          <a:noFill/>
                          <a:ln>
                            <a:noFill/>
                          </a:ln>
                        </pic:spPr>
                      </pic:pic>
                      <wps:wsp>
                        <wps:cNvPr id="559451141" name="Freeform 170"/>
                        <wps:cNvSpPr/>
                        <wps:spPr bwMode="auto">
                          <a:xfrm>
                            <a:off x="9362" y="1141"/>
                            <a:ext cx="1127" cy="249"/>
                          </a:xfrm>
                          <a:custGeom>
                            <a:avLst/>
                            <a:gdLst>
                              <a:gd name="T0" fmla="+- 0 9363 9363"/>
                              <a:gd name="T1" fmla="*/ T0 w 1127"/>
                              <a:gd name="T2" fmla="+- 0 1391 1142"/>
                              <a:gd name="T3" fmla="*/ 1391 h 249"/>
                              <a:gd name="T4" fmla="+- 0 10490 9363"/>
                              <a:gd name="T5" fmla="*/ T4 w 1127"/>
                              <a:gd name="T6" fmla="+- 0 1391 1142"/>
                              <a:gd name="T7" fmla="*/ 1391 h 249"/>
                              <a:gd name="T8" fmla="+- 0 9757 9363"/>
                              <a:gd name="T9" fmla="*/ T8 w 1127"/>
                              <a:gd name="T10" fmla="+- 0 1391 1142"/>
                              <a:gd name="T11" fmla="*/ 1391 h 249"/>
                              <a:gd name="T12" fmla="+- 0 9757 9363"/>
                              <a:gd name="T13" fmla="*/ T12 w 1127"/>
                              <a:gd name="T14" fmla="+- 0 1142 1142"/>
                              <a:gd name="T15" fmla="*/ 1142 h 249"/>
                              <a:gd name="T16" fmla="+- 0 10490 9363"/>
                              <a:gd name="T17" fmla="*/ T16 w 1127"/>
                              <a:gd name="T18" fmla="+- 0 1142 1142"/>
                              <a:gd name="T19" fmla="*/ 1142 h 249"/>
                              <a:gd name="T20" fmla="+- 0 9363 9363"/>
                              <a:gd name="T21" fmla="*/ T20 w 1127"/>
                              <a:gd name="T22" fmla="+- 0 1142 1142"/>
                              <a:gd name="T23" fmla="*/ 1142 h 249"/>
                              <a:gd name="T24" fmla="+- 0 9363 9363"/>
                              <a:gd name="T25" fmla="*/ T24 w 1127"/>
                              <a:gd name="T26" fmla="+- 0 1391 1142"/>
                              <a:gd name="T27" fmla="*/ 1391 h 249"/>
                            </a:gdLst>
                            <a:ahLst/>
                            <a:cxnLst>
                              <a:cxn ang="0">
                                <a:pos x="T1" y="T3"/>
                              </a:cxn>
                              <a:cxn ang="0">
                                <a:pos x="T5" y="T7"/>
                              </a:cxn>
                              <a:cxn ang="0">
                                <a:pos x="T9" y="T11"/>
                              </a:cxn>
                              <a:cxn ang="0">
                                <a:pos x="T13" y="T15"/>
                              </a:cxn>
                              <a:cxn ang="0">
                                <a:pos x="T17" y="T19"/>
                              </a:cxn>
                              <a:cxn ang="0">
                                <a:pos x="T21" y="T23"/>
                              </a:cxn>
                              <a:cxn ang="0">
                                <a:pos x="T25" y="T27"/>
                              </a:cxn>
                            </a:cxnLst>
                            <a:rect l="0" t="0" r="r" b="b"/>
                            <a:pathLst>
                              <a:path w="1127" h="249">
                                <a:moveTo>
                                  <a:pt x="0" y="249"/>
                                </a:moveTo>
                                <a:lnTo>
                                  <a:pt x="1127" y="249"/>
                                </a:lnTo>
                                <a:lnTo>
                                  <a:pt x="394" y="249"/>
                                </a:lnTo>
                                <a:lnTo>
                                  <a:pt x="394" y="0"/>
                                </a:lnTo>
                                <a:lnTo>
                                  <a:pt x="1127" y="0"/>
                                </a:lnTo>
                                <a:lnTo>
                                  <a:pt x="0" y="0"/>
                                </a:lnTo>
                                <a:lnTo>
                                  <a:pt x="0" y="249"/>
                                </a:lnTo>
                                <a:close/>
                              </a:path>
                            </a:pathLst>
                          </a:custGeom>
                          <a:noFill/>
                          <a:ln w="6539">
                            <a:solidFill>
                              <a:srgbClr val="5C9BD3"/>
                            </a:solidFill>
                            <a:prstDash val="solid"/>
                            <a:round/>
                          </a:ln>
                        </wps:spPr>
                        <wps:bodyPr rot="0" vert="horz" wrap="square" lIns="91440" tIns="45720" rIns="91440" bIns="45720" anchor="t" anchorCtr="0" upright="1">
                          <a:noAutofit/>
                        </wps:bodyPr>
                      </wps:wsp>
                      <wps:wsp>
                        <wps:cNvPr id="1276444244" name="Line 169"/>
                        <wps:cNvCnPr>
                          <a:cxnSpLocks noChangeShapeType="1"/>
                        </wps:cNvCnPr>
                        <wps:spPr bwMode="auto">
                          <a:xfrm>
                            <a:off x="8158" y="1266"/>
                            <a:ext cx="1205" cy="0"/>
                          </a:xfrm>
                          <a:prstGeom prst="line">
                            <a:avLst/>
                          </a:prstGeom>
                          <a:noFill/>
                          <a:ln w="14911">
                            <a:solidFill>
                              <a:srgbClr val="77A7D9"/>
                            </a:solidFill>
                            <a:prstDash val="solid"/>
                            <a:round/>
                          </a:ln>
                        </wps:spPr>
                        <wps:bodyPr/>
                      </wps:wsp>
                      <wps:wsp>
                        <wps:cNvPr id="1002043284" name="Freeform 168"/>
                        <wps:cNvSpPr/>
                        <wps:spPr bwMode="auto">
                          <a:xfrm>
                            <a:off x="8083" y="1207"/>
                            <a:ext cx="99" cy="117"/>
                          </a:xfrm>
                          <a:custGeom>
                            <a:avLst/>
                            <a:gdLst>
                              <a:gd name="T0" fmla="+- 0 8182 8084"/>
                              <a:gd name="T1" fmla="*/ T0 w 99"/>
                              <a:gd name="T2" fmla="+- 0 1208 1208"/>
                              <a:gd name="T3" fmla="*/ 1208 h 117"/>
                              <a:gd name="T4" fmla="+- 0 8084 8084"/>
                              <a:gd name="T5" fmla="*/ T4 w 99"/>
                              <a:gd name="T6" fmla="+- 0 1266 1208"/>
                              <a:gd name="T7" fmla="*/ 1266 h 117"/>
                              <a:gd name="T8" fmla="+- 0 8182 8084"/>
                              <a:gd name="T9" fmla="*/ T8 w 99"/>
                              <a:gd name="T10" fmla="+- 0 1325 1208"/>
                              <a:gd name="T11" fmla="*/ 1325 h 117"/>
                              <a:gd name="T12" fmla="+- 0 8174 8084"/>
                              <a:gd name="T13" fmla="*/ T12 w 99"/>
                              <a:gd name="T14" fmla="+- 0 1296 1208"/>
                              <a:gd name="T15" fmla="*/ 1296 h 117"/>
                              <a:gd name="T16" fmla="+- 0 8171 8084"/>
                              <a:gd name="T17" fmla="*/ T16 w 99"/>
                              <a:gd name="T18" fmla="+- 0 1266 1208"/>
                              <a:gd name="T19" fmla="*/ 1266 h 117"/>
                              <a:gd name="T20" fmla="+- 0 8174 8084"/>
                              <a:gd name="T21" fmla="*/ T20 w 99"/>
                              <a:gd name="T22" fmla="+- 0 1236 1208"/>
                              <a:gd name="T23" fmla="*/ 1236 h 117"/>
                              <a:gd name="T24" fmla="+- 0 8182 8084"/>
                              <a:gd name="T25" fmla="*/ T24 w 99"/>
                              <a:gd name="T26" fmla="+- 0 1208 1208"/>
                              <a:gd name="T27" fmla="*/ 1208 h 117"/>
                            </a:gdLst>
                            <a:ahLst/>
                            <a:cxnLst>
                              <a:cxn ang="0">
                                <a:pos x="T1" y="T3"/>
                              </a:cxn>
                              <a:cxn ang="0">
                                <a:pos x="T5" y="T7"/>
                              </a:cxn>
                              <a:cxn ang="0">
                                <a:pos x="T9" y="T11"/>
                              </a:cxn>
                              <a:cxn ang="0">
                                <a:pos x="T13" y="T15"/>
                              </a:cxn>
                              <a:cxn ang="0">
                                <a:pos x="T17" y="T19"/>
                              </a:cxn>
                              <a:cxn ang="0">
                                <a:pos x="T21" y="T23"/>
                              </a:cxn>
                              <a:cxn ang="0">
                                <a:pos x="T25" y="T27"/>
                              </a:cxn>
                            </a:cxnLst>
                            <a:rect l="0" t="0" r="r" b="b"/>
                            <a:pathLst>
                              <a:path w="99" h="117">
                                <a:moveTo>
                                  <a:pt x="98" y="0"/>
                                </a:moveTo>
                                <a:lnTo>
                                  <a:pt x="0" y="58"/>
                                </a:lnTo>
                                <a:lnTo>
                                  <a:pt x="98" y="117"/>
                                </a:lnTo>
                                <a:lnTo>
                                  <a:pt x="90" y="88"/>
                                </a:lnTo>
                                <a:lnTo>
                                  <a:pt x="87" y="58"/>
                                </a:lnTo>
                                <a:lnTo>
                                  <a:pt x="90" y="28"/>
                                </a:lnTo>
                                <a:lnTo>
                                  <a:pt x="98" y="0"/>
                                </a:lnTo>
                                <a:close/>
                              </a:path>
                            </a:pathLst>
                          </a:custGeom>
                          <a:solidFill>
                            <a:srgbClr val="77A7D9"/>
                          </a:solidFill>
                          <a:ln>
                            <a:noFill/>
                          </a:ln>
                        </wps:spPr>
                        <wps:bodyPr rot="0" vert="horz" wrap="square" lIns="91440" tIns="45720" rIns="91440" bIns="45720" anchor="t" anchorCtr="0" upright="1">
                          <a:noAutofit/>
                        </wps:bodyPr>
                      </wps:wsp>
                      <wps:wsp>
                        <wps:cNvPr id="1337155564" name="AutoShape 167"/>
                        <wps:cNvSpPr/>
                        <wps:spPr bwMode="auto">
                          <a:xfrm>
                            <a:off x="3793" y="2198"/>
                            <a:ext cx="3614" cy="1113"/>
                          </a:xfrm>
                          <a:custGeom>
                            <a:avLst/>
                            <a:gdLst>
                              <a:gd name="T0" fmla="+- 0 7387 3793"/>
                              <a:gd name="T1" fmla="*/ T0 w 3614"/>
                              <a:gd name="T2" fmla="+- 0 2639 2199"/>
                              <a:gd name="T3" fmla="*/ 2639 h 1113"/>
                              <a:gd name="T4" fmla="+- 0 3793 3793"/>
                              <a:gd name="T5" fmla="*/ T4 w 3614"/>
                              <a:gd name="T6" fmla="+- 0 2639 2199"/>
                              <a:gd name="T7" fmla="*/ 2639 h 1113"/>
                              <a:gd name="T8" fmla="+- 0 3793 3793"/>
                              <a:gd name="T9" fmla="*/ T8 w 3614"/>
                              <a:gd name="T10" fmla="+- 0 3311 2199"/>
                              <a:gd name="T11" fmla="*/ 3311 h 1113"/>
                              <a:gd name="T12" fmla="+- 0 3813 3793"/>
                              <a:gd name="T13" fmla="*/ T12 w 3614"/>
                              <a:gd name="T14" fmla="+- 0 3311 2199"/>
                              <a:gd name="T15" fmla="*/ 3311 h 1113"/>
                              <a:gd name="T16" fmla="+- 0 3813 3793"/>
                              <a:gd name="T17" fmla="*/ T16 w 3614"/>
                              <a:gd name="T18" fmla="+- 0 2662 2199"/>
                              <a:gd name="T19" fmla="*/ 2662 h 1113"/>
                              <a:gd name="T20" fmla="+- 0 3803 3793"/>
                              <a:gd name="T21" fmla="*/ T20 w 3614"/>
                              <a:gd name="T22" fmla="+- 0 2662 2199"/>
                              <a:gd name="T23" fmla="*/ 2662 h 1113"/>
                              <a:gd name="T24" fmla="+- 0 3813 3793"/>
                              <a:gd name="T25" fmla="*/ T24 w 3614"/>
                              <a:gd name="T26" fmla="+- 0 2650 2199"/>
                              <a:gd name="T27" fmla="*/ 2650 h 1113"/>
                              <a:gd name="T28" fmla="+- 0 7387 3793"/>
                              <a:gd name="T29" fmla="*/ T28 w 3614"/>
                              <a:gd name="T30" fmla="+- 0 2650 2199"/>
                              <a:gd name="T31" fmla="*/ 2650 h 1113"/>
                              <a:gd name="T32" fmla="+- 0 7387 3793"/>
                              <a:gd name="T33" fmla="*/ T32 w 3614"/>
                              <a:gd name="T34" fmla="+- 0 2639 2199"/>
                              <a:gd name="T35" fmla="*/ 2639 h 1113"/>
                              <a:gd name="T36" fmla="+- 0 3813 3793"/>
                              <a:gd name="T37" fmla="*/ T36 w 3614"/>
                              <a:gd name="T38" fmla="+- 0 2650 2199"/>
                              <a:gd name="T39" fmla="*/ 2650 h 1113"/>
                              <a:gd name="T40" fmla="+- 0 3803 3793"/>
                              <a:gd name="T41" fmla="*/ T40 w 3614"/>
                              <a:gd name="T42" fmla="+- 0 2662 2199"/>
                              <a:gd name="T43" fmla="*/ 2662 h 1113"/>
                              <a:gd name="T44" fmla="+- 0 3813 3793"/>
                              <a:gd name="T45" fmla="*/ T44 w 3614"/>
                              <a:gd name="T46" fmla="+- 0 2662 2199"/>
                              <a:gd name="T47" fmla="*/ 2662 h 1113"/>
                              <a:gd name="T48" fmla="+- 0 3813 3793"/>
                              <a:gd name="T49" fmla="*/ T48 w 3614"/>
                              <a:gd name="T50" fmla="+- 0 2650 2199"/>
                              <a:gd name="T51" fmla="*/ 2650 h 1113"/>
                              <a:gd name="T52" fmla="+- 0 7407 3793"/>
                              <a:gd name="T53" fmla="*/ T52 w 3614"/>
                              <a:gd name="T54" fmla="+- 0 2639 2199"/>
                              <a:gd name="T55" fmla="*/ 2639 h 1113"/>
                              <a:gd name="T56" fmla="+- 0 7397 3793"/>
                              <a:gd name="T57" fmla="*/ T56 w 3614"/>
                              <a:gd name="T58" fmla="+- 0 2639 2199"/>
                              <a:gd name="T59" fmla="*/ 2639 h 1113"/>
                              <a:gd name="T60" fmla="+- 0 7387 3793"/>
                              <a:gd name="T61" fmla="*/ T60 w 3614"/>
                              <a:gd name="T62" fmla="+- 0 2650 2199"/>
                              <a:gd name="T63" fmla="*/ 2650 h 1113"/>
                              <a:gd name="T64" fmla="+- 0 3813 3793"/>
                              <a:gd name="T65" fmla="*/ T64 w 3614"/>
                              <a:gd name="T66" fmla="+- 0 2650 2199"/>
                              <a:gd name="T67" fmla="*/ 2650 h 1113"/>
                              <a:gd name="T68" fmla="+- 0 3813 3793"/>
                              <a:gd name="T69" fmla="*/ T68 w 3614"/>
                              <a:gd name="T70" fmla="+- 0 2662 2199"/>
                              <a:gd name="T71" fmla="*/ 2662 h 1113"/>
                              <a:gd name="T72" fmla="+- 0 7407 3793"/>
                              <a:gd name="T73" fmla="*/ T72 w 3614"/>
                              <a:gd name="T74" fmla="+- 0 2662 2199"/>
                              <a:gd name="T75" fmla="*/ 2662 h 1113"/>
                              <a:gd name="T76" fmla="+- 0 7407 3793"/>
                              <a:gd name="T77" fmla="*/ T76 w 3614"/>
                              <a:gd name="T78" fmla="+- 0 2639 2199"/>
                              <a:gd name="T79" fmla="*/ 2639 h 1113"/>
                              <a:gd name="T80" fmla="+- 0 7407 3793"/>
                              <a:gd name="T81" fmla="*/ T80 w 3614"/>
                              <a:gd name="T82" fmla="+- 0 2199 2199"/>
                              <a:gd name="T83" fmla="*/ 2199 h 1113"/>
                              <a:gd name="T84" fmla="+- 0 7387 3793"/>
                              <a:gd name="T85" fmla="*/ T84 w 3614"/>
                              <a:gd name="T86" fmla="+- 0 2199 2199"/>
                              <a:gd name="T87" fmla="*/ 2199 h 1113"/>
                              <a:gd name="T88" fmla="+- 0 7387 3793"/>
                              <a:gd name="T89" fmla="*/ T88 w 3614"/>
                              <a:gd name="T90" fmla="+- 0 2650 2199"/>
                              <a:gd name="T91" fmla="*/ 2650 h 1113"/>
                              <a:gd name="T92" fmla="+- 0 7397 3793"/>
                              <a:gd name="T93" fmla="*/ T92 w 3614"/>
                              <a:gd name="T94" fmla="+- 0 2639 2199"/>
                              <a:gd name="T95" fmla="*/ 2639 h 1113"/>
                              <a:gd name="T96" fmla="+- 0 7407 3793"/>
                              <a:gd name="T97" fmla="*/ T96 w 3614"/>
                              <a:gd name="T98" fmla="+- 0 2639 2199"/>
                              <a:gd name="T99" fmla="*/ 2639 h 1113"/>
                              <a:gd name="T100" fmla="+- 0 7407 3793"/>
                              <a:gd name="T101" fmla="*/ T100 w 3614"/>
                              <a:gd name="T102" fmla="+- 0 2199 2199"/>
                              <a:gd name="T103" fmla="*/ 2199 h 1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3614" h="1113">
                                <a:moveTo>
                                  <a:pt x="3594" y="440"/>
                                </a:moveTo>
                                <a:lnTo>
                                  <a:pt x="0" y="440"/>
                                </a:lnTo>
                                <a:lnTo>
                                  <a:pt x="0" y="1112"/>
                                </a:lnTo>
                                <a:lnTo>
                                  <a:pt x="20" y="1112"/>
                                </a:lnTo>
                                <a:lnTo>
                                  <a:pt x="20" y="463"/>
                                </a:lnTo>
                                <a:lnTo>
                                  <a:pt x="10" y="463"/>
                                </a:lnTo>
                                <a:lnTo>
                                  <a:pt x="20" y="451"/>
                                </a:lnTo>
                                <a:lnTo>
                                  <a:pt x="3594" y="451"/>
                                </a:lnTo>
                                <a:lnTo>
                                  <a:pt x="3594" y="440"/>
                                </a:lnTo>
                                <a:close/>
                                <a:moveTo>
                                  <a:pt x="20" y="451"/>
                                </a:moveTo>
                                <a:lnTo>
                                  <a:pt x="10" y="463"/>
                                </a:lnTo>
                                <a:lnTo>
                                  <a:pt x="20" y="463"/>
                                </a:lnTo>
                                <a:lnTo>
                                  <a:pt x="20" y="451"/>
                                </a:lnTo>
                                <a:close/>
                                <a:moveTo>
                                  <a:pt x="3614" y="440"/>
                                </a:moveTo>
                                <a:lnTo>
                                  <a:pt x="3604" y="440"/>
                                </a:lnTo>
                                <a:lnTo>
                                  <a:pt x="3594" y="451"/>
                                </a:lnTo>
                                <a:lnTo>
                                  <a:pt x="20" y="451"/>
                                </a:lnTo>
                                <a:lnTo>
                                  <a:pt x="20" y="463"/>
                                </a:lnTo>
                                <a:lnTo>
                                  <a:pt x="3614" y="463"/>
                                </a:lnTo>
                                <a:lnTo>
                                  <a:pt x="3614" y="440"/>
                                </a:lnTo>
                                <a:close/>
                                <a:moveTo>
                                  <a:pt x="3614" y="0"/>
                                </a:moveTo>
                                <a:lnTo>
                                  <a:pt x="3594" y="0"/>
                                </a:lnTo>
                                <a:lnTo>
                                  <a:pt x="3594" y="451"/>
                                </a:lnTo>
                                <a:lnTo>
                                  <a:pt x="3604" y="440"/>
                                </a:lnTo>
                                <a:lnTo>
                                  <a:pt x="3614" y="440"/>
                                </a:lnTo>
                                <a:lnTo>
                                  <a:pt x="3614" y="0"/>
                                </a:lnTo>
                                <a:close/>
                              </a:path>
                            </a:pathLst>
                          </a:custGeom>
                          <a:solidFill>
                            <a:srgbClr val="77A7D9"/>
                          </a:solidFill>
                          <a:ln>
                            <a:noFill/>
                          </a:ln>
                        </wps:spPr>
                        <wps:bodyPr rot="0" vert="horz" wrap="square" lIns="91440" tIns="45720" rIns="91440" bIns="45720" anchor="t" anchorCtr="0" upright="1">
                          <a:noAutofit/>
                        </wps:bodyPr>
                      </wps:wsp>
                      <wps:wsp>
                        <wps:cNvPr id="1673015480" name="AutoShape 166"/>
                        <wps:cNvSpPr/>
                        <wps:spPr bwMode="auto">
                          <a:xfrm>
                            <a:off x="3753" y="3282"/>
                            <a:ext cx="99" cy="117"/>
                          </a:xfrm>
                          <a:custGeom>
                            <a:avLst/>
                            <a:gdLst>
                              <a:gd name="T0" fmla="+- 0 3754 3754"/>
                              <a:gd name="T1" fmla="*/ T0 w 99"/>
                              <a:gd name="T2" fmla="+- 0 3283 3283"/>
                              <a:gd name="T3" fmla="*/ 3283 h 117"/>
                              <a:gd name="T4" fmla="+- 0 3803 3754"/>
                              <a:gd name="T5" fmla="*/ T4 w 99"/>
                              <a:gd name="T6" fmla="+- 0 3399 3283"/>
                              <a:gd name="T7" fmla="*/ 3399 h 117"/>
                              <a:gd name="T8" fmla="+- 0 3847 3754"/>
                              <a:gd name="T9" fmla="*/ T8 w 99"/>
                              <a:gd name="T10" fmla="+- 0 3297 3283"/>
                              <a:gd name="T11" fmla="*/ 3297 h 117"/>
                              <a:gd name="T12" fmla="+- 0 3803 3754"/>
                              <a:gd name="T13" fmla="*/ T12 w 99"/>
                              <a:gd name="T14" fmla="+- 0 3297 3283"/>
                              <a:gd name="T15" fmla="*/ 3297 h 117"/>
                              <a:gd name="T16" fmla="+- 0 3778 3754"/>
                              <a:gd name="T17" fmla="*/ T16 w 99"/>
                              <a:gd name="T18" fmla="+- 0 3293 3283"/>
                              <a:gd name="T19" fmla="*/ 3293 h 117"/>
                              <a:gd name="T20" fmla="+- 0 3754 3754"/>
                              <a:gd name="T21" fmla="*/ T20 w 99"/>
                              <a:gd name="T22" fmla="+- 0 3283 3283"/>
                              <a:gd name="T23" fmla="*/ 3283 h 117"/>
                              <a:gd name="T24" fmla="+- 0 3852 3754"/>
                              <a:gd name="T25" fmla="*/ T24 w 99"/>
                              <a:gd name="T26" fmla="+- 0 3283 3283"/>
                              <a:gd name="T27" fmla="*/ 3283 h 117"/>
                              <a:gd name="T28" fmla="+- 0 3828 3754"/>
                              <a:gd name="T29" fmla="*/ T28 w 99"/>
                              <a:gd name="T30" fmla="+- 0 3293 3283"/>
                              <a:gd name="T31" fmla="*/ 3293 h 117"/>
                              <a:gd name="T32" fmla="+- 0 3803 3754"/>
                              <a:gd name="T33" fmla="*/ T32 w 99"/>
                              <a:gd name="T34" fmla="+- 0 3297 3283"/>
                              <a:gd name="T35" fmla="*/ 3297 h 117"/>
                              <a:gd name="T36" fmla="+- 0 3847 3754"/>
                              <a:gd name="T37" fmla="*/ T36 w 99"/>
                              <a:gd name="T38" fmla="+- 0 3297 3283"/>
                              <a:gd name="T39" fmla="*/ 3297 h 117"/>
                              <a:gd name="T40" fmla="+- 0 3852 3754"/>
                              <a:gd name="T41" fmla="*/ T40 w 99"/>
                              <a:gd name="T42" fmla="+- 0 3283 3283"/>
                              <a:gd name="T43" fmla="*/ 3283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99" h="117">
                                <a:moveTo>
                                  <a:pt x="0" y="0"/>
                                </a:moveTo>
                                <a:lnTo>
                                  <a:pt x="49" y="116"/>
                                </a:lnTo>
                                <a:lnTo>
                                  <a:pt x="93" y="14"/>
                                </a:lnTo>
                                <a:lnTo>
                                  <a:pt x="49" y="14"/>
                                </a:lnTo>
                                <a:lnTo>
                                  <a:pt x="24" y="10"/>
                                </a:lnTo>
                                <a:lnTo>
                                  <a:pt x="0" y="0"/>
                                </a:lnTo>
                                <a:close/>
                                <a:moveTo>
                                  <a:pt x="98" y="0"/>
                                </a:moveTo>
                                <a:lnTo>
                                  <a:pt x="74" y="10"/>
                                </a:lnTo>
                                <a:lnTo>
                                  <a:pt x="49" y="14"/>
                                </a:lnTo>
                                <a:lnTo>
                                  <a:pt x="93" y="14"/>
                                </a:lnTo>
                                <a:lnTo>
                                  <a:pt x="98" y="0"/>
                                </a:lnTo>
                                <a:close/>
                              </a:path>
                            </a:pathLst>
                          </a:custGeom>
                          <a:solidFill>
                            <a:srgbClr val="77A7D9"/>
                          </a:solidFill>
                          <a:ln>
                            <a:noFill/>
                          </a:ln>
                        </wps:spPr>
                        <wps:bodyPr rot="0" vert="horz" wrap="square" lIns="91440" tIns="45720" rIns="91440" bIns="45720" anchor="t" anchorCtr="0" upright="1">
                          <a:noAutofit/>
                        </wps:bodyPr>
                      </wps:wsp>
                      <pic:pic xmlns:pic="http://schemas.openxmlformats.org/drawingml/2006/picture">
                        <pic:nvPicPr>
                          <pic:cNvPr id="164717546" name="Picture 16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a:xfrm>
                            <a:off x="3078" y="640"/>
                            <a:ext cx="1450" cy="1306"/>
                          </a:xfrm>
                          <a:prstGeom prst="rect">
                            <a:avLst/>
                          </a:prstGeom>
                          <a:noFill/>
                          <a:ln>
                            <a:noFill/>
                          </a:ln>
                        </pic:spPr>
                      </pic:pic>
                      <wps:wsp>
                        <wps:cNvPr id="1549054754" name="Line 164"/>
                        <wps:cNvCnPr>
                          <a:cxnSpLocks noChangeShapeType="1"/>
                        </wps:cNvCnPr>
                        <wps:spPr bwMode="auto">
                          <a:xfrm>
                            <a:off x="4565" y="1266"/>
                            <a:ext cx="2145" cy="0"/>
                          </a:xfrm>
                          <a:prstGeom prst="line">
                            <a:avLst/>
                          </a:prstGeom>
                          <a:noFill/>
                          <a:ln w="14911">
                            <a:solidFill>
                              <a:srgbClr val="77A7D9"/>
                            </a:solidFill>
                            <a:prstDash val="solid"/>
                            <a:round/>
                          </a:ln>
                        </wps:spPr>
                        <wps:bodyPr/>
                      </wps:wsp>
                      <wps:wsp>
                        <wps:cNvPr id="402101482" name="Freeform 163"/>
                        <wps:cNvSpPr/>
                        <wps:spPr bwMode="auto">
                          <a:xfrm>
                            <a:off x="4489" y="1207"/>
                            <a:ext cx="99" cy="117"/>
                          </a:xfrm>
                          <a:custGeom>
                            <a:avLst/>
                            <a:gdLst>
                              <a:gd name="T0" fmla="+- 0 4589 4490"/>
                              <a:gd name="T1" fmla="*/ T0 w 99"/>
                              <a:gd name="T2" fmla="+- 0 1208 1208"/>
                              <a:gd name="T3" fmla="*/ 1208 h 117"/>
                              <a:gd name="T4" fmla="+- 0 4490 4490"/>
                              <a:gd name="T5" fmla="*/ T4 w 99"/>
                              <a:gd name="T6" fmla="+- 0 1266 1208"/>
                              <a:gd name="T7" fmla="*/ 1266 h 117"/>
                              <a:gd name="T8" fmla="+- 0 4589 4490"/>
                              <a:gd name="T9" fmla="*/ T8 w 99"/>
                              <a:gd name="T10" fmla="+- 0 1325 1208"/>
                              <a:gd name="T11" fmla="*/ 1325 h 117"/>
                              <a:gd name="T12" fmla="+- 0 4580 4490"/>
                              <a:gd name="T13" fmla="*/ T12 w 99"/>
                              <a:gd name="T14" fmla="+- 0 1296 1208"/>
                              <a:gd name="T15" fmla="*/ 1296 h 117"/>
                              <a:gd name="T16" fmla="+- 0 4577 4490"/>
                              <a:gd name="T17" fmla="*/ T16 w 99"/>
                              <a:gd name="T18" fmla="+- 0 1266 1208"/>
                              <a:gd name="T19" fmla="*/ 1266 h 117"/>
                              <a:gd name="T20" fmla="+- 0 4580 4490"/>
                              <a:gd name="T21" fmla="*/ T20 w 99"/>
                              <a:gd name="T22" fmla="+- 0 1236 1208"/>
                              <a:gd name="T23" fmla="*/ 1236 h 117"/>
                              <a:gd name="T24" fmla="+- 0 4589 4490"/>
                              <a:gd name="T25" fmla="*/ T24 w 99"/>
                              <a:gd name="T26" fmla="+- 0 1208 1208"/>
                              <a:gd name="T27" fmla="*/ 1208 h 117"/>
                            </a:gdLst>
                            <a:ahLst/>
                            <a:cxnLst>
                              <a:cxn ang="0">
                                <a:pos x="T1" y="T3"/>
                              </a:cxn>
                              <a:cxn ang="0">
                                <a:pos x="T5" y="T7"/>
                              </a:cxn>
                              <a:cxn ang="0">
                                <a:pos x="T9" y="T11"/>
                              </a:cxn>
                              <a:cxn ang="0">
                                <a:pos x="T13" y="T15"/>
                              </a:cxn>
                              <a:cxn ang="0">
                                <a:pos x="T17" y="T19"/>
                              </a:cxn>
                              <a:cxn ang="0">
                                <a:pos x="T21" y="T23"/>
                              </a:cxn>
                              <a:cxn ang="0">
                                <a:pos x="T25" y="T27"/>
                              </a:cxn>
                            </a:cxnLst>
                            <a:rect l="0" t="0" r="r" b="b"/>
                            <a:pathLst>
                              <a:path w="99" h="117">
                                <a:moveTo>
                                  <a:pt x="99" y="0"/>
                                </a:moveTo>
                                <a:lnTo>
                                  <a:pt x="0" y="58"/>
                                </a:lnTo>
                                <a:lnTo>
                                  <a:pt x="99" y="117"/>
                                </a:lnTo>
                                <a:lnTo>
                                  <a:pt x="90" y="88"/>
                                </a:lnTo>
                                <a:lnTo>
                                  <a:pt x="87" y="58"/>
                                </a:lnTo>
                                <a:lnTo>
                                  <a:pt x="90" y="28"/>
                                </a:lnTo>
                                <a:lnTo>
                                  <a:pt x="99" y="0"/>
                                </a:lnTo>
                                <a:close/>
                              </a:path>
                            </a:pathLst>
                          </a:custGeom>
                          <a:solidFill>
                            <a:srgbClr val="77A7D9"/>
                          </a:solidFill>
                          <a:ln>
                            <a:noFill/>
                          </a:ln>
                        </wps:spPr>
                        <wps:bodyPr rot="0" vert="horz" wrap="square" lIns="91440" tIns="45720" rIns="91440" bIns="45720" anchor="t" anchorCtr="0" upright="1">
                          <a:noAutofit/>
                        </wps:bodyPr>
                      </wps:wsp>
                      <wps:wsp>
                        <wps:cNvPr id="160400549" name="Text Box 162"/>
                        <wps:cNvSpPr txBox="1">
                          <a:spLocks noChangeArrowheads="1"/>
                        </wps:cNvSpPr>
                        <wps:spPr bwMode="auto">
                          <a:xfrm>
                            <a:off x="7287" y="382"/>
                            <a:ext cx="252" cy="156"/>
                          </a:xfrm>
                          <a:prstGeom prst="rect">
                            <a:avLst/>
                          </a:prstGeom>
                          <a:noFill/>
                          <a:ln>
                            <a:noFill/>
                          </a:ln>
                        </wps:spPr>
                        <wps:txbx>
                          <w:txbxContent>
                            <w:p w:rsidR="00EB334A" w:rsidRDefault="00EB334A">
                              <w:pPr>
                                <w:spacing w:line="156" w:lineRule="exact"/>
                                <w:rPr>
                                  <w:rFonts w:ascii="Calibri"/>
                                  <w:sz w:val="15"/>
                                </w:rPr>
                              </w:pPr>
                              <w:r>
                                <w:rPr>
                                  <w:rFonts w:ascii="Calibri"/>
                                  <w:w w:val="90"/>
                                  <w:sz w:val="15"/>
                                </w:rPr>
                                <w:t>3.1P</w:t>
                              </w:r>
                            </w:p>
                          </w:txbxContent>
                        </wps:txbx>
                        <wps:bodyPr rot="0" vert="horz" wrap="square" lIns="0" tIns="0" rIns="0" bIns="0" anchor="t" anchorCtr="0" upright="1">
                          <a:noAutofit/>
                        </wps:bodyPr>
                      </wps:wsp>
                      <wps:wsp>
                        <wps:cNvPr id="2027753499" name="Text Box 161"/>
                        <wps:cNvSpPr txBox="1">
                          <a:spLocks noChangeArrowheads="1"/>
                        </wps:cNvSpPr>
                        <wps:spPr bwMode="auto">
                          <a:xfrm>
                            <a:off x="4952" y="819"/>
                            <a:ext cx="1571" cy="314"/>
                          </a:xfrm>
                          <a:prstGeom prst="rect">
                            <a:avLst/>
                          </a:prstGeom>
                          <a:noFill/>
                          <a:ln>
                            <a:noFill/>
                          </a:ln>
                        </wps:spPr>
                        <wps:txbx>
                          <w:txbxContent>
                            <w:p w:rsidR="00EB334A" w:rsidRDefault="00EB334A">
                              <w:pPr>
                                <w:spacing w:before="20" w:line="157" w:lineRule="exact"/>
                                <w:ind w:right="14"/>
                                <w:jc w:val="center"/>
                                <w:rPr>
                                  <w:rFonts w:ascii="Calibri"/>
                                  <w:w w:val="90"/>
                                  <w:sz w:val="13"/>
                                  <w:lang w:val="en-US"/>
                                </w:rPr>
                              </w:pPr>
                              <w:r>
                                <w:rPr>
                                  <w:rFonts w:ascii="Calibri"/>
                                  <w:w w:val="90"/>
                                  <w:sz w:val="13"/>
                                  <w:lang w:val="en-US"/>
                                </w:rPr>
                                <w:t>Hasil SPK</w:t>
                              </w:r>
                            </w:p>
                            <w:p w:rsidR="00EB334A" w:rsidRDefault="00EB334A">
                              <w:pPr>
                                <w:spacing w:before="20" w:line="157" w:lineRule="exact"/>
                                <w:ind w:right="14"/>
                                <w:jc w:val="center"/>
                                <w:rPr>
                                  <w:rFonts w:ascii="Calibri"/>
                                  <w:sz w:val="13"/>
                                  <w:lang w:val="en-US"/>
                                </w:rPr>
                              </w:pPr>
                              <w:r>
                                <w:rPr>
                                  <w:rFonts w:ascii="Calibri"/>
                                  <w:w w:val="90"/>
                                  <w:sz w:val="13"/>
                                  <w:lang w:val="en-US"/>
                                </w:rPr>
                                <w:t>Keputusan Akhir Cerai</w:t>
                              </w:r>
                            </w:p>
                          </w:txbxContent>
                        </wps:txbx>
                        <wps:bodyPr rot="0" vert="horz" wrap="square" lIns="0" tIns="0" rIns="0" bIns="0" anchor="t" anchorCtr="0" upright="1">
                          <a:noAutofit/>
                        </wps:bodyPr>
                      </wps:wsp>
                      <wps:wsp>
                        <wps:cNvPr id="1148215967" name="Text Box 160"/>
                        <wps:cNvSpPr txBox="1">
                          <a:spLocks noChangeArrowheads="1"/>
                        </wps:cNvSpPr>
                        <wps:spPr bwMode="auto">
                          <a:xfrm>
                            <a:off x="6745" y="1117"/>
                            <a:ext cx="1327" cy="314"/>
                          </a:xfrm>
                          <a:prstGeom prst="rect">
                            <a:avLst/>
                          </a:prstGeom>
                          <a:noFill/>
                          <a:ln>
                            <a:noFill/>
                          </a:ln>
                        </wps:spPr>
                        <wps:txbx>
                          <w:txbxContent>
                            <w:p w:rsidR="00EB334A" w:rsidRDefault="00EB334A">
                              <w:pPr>
                                <w:spacing w:before="19" w:line="158" w:lineRule="exact"/>
                                <w:jc w:val="center"/>
                                <w:rPr>
                                  <w:rFonts w:ascii="Calibri"/>
                                  <w:w w:val="95"/>
                                  <w:sz w:val="13"/>
                                  <w:lang w:val="en-US"/>
                                </w:rPr>
                              </w:pPr>
                              <w:r>
                                <w:rPr>
                                  <w:rFonts w:ascii="Calibri"/>
                                  <w:w w:val="95"/>
                                  <w:sz w:val="13"/>
                                  <w:lang w:val="en-US"/>
                                </w:rPr>
                                <w:t>Hasil SPK</w:t>
                              </w:r>
                            </w:p>
                            <w:p w:rsidR="00EB334A" w:rsidRDefault="00EB334A">
                              <w:pPr>
                                <w:spacing w:before="19" w:line="158" w:lineRule="exact"/>
                                <w:jc w:val="center"/>
                                <w:rPr>
                                  <w:rFonts w:ascii="Calibri"/>
                                  <w:sz w:val="13"/>
                                  <w:lang w:val="en-US"/>
                                </w:rPr>
                              </w:pPr>
                              <w:r>
                                <w:rPr>
                                  <w:rFonts w:ascii="Calibri"/>
                                  <w:w w:val="95"/>
                                  <w:sz w:val="13"/>
                                  <w:lang w:val="en-US"/>
                                </w:rPr>
                                <w:t>Keputusan Akhir Cerai</w:t>
                              </w:r>
                            </w:p>
                          </w:txbxContent>
                        </wps:txbx>
                        <wps:bodyPr rot="0" vert="horz" wrap="square" lIns="0" tIns="0" rIns="0" bIns="0" anchor="t" anchorCtr="0" upright="1">
                          <a:noAutofit/>
                        </wps:bodyPr>
                      </wps:wsp>
                      <wps:wsp>
                        <wps:cNvPr id="13566109" name="Text Box 159"/>
                        <wps:cNvSpPr txBox="1">
                          <a:spLocks noChangeArrowheads="1"/>
                        </wps:cNvSpPr>
                        <wps:spPr bwMode="auto">
                          <a:xfrm>
                            <a:off x="8269" y="1040"/>
                            <a:ext cx="709" cy="156"/>
                          </a:xfrm>
                          <a:prstGeom prst="rect">
                            <a:avLst/>
                          </a:prstGeom>
                          <a:noFill/>
                          <a:ln>
                            <a:noFill/>
                          </a:ln>
                        </wps:spPr>
                        <wps:txbx>
                          <w:txbxContent>
                            <w:p w:rsidR="00EB334A" w:rsidRDefault="00EB334A">
                              <w:pPr>
                                <w:spacing w:line="156" w:lineRule="exact"/>
                                <w:rPr>
                                  <w:rFonts w:ascii="Calibri"/>
                                  <w:sz w:val="15"/>
                                </w:rPr>
                              </w:pPr>
                              <w:r>
                                <w:rPr>
                                  <w:rFonts w:ascii="Calibri"/>
                                  <w:w w:val="90"/>
                                  <w:sz w:val="15"/>
                                </w:rPr>
                                <w:t>Hasil</w:t>
                              </w:r>
                            </w:p>
                          </w:txbxContent>
                        </wps:txbx>
                        <wps:bodyPr rot="0" vert="horz" wrap="square" lIns="0" tIns="0" rIns="0" bIns="0" anchor="t" anchorCtr="0" upright="1">
                          <a:noAutofit/>
                        </wps:bodyPr>
                      </wps:wsp>
                      <wps:wsp>
                        <wps:cNvPr id="1505306123" name="Text Box 158"/>
                        <wps:cNvSpPr txBox="1">
                          <a:spLocks noChangeArrowheads="1"/>
                        </wps:cNvSpPr>
                        <wps:spPr bwMode="auto">
                          <a:xfrm>
                            <a:off x="9825" y="1197"/>
                            <a:ext cx="261" cy="156"/>
                          </a:xfrm>
                          <a:prstGeom prst="rect">
                            <a:avLst/>
                          </a:prstGeom>
                          <a:noFill/>
                          <a:ln>
                            <a:noFill/>
                          </a:ln>
                        </wps:spPr>
                        <wps:txbx>
                          <w:txbxContent>
                            <w:p w:rsidR="00EB334A" w:rsidRDefault="00EB334A">
                              <w:pPr>
                                <w:spacing w:line="156" w:lineRule="exact"/>
                                <w:rPr>
                                  <w:rFonts w:ascii="Calibri"/>
                                  <w:sz w:val="15"/>
                                </w:rPr>
                              </w:pPr>
                              <w:r>
                                <w:rPr>
                                  <w:rFonts w:ascii="Calibri"/>
                                  <w:w w:val="90"/>
                                  <w:sz w:val="15"/>
                                </w:rPr>
                                <w:t>hasil</w:t>
                              </w:r>
                            </w:p>
                          </w:txbxContent>
                        </wps:txbx>
                        <wps:bodyPr rot="0" vert="horz" wrap="square" lIns="0" tIns="0" rIns="0" bIns="0" anchor="t" anchorCtr="0" upright="1">
                          <a:noAutofit/>
                        </wps:bodyPr>
                      </wps:wsp>
                      <wps:wsp>
                        <wps:cNvPr id="1405756858" name="Text Box 157"/>
                        <wps:cNvSpPr txBox="1">
                          <a:spLocks noChangeArrowheads="1"/>
                        </wps:cNvSpPr>
                        <wps:spPr bwMode="auto">
                          <a:xfrm>
                            <a:off x="4514" y="2213"/>
                            <a:ext cx="1571" cy="314"/>
                          </a:xfrm>
                          <a:prstGeom prst="rect">
                            <a:avLst/>
                          </a:prstGeom>
                          <a:noFill/>
                          <a:ln>
                            <a:noFill/>
                          </a:ln>
                        </wps:spPr>
                        <wps:txbx>
                          <w:txbxContent>
                            <w:p w:rsidR="00EB334A" w:rsidRDefault="00EB334A">
                              <w:pPr>
                                <w:spacing w:before="20" w:line="158" w:lineRule="exact"/>
                                <w:ind w:right="13"/>
                                <w:jc w:val="center"/>
                                <w:rPr>
                                  <w:rFonts w:ascii="Calibri"/>
                                  <w:sz w:val="13"/>
                                  <w:lang w:val="en-US"/>
                                </w:rPr>
                              </w:pPr>
                              <w:r>
                                <w:rPr>
                                  <w:rFonts w:ascii="Calibri"/>
                                  <w:w w:val="90"/>
                                  <w:sz w:val="13"/>
                                  <w:lang w:val="en-US"/>
                                </w:rPr>
                                <w:t>Hasil SPK Keputusan Akhir Cerai</w:t>
                              </w:r>
                            </w:p>
                          </w:txbxContent>
                        </wps:txbx>
                        <wps:bodyPr rot="0" vert="horz" wrap="square" lIns="0" tIns="0" rIns="0" bIns="0" anchor="t" anchorCtr="0" upright="1">
                          <a:noAutofit/>
                        </wps:bodyPr>
                      </wps:wsp>
                      <wps:wsp>
                        <wps:cNvPr id="1187615527" name="Text Box 156"/>
                        <wps:cNvSpPr txBox="1">
                          <a:spLocks noChangeArrowheads="1"/>
                        </wps:cNvSpPr>
                        <wps:spPr bwMode="auto">
                          <a:xfrm>
                            <a:off x="9362" y="1141"/>
                            <a:ext cx="395" cy="249"/>
                          </a:xfrm>
                          <a:prstGeom prst="rect">
                            <a:avLst/>
                          </a:prstGeom>
                          <a:solidFill>
                            <a:srgbClr val="DEE7F3"/>
                          </a:solidFill>
                          <a:ln w="6551">
                            <a:solidFill>
                              <a:srgbClr val="5C9BD3"/>
                            </a:solidFill>
                            <a:prstDash val="solid"/>
                            <a:miter lim="800000"/>
                          </a:ln>
                        </wps:spPr>
                        <wps:txbx>
                          <w:txbxContent>
                            <w:p w:rsidR="00EB334A" w:rsidRDefault="00EB334A">
                              <w:pPr>
                                <w:spacing w:before="24"/>
                                <w:ind w:left="135"/>
                                <w:rPr>
                                  <w:rFonts w:ascii="Calibri"/>
                                  <w:sz w:val="15"/>
                                </w:rPr>
                              </w:pPr>
                              <w:r>
                                <w:rPr>
                                  <w:rFonts w:ascii="Calibri"/>
                                  <w:sz w:val="15"/>
                                </w:rPr>
                                <w:t>F4</w:t>
                              </w:r>
                            </w:p>
                          </w:txbxContent>
                        </wps:txbx>
                        <wps:bodyPr rot="0" vert="horz" wrap="square" lIns="0" tIns="0" rIns="0" bIns="0" anchor="t" anchorCtr="0" upright="1">
                          <a:noAutofit/>
                        </wps:bodyPr>
                      </wps:wsp>
                      <wps:wsp>
                        <wps:cNvPr id="133056281" name="Text Box 155"/>
                        <wps:cNvSpPr txBox="1">
                          <a:spLocks noChangeArrowheads="1"/>
                        </wps:cNvSpPr>
                        <wps:spPr bwMode="auto">
                          <a:xfrm>
                            <a:off x="3116" y="3399"/>
                            <a:ext cx="1374" cy="1216"/>
                          </a:xfrm>
                          <a:prstGeom prst="rect">
                            <a:avLst/>
                          </a:prstGeom>
                          <a:solidFill>
                            <a:srgbClr val="DEE7F3"/>
                          </a:solidFill>
                          <a:ln w="6224">
                            <a:solidFill>
                              <a:srgbClr val="5C9BD3"/>
                            </a:solidFill>
                            <a:prstDash val="solid"/>
                            <a:miter lim="800000"/>
                          </a:ln>
                        </wps:spPr>
                        <wps:txbx>
                          <w:txbxContent>
                            <w:p w:rsidR="00EB334A" w:rsidRDefault="00EB334A">
                              <w:pPr>
                                <w:spacing w:line="137" w:lineRule="exact"/>
                                <w:ind w:left="26"/>
                                <w:rPr>
                                  <w:rFonts w:ascii="Calibri"/>
                                  <w:sz w:val="15"/>
                                </w:rPr>
                              </w:pPr>
                              <w:r>
                                <w:rPr>
                                  <w:rFonts w:ascii="Calibri"/>
                                  <w:w w:val="88"/>
                                  <w:sz w:val="15"/>
                                </w:rPr>
                                <w:t>a</w:t>
                              </w:r>
                            </w:p>
                            <w:p w:rsidR="00EB334A" w:rsidRDefault="00EB334A">
                              <w:pPr>
                                <w:rPr>
                                  <w:b/>
                                  <w:sz w:val="16"/>
                                </w:rPr>
                              </w:pPr>
                            </w:p>
                            <w:p w:rsidR="00EB334A" w:rsidRDefault="00EB334A">
                              <w:pPr>
                                <w:spacing w:before="8"/>
                                <w:rPr>
                                  <w:b/>
                                  <w:sz w:val="16"/>
                                </w:rPr>
                              </w:pPr>
                            </w:p>
                            <w:p w:rsidR="00EB334A" w:rsidRDefault="00EB334A">
                              <w:pPr>
                                <w:ind w:left="411" w:right="409"/>
                                <w:jc w:val="center"/>
                                <w:rPr>
                                  <w:rFonts w:ascii="Calibri"/>
                                  <w:sz w:val="15"/>
                                </w:rPr>
                              </w:pPr>
                              <w:r>
                                <w:rPr>
                                  <w:rFonts w:ascii="Calibri"/>
                                  <w:sz w:val="15"/>
                                </w:rPr>
                                <w:t>Admin</w:t>
                              </w:r>
                            </w:p>
                          </w:txbxContent>
                        </wps:txbx>
                        <wps:bodyPr rot="0" vert="horz" wrap="square" lIns="0" tIns="0" rIns="0" bIns="0" anchor="t" anchorCtr="0" upright="1">
                          <a:noAutofit/>
                        </wps:bodyPr>
                      </wps:wsp>
                      <wps:wsp>
                        <wps:cNvPr id="1112958879" name="Text Box 154"/>
                        <wps:cNvSpPr txBox="1">
                          <a:spLocks noChangeArrowheads="1"/>
                        </wps:cNvSpPr>
                        <wps:spPr bwMode="auto">
                          <a:xfrm>
                            <a:off x="3116" y="658"/>
                            <a:ext cx="1374" cy="1216"/>
                          </a:xfrm>
                          <a:prstGeom prst="rect">
                            <a:avLst/>
                          </a:prstGeom>
                          <a:solidFill>
                            <a:srgbClr val="DEE7F3"/>
                          </a:solidFill>
                          <a:ln w="6224">
                            <a:solidFill>
                              <a:srgbClr val="5C9BD3"/>
                            </a:solidFill>
                            <a:prstDash val="solid"/>
                            <a:miter lim="800000"/>
                          </a:ln>
                        </wps:spPr>
                        <wps:txbx>
                          <w:txbxContent>
                            <w:p w:rsidR="00EB334A" w:rsidRDefault="00EB334A">
                              <w:pPr>
                                <w:spacing w:before="37"/>
                                <w:ind w:left="144"/>
                                <w:rPr>
                                  <w:rFonts w:ascii="Calibri"/>
                                  <w:sz w:val="15"/>
                                </w:rPr>
                              </w:pPr>
                              <w:r>
                                <w:rPr>
                                  <w:rFonts w:ascii="Calibri"/>
                                  <w:w w:val="88"/>
                                  <w:sz w:val="15"/>
                                </w:rPr>
                                <w:t>b</w:t>
                              </w:r>
                            </w:p>
                            <w:p w:rsidR="00EB334A" w:rsidRDefault="00EB334A">
                              <w:pPr>
                                <w:rPr>
                                  <w:b/>
                                  <w:sz w:val="16"/>
                                </w:rPr>
                              </w:pPr>
                            </w:p>
                            <w:p w:rsidR="00EB334A" w:rsidRDefault="00EB334A">
                              <w:pPr>
                                <w:spacing w:before="104"/>
                                <w:ind w:left="411" w:right="409"/>
                                <w:jc w:val="center"/>
                                <w:rPr>
                                  <w:rFonts w:ascii="Calibri"/>
                                  <w:sz w:val="15"/>
                                  <w:lang w:val="en-US"/>
                                </w:rPr>
                              </w:pPr>
                              <w:r>
                                <w:rPr>
                                  <w:rFonts w:ascii="Calibri"/>
                                  <w:sz w:val="15"/>
                                  <w:lang w:val="en-US"/>
                                </w:rPr>
                                <w:t>Kepala KUA</w:t>
                              </w:r>
                            </w:p>
                          </w:txbxContent>
                        </wps:txbx>
                        <wps:bodyPr rot="0" vert="horz" wrap="square" lIns="0" tIns="0" rIns="0" bIns="0" anchor="t" anchorCtr="0" upright="1">
                          <a:noAutofit/>
                        </wps:bodyPr>
                      </wps:wsp>
                    </wpg:wgp>
                  </a:graphicData>
                </a:graphic>
              </wp:anchor>
            </w:drawing>
          </mc:Choice>
          <mc:Fallback>
            <w:pict>
              <v:group w14:anchorId="2D0CDBC1" id="Group 153" o:spid="_x0000_s1299" style="position:absolute;margin-left:153.9pt;margin-top:15.95pt;width:372pt;height:218.6pt;z-index:-251768832;mso-wrap-distance-left:0;mso-wrap-distance-right:0;mso-position-horizontal-relative:page" coordorigin="3078,319" coordsize="7440,43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">
                <v:shape id="Picture 178" o:spid="_x0000_s1300" type="#_x0000_t75" style="position:absolute;left:3078;top:3385;width:1450;height:1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">
                  <v:imagedata r:id="rId145" o:title=""/>
                </v:shape>
                <v:shape id="Picture 177" o:spid="_x0000_s1301" type="#_x0000_t75" style="position:absolute;left:6670;top:318;width:1450;height: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">
                  <v:imagedata r:id="rId146" o:title=""/>
                </v:shape>
                <v:shape id="Freeform 176" o:spid="_x0000_s1302" style="position:absolute;left:6707;top:332;width:1376;height:240;visibility:visible;mso-wrap-style:square;v-text-anchor:top" coordsize="1376,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" path="m1291,r-9,l1272,2,106,2,36,25,1,100,,109r,8l1,126,2,239r1374,l1376,126r-2,-43l1360,46,1334,17,1300,2,1291,xe" fillcolor="#dee7f3" stroked="f">
                  <v:path arrowok="t" o:connecttype="custom" o:connectlocs="1291,332;1282,332;1272,334;106,334;36,357;1,432;0,441;0,449;1,458;2,571;1376,571;1376,458;1374,415;1360,378;1334,349;1300,334;1291,332" o:connectangles="0,0,0,0,0,0,0,0,0,0,0,0,0,0,0,0,0"/>
                </v:shape>
                <v:shape id="Freeform 175" o:spid="_x0000_s1303" style="position:absolute;left:6707;top:332;width:1376;height:240;visibility:visible;mso-wrap-style:square;v-text-anchor:top" coordsize="1376,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" path="m2,239r1374,l1376,126,1360,46,1300,2,1291,r-9,l1272,2,106,2,36,25,1,100,,109r,8l1,126,2,239xe" filled="f" strokecolor="#5c9bd3" strokeweight=".18211mm">
                  <v:path arrowok="t" o:connecttype="custom" o:connectlocs="2,571;1376,571;1376,458;1360,378;1300,334;1291,332;1282,332;1272,334;106,334;36,357;1,432;0,441;0,449;1,458;2,571" o:connectangles="0,0,0,0,0,0,0,0,0,0,0,0,0,0,0"/>
                </v:shape>
                <v:shape id="Picture 174" o:spid="_x0000_s1304" type="#_x0000_t75" style="position:absolute;left:6652;top:536;width:1494;height:1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">
                  <v:imagedata r:id="rId147" o:title=""/>
                </v:shape>
                <v:shape id="Freeform 173" o:spid="_x0000_s1305" style="position:absolute;left:6709;top:571;width:1375;height:1629;visibility:visible;mso-wrap-style:square;v-text-anchor:top" coordsize="1375,1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" path="m1374,l,,,1503r18,82l80,1628r8,1l97,1629r8,-1l1268,1628r69,-22l1374,1534r1,-10l1375,1513r-1,-10l1374,xe" fillcolor="#dee7f3" stroked="f">
                  <v:path arrowok="t" o:connecttype="custom" o:connectlocs="1374,571;0,571;0,2074;18,2156;80,2199;88,2200;97,2200;105,2199;1268,2199;1337,2177;1374,2105;1375,2095;1375,2084;1374,2074;1374,571" o:connectangles="0,0,0,0,0,0,0,0,0,0,0,0,0,0,0"/>
                </v:shape>
                <v:shape id="Freeform 172" o:spid="_x0000_s1306" style="position:absolute;left:6709;top:571;width:1375;height:1629;visibility:visible;mso-wrap-style:square;v-text-anchor:top" coordsize="1375,1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" path="m,1503r18,82l80,1628r8,1l97,1629r8,-1l1268,1628r69,-22l1374,1534r1,-10l1375,1513r-1,-10l1374,,,,,1503xe" filled="f" strokecolor="#5c9bd3" strokeweight=".16667mm">
                  <v:path arrowok="t" o:connecttype="custom" o:connectlocs="0,2074;18,2156;80,2199;88,2200;97,2200;105,2199;1268,2199;1337,2177;1374,2105;1375,2095;1375,2084;1374,2074;1374,571;0,571;0,2074" o:connectangles="0,0,0,0,0,0,0,0,0,0,0,0,0,0,0"/>
                </v:shape>
                <v:shape id="Picture 171" o:spid="_x0000_s1307" type="#_x0000_t75" style="position:absolute;left:9322;top:1127;width:1195;height: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">
                  <v:imagedata r:id="rId148" o:title=""/>
                </v:shape>
                <v:shape id="Freeform 170" o:spid="_x0000_s1308" style="position:absolute;left:9362;top:1141;width:1127;height:249;visibility:visible;mso-wrap-style:square;v-text-anchor:top" coordsize="1127,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" path="m,249r1127,l394,249,394,r733,l,,,249xe" filled="f" strokecolor="#5c9bd3" strokeweight=".18164mm">
                  <v:path arrowok="t" o:connecttype="custom" o:connectlocs="0,1391;1127,1391;394,1391;394,1142;1127,1142;0,1142;0,1391" o:connectangles="0,0,0,0,0,0,0"/>
                </v:shape>
                <v:line id="Line 169" o:spid="_x0000_s1309" style="position:absolute;visibility:visible;mso-wrap-style:square" from="8158,1266" to="9363,1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" strokecolor="#77a7d9" strokeweight=".41419mm"/>
                <v:shape id="Freeform 168" o:spid="_x0000_s1310" style="position:absolute;left:8083;top:1207;width:99;height:117;visibility:visible;mso-wrap-style:square;v-text-anchor:top" coordsize="99,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" path="m98,l,58r98,59l90,88,87,58,90,28,98,xe" fillcolor="#77a7d9" stroked="f">
                  <v:path arrowok="t" o:connecttype="custom" o:connectlocs="98,1208;0,1266;98,1325;90,1296;87,1266;90,1236;98,1208" o:connectangles="0,0,0,0,0,0,0"/>
                </v:shape>
                <v:shape id="AutoShape 167" o:spid="_x0000_s1311" style="position:absolute;left:3793;top:2198;width:3614;height:1113;visibility:visible;mso-wrap-style:square;v-text-anchor:top" coordsize="3614,1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" path="m3594,440l,440r,672l20,1112r,-649l10,463,20,451r3574,l3594,440xm20,451l10,463r10,l20,451xm3614,440r-10,l3594,451,20,451r,12l3614,463r,-23xm3614,r-20,l3594,451r10,-11l3614,440,3614,xe" fillcolor="#77a7d9" stroked="f">
                  <v:path arrowok="t" o:connecttype="custom" o:connectlocs="3594,2639;0,2639;0,3311;20,3311;20,2662;10,2662;20,2650;3594,2650;3594,2639;20,2650;10,2662;20,2662;20,2650;3614,2639;3604,2639;3594,2650;20,2650;20,2662;3614,2662;3614,2639;3614,2199;3594,2199;3594,2650;3604,2639;3614,2639;3614,2199" o:connectangles="0,0,0,0,0,0,0,0,0,0,0,0,0,0,0,0,0,0,0,0,0,0,0,0,0,0"/>
                </v:shape>
                <v:shape id="AutoShape 166" o:spid="_x0000_s1312" style="position:absolute;left:3753;top:3282;width:99;height:117;visibility:visible;mso-wrap-style:square;v-text-anchor:top" coordsize="99,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" path="m,l49,116,93,14r-44,l24,10,,xm98,l74,10,49,14r44,l98,xe" fillcolor="#77a7d9" stroked="f">
                  <v:path arrowok="t" o:connecttype="custom" o:connectlocs="0,3283;49,3399;93,3297;49,3297;24,3293;0,3283;98,3283;74,3293;49,3297;93,3297;98,3283" o:connectangles="0,0,0,0,0,0,0,0,0,0,0"/>
                </v:shape>
                <v:shape id="Picture 165" o:spid="_x0000_s1313" type="#_x0000_t75" style="position:absolute;left:3078;top:640;width:1450;height:1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">
                  <v:imagedata r:id="rId149" o:title=""/>
                </v:shape>
                <v:line id="Line 164" o:spid="_x0000_s1314" style="position:absolute;visibility:visible;mso-wrap-style:square" from="4565,1266" to="6710,1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" strokecolor="#77a7d9" strokeweight=".41419mm"/>
                <v:shape id="Freeform 163" o:spid="_x0000_s1315" style="position:absolute;left:4489;top:1207;width:99;height:117;visibility:visible;mso-wrap-style:square;v-text-anchor:top" coordsize="99,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" path="m99,l,58r99,59l90,88,87,58,90,28,99,xe" fillcolor="#77a7d9" stroked="f">
                  <v:path arrowok="t" o:connecttype="custom" o:connectlocs="99,1208;0,1266;99,1325;90,1296;87,1266;90,1236;99,1208" o:connectangles="0,0,0,0,0,0,0"/>
                </v:shape>
                <v:shape id="Text Box 162" o:spid="_x0000_s1316" type="#_x0000_t202" style="position:absolute;left:7287;top:382;width:252;height: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" filled="f" stroked="f">
                  <v:textbox inset="0,0,0,0">
                    <w:txbxContent>
                      <w:p w:rsidR="00EB334A" w:rsidRDefault="00EB334A">
                        <w:pPr>
                          <w:spacing w:line="156" w:lineRule="exact"/>
                          <w:rPr>
                            <w:rFonts w:ascii="Calibri"/>
                            <w:sz w:val="15"/>
                          </w:rPr>
                        </w:pPr>
                        <w:r>
                          <w:rPr>
                            <w:rFonts w:ascii="Calibri"/>
                            <w:w w:val="90"/>
                            <w:sz w:val="15"/>
                          </w:rPr>
                          <w:t>3.1P</w:t>
                        </w:r>
                      </w:p>
                    </w:txbxContent>
                  </v:textbox>
                </v:shape>
                <v:shape id="Text Box 161" o:spid="_x0000_s1317" type="#_x0000_t202" style="position:absolute;left:4952;top:819;width:1571;height: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" filled="f" stroked="f">
                  <v:textbox inset="0,0,0,0">
                    <w:txbxContent>
                      <w:p w:rsidR="00EB334A" w:rsidRDefault="00EB334A">
                        <w:pPr>
                          <w:spacing w:before="20" w:line="157" w:lineRule="exact"/>
                          <w:ind w:right="14"/>
                          <w:jc w:val="center"/>
                          <w:rPr>
                            <w:rFonts w:ascii="Calibri"/>
                            <w:w w:val="90"/>
                            <w:sz w:val="13"/>
                            <w:lang w:val="en-US"/>
                          </w:rPr>
                        </w:pPr>
                        <w:r>
                          <w:rPr>
                            <w:rFonts w:ascii="Calibri"/>
                            <w:w w:val="90"/>
                            <w:sz w:val="13"/>
                            <w:lang w:val="en-US"/>
                          </w:rPr>
                          <w:t>Hasil SPK</w:t>
                        </w:r>
                      </w:p>
                      <w:p w:rsidR="00EB334A" w:rsidRDefault="00EB334A">
                        <w:pPr>
                          <w:spacing w:before="20" w:line="157" w:lineRule="exact"/>
                          <w:ind w:right="14"/>
                          <w:jc w:val="center"/>
                          <w:rPr>
                            <w:rFonts w:ascii="Calibri"/>
                            <w:sz w:val="13"/>
                            <w:lang w:val="en-US"/>
                          </w:rPr>
                        </w:pPr>
                        <w:r>
                          <w:rPr>
                            <w:rFonts w:ascii="Calibri"/>
                            <w:w w:val="90"/>
                            <w:sz w:val="13"/>
                            <w:lang w:val="en-US"/>
                          </w:rPr>
                          <w:t>Keputusan Akhir Cerai</w:t>
                        </w:r>
                      </w:p>
                    </w:txbxContent>
                  </v:textbox>
                </v:shape>
                <v:shape id="Text Box 160" o:spid="_x0000_s1318" type="#_x0000_t202" style="position:absolute;left:6745;top:1117;width:1327;height: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" filled="f" stroked="f">
                  <v:textbox inset="0,0,0,0">
                    <w:txbxContent>
                      <w:p w:rsidR="00EB334A" w:rsidRDefault="00EB334A">
                        <w:pPr>
                          <w:spacing w:before="19" w:line="158" w:lineRule="exact"/>
                          <w:jc w:val="center"/>
                          <w:rPr>
                            <w:rFonts w:ascii="Calibri"/>
                            <w:w w:val="95"/>
                            <w:sz w:val="13"/>
                            <w:lang w:val="en-US"/>
                          </w:rPr>
                        </w:pPr>
                        <w:r>
                          <w:rPr>
                            <w:rFonts w:ascii="Calibri"/>
                            <w:w w:val="95"/>
                            <w:sz w:val="13"/>
                            <w:lang w:val="en-US"/>
                          </w:rPr>
                          <w:t>Hasil SPK</w:t>
                        </w:r>
                      </w:p>
                      <w:p w:rsidR="00EB334A" w:rsidRDefault="00EB334A">
                        <w:pPr>
                          <w:spacing w:before="19" w:line="158" w:lineRule="exact"/>
                          <w:jc w:val="center"/>
                          <w:rPr>
                            <w:rFonts w:ascii="Calibri"/>
                            <w:sz w:val="13"/>
                            <w:lang w:val="en-US"/>
                          </w:rPr>
                        </w:pPr>
                        <w:r>
                          <w:rPr>
                            <w:rFonts w:ascii="Calibri"/>
                            <w:w w:val="95"/>
                            <w:sz w:val="13"/>
                            <w:lang w:val="en-US"/>
                          </w:rPr>
                          <w:t>Keputusan Akhir Cerai</w:t>
                        </w:r>
                      </w:p>
                    </w:txbxContent>
                  </v:textbox>
                </v:shape>
                <v:shape id="Text Box 159" o:spid="_x0000_s1319" type="#_x0000_t202" style="position:absolute;left:8269;top:1040;width:709;height: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" filled="f" stroked="f">
                  <v:textbox inset="0,0,0,0">
                    <w:txbxContent>
                      <w:p w:rsidR="00EB334A" w:rsidRDefault="00EB334A">
                        <w:pPr>
                          <w:spacing w:line="156" w:lineRule="exact"/>
                          <w:rPr>
                            <w:rFonts w:ascii="Calibri"/>
                            <w:sz w:val="15"/>
                          </w:rPr>
                        </w:pPr>
                        <w:r>
                          <w:rPr>
                            <w:rFonts w:ascii="Calibri"/>
                            <w:w w:val="90"/>
                            <w:sz w:val="15"/>
                          </w:rPr>
                          <w:t>Hasil</w:t>
                        </w:r>
                      </w:p>
                    </w:txbxContent>
                  </v:textbox>
                </v:shape>
                <v:shape id="Text Box 158" o:spid="_x0000_s1320" type="#_x0000_t202" style="position:absolute;left:9825;top:1197;width:261;height: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" filled="f" stroked="f">
                  <v:textbox inset="0,0,0,0">
                    <w:txbxContent>
                      <w:p w:rsidR="00EB334A" w:rsidRDefault="00EB334A">
                        <w:pPr>
                          <w:spacing w:line="156" w:lineRule="exact"/>
                          <w:rPr>
                            <w:rFonts w:ascii="Calibri"/>
                            <w:sz w:val="15"/>
                          </w:rPr>
                        </w:pPr>
                        <w:r>
                          <w:rPr>
                            <w:rFonts w:ascii="Calibri"/>
                            <w:w w:val="90"/>
                            <w:sz w:val="15"/>
                          </w:rPr>
                          <w:t>hasil</w:t>
                        </w:r>
                      </w:p>
                    </w:txbxContent>
                  </v:textbox>
                </v:shape>
                <v:shape id="Text Box 157" o:spid="_x0000_s1321" type="#_x0000_t202" style="position:absolute;left:4514;top:2213;width:1571;height: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" filled="f" stroked="f">
                  <v:textbox inset="0,0,0,0">
                    <w:txbxContent>
                      <w:p w:rsidR="00EB334A" w:rsidRDefault="00EB334A">
                        <w:pPr>
                          <w:spacing w:before="20" w:line="158" w:lineRule="exact"/>
                          <w:ind w:right="13"/>
                          <w:jc w:val="center"/>
                          <w:rPr>
                            <w:rFonts w:ascii="Calibri"/>
                            <w:sz w:val="13"/>
                            <w:lang w:val="en-US"/>
                          </w:rPr>
                        </w:pPr>
                        <w:r>
                          <w:rPr>
                            <w:rFonts w:ascii="Calibri"/>
                            <w:w w:val="90"/>
                            <w:sz w:val="13"/>
                            <w:lang w:val="en-US"/>
                          </w:rPr>
                          <w:t>Hasil SPK Keputusan Akhir Cerai</w:t>
                        </w:r>
                      </w:p>
                    </w:txbxContent>
                  </v:textbox>
                </v:shape>
                <v:shape id="Text Box 156" o:spid="_x0000_s1322" type="#_x0000_t202" style="position:absolute;left:9362;top:1141;width:395;height: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" fillcolor="#dee7f3" strokecolor="#5c9bd3" strokeweight=".18197mm">
                  <v:textbox inset="0,0,0,0">
                    <w:txbxContent>
                      <w:p w:rsidR="00EB334A" w:rsidRDefault="00EB334A">
                        <w:pPr>
                          <w:spacing w:before="24"/>
                          <w:ind w:left="135"/>
                          <w:rPr>
                            <w:rFonts w:ascii="Calibri"/>
                            <w:sz w:val="15"/>
                          </w:rPr>
                        </w:pPr>
                        <w:r>
                          <w:rPr>
                            <w:rFonts w:ascii="Calibri"/>
                            <w:sz w:val="15"/>
                          </w:rPr>
                          <w:t>F4</w:t>
                        </w:r>
                      </w:p>
                    </w:txbxContent>
                  </v:textbox>
                </v:shape>
                <v:shape id="Text Box 155" o:spid="_x0000_s1323" type="#_x0000_t202" style="position:absolute;left:3116;top:3399;width:137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" fillcolor="#dee7f3" strokecolor="#5c9bd3" strokeweight=".17289mm">
                  <v:textbox inset="0,0,0,0">
                    <w:txbxContent>
                      <w:p w:rsidR="00EB334A" w:rsidRDefault="00EB334A">
                        <w:pPr>
                          <w:spacing w:line="137" w:lineRule="exact"/>
                          <w:ind w:left="26"/>
                          <w:rPr>
                            <w:rFonts w:ascii="Calibri"/>
                            <w:sz w:val="15"/>
                          </w:rPr>
                        </w:pPr>
                        <w:r>
                          <w:rPr>
                            <w:rFonts w:ascii="Calibri"/>
                            <w:w w:val="88"/>
                            <w:sz w:val="15"/>
                          </w:rPr>
                          <w:t>a</w:t>
                        </w:r>
                      </w:p>
                      <w:p w:rsidR="00EB334A" w:rsidRDefault="00EB334A">
                        <w:pPr>
                          <w:rPr>
                            <w:b/>
                            <w:sz w:val="16"/>
                          </w:rPr>
                        </w:pPr>
                      </w:p>
                      <w:p w:rsidR="00EB334A" w:rsidRDefault="00EB334A">
                        <w:pPr>
                          <w:spacing w:before="8"/>
                          <w:rPr>
                            <w:b/>
                            <w:sz w:val="16"/>
                          </w:rPr>
                        </w:pPr>
                      </w:p>
                      <w:p w:rsidR="00EB334A" w:rsidRDefault="00EB334A">
                        <w:pPr>
                          <w:ind w:left="411" w:right="409"/>
                          <w:jc w:val="center"/>
                          <w:rPr>
                            <w:rFonts w:ascii="Calibri"/>
                            <w:sz w:val="15"/>
                          </w:rPr>
                        </w:pPr>
                        <w:r>
                          <w:rPr>
                            <w:rFonts w:ascii="Calibri"/>
                            <w:sz w:val="15"/>
                          </w:rPr>
                          <w:t>Admin</w:t>
                        </w:r>
                      </w:p>
                    </w:txbxContent>
                  </v:textbox>
                </v:shape>
                <v:shape id="Text Box 154" o:spid="_x0000_s1324" type="#_x0000_t202" style="position:absolute;left:3116;top:658;width:1374;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" fillcolor="#dee7f3" strokecolor="#5c9bd3" strokeweight=".17289mm">
                  <v:textbox inset="0,0,0,0">
                    <w:txbxContent>
                      <w:p w:rsidR="00EB334A" w:rsidRDefault="00EB334A">
                        <w:pPr>
                          <w:spacing w:before="37"/>
                          <w:ind w:left="144"/>
                          <w:rPr>
                            <w:rFonts w:ascii="Calibri"/>
                            <w:sz w:val="15"/>
                          </w:rPr>
                        </w:pPr>
                        <w:r>
                          <w:rPr>
                            <w:rFonts w:ascii="Calibri"/>
                            <w:w w:val="88"/>
                            <w:sz w:val="15"/>
                          </w:rPr>
                          <w:t>b</w:t>
                        </w:r>
                      </w:p>
                      <w:p w:rsidR="00EB334A" w:rsidRDefault="00EB334A">
                        <w:pPr>
                          <w:rPr>
                            <w:b/>
                            <w:sz w:val="16"/>
                          </w:rPr>
                        </w:pPr>
                      </w:p>
                      <w:p w:rsidR="00EB334A" w:rsidRDefault="00EB334A">
                        <w:pPr>
                          <w:spacing w:before="104"/>
                          <w:ind w:left="411" w:right="409"/>
                          <w:jc w:val="center"/>
                          <w:rPr>
                            <w:rFonts w:ascii="Calibri"/>
                            <w:sz w:val="15"/>
                            <w:lang w:val="en-US"/>
                          </w:rPr>
                        </w:pPr>
                        <w:r>
                          <w:rPr>
                            <w:rFonts w:ascii="Calibri"/>
                            <w:sz w:val="15"/>
                            <w:lang w:val="en-US"/>
                          </w:rPr>
                          <w:t>Kepala KUA</w:t>
                        </w:r>
                      </w:p>
                    </w:txbxContent>
                  </v:textbox>
                </v:shape>
                <w10:wrap type="topAndBottom" anchorx="page"/>
              </v:group>
            </w:pict>
          </mc:Fallback>
        </mc:AlternateContent>
      </w:r>
    </w:p>
    <w:p w:rsidR="00405434" w:rsidRPr="00AC363E" w:rsidRDefault="00405434">
      <w:pPr>
        <w:spacing w:before="90" w:line="360" w:lineRule="auto"/>
        <w:ind w:left="2000" w:right="2412"/>
        <w:jc w:val="center"/>
        <w:rPr>
          <w:rFonts w:ascii="Times New Roman" w:hAnsi="Times New Roman" w:cs="Times New Roman"/>
          <w:b/>
          <w:sz w:val="24"/>
        </w:rPr>
      </w:pPr>
    </w:p>
    <w:p w:rsidR="00405434" w:rsidRPr="00AC363E" w:rsidRDefault="00845063">
      <w:pPr>
        <w:spacing w:before="90" w:line="360" w:lineRule="auto"/>
        <w:ind w:left="2000" w:right="2412"/>
        <w:jc w:val="center"/>
        <w:rPr>
          <w:rFonts w:ascii="Times New Roman" w:hAnsi="Times New Roman" w:cs="Times New Roman"/>
          <w:b/>
          <w:sz w:val="24"/>
        </w:rPr>
      </w:pPr>
      <w:r w:rsidRPr="00AC363E">
        <w:rPr>
          <w:rFonts w:ascii="Times New Roman" w:hAnsi="Times New Roman" w:cs="Times New Roman"/>
          <w:b/>
          <w:sz w:val="24"/>
        </w:rPr>
        <w:t>Gambar 4.6 DAD Level 1 Proses 2</w:t>
      </w: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845063">
      <w:pPr>
        <w:pStyle w:val="Heading2"/>
        <w:keepNext w:val="0"/>
        <w:keepLines w:val="0"/>
        <w:widowControl w:val="0"/>
        <w:numPr>
          <w:ilvl w:val="1"/>
          <w:numId w:val="44"/>
        </w:numPr>
        <w:tabs>
          <w:tab w:val="left" w:pos="1288"/>
          <w:tab w:val="left" w:pos="1289"/>
        </w:tabs>
        <w:autoSpaceDE w:val="0"/>
        <w:autoSpaceDN w:val="0"/>
        <w:spacing w:before="90" w:line="360" w:lineRule="auto"/>
        <w:ind w:left="1289" w:hanging="660"/>
        <w:rPr>
          <w:rFonts w:ascii="Times New Roman" w:hAnsi="Times New Roman" w:cs="Times New Roman"/>
          <w:b/>
          <w:bCs/>
          <w:color w:val="auto"/>
          <w:sz w:val="24"/>
          <w:szCs w:val="24"/>
        </w:rPr>
      </w:pPr>
      <w:bookmarkStart w:id="99" w:name="_Toc153498432"/>
      <w:r w:rsidRPr="00AC363E">
        <w:rPr>
          <w:rFonts w:ascii="Times New Roman" w:hAnsi="Times New Roman" w:cs="Times New Roman"/>
          <w:b/>
          <w:bCs/>
          <w:color w:val="auto"/>
          <w:sz w:val="24"/>
          <w:szCs w:val="24"/>
        </w:rPr>
        <w:lastRenderedPageBreak/>
        <w:t>Kamus</w:t>
      </w:r>
      <w:r w:rsidRPr="00AC363E">
        <w:rPr>
          <w:rFonts w:ascii="Times New Roman" w:hAnsi="Times New Roman" w:cs="Times New Roman"/>
          <w:b/>
          <w:bCs/>
          <w:color w:val="auto"/>
          <w:spacing w:val="1"/>
          <w:sz w:val="24"/>
          <w:szCs w:val="24"/>
        </w:rPr>
        <w:t xml:space="preserve"> </w:t>
      </w:r>
      <w:r w:rsidRPr="00AC363E">
        <w:rPr>
          <w:rFonts w:ascii="Times New Roman" w:hAnsi="Times New Roman" w:cs="Times New Roman"/>
          <w:b/>
          <w:bCs/>
          <w:color w:val="auto"/>
          <w:sz w:val="24"/>
          <w:szCs w:val="24"/>
        </w:rPr>
        <w:t>Data</w:t>
      </w:r>
      <w:bookmarkEnd w:id="99"/>
    </w:p>
    <w:p w:rsidR="00405434" w:rsidRPr="00AC363E" w:rsidRDefault="00405434">
      <w:pPr>
        <w:pStyle w:val="BodyText"/>
        <w:spacing w:before="9" w:line="360" w:lineRule="auto"/>
        <w:rPr>
          <w:b/>
          <w:sz w:val="25"/>
        </w:rPr>
      </w:pPr>
    </w:p>
    <w:p w:rsidR="00405434" w:rsidRPr="00AC363E" w:rsidRDefault="00845063">
      <w:pPr>
        <w:pStyle w:val="BodyText"/>
        <w:spacing w:line="360" w:lineRule="auto"/>
        <w:ind w:left="629" w:right="1039" w:firstLine="1080"/>
        <w:jc w:val="both"/>
        <w:rPr>
          <w:bCs/>
        </w:rPr>
      </w:pPr>
      <w:r w:rsidRPr="00AC363E">
        <w:rPr>
          <w:bCs/>
        </w:rPr>
        <w:t>Kamus data atau Data Dictionary adalah daftar informasi tentang data dan kebutuhan informasi dari suatu sistem informasi. Kamus data digunakan untuk merencanakan masukan, file-file/database, dan keluaran. Kamus data dibuat berdasarkan aliran data yang mengalir pada DAD, di mana terdapat struktur dari aliran data secara detail di dalamnya..</w:t>
      </w:r>
    </w:p>
    <w:p w:rsidR="00405434" w:rsidRPr="00AC363E" w:rsidRDefault="00405434">
      <w:pPr>
        <w:pStyle w:val="BodyText"/>
        <w:spacing w:before="2" w:line="360" w:lineRule="auto"/>
        <w:rPr>
          <w:b/>
        </w:rPr>
      </w:pPr>
    </w:p>
    <w:p w:rsidR="00405434" w:rsidRPr="00AC363E" w:rsidRDefault="00845063">
      <w:pPr>
        <w:spacing w:before="90" w:line="360" w:lineRule="auto"/>
        <w:ind w:left="2007" w:right="2057"/>
        <w:jc w:val="center"/>
        <w:rPr>
          <w:rFonts w:ascii="Times New Roman" w:hAnsi="Times New Roman" w:cs="Times New Roman"/>
          <w:b/>
          <w:sz w:val="24"/>
        </w:rPr>
      </w:pPr>
      <w:r w:rsidRPr="00AC363E">
        <w:rPr>
          <w:rFonts w:ascii="Times New Roman" w:hAnsi="Times New Roman" w:cs="Times New Roman"/>
          <w:b/>
          <w:sz w:val="24"/>
        </w:rPr>
        <w:t>Tabel 4.2 Kamus Atribut</w:t>
      </w:r>
    </w:p>
    <w:p w:rsidR="00405434" w:rsidRPr="00AC363E" w:rsidRDefault="00405434">
      <w:pPr>
        <w:pStyle w:val="BodyText"/>
        <w:spacing w:before="2" w:line="360" w:lineRule="auto"/>
        <w:rPr>
          <w:b/>
          <w:sz w:val="12"/>
        </w:rPr>
      </w:pPr>
    </w:p>
    <w:tbl>
      <w:tblPr>
        <w:tblW w:w="0" w:type="auto"/>
        <w:tblInd w:w="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40"/>
        <w:gridCol w:w="2073"/>
        <w:gridCol w:w="989"/>
        <w:gridCol w:w="1017"/>
        <w:gridCol w:w="3421"/>
      </w:tblGrid>
      <w:tr w:rsidR="00405434" w:rsidRPr="00AC363E">
        <w:trPr>
          <w:trHeight w:val="414"/>
        </w:trPr>
        <w:tc>
          <w:tcPr>
            <w:tcW w:w="8040" w:type="dxa"/>
            <w:gridSpan w:val="5"/>
          </w:tcPr>
          <w:p w:rsidR="00405434" w:rsidRPr="00AC363E" w:rsidRDefault="00845063">
            <w:pPr>
              <w:pStyle w:val="TableParagraph"/>
              <w:spacing w:line="360" w:lineRule="auto"/>
              <w:ind w:left="2619" w:right="2616"/>
              <w:jc w:val="center"/>
              <w:rPr>
                <w:bCs/>
                <w:sz w:val="24"/>
              </w:rPr>
            </w:pPr>
            <w:r w:rsidRPr="00AC363E">
              <w:rPr>
                <w:bCs/>
                <w:sz w:val="24"/>
              </w:rPr>
              <w:t>Kamus Data : Atribut</w:t>
            </w:r>
          </w:p>
        </w:tc>
      </w:tr>
      <w:tr w:rsidR="00405434" w:rsidRPr="00AC363E">
        <w:trPr>
          <w:trHeight w:val="1658"/>
        </w:trPr>
        <w:tc>
          <w:tcPr>
            <w:tcW w:w="4619" w:type="dxa"/>
            <w:gridSpan w:val="4"/>
          </w:tcPr>
          <w:p w:rsidR="00405434" w:rsidRPr="00AC363E" w:rsidRDefault="00845063">
            <w:pPr>
              <w:pStyle w:val="TableParagraph"/>
              <w:tabs>
                <w:tab w:val="left" w:pos="1979"/>
              </w:tabs>
              <w:spacing w:line="360" w:lineRule="auto"/>
              <w:ind w:left="106"/>
              <w:rPr>
                <w:bCs/>
                <w:sz w:val="24"/>
              </w:rPr>
            </w:pPr>
            <w:r w:rsidRPr="00AC363E">
              <w:rPr>
                <w:bCs/>
                <w:sz w:val="24"/>
              </w:rPr>
              <w:t>Nama</w:t>
            </w:r>
            <w:r w:rsidRPr="00AC363E">
              <w:rPr>
                <w:bCs/>
                <w:spacing w:val="-1"/>
                <w:sz w:val="24"/>
              </w:rPr>
              <w:t xml:space="preserve"> </w:t>
            </w:r>
            <w:r w:rsidRPr="00AC363E">
              <w:rPr>
                <w:bCs/>
                <w:sz w:val="24"/>
              </w:rPr>
              <w:t>Arus</w:t>
            </w:r>
            <w:r w:rsidRPr="00AC363E">
              <w:rPr>
                <w:bCs/>
                <w:spacing w:val="-4"/>
                <w:sz w:val="24"/>
              </w:rPr>
              <w:t xml:space="preserve"> </w:t>
            </w:r>
            <w:r w:rsidRPr="00AC363E">
              <w:rPr>
                <w:bCs/>
                <w:sz w:val="24"/>
              </w:rPr>
              <w:t>Data</w:t>
            </w:r>
            <w:r w:rsidRPr="00AC363E">
              <w:rPr>
                <w:bCs/>
                <w:sz w:val="24"/>
              </w:rPr>
              <w:tab/>
              <w:t>: Atribut</w:t>
            </w:r>
          </w:p>
          <w:p w:rsidR="00405434" w:rsidRPr="00AC363E" w:rsidRDefault="00845063">
            <w:pPr>
              <w:pStyle w:val="TableParagraph"/>
              <w:tabs>
                <w:tab w:val="left" w:pos="1979"/>
              </w:tabs>
              <w:spacing w:before="136" w:line="360" w:lineRule="auto"/>
              <w:ind w:left="2159" w:right="182" w:hanging="2053"/>
              <w:rPr>
                <w:bCs/>
                <w:sz w:val="24"/>
              </w:rPr>
            </w:pPr>
            <w:r w:rsidRPr="00AC363E">
              <w:rPr>
                <w:bCs/>
                <w:sz w:val="24"/>
              </w:rPr>
              <w:t>Periode</w:t>
            </w:r>
            <w:r w:rsidRPr="00AC363E">
              <w:rPr>
                <w:bCs/>
                <w:sz w:val="24"/>
              </w:rPr>
              <w:tab/>
              <w:t>: Setiap ada penambahan Atribut</w:t>
            </w:r>
          </w:p>
          <w:p w:rsidR="00405434" w:rsidRPr="00AC363E" w:rsidRDefault="00845063">
            <w:pPr>
              <w:pStyle w:val="TableParagraph"/>
              <w:tabs>
                <w:tab w:val="left" w:pos="1979"/>
              </w:tabs>
              <w:spacing w:line="360" w:lineRule="auto"/>
              <w:ind w:left="106"/>
              <w:rPr>
                <w:bCs/>
                <w:sz w:val="24"/>
              </w:rPr>
            </w:pPr>
            <w:r w:rsidRPr="00AC363E">
              <w:rPr>
                <w:bCs/>
                <w:sz w:val="24"/>
              </w:rPr>
              <w:t>Struktur</w:t>
            </w:r>
            <w:r w:rsidRPr="00AC363E">
              <w:rPr>
                <w:bCs/>
                <w:spacing w:val="-1"/>
                <w:sz w:val="24"/>
              </w:rPr>
              <w:t xml:space="preserve"> </w:t>
            </w:r>
            <w:r w:rsidRPr="00AC363E">
              <w:rPr>
                <w:bCs/>
                <w:sz w:val="24"/>
              </w:rPr>
              <w:t>Data</w:t>
            </w:r>
            <w:r w:rsidRPr="00AC363E">
              <w:rPr>
                <w:bCs/>
                <w:sz w:val="24"/>
              </w:rPr>
              <w:tab/>
              <w:t>:</w:t>
            </w:r>
          </w:p>
        </w:tc>
        <w:tc>
          <w:tcPr>
            <w:tcW w:w="3421" w:type="dxa"/>
          </w:tcPr>
          <w:p w:rsidR="00405434" w:rsidRPr="00AC363E" w:rsidRDefault="00845063">
            <w:pPr>
              <w:pStyle w:val="TableParagraph"/>
              <w:spacing w:line="360" w:lineRule="auto"/>
              <w:ind w:left="105" w:right="1046"/>
              <w:rPr>
                <w:bCs/>
                <w:sz w:val="24"/>
              </w:rPr>
            </w:pPr>
            <w:r w:rsidRPr="00AC363E">
              <w:rPr>
                <w:bCs/>
                <w:sz w:val="24"/>
              </w:rPr>
              <w:t>Bentuk Data : Dokumen</w:t>
            </w:r>
          </w:p>
          <w:p w:rsidR="00405434" w:rsidRPr="00AC363E" w:rsidRDefault="00845063">
            <w:pPr>
              <w:pStyle w:val="TableParagraph"/>
              <w:spacing w:before="5" w:line="360" w:lineRule="auto"/>
              <w:ind w:left="105"/>
              <w:rPr>
                <w:bCs/>
                <w:sz w:val="24"/>
              </w:rPr>
            </w:pPr>
            <w:r w:rsidRPr="00AC363E">
              <w:rPr>
                <w:bCs/>
                <w:sz w:val="24"/>
              </w:rPr>
              <w:t>Arus Data : a-1, 1-F1</w:t>
            </w:r>
          </w:p>
          <w:p w:rsidR="00405434" w:rsidRPr="00AC363E" w:rsidRDefault="00845063">
            <w:pPr>
              <w:pStyle w:val="TableParagraph"/>
              <w:spacing w:before="136" w:line="360" w:lineRule="auto"/>
              <w:ind w:left="1349"/>
              <w:rPr>
                <w:bCs/>
                <w:sz w:val="24"/>
              </w:rPr>
            </w:pPr>
            <w:r w:rsidRPr="00AC363E">
              <w:rPr>
                <w:bCs/>
                <w:sz w:val="24"/>
              </w:rPr>
              <w:t>a-1.1p, 1.1p-F1</w:t>
            </w:r>
          </w:p>
        </w:tc>
      </w:tr>
      <w:tr w:rsidR="00405434" w:rsidRPr="00AC363E">
        <w:trPr>
          <w:trHeight w:val="414"/>
        </w:trPr>
        <w:tc>
          <w:tcPr>
            <w:tcW w:w="540" w:type="dxa"/>
          </w:tcPr>
          <w:p w:rsidR="00405434" w:rsidRPr="00AC363E" w:rsidRDefault="00845063">
            <w:pPr>
              <w:pStyle w:val="TableParagraph"/>
              <w:spacing w:line="360" w:lineRule="auto"/>
              <w:ind w:left="101" w:right="95"/>
              <w:jc w:val="center"/>
              <w:rPr>
                <w:bCs/>
                <w:sz w:val="24"/>
              </w:rPr>
            </w:pPr>
            <w:r w:rsidRPr="00AC363E">
              <w:rPr>
                <w:bCs/>
                <w:sz w:val="24"/>
              </w:rPr>
              <w:t>No</w:t>
            </w:r>
          </w:p>
        </w:tc>
        <w:tc>
          <w:tcPr>
            <w:tcW w:w="2073" w:type="dxa"/>
          </w:tcPr>
          <w:p w:rsidR="00405434" w:rsidRPr="00AC363E" w:rsidRDefault="00845063">
            <w:pPr>
              <w:pStyle w:val="TableParagraph"/>
              <w:spacing w:line="360" w:lineRule="auto"/>
              <w:ind w:left="178"/>
              <w:rPr>
                <w:bCs/>
                <w:sz w:val="24"/>
              </w:rPr>
            </w:pPr>
            <w:r w:rsidRPr="00AC363E">
              <w:rPr>
                <w:bCs/>
                <w:sz w:val="24"/>
              </w:rPr>
              <w:t>Nama Item Data</w:t>
            </w:r>
          </w:p>
        </w:tc>
        <w:tc>
          <w:tcPr>
            <w:tcW w:w="989" w:type="dxa"/>
          </w:tcPr>
          <w:p w:rsidR="00405434" w:rsidRPr="00AC363E" w:rsidRDefault="00845063">
            <w:pPr>
              <w:pStyle w:val="TableParagraph"/>
              <w:spacing w:line="360" w:lineRule="auto"/>
              <w:ind w:left="231" w:right="241"/>
              <w:jc w:val="center"/>
              <w:rPr>
                <w:bCs/>
                <w:sz w:val="24"/>
              </w:rPr>
            </w:pPr>
            <w:r w:rsidRPr="00AC363E">
              <w:rPr>
                <w:bCs/>
                <w:sz w:val="24"/>
              </w:rPr>
              <w:t>Tipe</w:t>
            </w:r>
          </w:p>
        </w:tc>
        <w:tc>
          <w:tcPr>
            <w:tcW w:w="1017" w:type="dxa"/>
          </w:tcPr>
          <w:p w:rsidR="00405434" w:rsidRPr="00AC363E" w:rsidRDefault="00845063">
            <w:pPr>
              <w:pStyle w:val="TableParagraph"/>
              <w:spacing w:line="360" w:lineRule="auto"/>
              <w:ind w:left="83" w:right="82"/>
              <w:jc w:val="center"/>
              <w:rPr>
                <w:bCs/>
                <w:sz w:val="24"/>
              </w:rPr>
            </w:pPr>
            <w:r w:rsidRPr="00AC363E">
              <w:rPr>
                <w:bCs/>
                <w:sz w:val="24"/>
              </w:rPr>
              <w:t>Ukuran</w:t>
            </w:r>
          </w:p>
        </w:tc>
        <w:tc>
          <w:tcPr>
            <w:tcW w:w="3421" w:type="dxa"/>
          </w:tcPr>
          <w:p w:rsidR="00405434" w:rsidRPr="00AC363E" w:rsidRDefault="00845063">
            <w:pPr>
              <w:pStyle w:val="TableParagraph"/>
              <w:spacing w:line="360" w:lineRule="auto"/>
              <w:ind w:left="1101"/>
              <w:rPr>
                <w:bCs/>
                <w:sz w:val="24"/>
              </w:rPr>
            </w:pPr>
            <w:r w:rsidRPr="00AC363E">
              <w:rPr>
                <w:bCs/>
                <w:sz w:val="24"/>
              </w:rPr>
              <w:t>Keterangan</w:t>
            </w:r>
          </w:p>
        </w:tc>
      </w:tr>
      <w:tr w:rsidR="00405434" w:rsidRPr="00AC363E">
        <w:trPr>
          <w:trHeight w:val="414"/>
        </w:trPr>
        <w:tc>
          <w:tcPr>
            <w:tcW w:w="540" w:type="dxa"/>
          </w:tcPr>
          <w:p w:rsidR="00405434" w:rsidRPr="00AC363E" w:rsidRDefault="00845063">
            <w:pPr>
              <w:pStyle w:val="TableParagraph"/>
              <w:spacing w:line="360" w:lineRule="auto"/>
              <w:ind w:left="101" w:right="93"/>
              <w:jc w:val="center"/>
              <w:rPr>
                <w:bCs/>
                <w:sz w:val="24"/>
              </w:rPr>
            </w:pPr>
            <w:r w:rsidRPr="00AC363E">
              <w:rPr>
                <w:bCs/>
                <w:sz w:val="24"/>
              </w:rPr>
              <w:t>1.</w:t>
            </w:r>
          </w:p>
        </w:tc>
        <w:tc>
          <w:tcPr>
            <w:tcW w:w="2073" w:type="dxa"/>
          </w:tcPr>
          <w:p w:rsidR="00405434" w:rsidRPr="00AC363E" w:rsidRDefault="00845063">
            <w:pPr>
              <w:pStyle w:val="TableParagraph"/>
              <w:spacing w:line="360" w:lineRule="auto"/>
              <w:ind w:left="106"/>
              <w:rPr>
                <w:bCs/>
                <w:sz w:val="24"/>
                <w:lang w:val="en-US"/>
              </w:rPr>
            </w:pPr>
            <w:r w:rsidRPr="00AC363E">
              <w:rPr>
                <w:bCs/>
                <w:sz w:val="24"/>
              </w:rPr>
              <w:t>id_</w:t>
            </w:r>
            <w:r w:rsidRPr="00AC363E">
              <w:rPr>
                <w:bCs/>
                <w:sz w:val="24"/>
                <w:lang w:val="en-US"/>
              </w:rPr>
              <w:t>atribut</w:t>
            </w:r>
          </w:p>
        </w:tc>
        <w:tc>
          <w:tcPr>
            <w:tcW w:w="989" w:type="dxa"/>
          </w:tcPr>
          <w:p w:rsidR="00405434" w:rsidRPr="00AC363E" w:rsidRDefault="00845063">
            <w:pPr>
              <w:pStyle w:val="TableParagraph"/>
              <w:spacing w:line="360" w:lineRule="auto"/>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5"/>
              <w:jc w:val="center"/>
              <w:rPr>
                <w:bCs/>
                <w:sz w:val="24"/>
              </w:rPr>
            </w:pPr>
            <w:r w:rsidRPr="00AC363E">
              <w:rPr>
                <w:bCs/>
                <w:sz w:val="24"/>
              </w:rPr>
              <w:t>5</w:t>
            </w:r>
          </w:p>
        </w:tc>
        <w:tc>
          <w:tcPr>
            <w:tcW w:w="3421" w:type="dxa"/>
          </w:tcPr>
          <w:p w:rsidR="00405434" w:rsidRPr="00AC363E" w:rsidRDefault="00845063">
            <w:pPr>
              <w:pStyle w:val="TableParagraph"/>
              <w:spacing w:line="360" w:lineRule="auto"/>
              <w:ind w:left="105"/>
              <w:rPr>
                <w:bCs/>
                <w:sz w:val="24"/>
                <w:lang w:val="en-US"/>
              </w:rPr>
            </w:pPr>
            <w:r w:rsidRPr="00AC363E">
              <w:rPr>
                <w:bCs/>
                <w:sz w:val="24"/>
              </w:rPr>
              <w:t xml:space="preserve">No id </w:t>
            </w:r>
            <w:r w:rsidRPr="00AC363E">
              <w:rPr>
                <w:bCs/>
                <w:sz w:val="24"/>
                <w:lang w:val="en-US"/>
              </w:rPr>
              <w:t>Atribut</w:t>
            </w:r>
          </w:p>
        </w:tc>
      </w:tr>
      <w:tr w:rsidR="00405434" w:rsidRPr="00AC363E">
        <w:trPr>
          <w:trHeight w:val="413"/>
        </w:trPr>
        <w:tc>
          <w:tcPr>
            <w:tcW w:w="540" w:type="dxa"/>
          </w:tcPr>
          <w:p w:rsidR="00405434" w:rsidRPr="00AC363E" w:rsidRDefault="00845063">
            <w:pPr>
              <w:pStyle w:val="TableParagraph"/>
              <w:spacing w:line="360" w:lineRule="auto"/>
              <w:ind w:left="101" w:right="93"/>
              <w:jc w:val="center"/>
              <w:rPr>
                <w:bCs/>
                <w:sz w:val="24"/>
              </w:rPr>
            </w:pPr>
            <w:r w:rsidRPr="00AC363E">
              <w:rPr>
                <w:bCs/>
                <w:sz w:val="24"/>
              </w:rPr>
              <w:t>2.</w:t>
            </w:r>
          </w:p>
        </w:tc>
        <w:tc>
          <w:tcPr>
            <w:tcW w:w="2073" w:type="dxa"/>
          </w:tcPr>
          <w:p w:rsidR="00405434" w:rsidRPr="00AC363E" w:rsidRDefault="00845063">
            <w:pPr>
              <w:pStyle w:val="TableParagraph"/>
              <w:spacing w:line="360" w:lineRule="auto"/>
              <w:ind w:left="106"/>
              <w:rPr>
                <w:bCs/>
                <w:sz w:val="24"/>
                <w:lang w:val="en-US"/>
              </w:rPr>
            </w:pPr>
            <w:r w:rsidRPr="00AC363E">
              <w:rPr>
                <w:bCs/>
                <w:sz w:val="24"/>
              </w:rPr>
              <w:t>nama_</w:t>
            </w:r>
            <w:r w:rsidRPr="00AC363E">
              <w:rPr>
                <w:bCs/>
                <w:sz w:val="24"/>
                <w:lang w:val="en-US"/>
              </w:rPr>
              <w:t>atribut</w:t>
            </w:r>
          </w:p>
        </w:tc>
        <w:tc>
          <w:tcPr>
            <w:tcW w:w="989" w:type="dxa"/>
          </w:tcPr>
          <w:p w:rsidR="00405434" w:rsidRPr="00AC363E" w:rsidRDefault="00845063">
            <w:pPr>
              <w:pStyle w:val="TableParagraph"/>
              <w:spacing w:line="360" w:lineRule="auto"/>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83" w:right="78"/>
              <w:jc w:val="center"/>
              <w:rPr>
                <w:bCs/>
                <w:sz w:val="24"/>
              </w:rPr>
            </w:pPr>
            <w:r w:rsidRPr="00AC363E">
              <w:rPr>
                <w:bCs/>
                <w:sz w:val="24"/>
              </w:rPr>
              <w:t>50</w:t>
            </w:r>
          </w:p>
        </w:tc>
        <w:tc>
          <w:tcPr>
            <w:tcW w:w="3421" w:type="dxa"/>
          </w:tcPr>
          <w:p w:rsidR="00405434" w:rsidRPr="00AC363E" w:rsidRDefault="00845063">
            <w:pPr>
              <w:pStyle w:val="TableParagraph"/>
              <w:spacing w:line="360" w:lineRule="auto"/>
              <w:ind w:left="105"/>
              <w:rPr>
                <w:bCs/>
                <w:sz w:val="24"/>
                <w:lang w:val="en-US"/>
              </w:rPr>
            </w:pPr>
            <w:r w:rsidRPr="00AC363E">
              <w:rPr>
                <w:bCs/>
                <w:sz w:val="24"/>
              </w:rPr>
              <w:t xml:space="preserve">Nama </w:t>
            </w:r>
            <w:r w:rsidRPr="00AC363E">
              <w:rPr>
                <w:bCs/>
                <w:sz w:val="24"/>
                <w:lang w:val="en-US"/>
              </w:rPr>
              <w:t>Atribut</w:t>
            </w:r>
          </w:p>
        </w:tc>
      </w:tr>
      <w:tr w:rsidR="00405434" w:rsidRPr="00AC363E">
        <w:trPr>
          <w:trHeight w:val="414"/>
        </w:trPr>
        <w:tc>
          <w:tcPr>
            <w:tcW w:w="540" w:type="dxa"/>
          </w:tcPr>
          <w:p w:rsidR="00405434" w:rsidRPr="00AC363E" w:rsidRDefault="00845063">
            <w:pPr>
              <w:pStyle w:val="TableParagraph"/>
              <w:spacing w:line="360" w:lineRule="auto"/>
              <w:ind w:left="101" w:right="93"/>
              <w:jc w:val="center"/>
              <w:rPr>
                <w:bCs/>
                <w:sz w:val="24"/>
              </w:rPr>
            </w:pPr>
            <w:r w:rsidRPr="00AC363E">
              <w:rPr>
                <w:bCs/>
                <w:sz w:val="24"/>
              </w:rPr>
              <w:t>3.</w:t>
            </w:r>
          </w:p>
        </w:tc>
        <w:tc>
          <w:tcPr>
            <w:tcW w:w="2073" w:type="dxa"/>
          </w:tcPr>
          <w:p w:rsidR="00405434" w:rsidRPr="00AC363E" w:rsidRDefault="00845063">
            <w:pPr>
              <w:pStyle w:val="TableParagraph"/>
              <w:spacing w:line="360" w:lineRule="auto"/>
              <w:ind w:left="106"/>
              <w:rPr>
                <w:bCs/>
                <w:sz w:val="24"/>
                <w:lang w:val="en-US"/>
              </w:rPr>
            </w:pPr>
            <w:r w:rsidRPr="00AC363E">
              <w:rPr>
                <w:bCs/>
                <w:sz w:val="24"/>
                <w:lang w:val="en-US"/>
              </w:rPr>
              <w:t>Status_atribut</w:t>
            </w:r>
          </w:p>
        </w:tc>
        <w:tc>
          <w:tcPr>
            <w:tcW w:w="989" w:type="dxa"/>
          </w:tcPr>
          <w:p w:rsidR="00405434" w:rsidRPr="00AC363E" w:rsidRDefault="00845063">
            <w:pPr>
              <w:pStyle w:val="TableParagraph"/>
              <w:spacing w:line="360" w:lineRule="auto"/>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83" w:right="78"/>
              <w:jc w:val="center"/>
              <w:rPr>
                <w:bCs/>
                <w:sz w:val="24"/>
              </w:rPr>
            </w:pPr>
            <w:r w:rsidRPr="00AC363E">
              <w:rPr>
                <w:bCs/>
                <w:sz w:val="24"/>
              </w:rPr>
              <w:t>10</w:t>
            </w:r>
          </w:p>
        </w:tc>
        <w:tc>
          <w:tcPr>
            <w:tcW w:w="3421" w:type="dxa"/>
          </w:tcPr>
          <w:p w:rsidR="00405434" w:rsidRPr="00AC363E" w:rsidRDefault="00845063">
            <w:pPr>
              <w:pStyle w:val="TableParagraph"/>
              <w:spacing w:line="360" w:lineRule="auto"/>
              <w:ind w:left="105"/>
              <w:rPr>
                <w:bCs/>
                <w:sz w:val="24"/>
                <w:lang w:val="en-US"/>
              </w:rPr>
            </w:pPr>
            <w:r w:rsidRPr="00AC363E">
              <w:rPr>
                <w:bCs/>
                <w:sz w:val="24"/>
                <w:lang w:val="en-US"/>
              </w:rPr>
              <w:t>Status Atribut</w:t>
            </w:r>
          </w:p>
        </w:tc>
      </w:tr>
    </w:tbl>
    <w:p w:rsidR="00405434" w:rsidRPr="00AC363E" w:rsidRDefault="00405434">
      <w:pPr>
        <w:pStyle w:val="BodyText"/>
        <w:spacing w:line="360" w:lineRule="auto"/>
        <w:rPr>
          <w:b/>
          <w:sz w:val="26"/>
        </w:rPr>
      </w:pPr>
    </w:p>
    <w:p w:rsidR="00405434" w:rsidRPr="00AC363E" w:rsidRDefault="00845063">
      <w:pPr>
        <w:spacing w:before="226" w:line="360" w:lineRule="auto"/>
        <w:ind w:left="2007" w:right="2052"/>
        <w:jc w:val="center"/>
        <w:rPr>
          <w:rFonts w:ascii="Times New Roman" w:hAnsi="Times New Roman" w:cs="Times New Roman"/>
          <w:b/>
          <w:sz w:val="24"/>
        </w:rPr>
      </w:pPr>
      <w:r w:rsidRPr="00AC363E">
        <w:rPr>
          <w:rFonts w:ascii="Times New Roman" w:hAnsi="Times New Roman" w:cs="Times New Roman"/>
          <w:b/>
          <w:sz w:val="24"/>
        </w:rPr>
        <w:t>Tabel 4.3 Kamus Nilai Atribut</w:t>
      </w:r>
    </w:p>
    <w:p w:rsidR="00405434" w:rsidRPr="00AC363E" w:rsidRDefault="00405434">
      <w:pPr>
        <w:pStyle w:val="BodyText"/>
        <w:spacing w:before="6" w:line="360" w:lineRule="auto"/>
        <w:rPr>
          <w:b/>
          <w:sz w:val="12"/>
        </w:rPr>
      </w:pPr>
    </w:p>
    <w:tbl>
      <w:tblPr>
        <w:tblW w:w="0" w:type="auto"/>
        <w:tblInd w:w="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40"/>
        <w:gridCol w:w="2073"/>
        <w:gridCol w:w="989"/>
        <w:gridCol w:w="1017"/>
        <w:gridCol w:w="3421"/>
      </w:tblGrid>
      <w:tr w:rsidR="00405434" w:rsidRPr="00AC363E">
        <w:trPr>
          <w:trHeight w:val="413"/>
        </w:trPr>
        <w:tc>
          <w:tcPr>
            <w:tcW w:w="8040" w:type="dxa"/>
            <w:gridSpan w:val="5"/>
          </w:tcPr>
          <w:p w:rsidR="00405434" w:rsidRPr="00AC363E" w:rsidRDefault="00845063">
            <w:pPr>
              <w:pStyle w:val="TableParagraph"/>
              <w:spacing w:line="360" w:lineRule="auto"/>
              <w:ind w:left="2620" w:right="2616"/>
              <w:jc w:val="center"/>
              <w:rPr>
                <w:bCs/>
                <w:sz w:val="24"/>
              </w:rPr>
            </w:pPr>
            <w:r w:rsidRPr="00AC363E">
              <w:rPr>
                <w:bCs/>
                <w:sz w:val="24"/>
              </w:rPr>
              <w:t>Kamus Data : Nilai Atribut</w:t>
            </w:r>
          </w:p>
        </w:tc>
      </w:tr>
      <w:tr w:rsidR="00405434" w:rsidRPr="00AC363E">
        <w:trPr>
          <w:trHeight w:val="1654"/>
        </w:trPr>
        <w:tc>
          <w:tcPr>
            <w:tcW w:w="4619" w:type="dxa"/>
            <w:gridSpan w:val="4"/>
          </w:tcPr>
          <w:p w:rsidR="00405434" w:rsidRPr="00AC363E" w:rsidRDefault="00845063">
            <w:pPr>
              <w:pStyle w:val="TableParagraph"/>
              <w:tabs>
                <w:tab w:val="left" w:pos="1979"/>
              </w:tabs>
              <w:spacing w:line="360" w:lineRule="auto"/>
              <w:ind w:left="106"/>
              <w:rPr>
                <w:bCs/>
                <w:sz w:val="24"/>
              </w:rPr>
            </w:pPr>
            <w:r w:rsidRPr="00AC363E">
              <w:rPr>
                <w:bCs/>
                <w:sz w:val="24"/>
              </w:rPr>
              <w:t>Nama</w:t>
            </w:r>
            <w:r w:rsidRPr="00AC363E">
              <w:rPr>
                <w:bCs/>
                <w:spacing w:val="-1"/>
                <w:sz w:val="24"/>
              </w:rPr>
              <w:t xml:space="preserve"> </w:t>
            </w:r>
            <w:r w:rsidRPr="00AC363E">
              <w:rPr>
                <w:bCs/>
                <w:sz w:val="24"/>
              </w:rPr>
              <w:t>Arus</w:t>
            </w:r>
            <w:r w:rsidRPr="00AC363E">
              <w:rPr>
                <w:bCs/>
                <w:spacing w:val="-4"/>
                <w:sz w:val="24"/>
              </w:rPr>
              <w:t xml:space="preserve"> </w:t>
            </w:r>
            <w:r w:rsidRPr="00AC363E">
              <w:rPr>
                <w:bCs/>
                <w:sz w:val="24"/>
              </w:rPr>
              <w:t>Data</w:t>
            </w:r>
            <w:r w:rsidRPr="00AC363E">
              <w:rPr>
                <w:bCs/>
                <w:sz w:val="24"/>
              </w:rPr>
              <w:tab/>
              <w:t>: Nilai Atribut</w:t>
            </w:r>
          </w:p>
          <w:p w:rsidR="00405434" w:rsidRPr="00AC363E" w:rsidRDefault="00845063">
            <w:pPr>
              <w:pStyle w:val="TableParagraph"/>
              <w:tabs>
                <w:tab w:val="left" w:pos="1979"/>
              </w:tabs>
              <w:spacing w:before="140" w:line="360" w:lineRule="auto"/>
              <w:ind w:left="2159" w:right="182" w:hanging="2053"/>
              <w:rPr>
                <w:bCs/>
                <w:sz w:val="24"/>
              </w:rPr>
            </w:pPr>
            <w:r w:rsidRPr="00AC363E">
              <w:rPr>
                <w:bCs/>
                <w:sz w:val="24"/>
              </w:rPr>
              <w:t>Periode</w:t>
            </w:r>
            <w:r w:rsidRPr="00AC363E">
              <w:rPr>
                <w:bCs/>
                <w:sz w:val="24"/>
              </w:rPr>
              <w:tab/>
              <w:t>: Setiap ada penambahan Nilai Atribut</w:t>
            </w:r>
          </w:p>
          <w:p w:rsidR="00405434" w:rsidRPr="00AC363E" w:rsidRDefault="00845063">
            <w:pPr>
              <w:pStyle w:val="TableParagraph"/>
              <w:tabs>
                <w:tab w:val="left" w:pos="1979"/>
              </w:tabs>
              <w:spacing w:before="5" w:line="360" w:lineRule="auto"/>
              <w:ind w:left="106"/>
              <w:rPr>
                <w:bCs/>
                <w:sz w:val="24"/>
              </w:rPr>
            </w:pPr>
            <w:r w:rsidRPr="00AC363E">
              <w:rPr>
                <w:bCs/>
                <w:sz w:val="24"/>
              </w:rPr>
              <w:t>Struktur</w:t>
            </w:r>
            <w:r w:rsidRPr="00AC363E">
              <w:rPr>
                <w:bCs/>
                <w:spacing w:val="-1"/>
                <w:sz w:val="24"/>
              </w:rPr>
              <w:t xml:space="preserve"> </w:t>
            </w:r>
            <w:r w:rsidRPr="00AC363E">
              <w:rPr>
                <w:bCs/>
                <w:sz w:val="24"/>
              </w:rPr>
              <w:t>Data</w:t>
            </w:r>
            <w:r w:rsidRPr="00AC363E">
              <w:rPr>
                <w:bCs/>
                <w:sz w:val="24"/>
              </w:rPr>
              <w:tab/>
              <w:t>:</w:t>
            </w:r>
          </w:p>
        </w:tc>
        <w:tc>
          <w:tcPr>
            <w:tcW w:w="3421" w:type="dxa"/>
          </w:tcPr>
          <w:p w:rsidR="00405434" w:rsidRPr="00AC363E" w:rsidRDefault="00845063">
            <w:pPr>
              <w:pStyle w:val="TableParagraph"/>
              <w:spacing w:line="360" w:lineRule="auto"/>
              <w:ind w:left="105" w:right="1046"/>
              <w:rPr>
                <w:bCs/>
                <w:sz w:val="24"/>
              </w:rPr>
            </w:pPr>
            <w:r w:rsidRPr="00AC363E">
              <w:rPr>
                <w:bCs/>
                <w:sz w:val="24"/>
              </w:rPr>
              <w:t>Bentuk Data : Dokumen</w:t>
            </w:r>
          </w:p>
          <w:p w:rsidR="00405434" w:rsidRPr="00AC363E" w:rsidRDefault="00845063">
            <w:pPr>
              <w:pStyle w:val="TableParagraph"/>
              <w:spacing w:line="360" w:lineRule="auto"/>
              <w:ind w:left="105"/>
              <w:rPr>
                <w:bCs/>
                <w:sz w:val="24"/>
              </w:rPr>
            </w:pPr>
            <w:r w:rsidRPr="00AC363E">
              <w:rPr>
                <w:bCs/>
                <w:sz w:val="24"/>
              </w:rPr>
              <w:t>Arus Data : a-1,1-F2,F2-2</w:t>
            </w:r>
          </w:p>
          <w:p w:rsidR="00405434" w:rsidRPr="00AC363E" w:rsidRDefault="00845063">
            <w:pPr>
              <w:pStyle w:val="TableParagraph"/>
              <w:spacing w:before="135" w:line="360" w:lineRule="auto"/>
              <w:ind w:left="1349"/>
              <w:rPr>
                <w:bCs/>
                <w:sz w:val="24"/>
              </w:rPr>
            </w:pPr>
            <w:r w:rsidRPr="00AC363E">
              <w:rPr>
                <w:bCs/>
                <w:sz w:val="24"/>
              </w:rPr>
              <w:t>a-1.2p, 1.2p-F2</w:t>
            </w:r>
          </w:p>
        </w:tc>
      </w:tr>
      <w:tr w:rsidR="00405434" w:rsidRPr="00AC363E">
        <w:trPr>
          <w:trHeight w:val="414"/>
        </w:trPr>
        <w:tc>
          <w:tcPr>
            <w:tcW w:w="540" w:type="dxa"/>
          </w:tcPr>
          <w:p w:rsidR="00405434" w:rsidRPr="00AC363E" w:rsidRDefault="00845063">
            <w:pPr>
              <w:pStyle w:val="TableParagraph"/>
              <w:spacing w:before="2" w:line="360" w:lineRule="auto"/>
              <w:ind w:left="101" w:right="95"/>
              <w:jc w:val="center"/>
              <w:rPr>
                <w:bCs/>
                <w:sz w:val="24"/>
              </w:rPr>
            </w:pPr>
            <w:r w:rsidRPr="00AC363E">
              <w:rPr>
                <w:bCs/>
                <w:sz w:val="24"/>
              </w:rPr>
              <w:t>No</w:t>
            </w:r>
          </w:p>
        </w:tc>
        <w:tc>
          <w:tcPr>
            <w:tcW w:w="2073" w:type="dxa"/>
          </w:tcPr>
          <w:p w:rsidR="00405434" w:rsidRPr="00AC363E" w:rsidRDefault="00845063">
            <w:pPr>
              <w:pStyle w:val="TableParagraph"/>
              <w:spacing w:before="2" w:line="360" w:lineRule="auto"/>
              <w:ind w:left="178"/>
              <w:rPr>
                <w:bCs/>
                <w:sz w:val="24"/>
              </w:rPr>
            </w:pPr>
            <w:r w:rsidRPr="00AC363E">
              <w:rPr>
                <w:bCs/>
                <w:sz w:val="24"/>
              </w:rPr>
              <w:t>Nama Item Data</w:t>
            </w:r>
          </w:p>
        </w:tc>
        <w:tc>
          <w:tcPr>
            <w:tcW w:w="989" w:type="dxa"/>
          </w:tcPr>
          <w:p w:rsidR="00405434" w:rsidRPr="00AC363E" w:rsidRDefault="00845063">
            <w:pPr>
              <w:pStyle w:val="TableParagraph"/>
              <w:spacing w:before="2" w:line="360" w:lineRule="auto"/>
              <w:ind w:left="231" w:right="241"/>
              <w:jc w:val="center"/>
              <w:rPr>
                <w:bCs/>
                <w:sz w:val="24"/>
              </w:rPr>
            </w:pPr>
            <w:r w:rsidRPr="00AC363E">
              <w:rPr>
                <w:bCs/>
                <w:sz w:val="24"/>
              </w:rPr>
              <w:t>Tipe</w:t>
            </w:r>
          </w:p>
        </w:tc>
        <w:tc>
          <w:tcPr>
            <w:tcW w:w="1017" w:type="dxa"/>
          </w:tcPr>
          <w:p w:rsidR="00405434" w:rsidRPr="00AC363E" w:rsidRDefault="00845063">
            <w:pPr>
              <w:pStyle w:val="TableParagraph"/>
              <w:spacing w:before="2" w:line="360" w:lineRule="auto"/>
              <w:ind w:left="83" w:right="82"/>
              <w:jc w:val="center"/>
              <w:rPr>
                <w:bCs/>
                <w:sz w:val="24"/>
              </w:rPr>
            </w:pPr>
            <w:r w:rsidRPr="00AC363E">
              <w:rPr>
                <w:bCs/>
                <w:sz w:val="24"/>
              </w:rPr>
              <w:t>Ukuran</w:t>
            </w:r>
          </w:p>
        </w:tc>
        <w:tc>
          <w:tcPr>
            <w:tcW w:w="3421" w:type="dxa"/>
          </w:tcPr>
          <w:p w:rsidR="00405434" w:rsidRPr="00AC363E" w:rsidRDefault="00845063">
            <w:pPr>
              <w:pStyle w:val="TableParagraph"/>
              <w:spacing w:before="2" w:line="360" w:lineRule="auto"/>
              <w:ind w:left="1101"/>
              <w:rPr>
                <w:bCs/>
                <w:sz w:val="24"/>
              </w:rPr>
            </w:pPr>
            <w:r w:rsidRPr="00AC363E">
              <w:rPr>
                <w:bCs/>
                <w:sz w:val="24"/>
              </w:rPr>
              <w:t>Keterangan</w:t>
            </w:r>
          </w:p>
        </w:tc>
      </w:tr>
      <w:tr w:rsidR="00405434" w:rsidRPr="00AC363E">
        <w:trPr>
          <w:trHeight w:val="414"/>
        </w:trPr>
        <w:tc>
          <w:tcPr>
            <w:tcW w:w="540" w:type="dxa"/>
          </w:tcPr>
          <w:p w:rsidR="00405434" w:rsidRPr="00AC363E" w:rsidRDefault="00845063">
            <w:pPr>
              <w:pStyle w:val="TableParagraph"/>
              <w:spacing w:line="360" w:lineRule="auto"/>
              <w:ind w:left="101" w:right="93"/>
              <w:jc w:val="center"/>
              <w:rPr>
                <w:bCs/>
                <w:sz w:val="24"/>
              </w:rPr>
            </w:pPr>
            <w:r w:rsidRPr="00AC363E">
              <w:rPr>
                <w:bCs/>
                <w:sz w:val="24"/>
              </w:rPr>
              <w:t>1.</w:t>
            </w:r>
          </w:p>
        </w:tc>
        <w:tc>
          <w:tcPr>
            <w:tcW w:w="2073" w:type="dxa"/>
          </w:tcPr>
          <w:p w:rsidR="00405434" w:rsidRPr="00AC363E" w:rsidRDefault="00845063">
            <w:pPr>
              <w:pStyle w:val="TableParagraph"/>
              <w:spacing w:line="360" w:lineRule="auto"/>
              <w:ind w:left="106"/>
              <w:rPr>
                <w:bCs/>
                <w:sz w:val="24"/>
                <w:lang w:val="en-US"/>
              </w:rPr>
            </w:pPr>
            <w:r w:rsidRPr="00AC363E">
              <w:rPr>
                <w:bCs/>
                <w:sz w:val="24"/>
              </w:rPr>
              <w:t>id_</w:t>
            </w:r>
            <w:r w:rsidRPr="00AC363E">
              <w:rPr>
                <w:bCs/>
                <w:sz w:val="24"/>
                <w:lang w:val="en-US"/>
              </w:rPr>
              <w:t>nilai_atribut</w:t>
            </w:r>
          </w:p>
        </w:tc>
        <w:tc>
          <w:tcPr>
            <w:tcW w:w="989" w:type="dxa"/>
          </w:tcPr>
          <w:p w:rsidR="00405434" w:rsidRPr="00AC363E" w:rsidRDefault="00845063">
            <w:pPr>
              <w:pStyle w:val="TableParagraph"/>
              <w:spacing w:line="360" w:lineRule="auto"/>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5"/>
              <w:jc w:val="center"/>
              <w:rPr>
                <w:bCs/>
                <w:sz w:val="24"/>
              </w:rPr>
            </w:pPr>
            <w:r w:rsidRPr="00AC363E">
              <w:rPr>
                <w:bCs/>
                <w:sz w:val="24"/>
              </w:rPr>
              <w:t>6</w:t>
            </w:r>
          </w:p>
        </w:tc>
        <w:tc>
          <w:tcPr>
            <w:tcW w:w="3421" w:type="dxa"/>
          </w:tcPr>
          <w:p w:rsidR="00405434" w:rsidRPr="00AC363E" w:rsidRDefault="00845063">
            <w:pPr>
              <w:pStyle w:val="TableParagraph"/>
              <w:spacing w:line="360" w:lineRule="auto"/>
              <w:ind w:left="105"/>
              <w:rPr>
                <w:bCs/>
                <w:sz w:val="24"/>
                <w:lang w:val="en-US"/>
              </w:rPr>
            </w:pPr>
            <w:r w:rsidRPr="00AC363E">
              <w:rPr>
                <w:bCs/>
                <w:sz w:val="24"/>
                <w:lang w:val="en-US"/>
              </w:rPr>
              <w:t>ID Nilai Atribut</w:t>
            </w:r>
          </w:p>
        </w:tc>
      </w:tr>
      <w:tr w:rsidR="00405434" w:rsidRPr="00AC363E">
        <w:trPr>
          <w:trHeight w:val="413"/>
        </w:trPr>
        <w:tc>
          <w:tcPr>
            <w:tcW w:w="540" w:type="dxa"/>
          </w:tcPr>
          <w:p w:rsidR="00405434" w:rsidRPr="00AC363E" w:rsidRDefault="00845063">
            <w:pPr>
              <w:pStyle w:val="TableParagraph"/>
              <w:spacing w:line="360" w:lineRule="auto"/>
              <w:ind w:left="101" w:right="93"/>
              <w:jc w:val="center"/>
              <w:rPr>
                <w:bCs/>
                <w:sz w:val="24"/>
              </w:rPr>
            </w:pPr>
            <w:r w:rsidRPr="00AC363E">
              <w:rPr>
                <w:bCs/>
                <w:sz w:val="24"/>
              </w:rPr>
              <w:t>2.</w:t>
            </w:r>
          </w:p>
        </w:tc>
        <w:tc>
          <w:tcPr>
            <w:tcW w:w="2073" w:type="dxa"/>
          </w:tcPr>
          <w:p w:rsidR="00405434" w:rsidRPr="00AC363E" w:rsidRDefault="00845063">
            <w:pPr>
              <w:pStyle w:val="TableParagraph"/>
              <w:spacing w:line="360" w:lineRule="auto"/>
              <w:ind w:left="106"/>
              <w:rPr>
                <w:bCs/>
                <w:sz w:val="24"/>
                <w:lang w:val="en-US"/>
              </w:rPr>
            </w:pPr>
            <w:r w:rsidRPr="00AC363E">
              <w:rPr>
                <w:bCs/>
                <w:sz w:val="24"/>
                <w:lang w:val="en-US"/>
              </w:rPr>
              <w:t>Id_atribut</w:t>
            </w:r>
          </w:p>
        </w:tc>
        <w:tc>
          <w:tcPr>
            <w:tcW w:w="989" w:type="dxa"/>
          </w:tcPr>
          <w:p w:rsidR="00405434" w:rsidRPr="00AC363E" w:rsidRDefault="00845063">
            <w:pPr>
              <w:pStyle w:val="TableParagraph"/>
              <w:spacing w:line="360" w:lineRule="auto"/>
              <w:jc w:val="center"/>
              <w:rPr>
                <w:bCs/>
                <w:sz w:val="24"/>
              </w:rPr>
            </w:pPr>
            <w:r w:rsidRPr="00AC363E">
              <w:rPr>
                <w:bCs/>
                <w:w w:val="99"/>
                <w:sz w:val="24"/>
              </w:rPr>
              <w:t>N</w:t>
            </w:r>
          </w:p>
        </w:tc>
        <w:tc>
          <w:tcPr>
            <w:tcW w:w="1017" w:type="dxa"/>
          </w:tcPr>
          <w:p w:rsidR="00405434" w:rsidRPr="00AC363E" w:rsidRDefault="00845063">
            <w:pPr>
              <w:pStyle w:val="TableParagraph"/>
              <w:spacing w:line="360" w:lineRule="auto"/>
              <w:ind w:left="5"/>
              <w:jc w:val="center"/>
              <w:rPr>
                <w:bCs/>
                <w:sz w:val="24"/>
              </w:rPr>
            </w:pPr>
            <w:r w:rsidRPr="00AC363E">
              <w:rPr>
                <w:bCs/>
                <w:sz w:val="24"/>
              </w:rPr>
              <w:t>3</w:t>
            </w:r>
          </w:p>
        </w:tc>
        <w:tc>
          <w:tcPr>
            <w:tcW w:w="3421" w:type="dxa"/>
          </w:tcPr>
          <w:p w:rsidR="00405434" w:rsidRPr="00AC363E" w:rsidRDefault="00845063">
            <w:pPr>
              <w:pStyle w:val="TableParagraph"/>
              <w:spacing w:line="360" w:lineRule="auto"/>
              <w:ind w:left="105"/>
              <w:rPr>
                <w:bCs/>
                <w:sz w:val="24"/>
                <w:lang w:val="en-US"/>
              </w:rPr>
            </w:pPr>
            <w:r w:rsidRPr="00AC363E">
              <w:rPr>
                <w:bCs/>
                <w:sz w:val="24"/>
                <w:lang w:val="en-US"/>
              </w:rPr>
              <w:t>Id Atribut</w:t>
            </w:r>
          </w:p>
        </w:tc>
      </w:tr>
      <w:tr w:rsidR="00405434" w:rsidRPr="00AC363E">
        <w:trPr>
          <w:trHeight w:val="413"/>
        </w:trPr>
        <w:tc>
          <w:tcPr>
            <w:tcW w:w="540" w:type="dxa"/>
          </w:tcPr>
          <w:p w:rsidR="00405434" w:rsidRPr="00AC363E" w:rsidRDefault="00845063">
            <w:pPr>
              <w:pStyle w:val="TableParagraph"/>
              <w:spacing w:line="360" w:lineRule="auto"/>
              <w:ind w:left="101" w:right="93"/>
              <w:jc w:val="center"/>
              <w:rPr>
                <w:bCs/>
                <w:sz w:val="24"/>
              </w:rPr>
            </w:pPr>
            <w:r w:rsidRPr="00AC363E">
              <w:rPr>
                <w:bCs/>
                <w:sz w:val="24"/>
              </w:rPr>
              <w:t>3.</w:t>
            </w:r>
          </w:p>
        </w:tc>
        <w:tc>
          <w:tcPr>
            <w:tcW w:w="2073" w:type="dxa"/>
          </w:tcPr>
          <w:p w:rsidR="00405434" w:rsidRPr="00AC363E" w:rsidRDefault="00845063">
            <w:pPr>
              <w:pStyle w:val="TableParagraph"/>
              <w:spacing w:line="360" w:lineRule="auto"/>
              <w:ind w:left="106"/>
              <w:rPr>
                <w:bCs/>
                <w:sz w:val="24"/>
                <w:lang w:val="en-US"/>
              </w:rPr>
            </w:pPr>
            <w:r w:rsidRPr="00AC363E">
              <w:rPr>
                <w:bCs/>
                <w:sz w:val="24"/>
                <w:lang w:val="en-US"/>
              </w:rPr>
              <w:t>Nama_nilai_atribut</w:t>
            </w:r>
          </w:p>
        </w:tc>
        <w:tc>
          <w:tcPr>
            <w:tcW w:w="989" w:type="dxa"/>
          </w:tcPr>
          <w:p w:rsidR="00405434" w:rsidRPr="00AC363E" w:rsidRDefault="00845063">
            <w:pPr>
              <w:pStyle w:val="TableParagraph"/>
              <w:spacing w:line="360" w:lineRule="auto"/>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83" w:right="78"/>
              <w:jc w:val="center"/>
              <w:rPr>
                <w:bCs/>
                <w:sz w:val="24"/>
              </w:rPr>
            </w:pPr>
            <w:r w:rsidRPr="00AC363E">
              <w:rPr>
                <w:bCs/>
                <w:sz w:val="24"/>
              </w:rPr>
              <w:t>50</w:t>
            </w:r>
          </w:p>
        </w:tc>
        <w:tc>
          <w:tcPr>
            <w:tcW w:w="3421" w:type="dxa"/>
          </w:tcPr>
          <w:p w:rsidR="00405434" w:rsidRPr="00AC363E" w:rsidRDefault="00845063">
            <w:pPr>
              <w:pStyle w:val="TableParagraph"/>
              <w:spacing w:line="360" w:lineRule="auto"/>
              <w:ind w:left="105"/>
              <w:rPr>
                <w:bCs/>
                <w:sz w:val="24"/>
                <w:lang w:val="en-US"/>
              </w:rPr>
            </w:pPr>
            <w:r w:rsidRPr="00AC363E">
              <w:rPr>
                <w:bCs/>
                <w:sz w:val="24"/>
                <w:lang w:val="en-US"/>
              </w:rPr>
              <w:t>Nama Nilai Atribut</w:t>
            </w:r>
          </w:p>
        </w:tc>
      </w:tr>
    </w:tbl>
    <w:p w:rsidR="00405434" w:rsidRPr="00AC363E" w:rsidRDefault="00405434">
      <w:pPr>
        <w:spacing w:line="360" w:lineRule="auto"/>
        <w:rPr>
          <w:rFonts w:ascii="Times New Roman" w:hAnsi="Times New Roman" w:cs="Times New Roman"/>
          <w:b/>
          <w:sz w:val="24"/>
        </w:rPr>
        <w:sectPr w:rsidR="00405434" w:rsidRPr="00AC363E">
          <w:pgSz w:w="11910" w:h="16840"/>
          <w:pgMar w:top="960" w:right="661" w:bottom="280" w:left="1640" w:header="710" w:footer="0" w:gutter="0"/>
          <w:cols w:space="720"/>
        </w:sectPr>
      </w:pPr>
    </w:p>
    <w:p w:rsidR="00405434" w:rsidRPr="00AC363E" w:rsidRDefault="00845063">
      <w:pPr>
        <w:spacing w:before="90" w:line="360" w:lineRule="auto"/>
        <w:ind w:left="2007" w:right="2056"/>
        <w:jc w:val="center"/>
        <w:rPr>
          <w:rFonts w:ascii="Times New Roman" w:hAnsi="Times New Roman" w:cs="Times New Roman"/>
          <w:b/>
          <w:sz w:val="24"/>
          <w:lang w:val="en-US"/>
        </w:rPr>
      </w:pPr>
      <w:r w:rsidRPr="00AC363E">
        <w:rPr>
          <w:rFonts w:ascii="Times New Roman" w:hAnsi="Times New Roman" w:cs="Times New Roman"/>
          <w:b/>
          <w:sz w:val="24"/>
        </w:rPr>
        <w:lastRenderedPageBreak/>
        <w:t>Tabel 4.4 Kamus Data</w:t>
      </w:r>
      <w:r w:rsidRPr="00AC363E">
        <w:rPr>
          <w:rFonts w:ascii="Times New Roman" w:hAnsi="Times New Roman" w:cs="Times New Roman"/>
          <w:b/>
          <w:sz w:val="24"/>
          <w:lang w:val="en-US"/>
        </w:rPr>
        <w:t>set</w:t>
      </w:r>
    </w:p>
    <w:p w:rsidR="00405434" w:rsidRPr="00AC363E" w:rsidRDefault="00405434">
      <w:pPr>
        <w:pStyle w:val="BodyText"/>
        <w:spacing w:before="2" w:line="360" w:lineRule="auto"/>
        <w:rPr>
          <w:b/>
          <w:sz w:val="12"/>
        </w:rPr>
      </w:pPr>
    </w:p>
    <w:tbl>
      <w:tblPr>
        <w:tblW w:w="0" w:type="auto"/>
        <w:tblInd w:w="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36"/>
        <w:gridCol w:w="2065"/>
        <w:gridCol w:w="957"/>
        <w:gridCol w:w="1017"/>
        <w:gridCol w:w="3293"/>
      </w:tblGrid>
      <w:tr w:rsidR="00405434" w:rsidRPr="00AC363E">
        <w:trPr>
          <w:trHeight w:val="414"/>
        </w:trPr>
        <w:tc>
          <w:tcPr>
            <w:tcW w:w="7868" w:type="dxa"/>
            <w:gridSpan w:val="5"/>
          </w:tcPr>
          <w:p w:rsidR="00405434" w:rsidRPr="00AC363E" w:rsidRDefault="00845063">
            <w:pPr>
              <w:pStyle w:val="TableParagraph"/>
              <w:spacing w:line="360" w:lineRule="auto"/>
              <w:ind w:left="2589" w:right="2581"/>
              <w:jc w:val="center"/>
              <w:rPr>
                <w:bCs/>
                <w:sz w:val="24"/>
                <w:lang w:val="en-US"/>
              </w:rPr>
            </w:pPr>
            <w:r w:rsidRPr="00AC363E">
              <w:rPr>
                <w:bCs/>
                <w:sz w:val="24"/>
              </w:rPr>
              <w:t>Kamus Data : data</w:t>
            </w:r>
            <w:r w:rsidRPr="00AC363E">
              <w:rPr>
                <w:bCs/>
                <w:sz w:val="24"/>
                <w:lang w:val="en-US"/>
              </w:rPr>
              <w:t>set</w:t>
            </w:r>
          </w:p>
        </w:tc>
      </w:tr>
      <w:tr w:rsidR="00405434" w:rsidRPr="00AC363E">
        <w:trPr>
          <w:trHeight w:val="1658"/>
        </w:trPr>
        <w:tc>
          <w:tcPr>
            <w:tcW w:w="4575" w:type="dxa"/>
            <w:gridSpan w:val="4"/>
          </w:tcPr>
          <w:p w:rsidR="00405434" w:rsidRPr="00AC363E" w:rsidRDefault="00845063">
            <w:pPr>
              <w:pStyle w:val="TableParagraph"/>
              <w:tabs>
                <w:tab w:val="left" w:pos="1979"/>
              </w:tabs>
              <w:spacing w:line="360" w:lineRule="auto"/>
              <w:ind w:left="106"/>
              <w:rPr>
                <w:bCs/>
                <w:sz w:val="24"/>
                <w:lang w:val="en-US"/>
              </w:rPr>
            </w:pPr>
            <w:r w:rsidRPr="00AC363E">
              <w:rPr>
                <w:bCs/>
                <w:sz w:val="24"/>
              </w:rPr>
              <w:t>Nama</w:t>
            </w:r>
            <w:r w:rsidRPr="00AC363E">
              <w:rPr>
                <w:bCs/>
                <w:spacing w:val="-1"/>
                <w:sz w:val="24"/>
              </w:rPr>
              <w:t xml:space="preserve"> </w:t>
            </w:r>
            <w:r w:rsidRPr="00AC363E">
              <w:rPr>
                <w:bCs/>
                <w:sz w:val="24"/>
              </w:rPr>
              <w:t>Arus</w:t>
            </w:r>
            <w:r w:rsidRPr="00AC363E">
              <w:rPr>
                <w:bCs/>
                <w:spacing w:val="-4"/>
                <w:sz w:val="24"/>
              </w:rPr>
              <w:t xml:space="preserve"> </w:t>
            </w:r>
            <w:r w:rsidRPr="00AC363E">
              <w:rPr>
                <w:bCs/>
                <w:sz w:val="24"/>
              </w:rPr>
              <w:t>Data</w:t>
            </w:r>
            <w:r w:rsidRPr="00AC363E">
              <w:rPr>
                <w:bCs/>
                <w:sz w:val="24"/>
              </w:rPr>
              <w:tab/>
              <w:t>: Data</w:t>
            </w:r>
            <w:r w:rsidRPr="00AC363E">
              <w:rPr>
                <w:bCs/>
                <w:spacing w:val="-7"/>
                <w:sz w:val="24"/>
                <w:lang w:val="en-US"/>
              </w:rPr>
              <w:t>set</w:t>
            </w:r>
          </w:p>
          <w:p w:rsidR="00405434" w:rsidRPr="00AC363E" w:rsidRDefault="00845063">
            <w:pPr>
              <w:pStyle w:val="TableParagraph"/>
              <w:tabs>
                <w:tab w:val="left" w:pos="1979"/>
              </w:tabs>
              <w:spacing w:before="136" w:line="360" w:lineRule="auto"/>
              <w:ind w:left="2159" w:right="138" w:hanging="2053"/>
              <w:rPr>
                <w:bCs/>
                <w:sz w:val="24"/>
                <w:lang w:val="en-US"/>
              </w:rPr>
            </w:pPr>
            <w:r w:rsidRPr="00AC363E">
              <w:rPr>
                <w:bCs/>
                <w:sz w:val="24"/>
              </w:rPr>
              <w:t>Periode</w:t>
            </w:r>
            <w:r w:rsidRPr="00AC363E">
              <w:rPr>
                <w:bCs/>
                <w:sz w:val="24"/>
              </w:rPr>
              <w:tab/>
              <w:t>: Setiap ada penambahan data</w:t>
            </w:r>
            <w:r w:rsidRPr="00AC363E">
              <w:rPr>
                <w:bCs/>
                <w:spacing w:val="1"/>
                <w:sz w:val="24"/>
                <w:lang w:val="en-US"/>
              </w:rPr>
              <w:t>set</w:t>
            </w:r>
          </w:p>
          <w:p w:rsidR="00405434" w:rsidRPr="00AC363E" w:rsidRDefault="00845063">
            <w:pPr>
              <w:pStyle w:val="TableParagraph"/>
              <w:tabs>
                <w:tab w:val="left" w:pos="1979"/>
              </w:tabs>
              <w:spacing w:line="360" w:lineRule="auto"/>
              <w:ind w:left="106"/>
              <w:rPr>
                <w:bCs/>
                <w:sz w:val="24"/>
              </w:rPr>
            </w:pPr>
            <w:r w:rsidRPr="00AC363E">
              <w:rPr>
                <w:bCs/>
                <w:sz w:val="24"/>
              </w:rPr>
              <w:t>Struktur</w:t>
            </w:r>
            <w:r w:rsidRPr="00AC363E">
              <w:rPr>
                <w:bCs/>
                <w:spacing w:val="-1"/>
                <w:sz w:val="24"/>
              </w:rPr>
              <w:t xml:space="preserve"> </w:t>
            </w:r>
            <w:r w:rsidRPr="00AC363E">
              <w:rPr>
                <w:bCs/>
                <w:sz w:val="24"/>
              </w:rPr>
              <w:t>Data</w:t>
            </w:r>
            <w:r w:rsidRPr="00AC363E">
              <w:rPr>
                <w:bCs/>
                <w:sz w:val="24"/>
              </w:rPr>
              <w:tab/>
              <w:t>:</w:t>
            </w:r>
          </w:p>
        </w:tc>
        <w:tc>
          <w:tcPr>
            <w:tcW w:w="3293" w:type="dxa"/>
          </w:tcPr>
          <w:p w:rsidR="00405434" w:rsidRPr="00AC363E" w:rsidRDefault="00845063">
            <w:pPr>
              <w:pStyle w:val="TableParagraph"/>
              <w:spacing w:line="360" w:lineRule="auto"/>
              <w:ind w:left="105" w:right="918"/>
              <w:rPr>
                <w:bCs/>
                <w:sz w:val="24"/>
              </w:rPr>
            </w:pPr>
            <w:r w:rsidRPr="00AC363E">
              <w:rPr>
                <w:bCs/>
                <w:sz w:val="24"/>
              </w:rPr>
              <w:t>Bentuk Data : Dokumen</w:t>
            </w:r>
          </w:p>
          <w:p w:rsidR="00405434" w:rsidRPr="00AC363E" w:rsidRDefault="00845063">
            <w:pPr>
              <w:pStyle w:val="TableParagraph"/>
              <w:spacing w:before="5" w:line="360" w:lineRule="auto"/>
              <w:ind w:right="604"/>
              <w:jc w:val="right"/>
              <w:rPr>
                <w:bCs/>
                <w:sz w:val="24"/>
              </w:rPr>
            </w:pPr>
            <w:r w:rsidRPr="00AC363E">
              <w:rPr>
                <w:bCs/>
                <w:sz w:val="24"/>
              </w:rPr>
              <w:t>Arus Data : a-1,1-F3,F3-2</w:t>
            </w:r>
          </w:p>
          <w:p w:rsidR="00405434" w:rsidRPr="00AC363E" w:rsidRDefault="00845063">
            <w:pPr>
              <w:pStyle w:val="TableParagraph"/>
              <w:spacing w:before="136" w:line="360" w:lineRule="auto"/>
              <w:ind w:right="520"/>
              <w:jc w:val="right"/>
              <w:rPr>
                <w:bCs/>
                <w:sz w:val="24"/>
              </w:rPr>
            </w:pPr>
            <w:r w:rsidRPr="00AC363E">
              <w:rPr>
                <w:bCs/>
                <w:sz w:val="24"/>
              </w:rPr>
              <w:t>a-1.3p,1.3p-F3</w:t>
            </w:r>
          </w:p>
        </w:tc>
      </w:tr>
      <w:tr w:rsidR="00405434" w:rsidRPr="00AC363E">
        <w:trPr>
          <w:trHeight w:val="414"/>
        </w:trPr>
        <w:tc>
          <w:tcPr>
            <w:tcW w:w="536" w:type="dxa"/>
          </w:tcPr>
          <w:p w:rsidR="00405434" w:rsidRPr="00AC363E" w:rsidRDefault="00845063">
            <w:pPr>
              <w:pStyle w:val="TableParagraph"/>
              <w:spacing w:line="360" w:lineRule="auto"/>
              <w:ind w:left="97" w:right="95"/>
              <w:jc w:val="center"/>
              <w:rPr>
                <w:bCs/>
                <w:sz w:val="24"/>
              </w:rPr>
            </w:pPr>
            <w:r w:rsidRPr="00AC363E">
              <w:rPr>
                <w:bCs/>
                <w:sz w:val="24"/>
              </w:rPr>
              <w:t>No</w:t>
            </w:r>
          </w:p>
        </w:tc>
        <w:tc>
          <w:tcPr>
            <w:tcW w:w="2065" w:type="dxa"/>
          </w:tcPr>
          <w:p w:rsidR="00405434" w:rsidRPr="00AC363E" w:rsidRDefault="00845063">
            <w:pPr>
              <w:pStyle w:val="TableParagraph"/>
              <w:spacing w:line="360" w:lineRule="auto"/>
              <w:ind w:left="175"/>
              <w:rPr>
                <w:bCs/>
                <w:sz w:val="24"/>
              </w:rPr>
            </w:pPr>
            <w:r w:rsidRPr="00AC363E">
              <w:rPr>
                <w:bCs/>
                <w:sz w:val="24"/>
              </w:rPr>
              <w:t>Nama Item Data</w:t>
            </w:r>
          </w:p>
        </w:tc>
        <w:tc>
          <w:tcPr>
            <w:tcW w:w="957" w:type="dxa"/>
          </w:tcPr>
          <w:p w:rsidR="00405434" w:rsidRPr="00AC363E" w:rsidRDefault="00845063">
            <w:pPr>
              <w:pStyle w:val="TableParagraph"/>
              <w:spacing w:line="360" w:lineRule="auto"/>
              <w:ind w:left="219" w:right="221"/>
              <w:jc w:val="center"/>
              <w:rPr>
                <w:bCs/>
                <w:sz w:val="24"/>
              </w:rPr>
            </w:pPr>
            <w:r w:rsidRPr="00AC363E">
              <w:rPr>
                <w:bCs/>
                <w:sz w:val="24"/>
              </w:rPr>
              <w:t>Tipe</w:t>
            </w:r>
          </w:p>
        </w:tc>
        <w:tc>
          <w:tcPr>
            <w:tcW w:w="1017" w:type="dxa"/>
          </w:tcPr>
          <w:p w:rsidR="00405434" w:rsidRPr="00AC363E" w:rsidRDefault="00845063">
            <w:pPr>
              <w:pStyle w:val="TableParagraph"/>
              <w:spacing w:line="360" w:lineRule="auto"/>
              <w:ind w:left="83" w:right="82"/>
              <w:jc w:val="center"/>
              <w:rPr>
                <w:bCs/>
                <w:sz w:val="24"/>
              </w:rPr>
            </w:pPr>
            <w:r w:rsidRPr="00AC363E">
              <w:rPr>
                <w:bCs/>
                <w:sz w:val="24"/>
              </w:rPr>
              <w:t>Ukuran</w:t>
            </w:r>
          </w:p>
        </w:tc>
        <w:tc>
          <w:tcPr>
            <w:tcW w:w="3293" w:type="dxa"/>
          </w:tcPr>
          <w:p w:rsidR="00405434" w:rsidRPr="00AC363E" w:rsidRDefault="00845063">
            <w:pPr>
              <w:pStyle w:val="TableParagraph"/>
              <w:spacing w:line="360" w:lineRule="auto"/>
              <w:ind w:left="1033"/>
              <w:rPr>
                <w:bCs/>
                <w:sz w:val="24"/>
              </w:rPr>
            </w:pPr>
            <w:r w:rsidRPr="00AC363E">
              <w:rPr>
                <w:bCs/>
                <w:sz w:val="24"/>
              </w:rPr>
              <w:t>Keterangan</w:t>
            </w:r>
          </w:p>
        </w:tc>
      </w:tr>
      <w:tr w:rsidR="00405434" w:rsidRPr="00AC363E">
        <w:trPr>
          <w:trHeight w:val="414"/>
        </w:trPr>
        <w:tc>
          <w:tcPr>
            <w:tcW w:w="536" w:type="dxa"/>
          </w:tcPr>
          <w:p w:rsidR="00405434" w:rsidRPr="00AC363E" w:rsidRDefault="00845063">
            <w:pPr>
              <w:pStyle w:val="TableParagraph"/>
              <w:spacing w:line="360" w:lineRule="auto"/>
              <w:ind w:left="97" w:right="93"/>
              <w:jc w:val="center"/>
              <w:rPr>
                <w:bCs/>
                <w:sz w:val="24"/>
              </w:rPr>
            </w:pPr>
            <w:r w:rsidRPr="00AC363E">
              <w:rPr>
                <w:bCs/>
                <w:sz w:val="24"/>
              </w:rPr>
              <w:t>1.</w:t>
            </w:r>
          </w:p>
        </w:tc>
        <w:tc>
          <w:tcPr>
            <w:tcW w:w="2065" w:type="dxa"/>
          </w:tcPr>
          <w:p w:rsidR="00405434" w:rsidRPr="00AC363E" w:rsidRDefault="00845063">
            <w:pPr>
              <w:pStyle w:val="TableParagraph"/>
              <w:spacing w:line="360" w:lineRule="auto"/>
              <w:ind w:left="106"/>
              <w:rPr>
                <w:bCs/>
                <w:sz w:val="24"/>
                <w:lang w:val="en-US"/>
              </w:rPr>
            </w:pPr>
            <w:r w:rsidRPr="00AC363E">
              <w:rPr>
                <w:bCs/>
                <w:sz w:val="24"/>
              </w:rPr>
              <w:t>id_</w:t>
            </w:r>
            <w:r w:rsidRPr="00AC363E">
              <w:rPr>
                <w:bCs/>
                <w:sz w:val="24"/>
                <w:lang w:val="en-US"/>
              </w:rPr>
              <w:t>dataset</w:t>
            </w:r>
          </w:p>
        </w:tc>
        <w:tc>
          <w:tcPr>
            <w:tcW w:w="957" w:type="dxa"/>
          </w:tcPr>
          <w:p w:rsidR="00405434" w:rsidRPr="00AC363E" w:rsidRDefault="00845063">
            <w:pPr>
              <w:pStyle w:val="TableParagraph"/>
              <w:spacing w:line="360" w:lineRule="auto"/>
              <w:ind w:left="8"/>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5"/>
              <w:jc w:val="center"/>
              <w:rPr>
                <w:bCs/>
                <w:sz w:val="24"/>
              </w:rPr>
            </w:pPr>
            <w:r w:rsidRPr="00AC363E">
              <w:rPr>
                <w:bCs/>
                <w:sz w:val="24"/>
              </w:rPr>
              <w:t>5</w:t>
            </w:r>
          </w:p>
        </w:tc>
        <w:tc>
          <w:tcPr>
            <w:tcW w:w="3293" w:type="dxa"/>
          </w:tcPr>
          <w:p w:rsidR="00405434" w:rsidRPr="00AC363E" w:rsidRDefault="00845063">
            <w:pPr>
              <w:pStyle w:val="TableParagraph"/>
              <w:spacing w:line="360" w:lineRule="auto"/>
              <w:ind w:left="105"/>
              <w:rPr>
                <w:bCs/>
                <w:sz w:val="24"/>
                <w:lang w:val="en-US"/>
              </w:rPr>
            </w:pPr>
            <w:r w:rsidRPr="00AC363E">
              <w:rPr>
                <w:bCs/>
                <w:sz w:val="24"/>
              </w:rPr>
              <w:t xml:space="preserve">No ID </w:t>
            </w:r>
            <w:r w:rsidRPr="00AC363E">
              <w:rPr>
                <w:bCs/>
                <w:sz w:val="24"/>
                <w:lang w:val="en-US"/>
              </w:rPr>
              <w:t>Dataset</w:t>
            </w:r>
          </w:p>
        </w:tc>
      </w:tr>
      <w:tr w:rsidR="00405434" w:rsidRPr="00AC363E">
        <w:trPr>
          <w:trHeight w:val="413"/>
        </w:trPr>
        <w:tc>
          <w:tcPr>
            <w:tcW w:w="536" w:type="dxa"/>
          </w:tcPr>
          <w:p w:rsidR="00405434" w:rsidRPr="00AC363E" w:rsidRDefault="00845063">
            <w:pPr>
              <w:pStyle w:val="TableParagraph"/>
              <w:spacing w:line="360" w:lineRule="auto"/>
              <w:ind w:left="97" w:right="93"/>
              <w:jc w:val="center"/>
              <w:rPr>
                <w:bCs/>
                <w:sz w:val="24"/>
              </w:rPr>
            </w:pPr>
            <w:r w:rsidRPr="00AC363E">
              <w:rPr>
                <w:bCs/>
                <w:sz w:val="24"/>
              </w:rPr>
              <w:t>2.</w:t>
            </w:r>
          </w:p>
        </w:tc>
        <w:tc>
          <w:tcPr>
            <w:tcW w:w="2065" w:type="dxa"/>
          </w:tcPr>
          <w:p w:rsidR="00405434" w:rsidRPr="00AC363E" w:rsidRDefault="00845063">
            <w:pPr>
              <w:pStyle w:val="TableParagraph"/>
              <w:spacing w:line="360" w:lineRule="auto"/>
              <w:ind w:left="106"/>
              <w:rPr>
                <w:bCs/>
                <w:sz w:val="24"/>
                <w:lang w:val="en-US"/>
              </w:rPr>
            </w:pPr>
            <w:r w:rsidRPr="00AC363E">
              <w:rPr>
                <w:bCs/>
                <w:sz w:val="24"/>
                <w:lang w:val="en-US"/>
              </w:rPr>
              <w:t xml:space="preserve">Nomor </w:t>
            </w:r>
          </w:p>
        </w:tc>
        <w:tc>
          <w:tcPr>
            <w:tcW w:w="957" w:type="dxa"/>
          </w:tcPr>
          <w:p w:rsidR="00405434" w:rsidRPr="00AC363E" w:rsidRDefault="00845063">
            <w:pPr>
              <w:pStyle w:val="TableParagraph"/>
              <w:spacing w:line="360" w:lineRule="auto"/>
              <w:ind w:left="8"/>
              <w:jc w:val="center"/>
              <w:rPr>
                <w:bCs/>
                <w:sz w:val="24"/>
              </w:rPr>
            </w:pPr>
            <w:r w:rsidRPr="00AC363E">
              <w:rPr>
                <w:bCs/>
                <w:w w:val="99"/>
                <w:sz w:val="24"/>
              </w:rPr>
              <w:t>N</w:t>
            </w:r>
          </w:p>
        </w:tc>
        <w:tc>
          <w:tcPr>
            <w:tcW w:w="1017" w:type="dxa"/>
          </w:tcPr>
          <w:p w:rsidR="00405434" w:rsidRPr="00AC363E" w:rsidRDefault="00845063">
            <w:pPr>
              <w:pStyle w:val="TableParagraph"/>
              <w:spacing w:line="360" w:lineRule="auto"/>
              <w:ind w:left="5"/>
              <w:jc w:val="center"/>
              <w:rPr>
                <w:bCs/>
                <w:sz w:val="24"/>
              </w:rPr>
            </w:pPr>
            <w:r w:rsidRPr="00AC363E">
              <w:rPr>
                <w:bCs/>
                <w:sz w:val="24"/>
              </w:rPr>
              <w:t>3</w:t>
            </w:r>
          </w:p>
        </w:tc>
        <w:tc>
          <w:tcPr>
            <w:tcW w:w="3293" w:type="dxa"/>
          </w:tcPr>
          <w:p w:rsidR="00405434" w:rsidRPr="00AC363E" w:rsidRDefault="00845063">
            <w:pPr>
              <w:pStyle w:val="TableParagraph"/>
              <w:spacing w:line="360" w:lineRule="auto"/>
              <w:ind w:left="105"/>
              <w:rPr>
                <w:bCs/>
                <w:sz w:val="24"/>
                <w:lang w:val="en-US"/>
              </w:rPr>
            </w:pPr>
            <w:r w:rsidRPr="00AC363E">
              <w:rPr>
                <w:bCs/>
                <w:sz w:val="24"/>
                <w:lang w:val="en-US"/>
              </w:rPr>
              <w:t>Nomor</w:t>
            </w:r>
          </w:p>
        </w:tc>
      </w:tr>
      <w:tr w:rsidR="00405434" w:rsidRPr="00AC363E">
        <w:trPr>
          <w:trHeight w:val="414"/>
        </w:trPr>
        <w:tc>
          <w:tcPr>
            <w:tcW w:w="536" w:type="dxa"/>
          </w:tcPr>
          <w:p w:rsidR="00405434" w:rsidRPr="00AC363E" w:rsidRDefault="00845063">
            <w:pPr>
              <w:pStyle w:val="TableParagraph"/>
              <w:spacing w:line="360" w:lineRule="auto"/>
              <w:ind w:left="97" w:right="93"/>
              <w:jc w:val="center"/>
              <w:rPr>
                <w:bCs/>
                <w:sz w:val="24"/>
              </w:rPr>
            </w:pPr>
            <w:r w:rsidRPr="00AC363E">
              <w:rPr>
                <w:bCs/>
                <w:sz w:val="24"/>
              </w:rPr>
              <w:t>3.</w:t>
            </w:r>
          </w:p>
        </w:tc>
        <w:tc>
          <w:tcPr>
            <w:tcW w:w="2065" w:type="dxa"/>
          </w:tcPr>
          <w:p w:rsidR="00405434" w:rsidRPr="00AC363E" w:rsidRDefault="00845063">
            <w:pPr>
              <w:pStyle w:val="TableParagraph"/>
              <w:spacing w:line="360" w:lineRule="auto"/>
              <w:ind w:left="106"/>
              <w:rPr>
                <w:bCs/>
                <w:sz w:val="24"/>
                <w:lang w:val="en-US"/>
              </w:rPr>
            </w:pPr>
            <w:r w:rsidRPr="00AC363E">
              <w:rPr>
                <w:bCs/>
                <w:sz w:val="24"/>
                <w:lang w:val="en-US"/>
              </w:rPr>
              <w:t>Id_atribut</w:t>
            </w:r>
          </w:p>
        </w:tc>
        <w:tc>
          <w:tcPr>
            <w:tcW w:w="957" w:type="dxa"/>
          </w:tcPr>
          <w:p w:rsidR="00405434" w:rsidRPr="00AC363E" w:rsidRDefault="00845063">
            <w:pPr>
              <w:pStyle w:val="TableParagraph"/>
              <w:spacing w:line="360" w:lineRule="auto"/>
              <w:ind w:left="8"/>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83" w:right="78"/>
              <w:jc w:val="center"/>
              <w:rPr>
                <w:bCs/>
                <w:sz w:val="24"/>
              </w:rPr>
            </w:pPr>
            <w:r w:rsidRPr="00AC363E">
              <w:rPr>
                <w:bCs/>
                <w:sz w:val="24"/>
              </w:rPr>
              <w:t>50</w:t>
            </w:r>
          </w:p>
        </w:tc>
        <w:tc>
          <w:tcPr>
            <w:tcW w:w="3293" w:type="dxa"/>
          </w:tcPr>
          <w:p w:rsidR="00405434" w:rsidRPr="00AC363E" w:rsidRDefault="00845063">
            <w:pPr>
              <w:pStyle w:val="TableParagraph"/>
              <w:spacing w:line="360" w:lineRule="auto"/>
              <w:ind w:left="105"/>
              <w:rPr>
                <w:bCs/>
                <w:sz w:val="24"/>
                <w:lang w:val="en-US"/>
              </w:rPr>
            </w:pPr>
            <w:r w:rsidRPr="00AC363E">
              <w:rPr>
                <w:bCs/>
                <w:sz w:val="24"/>
                <w:lang w:val="en-US"/>
              </w:rPr>
              <w:t>Id Atribut</w:t>
            </w:r>
          </w:p>
        </w:tc>
      </w:tr>
      <w:tr w:rsidR="00405434" w:rsidRPr="00AC363E">
        <w:trPr>
          <w:trHeight w:val="413"/>
        </w:trPr>
        <w:tc>
          <w:tcPr>
            <w:tcW w:w="536" w:type="dxa"/>
          </w:tcPr>
          <w:p w:rsidR="00405434" w:rsidRPr="00AC363E" w:rsidRDefault="00845063">
            <w:pPr>
              <w:pStyle w:val="TableParagraph"/>
              <w:spacing w:line="360" w:lineRule="auto"/>
              <w:ind w:left="97" w:right="93"/>
              <w:jc w:val="center"/>
              <w:rPr>
                <w:bCs/>
                <w:sz w:val="24"/>
              </w:rPr>
            </w:pPr>
            <w:r w:rsidRPr="00AC363E">
              <w:rPr>
                <w:bCs/>
                <w:sz w:val="24"/>
              </w:rPr>
              <w:t>4.</w:t>
            </w:r>
          </w:p>
        </w:tc>
        <w:tc>
          <w:tcPr>
            <w:tcW w:w="2065" w:type="dxa"/>
          </w:tcPr>
          <w:p w:rsidR="00405434" w:rsidRPr="00AC363E" w:rsidRDefault="00845063">
            <w:pPr>
              <w:pStyle w:val="TableParagraph"/>
              <w:spacing w:line="360" w:lineRule="auto"/>
              <w:ind w:left="106"/>
              <w:rPr>
                <w:bCs/>
                <w:sz w:val="24"/>
                <w:lang w:val="en-US"/>
              </w:rPr>
            </w:pPr>
            <w:r w:rsidRPr="00AC363E">
              <w:rPr>
                <w:bCs/>
                <w:sz w:val="24"/>
                <w:lang w:val="en-US"/>
              </w:rPr>
              <w:t>Id_nilai_atribut</w:t>
            </w:r>
          </w:p>
        </w:tc>
        <w:tc>
          <w:tcPr>
            <w:tcW w:w="957" w:type="dxa"/>
          </w:tcPr>
          <w:p w:rsidR="00405434" w:rsidRPr="00AC363E" w:rsidRDefault="00845063">
            <w:pPr>
              <w:pStyle w:val="TableParagraph"/>
              <w:spacing w:line="360" w:lineRule="auto"/>
              <w:ind w:left="64"/>
              <w:jc w:val="center"/>
              <w:rPr>
                <w:bCs/>
                <w:sz w:val="24"/>
              </w:rPr>
            </w:pPr>
            <w:r w:rsidRPr="00AC363E">
              <w:rPr>
                <w:bCs/>
                <w:w w:val="99"/>
                <w:sz w:val="24"/>
              </w:rPr>
              <w:t>V</w:t>
            </w:r>
          </w:p>
        </w:tc>
        <w:tc>
          <w:tcPr>
            <w:tcW w:w="1017" w:type="dxa"/>
          </w:tcPr>
          <w:p w:rsidR="00405434" w:rsidRPr="00AC363E" w:rsidRDefault="00845063">
            <w:pPr>
              <w:pStyle w:val="TableParagraph"/>
              <w:spacing w:line="360" w:lineRule="auto"/>
              <w:ind w:left="83" w:right="78"/>
              <w:jc w:val="center"/>
              <w:rPr>
                <w:bCs/>
                <w:sz w:val="24"/>
              </w:rPr>
            </w:pPr>
            <w:r w:rsidRPr="00AC363E">
              <w:rPr>
                <w:bCs/>
                <w:sz w:val="24"/>
              </w:rPr>
              <w:t>50</w:t>
            </w:r>
          </w:p>
        </w:tc>
        <w:tc>
          <w:tcPr>
            <w:tcW w:w="3293" w:type="dxa"/>
          </w:tcPr>
          <w:p w:rsidR="00405434" w:rsidRPr="00AC363E" w:rsidRDefault="00845063">
            <w:pPr>
              <w:pStyle w:val="TableParagraph"/>
              <w:spacing w:line="360" w:lineRule="auto"/>
              <w:ind w:left="105"/>
              <w:rPr>
                <w:bCs/>
                <w:sz w:val="24"/>
                <w:lang w:val="en-US"/>
              </w:rPr>
            </w:pPr>
            <w:r w:rsidRPr="00AC363E">
              <w:rPr>
                <w:bCs/>
                <w:sz w:val="24"/>
                <w:lang w:val="en-US"/>
              </w:rPr>
              <w:t>Id Nilai Atribut</w:t>
            </w:r>
          </w:p>
        </w:tc>
      </w:tr>
    </w:tbl>
    <w:p w:rsidR="00405434" w:rsidRPr="00AC363E" w:rsidRDefault="00405434">
      <w:pPr>
        <w:pStyle w:val="BodyText"/>
        <w:spacing w:line="360" w:lineRule="auto"/>
        <w:rPr>
          <w:bCs/>
          <w:sz w:val="20"/>
        </w:rPr>
      </w:pPr>
    </w:p>
    <w:p w:rsidR="00405434" w:rsidRPr="00AC363E" w:rsidRDefault="00405434">
      <w:pPr>
        <w:pStyle w:val="BodyText"/>
        <w:spacing w:before="1" w:line="360" w:lineRule="auto"/>
        <w:rPr>
          <w:b/>
        </w:rPr>
      </w:pPr>
    </w:p>
    <w:p w:rsidR="00405434" w:rsidRPr="00AC363E" w:rsidRDefault="00845063">
      <w:pPr>
        <w:pStyle w:val="Heading2"/>
        <w:keepNext w:val="0"/>
        <w:keepLines w:val="0"/>
        <w:widowControl w:val="0"/>
        <w:numPr>
          <w:ilvl w:val="1"/>
          <w:numId w:val="44"/>
        </w:numPr>
        <w:tabs>
          <w:tab w:val="left" w:pos="1288"/>
          <w:tab w:val="left" w:pos="1289"/>
        </w:tabs>
        <w:autoSpaceDE w:val="0"/>
        <w:autoSpaceDN w:val="0"/>
        <w:spacing w:before="0" w:line="360" w:lineRule="auto"/>
        <w:ind w:left="1289" w:hanging="660"/>
        <w:rPr>
          <w:rFonts w:ascii="Times New Roman" w:hAnsi="Times New Roman" w:cs="Times New Roman"/>
          <w:b/>
          <w:bCs/>
          <w:color w:val="auto"/>
          <w:sz w:val="24"/>
          <w:szCs w:val="24"/>
        </w:rPr>
      </w:pPr>
      <w:bookmarkStart w:id="100" w:name="_Toc153498433"/>
      <w:r w:rsidRPr="00AC363E">
        <w:rPr>
          <w:rFonts w:ascii="Times New Roman" w:hAnsi="Times New Roman" w:cs="Times New Roman"/>
          <w:b/>
          <w:bCs/>
          <w:color w:val="auto"/>
          <w:sz w:val="24"/>
          <w:szCs w:val="24"/>
        </w:rPr>
        <w:t>Desain</w:t>
      </w:r>
      <w:r w:rsidRPr="00AC363E">
        <w:rPr>
          <w:rFonts w:ascii="Times New Roman" w:hAnsi="Times New Roman" w:cs="Times New Roman"/>
          <w:b/>
          <w:bCs/>
          <w:color w:val="auto"/>
          <w:spacing w:val="-3"/>
          <w:sz w:val="24"/>
          <w:szCs w:val="24"/>
        </w:rPr>
        <w:t xml:space="preserve"> </w:t>
      </w:r>
      <w:r w:rsidRPr="00AC363E">
        <w:rPr>
          <w:rFonts w:ascii="Times New Roman" w:hAnsi="Times New Roman" w:cs="Times New Roman"/>
          <w:b/>
          <w:bCs/>
          <w:color w:val="auto"/>
          <w:sz w:val="24"/>
          <w:szCs w:val="24"/>
        </w:rPr>
        <w:t>Arsitektur</w:t>
      </w:r>
      <w:bookmarkEnd w:id="100"/>
    </w:p>
    <w:p w:rsidR="00405434" w:rsidRPr="00AC363E" w:rsidRDefault="00405434">
      <w:pPr>
        <w:pStyle w:val="BodyText"/>
        <w:spacing w:before="4" w:line="360" w:lineRule="auto"/>
        <w:rPr>
          <w:b/>
          <w:sz w:val="25"/>
        </w:rPr>
      </w:pPr>
    </w:p>
    <w:p w:rsidR="00405434" w:rsidRPr="00AC363E" w:rsidRDefault="00845063">
      <w:pPr>
        <w:pStyle w:val="BodyText"/>
        <w:spacing w:before="1" w:line="360" w:lineRule="auto"/>
        <w:ind w:left="629" w:right="1035" w:firstLine="720"/>
        <w:jc w:val="both"/>
        <w:rPr>
          <w:bCs/>
        </w:rPr>
      </w:pPr>
      <w:r w:rsidRPr="00AC363E">
        <w:rPr>
          <w:bCs/>
        </w:rPr>
        <w:t xml:space="preserve">Sistem prediksi kelayakan pelanggan pada peneltian ini agar bisa berjalan dengan lancar maka direkomendasikan Spesifikasi </w:t>
      </w:r>
      <w:r w:rsidRPr="00AC363E">
        <w:rPr>
          <w:bCs/>
          <w:i/>
        </w:rPr>
        <w:t xml:space="preserve">hardware </w:t>
      </w:r>
      <w:r w:rsidRPr="00AC363E">
        <w:rPr>
          <w:bCs/>
        </w:rPr>
        <w:t xml:space="preserve">dan </w:t>
      </w:r>
      <w:r w:rsidRPr="00AC363E">
        <w:rPr>
          <w:bCs/>
          <w:i/>
        </w:rPr>
        <w:t xml:space="preserve">software </w:t>
      </w:r>
      <w:r w:rsidRPr="00AC363E">
        <w:rPr>
          <w:bCs/>
        </w:rPr>
        <w:t>sebagai berikut:</w:t>
      </w:r>
    </w:p>
    <w:p w:rsidR="00405434" w:rsidRPr="00AC363E" w:rsidRDefault="00845063">
      <w:pPr>
        <w:pStyle w:val="ListParagraph"/>
        <w:widowControl w:val="0"/>
        <w:numPr>
          <w:ilvl w:val="0"/>
          <w:numId w:val="46"/>
        </w:numPr>
        <w:tabs>
          <w:tab w:val="left" w:pos="1709"/>
          <w:tab w:val="left" w:pos="3509"/>
          <w:tab w:val="left" w:pos="4229"/>
        </w:tabs>
        <w:autoSpaceDE w:val="0"/>
        <w:autoSpaceDN w:val="0"/>
        <w:spacing w:before="162" w:after="0" w:line="360" w:lineRule="auto"/>
        <w:ind w:hanging="361"/>
        <w:contextualSpacing w:val="0"/>
        <w:jc w:val="both"/>
        <w:rPr>
          <w:rFonts w:ascii="Times New Roman" w:hAnsi="Times New Roman" w:cs="Times New Roman"/>
          <w:bCs/>
          <w:sz w:val="24"/>
        </w:rPr>
      </w:pPr>
      <w:r w:rsidRPr="00AC363E">
        <w:rPr>
          <w:rFonts w:ascii="Times New Roman" w:hAnsi="Times New Roman" w:cs="Times New Roman"/>
          <w:bCs/>
          <w:sz w:val="24"/>
        </w:rPr>
        <w:t>Processor</w:t>
      </w:r>
      <w:r w:rsidRPr="00AC363E">
        <w:rPr>
          <w:rFonts w:ascii="Times New Roman" w:hAnsi="Times New Roman" w:cs="Times New Roman"/>
          <w:bCs/>
          <w:sz w:val="24"/>
        </w:rPr>
        <w:tab/>
        <w:t>:</w:t>
      </w:r>
      <w:r w:rsidRPr="00AC363E">
        <w:rPr>
          <w:rFonts w:ascii="Times New Roman" w:hAnsi="Times New Roman" w:cs="Times New Roman"/>
          <w:bCs/>
          <w:sz w:val="24"/>
        </w:rPr>
        <w:tab/>
        <w:t>Minimal dual</w:t>
      </w:r>
      <w:r w:rsidRPr="00AC363E">
        <w:rPr>
          <w:rFonts w:ascii="Times New Roman" w:hAnsi="Times New Roman" w:cs="Times New Roman"/>
          <w:bCs/>
          <w:spacing w:val="-1"/>
          <w:sz w:val="24"/>
        </w:rPr>
        <w:t xml:space="preserve"> </w:t>
      </w:r>
      <w:r w:rsidRPr="00AC363E">
        <w:rPr>
          <w:rFonts w:ascii="Times New Roman" w:hAnsi="Times New Roman" w:cs="Times New Roman"/>
          <w:bCs/>
          <w:sz w:val="24"/>
        </w:rPr>
        <w:t>core</w:t>
      </w:r>
    </w:p>
    <w:p w:rsidR="00405434" w:rsidRPr="00AC363E" w:rsidRDefault="00845063">
      <w:pPr>
        <w:pStyle w:val="ListParagraph"/>
        <w:widowControl w:val="0"/>
        <w:numPr>
          <w:ilvl w:val="0"/>
          <w:numId w:val="46"/>
        </w:numPr>
        <w:tabs>
          <w:tab w:val="left" w:pos="1709"/>
          <w:tab w:val="left" w:pos="3509"/>
          <w:tab w:val="left" w:pos="4229"/>
        </w:tabs>
        <w:autoSpaceDE w:val="0"/>
        <w:autoSpaceDN w:val="0"/>
        <w:spacing w:before="136" w:after="0" w:line="360" w:lineRule="auto"/>
        <w:ind w:hanging="361"/>
        <w:contextualSpacing w:val="0"/>
        <w:jc w:val="both"/>
        <w:rPr>
          <w:rFonts w:ascii="Times New Roman" w:hAnsi="Times New Roman" w:cs="Times New Roman"/>
          <w:bCs/>
          <w:sz w:val="24"/>
        </w:rPr>
      </w:pPr>
      <w:r w:rsidRPr="00AC363E">
        <w:rPr>
          <w:rFonts w:ascii="Times New Roman" w:hAnsi="Times New Roman" w:cs="Times New Roman"/>
          <w:bCs/>
          <w:sz w:val="24"/>
        </w:rPr>
        <w:t>RAM</w:t>
      </w:r>
      <w:r w:rsidRPr="00AC363E">
        <w:rPr>
          <w:rFonts w:ascii="Times New Roman" w:hAnsi="Times New Roman" w:cs="Times New Roman"/>
          <w:bCs/>
          <w:sz w:val="24"/>
        </w:rPr>
        <w:tab/>
        <w:t>:</w:t>
      </w:r>
      <w:r w:rsidRPr="00AC363E">
        <w:rPr>
          <w:rFonts w:ascii="Times New Roman" w:hAnsi="Times New Roman" w:cs="Times New Roman"/>
          <w:bCs/>
          <w:sz w:val="24"/>
        </w:rPr>
        <w:tab/>
        <w:t>1</w:t>
      </w:r>
      <w:r w:rsidRPr="00AC363E">
        <w:rPr>
          <w:rFonts w:ascii="Times New Roman" w:hAnsi="Times New Roman" w:cs="Times New Roman"/>
          <w:bCs/>
          <w:spacing w:val="-3"/>
          <w:sz w:val="24"/>
        </w:rPr>
        <w:t xml:space="preserve"> </w:t>
      </w:r>
      <w:r w:rsidRPr="00AC363E">
        <w:rPr>
          <w:rFonts w:ascii="Times New Roman" w:hAnsi="Times New Roman" w:cs="Times New Roman"/>
          <w:bCs/>
          <w:sz w:val="24"/>
        </w:rPr>
        <w:t>GB</w:t>
      </w:r>
    </w:p>
    <w:p w:rsidR="00405434" w:rsidRPr="00AC363E" w:rsidRDefault="00845063">
      <w:pPr>
        <w:pStyle w:val="ListParagraph"/>
        <w:widowControl w:val="0"/>
        <w:numPr>
          <w:ilvl w:val="0"/>
          <w:numId w:val="46"/>
        </w:numPr>
        <w:tabs>
          <w:tab w:val="left" w:pos="1709"/>
          <w:tab w:val="left" w:pos="3509"/>
          <w:tab w:val="left" w:pos="4229"/>
        </w:tabs>
        <w:autoSpaceDE w:val="0"/>
        <w:autoSpaceDN w:val="0"/>
        <w:spacing w:before="140" w:after="0" w:line="360" w:lineRule="auto"/>
        <w:ind w:hanging="361"/>
        <w:contextualSpacing w:val="0"/>
        <w:jc w:val="both"/>
        <w:rPr>
          <w:rFonts w:ascii="Times New Roman" w:hAnsi="Times New Roman" w:cs="Times New Roman"/>
          <w:bCs/>
          <w:sz w:val="24"/>
        </w:rPr>
      </w:pPr>
      <w:r w:rsidRPr="00AC363E">
        <w:rPr>
          <w:rFonts w:ascii="Times New Roman" w:hAnsi="Times New Roman" w:cs="Times New Roman"/>
          <w:bCs/>
          <w:sz w:val="24"/>
        </w:rPr>
        <w:t>VGA</w:t>
      </w:r>
      <w:r w:rsidRPr="00AC363E">
        <w:rPr>
          <w:rFonts w:ascii="Times New Roman" w:hAnsi="Times New Roman" w:cs="Times New Roman"/>
          <w:bCs/>
          <w:sz w:val="24"/>
        </w:rPr>
        <w:tab/>
        <w:t>:</w:t>
      </w:r>
      <w:r w:rsidRPr="00AC363E">
        <w:rPr>
          <w:rFonts w:ascii="Times New Roman" w:hAnsi="Times New Roman" w:cs="Times New Roman"/>
          <w:bCs/>
          <w:sz w:val="24"/>
        </w:rPr>
        <w:tab/>
        <w:t>16 bit</w:t>
      </w:r>
    </w:p>
    <w:p w:rsidR="00405434" w:rsidRPr="00AC363E" w:rsidRDefault="00845063">
      <w:pPr>
        <w:pStyle w:val="ListParagraph"/>
        <w:widowControl w:val="0"/>
        <w:numPr>
          <w:ilvl w:val="0"/>
          <w:numId w:val="46"/>
        </w:numPr>
        <w:tabs>
          <w:tab w:val="left" w:pos="1709"/>
          <w:tab w:val="left" w:pos="3509"/>
          <w:tab w:val="left" w:pos="4229"/>
        </w:tabs>
        <w:autoSpaceDE w:val="0"/>
        <w:autoSpaceDN w:val="0"/>
        <w:spacing w:before="136" w:after="0" w:line="360" w:lineRule="auto"/>
        <w:ind w:hanging="361"/>
        <w:contextualSpacing w:val="0"/>
        <w:jc w:val="both"/>
        <w:rPr>
          <w:rFonts w:ascii="Times New Roman" w:hAnsi="Times New Roman" w:cs="Times New Roman"/>
          <w:bCs/>
          <w:sz w:val="24"/>
        </w:rPr>
      </w:pPr>
      <w:r w:rsidRPr="00AC363E">
        <w:rPr>
          <w:rFonts w:ascii="Times New Roman" w:hAnsi="Times New Roman" w:cs="Times New Roman"/>
          <w:bCs/>
          <w:sz w:val="24"/>
        </w:rPr>
        <w:t>Hardisk</w:t>
      </w:r>
      <w:r w:rsidRPr="00AC363E">
        <w:rPr>
          <w:rFonts w:ascii="Times New Roman" w:hAnsi="Times New Roman" w:cs="Times New Roman"/>
          <w:bCs/>
          <w:sz w:val="24"/>
        </w:rPr>
        <w:tab/>
        <w:t>:</w:t>
      </w:r>
      <w:r w:rsidRPr="00AC363E">
        <w:rPr>
          <w:rFonts w:ascii="Times New Roman" w:hAnsi="Times New Roman" w:cs="Times New Roman"/>
          <w:bCs/>
          <w:sz w:val="24"/>
        </w:rPr>
        <w:tab/>
        <w:t>500GB</w:t>
      </w:r>
    </w:p>
    <w:p w:rsidR="00405434" w:rsidRPr="00AC363E" w:rsidRDefault="00845063">
      <w:pPr>
        <w:pStyle w:val="ListParagraph"/>
        <w:widowControl w:val="0"/>
        <w:numPr>
          <w:ilvl w:val="0"/>
          <w:numId w:val="46"/>
        </w:numPr>
        <w:tabs>
          <w:tab w:val="left" w:pos="1709"/>
          <w:tab w:val="left" w:pos="4229"/>
        </w:tabs>
        <w:autoSpaceDE w:val="0"/>
        <w:autoSpaceDN w:val="0"/>
        <w:spacing w:before="140" w:after="0" w:line="360" w:lineRule="auto"/>
        <w:ind w:hanging="361"/>
        <w:contextualSpacing w:val="0"/>
        <w:jc w:val="both"/>
        <w:rPr>
          <w:rFonts w:ascii="Times New Roman" w:hAnsi="Times New Roman" w:cs="Times New Roman"/>
          <w:bCs/>
          <w:sz w:val="24"/>
        </w:rPr>
      </w:pPr>
      <w:r w:rsidRPr="00AC363E">
        <w:rPr>
          <w:rFonts w:ascii="Times New Roman" w:hAnsi="Times New Roman" w:cs="Times New Roman"/>
          <w:bCs/>
          <w:sz w:val="24"/>
        </w:rPr>
        <w:t>Operating</w:t>
      </w:r>
      <w:r w:rsidRPr="00AC363E">
        <w:rPr>
          <w:rFonts w:ascii="Times New Roman" w:hAnsi="Times New Roman" w:cs="Times New Roman"/>
          <w:bCs/>
          <w:spacing w:val="-6"/>
          <w:sz w:val="24"/>
        </w:rPr>
        <w:t xml:space="preserve"> </w:t>
      </w:r>
      <w:r w:rsidRPr="00AC363E">
        <w:rPr>
          <w:rFonts w:ascii="Times New Roman" w:hAnsi="Times New Roman" w:cs="Times New Roman"/>
          <w:bCs/>
          <w:sz w:val="24"/>
        </w:rPr>
        <w:t>System</w:t>
      </w:r>
      <w:r w:rsidRPr="00AC363E">
        <w:rPr>
          <w:rFonts w:ascii="Times New Roman" w:hAnsi="Times New Roman" w:cs="Times New Roman"/>
          <w:bCs/>
          <w:spacing w:val="15"/>
          <w:sz w:val="24"/>
        </w:rPr>
        <w:t xml:space="preserve"> </w:t>
      </w:r>
      <w:r w:rsidRPr="00AC363E">
        <w:rPr>
          <w:rFonts w:ascii="Times New Roman" w:hAnsi="Times New Roman" w:cs="Times New Roman"/>
          <w:bCs/>
          <w:sz w:val="24"/>
        </w:rPr>
        <w:t>:</w:t>
      </w:r>
      <w:r w:rsidRPr="00AC363E">
        <w:rPr>
          <w:rFonts w:ascii="Times New Roman" w:hAnsi="Times New Roman" w:cs="Times New Roman"/>
          <w:bCs/>
          <w:sz w:val="24"/>
        </w:rPr>
        <w:tab/>
        <w:t>Windows</w:t>
      </w:r>
      <w:r w:rsidRPr="00AC363E">
        <w:rPr>
          <w:rFonts w:ascii="Times New Roman" w:hAnsi="Times New Roman" w:cs="Times New Roman"/>
          <w:bCs/>
          <w:spacing w:val="-3"/>
          <w:sz w:val="24"/>
        </w:rPr>
        <w:t xml:space="preserve"> </w:t>
      </w:r>
      <w:r w:rsidRPr="00AC363E">
        <w:rPr>
          <w:rFonts w:ascii="Times New Roman" w:hAnsi="Times New Roman" w:cs="Times New Roman"/>
          <w:bCs/>
          <w:sz w:val="24"/>
        </w:rPr>
        <w:t>7</w:t>
      </w:r>
    </w:p>
    <w:p w:rsidR="00405434" w:rsidRPr="00AC363E" w:rsidRDefault="00845063">
      <w:pPr>
        <w:pStyle w:val="ListParagraph"/>
        <w:widowControl w:val="0"/>
        <w:numPr>
          <w:ilvl w:val="0"/>
          <w:numId w:val="46"/>
        </w:numPr>
        <w:tabs>
          <w:tab w:val="left" w:pos="1709"/>
          <w:tab w:val="left" w:pos="3509"/>
          <w:tab w:val="left" w:pos="4229"/>
        </w:tabs>
        <w:autoSpaceDE w:val="0"/>
        <w:autoSpaceDN w:val="0"/>
        <w:spacing w:before="136" w:after="0" w:line="360" w:lineRule="auto"/>
        <w:ind w:hanging="361"/>
        <w:contextualSpacing w:val="0"/>
        <w:jc w:val="both"/>
        <w:rPr>
          <w:rFonts w:ascii="Times New Roman" w:hAnsi="Times New Roman" w:cs="Times New Roman"/>
          <w:bCs/>
          <w:sz w:val="24"/>
        </w:rPr>
      </w:pPr>
      <w:r w:rsidRPr="00AC363E">
        <w:rPr>
          <w:rFonts w:ascii="Times New Roman" w:hAnsi="Times New Roman" w:cs="Times New Roman"/>
          <w:bCs/>
          <w:sz w:val="24"/>
        </w:rPr>
        <w:t>Tools</w:t>
      </w:r>
      <w:r w:rsidRPr="00AC363E">
        <w:rPr>
          <w:rFonts w:ascii="Times New Roman" w:hAnsi="Times New Roman" w:cs="Times New Roman"/>
          <w:bCs/>
          <w:sz w:val="24"/>
        </w:rPr>
        <w:tab/>
        <w:t>:</w:t>
      </w:r>
      <w:r w:rsidRPr="00AC363E">
        <w:rPr>
          <w:rFonts w:ascii="Times New Roman" w:hAnsi="Times New Roman" w:cs="Times New Roman"/>
          <w:bCs/>
          <w:sz w:val="24"/>
        </w:rPr>
        <w:tab/>
        <w:t>Google Chrome</w:t>
      </w:r>
    </w:p>
    <w:p w:rsidR="00405434" w:rsidRPr="00AC363E" w:rsidRDefault="00405434">
      <w:pPr>
        <w:spacing w:line="360" w:lineRule="auto"/>
        <w:jc w:val="both"/>
        <w:rPr>
          <w:rFonts w:ascii="Times New Roman" w:hAnsi="Times New Roman" w:cs="Times New Roman"/>
          <w:b/>
          <w:sz w:val="24"/>
        </w:rPr>
        <w:sectPr w:rsidR="00405434" w:rsidRPr="00AC363E">
          <w:pgSz w:w="11910" w:h="16840"/>
          <w:pgMar w:top="960" w:right="661" w:bottom="280" w:left="1640" w:header="710" w:footer="0" w:gutter="0"/>
          <w:cols w:space="720"/>
        </w:sectPr>
      </w:pPr>
    </w:p>
    <w:p w:rsidR="00405434" w:rsidRPr="00AC363E" w:rsidRDefault="00845063">
      <w:pPr>
        <w:pStyle w:val="Heading2"/>
        <w:keepNext w:val="0"/>
        <w:keepLines w:val="0"/>
        <w:widowControl w:val="0"/>
        <w:numPr>
          <w:ilvl w:val="1"/>
          <w:numId w:val="44"/>
        </w:numPr>
        <w:tabs>
          <w:tab w:val="left" w:pos="1288"/>
          <w:tab w:val="left" w:pos="1289"/>
        </w:tabs>
        <w:autoSpaceDE w:val="0"/>
        <w:autoSpaceDN w:val="0"/>
        <w:spacing w:before="90" w:line="360" w:lineRule="auto"/>
        <w:ind w:left="1289" w:hanging="660"/>
        <w:rPr>
          <w:rFonts w:ascii="Times New Roman" w:hAnsi="Times New Roman" w:cs="Times New Roman"/>
          <w:b/>
          <w:bCs/>
          <w:color w:val="auto"/>
          <w:sz w:val="24"/>
          <w:szCs w:val="24"/>
        </w:rPr>
      </w:pPr>
      <w:bookmarkStart w:id="101" w:name="_Toc153498434"/>
      <w:r w:rsidRPr="00AC363E">
        <w:rPr>
          <w:rFonts w:ascii="Times New Roman" w:hAnsi="Times New Roman" w:cs="Times New Roman"/>
          <w:b/>
          <w:bCs/>
          <w:color w:val="auto"/>
          <w:sz w:val="24"/>
          <w:szCs w:val="24"/>
        </w:rPr>
        <w:lastRenderedPageBreak/>
        <w:t>Interface Design</w:t>
      </w:r>
      <w:bookmarkEnd w:id="101"/>
    </w:p>
    <w:p w:rsidR="00405434" w:rsidRPr="00AC363E" w:rsidRDefault="00845063">
      <w:pPr>
        <w:pStyle w:val="ListParagraph"/>
        <w:widowControl w:val="0"/>
        <w:numPr>
          <w:ilvl w:val="2"/>
          <w:numId w:val="44"/>
        </w:numPr>
        <w:tabs>
          <w:tab w:val="left" w:pos="1348"/>
          <w:tab w:val="left" w:pos="1349"/>
        </w:tabs>
        <w:autoSpaceDE w:val="0"/>
        <w:autoSpaceDN w:val="0"/>
        <w:spacing w:before="136" w:after="0" w:line="360" w:lineRule="auto"/>
        <w:contextualSpacing w:val="0"/>
        <w:rPr>
          <w:rFonts w:ascii="Times New Roman" w:hAnsi="Times New Roman" w:cs="Times New Roman"/>
          <w:b/>
          <w:sz w:val="24"/>
        </w:rPr>
      </w:pPr>
      <w:r w:rsidRPr="00AC363E">
        <w:rPr>
          <w:rFonts w:ascii="Times New Roman" w:hAnsi="Times New Roman" w:cs="Times New Roman"/>
          <w:b/>
          <w:sz w:val="24"/>
        </w:rPr>
        <w:t>Mekanisme User</w:t>
      </w:r>
    </w:p>
    <w:p w:rsidR="00405434" w:rsidRPr="00AC363E" w:rsidRDefault="00845063">
      <w:pPr>
        <w:spacing w:before="137" w:line="360" w:lineRule="auto"/>
        <w:ind w:left="3606"/>
        <w:rPr>
          <w:rFonts w:ascii="Times New Roman" w:hAnsi="Times New Roman" w:cs="Times New Roman"/>
          <w:b/>
          <w:sz w:val="24"/>
        </w:rPr>
      </w:pPr>
      <w:r w:rsidRPr="00AC363E">
        <w:rPr>
          <w:rFonts w:ascii="Times New Roman" w:hAnsi="Times New Roman" w:cs="Times New Roman"/>
          <w:b/>
          <w:sz w:val="24"/>
        </w:rPr>
        <w:t>Tabel. 4.5 Mekanisme User</w:t>
      </w:r>
    </w:p>
    <w:tbl>
      <w:tblPr>
        <w:tblW w:w="0" w:type="auto"/>
        <w:tblInd w:w="1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1769"/>
        <w:gridCol w:w="1337"/>
        <w:gridCol w:w="2310"/>
        <w:gridCol w:w="1798"/>
      </w:tblGrid>
      <w:tr w:rsidR="00405434" w:rsidRPr="00AC363E">
        <w:trPr>
          <w:trHeight w:val="414"/>
        </w:trPr>
        <w:tc>
          <w:tcPr>
            <w:tcW w:w="1769" w:type="dxa"/>
          </w:tcPr>
          <w:p w:rsidR="00405434" w:rsidRPr="00AC363E" w:rsidRDefault="00845063">
            <w:pPr>
              <w:pStyle w:val="TableParagraph"/>
              <w:spacing w:before="3" w:line="360" w:lineRule="auto"/>
              <w:ind w:left="455" w:right="450"/>
              <w:jc w:val="center"/>
              <w:rPr>
                <w:bCs/>
                <w:sz w:val="24"/>
              </w:rPr>
            </w:pPr>
            <w:r w:rsidRPr="00AC363E">
              <w:rPr>
                <w:bCs/>
                <w:sz w:val="24"/>
              </w:rPr>
              <w:t>User</w:t>
            </w:r>
          </w:p>
        </w:tc>
        <w:tc>
          <w:tcPr>
            <w:tcW w:w="1337" w:type="dxa"/>
          </w:tcPr>
          <w:p w:rsidR="00405434" w:rsidRPr="00AC363E" w:rsidRDefault="00845063">
            <w:pPr>
              <w:pStyle w:val="TableParagraph"/>
              <w:spacing w:before="3" w:line="360" w:lineRule="auto"/>
              <w:ind w:left="189" w:right="190"/>
              <w:jc w:val="center"/>
              <w:rPr>
                <w:bCs/>
                <w:sz w:val="24"/>
              </w:rPr>
            </w:pPr>
            <w:r w:rsidRPr="00AC363E">
              <w:rPr>
                <w:bCs/>
                <w:sz w:val="24"/>
              </w:rPr>
              <w:t>Kategori</w:t>
            </w:r>
          </w:p>
        </w:tc>
        <w:tc>
          <w:tcPr>
            <w:tcW w:w="2310" w:type="dxa"/>
          </w:tcPr>
          <w:p w:rsidR="00405434" w:rsidRPr="00AC363E" w:rsidRDefault="00845063">
            <w:pPr>
              <w:pStyle w:val="TableParagraph"/>
              <w:spacing w:before="3" w:line="360" w:lineRule="auto"/>
              <w:ind w:left="534"/>
              <w:rPr>
                <w:bCs/>
                <w:sz w:val="24"/>
              </w:rPr>
            </w:pPr>
            <w:r w:rsidRPr="00AC363E">
              <w:rPr>
                <w:bCs/>
                <w:sz w:val="24"/>
              </w:rPr>
              <w:t>Akses Input</w:t>
            </w:r>
          </w:p>
        </w:tc>
        <w:tc>
          <w:tcPr>
            <w:tcW w:w="1798" w:type="dxa"/>
          </w:tcPr>
          <w:p w:rsidR="00405434" w:rsidRPr="00AC363E" w:rsidRDefault="00845063">
            <w:pPr>
              <w:pStyle w:val="TableParagraph"/>
              <w:spacing w:before="3" w:line="360" w:lineRule="auto"/>
              <w:ind w:left="189"/>
              <w:rPr>
                <w:bCs/>
                <w:sz w:val="24"/>
              </w:rPr>
            </w:pPr>
            <w:r w:rsidRPr="00AC363E">
              <w:rPr>
                <w:bCs/>
                <w:sz w:val="24"/>
              </w:rPr>
              <w:t>Akses Output</w:t>
            </w:r>
          </w:p>
        </w:tc>
      </w:tr>
      <w:tr w:rsidR="00405434" w:rsidRPr="00AC363E">
        <w:trPr>
          <w:trHeight w:val="414"/>
        </w:trPr>
        <w:tc>
          <w:tcPr>
            <w:tcW w:w="1769" w:type="dxa"/>
          </w:tcPr>
          <w:p w:rsidR="00405434" w:rsidRPr="00AC363E" w:rsidRDefault="00845063">
            <w:pPr>
              <w:pStyle w:val="TableParagraph"/>
              <w:spacing w:line="360" w:lineRule="auto"/>
              <w:ind w:left="449" w:right="450"/>
              <w:jc w:val="center"/>
              <w:rPr>
                <w:bCs/>
                <w:sz w:val="24"/>
              </w:rPr>
            </w:pPr>
            <w:r w:rsidRPr="00AC363E">
              <w:rPr>
                <w:bCs/>
                <w:sz w:val="24"/>
              </w:rPr>
              <w:t>Admin</w:t>
            </w:r>
          </w:p>
        </w:tc>
        <w:tc>
          <w:tcPr>
            <w:tcW w:w="1337" w:type="dxa"/>
          </w:tcPr>
          <w:p w:rsidR="00405434" w:rsidRPr="00AC363E" w:rsidRDefault="00845063">
            <w:pPr>
              <w:pStyle w:val="TableParagraph"/>
              <w:spacing w:line="360" w:lineRule="auto"/>
              <w:ind w:left="189" w:right="189"/>
              <w:jc w:val="center"/>
              <w:rPr>
                <w:bCs/>
                <w:sz w:val="24"/>
              </w:rPr>
            </w:pPr>
            <w:r w:rsidRPr="00AC363E">
              <w:rPr>
                <w:bCs/>
                <w:sz w:val="24"/>
              </w:rPr>
              <w:t>Admin</w:t>
            </w:r>
          </w:p>
        </w:tc>
        <w:tc>
          <w:tcPr>
            <w:tcW w:w="2310" w:type="dxa"/>
          </w:tcPr>
          <w:p w:rsidR="00405434" w:rsidRPr="00AC363E" w:rsidRDefault="00845063">
            <w:pPr>
              <w:pStyle w:val="TableParagraph"/>
              <w:spacing w:line="360" w:lineRule="auto"/>
              <w:ind w:left="982"/>
              <w:rPr>
                <w:bCs/>
                <w:sz w:val="24"/>
              </w:rPr>
            </w:pPr>
            <w:r w:rsidRPr="00AC363E">
              <w:rPr>
                <w:bCs/>
                <w:sz w:val="24"/>
              </w:rPr>
              <w:t>Semua</w:t>
            </w:r>
          </w:p>
        </w:tc>
        <w:tc>
          <w:tcPr>
            <w:tcW w:w="1798" w:type="dxa"/>
          </w:tcPr>
          <w:p w:rsidR="00405434" w:rsidRPr="00AC363E" w:rsidRDefault="00845063">
            <w:pPr>
              <w:pStyle w:val="TableParagraph"/>
              <w:spacing w:line="360" w:lineRule="auto"/>
              <w:ind w:left="637"/>
              <w:rPr>
                <w:bCs/>
                <w:sz w:val="24"/>
              </w:rPr>
            </w:pPr>
            <w:r w:rsidRPr="00AC363E">
              <w:rPr>
                <w:bCs/>
                <w:sz w:val="24"/>
              </w:rPr>
              <w:t>Semua</w:t>
            </w:r>
          </w:p>
        </w:tc>
      </w:tr>
      <w:tr w:rsidR="00405434" w:rsidRPr="00AC363E">
        <w:trPr>
          <w:trHeight w:val="825"/>
        </w:trPr>
        <w:tc>
          <w:tcPr>
            <w:tcW w:w="1769" w:type="dxa"/>
          </w:tcPr>
          <w:p w:rsidR="00405434" w:rsidRPr="00AC363E" w:rsidRDefault="00845063">
            <w:pPr>
              <w:pStyle w:val="TableParagraph"/>
              <w:spacing w:line="360" w:lineRule="auto"/>
              <w:ind w:left="455" w:right="450"/>
              <w:jc w:val="center"/>
              <w:rPr>
                <w:bCs/>
                <w:sz w:val="24"/>
              </w:rPr>
            </w:pPr>
            <w:r w:rsidRPr="00AC363E">
              <w:rPr>
                <w:bCs/>
                <w:sz w:val="24"/>
              </w:rPr>
              <w:t>Kepala KUA</w:t>
            </w:r>
          </w:p>
        </w:tc>
        <w:tc>
          <w:tcPr>
            <w:tcW w:w="1337" w:type="dxa"/>
          </w:tcPr>
          <w:p w:rsidR="00405434" w:rsidRPr="00AC363E" w:rsidRDefault="00845063">
            <w:pPr>
              <w:pStyle w:val="TableParagraph"/>
              <w:spacing w:line="360" w:lineRule="auto"/>
              <w:ind w:left="189" w:right="188"/>
              <w:jc w:val="center"/>
              <w:rPr>
                <w:bCs/>
                <w:sz w:val="24"/>
              </w:rPr>
            </w:pPr>
            <w:r w:rsidRPr="00AC363E">
              <w:rPr>
                <w:bCs/>
                <w:sz w:val="24"/>
              </w:rPr>
              <w:t>User</w:t>
            </w:r>
          </w:p>
        </w:tc>
        <w:tc>
          <w:tcPr>
            <w:tcW w:w="2310" w:type="dxa"/>
          </w:tcPr>
          <w:p w:rsidR="00405434" w:rsidRPr="00AC363E" w:rsidRDefault="00845063">
            <w:pPr>
              <w:pStyle w:val="TableParagraph"/>
              <w:spacing w:line="360" w:lineRule="auto"/>
              <w:jc w:val="center"/>
              <w:rPr>
                <w:bCs/>
                <w:sz w:val="24"/>
              </w:rPr>
            </w:pPr>
            <w:r w:rsidRPr="00AC363E">
              <w:rPr>
                <w:bCs/>
                <w:w w:val="99"/>
                <w:sz w:val="24"/>
              </w:rPr>
              <w:t>-</w:t>
            </w:r>
          </w:p>
        </w:tc>
        <w:tc>
          <w:tcPr>
            <w:tcW w:w="1798" w:type="dxa"/>
          </w:tcPr>
          <w:p w:rsidR="00405434" w:rsidRPr="00AC363E" w:rsidRDefault="00845063">
            <w:pPr>
              <w:pStyle w:val="TableParagraph"/>
              <w:spacing w:line="360" w:lineRule="auto"/>
              <w:ind w:left="465"/>
              <w:rPr>
                <w:bCs/>
                <w:sz w:val="24"/>
              </w:rPr>
            </w:pPr>
            <w:r w:rsidRPr="00AC363E">
              <w:rPr>
                <w:bCs/>
                <w:sz w:val="24"/>
              </w:rPr>
              <w:t>Hasil</w:t>
            </w:r>
          </w:p>
          <w:p w:rsidR="00405434" w:rsidRPr="00AC363E" w:rsidRDefault="00405434">
            <w:pPr>
              <w:pStyle w:val="TableParagraph"/>
              <w:spacing w:line="360" w:lineRule="auto"/>
              <w:ind w:left="465"/>
              <w:rPr>
                <w:bCs/>
                <w:sz w:val="24"/>
              </w:rPr>
            </w:pPr>
          </w:p>
        </w:tc>
      </w:tr>
    </w:tbl>
    <w:p w:rsidR="00405434" w:rsidRPr="00AC363E" w:rsidRDefault="00405434">
      <w:pPr>
        <w:pStyle w:val="BodyText"/>
        <w:spacing w:line="360" w:lineRule="auto"/>
        <w:rPr>
          <w:b/>
          <w:sz w:val="20"/>
        </w:rPr>
      </w:pPr>
    </w:p>
    <w:p w:rsidR="00405434" w:rsidRPr="00AC363E" w:rsidRDefault="00845063">
      <w:pPr>
        <w:pStyle w:val="Heading2"/>
        <w:keepNext w:val="0"/>
        <w:keepLines w:val="0"/>
        <w:widowControl w:val="0"/>
        <w:numPr>
          <w:ilvl w:val="2"/>
          <w:numId w:val="44"/>
        </w:numPr>
        <w:tabs>
          <w:tab w:val="left" w:pos="1348"/>
          <w:tab w:val="left" w:pos="1349"/>
        </w:tabs>
        <w:autoSpaceDE w:val="0"/>
        <w:autoSpaceDN w:val="0"/>
        <w:spacing w:before="90" w:line="360" w:lineRule="auto"/>
        <w:rPr>
          <w:rFonts w:ascii="Times New Roman" w:hAnsi="Times New Roman" w:cs="Times New Roman"/>
          <w:b/>
          <w:bCs/>
          <w:color w:val="auto"/>
          <w:sz w:val="24"/>
          <w:szCs w:val="24"/>
        </w:rPr>
      </w:pPr>
      <w:bookmarkStart w:id="102" w:name="_Toc153498435"/>
      <w:r w:rsidRPr="00AC363E">
        <w:rPr>
          <w:rFonts w:ascii="Times New Roman" w:hAnsi="Times New Roman" w:cs="Times New Roman"/>
          <w:b/>
          <w:bCs/>
          <w:color w:val="auto"/>
          <w:sz w:val="24"/>
          <w:szCs w:val="24"/>
        </w:rPr>
        <w:t>Mekanisme Navigasi</w:t>
      </w:r>
      <w:r w:rsidRPr="00AC363E">
        <w:rPr>
          <w:rFonts w:ascii="Times New Roman" w:hAnsi="Times New Roman" w:cs="Times New Roman"/>
          <w:b/>
          <w:bCs/>
          <w:color w:val="auto"/>
          <w:spacing w:val="2"/>
          <w:sz w:val="24"/>
          <w:szCs w:val="24"/>
        </w:rPr>
        <w:t xml:space="preserve"> </w:t>
      </w:r>
      <w:r w:rsidRPr="00AC363E">
        <w:rPr>
          <w:rFonts w:ascii="Times New Roman" w:hAnsi="Times New Roman" w:cs="Times New Roman"/>
          <w:b/>
          <w:bCs/>
          <w:color w:val="auto"/>
          <w:sz w:val="24"/>
          <w:szCs w:val="24"/>
        </w:rPr>
        <w:t>Home</w:t>
      </w:r>
      <w:bookmarkEnd w:id="102"/>
    </w:p>
    <w:p w:rsidR="00405434" w:rsidRPr="00AC363E" w:rsidRDefault="00405434">
      <w:pPr>
        <w:pStyle w:val="BodyText"/>
        <w:spacing w:line="360" w:lineRule="auto"/>
        <w:rPr>
          <w:b/>
          <w:sz w:val="12"/>
        </w:rPr>
      </w:pPr>
    </w:p>
    <w:p w:rsidR="00405434" w:rsidRPr="00AC363E" w:rsidRDefault="00845063">
      <w:pPr>
        <w:pStyle w:val="BodyText"/>
        <w:spacing w:before="4" w:line="360" w:lineRule="auto"/>
        <w:rPr>
          <w:b/>
          <w:sz w:val="11"/>
        </w:rPr>
      </w:pPr>
      <w:r w:rsidRPr="00AC363E">
        <w:rPr>
          <w:b/>
          <w:noProof/>
          <w:lang w:val="en-US"/>
        </w:rPr>
        <w:drawing>
          <wp:anchor distT="0" distB="0" distL="0" distR="0" simplePos="0" relativeHeight="251683840" behindDoc="0" locked="0" layoutInCell="1" allowOverlap="1" wp14:anchorId="6B18C335" wp14:editId="3005AAC9">
            <wp:simplePos x="0" y="0"/>
            <wp:positionH relativeFrom="page">
              <wp:posOffset>1604645</wp:posOffset>
            </wp:positionH>
            <wp:positionV relativeFrom="paragraph">
              <wp:posOffset>107315</wp:posOffset>
            </wp:positionV>
            <wp:extent cx="4836160" cy="2126615"/>
            <wp:effectExtent l="0" t="0" r="0" b="0"/>
            <wp:wrapTopAndBottom/>
            <wp:docPr id="49" name="image1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02.png"/>
                    <pic:cNvPicPr>
                      <a:picLocks noChangeAspect="1"/>
                    </pic:cNvPicPr>
                  </pic:nvPicPr>
                  <pic:blipFill>
                    <a:blip r:embed="rId150" cstate="print"/>
                    <a:stretch>
                      <a:fillRect/>
                    </a:stretch>
                  </pic:blipFill>
                  <pic:spPr>
                    <a:xfrm>
                      <a:off x="0" y="0"/>
                      <a:ext cx="4836122" cy="2126932"/>
                    </a:xfrm>
                    <a:prstGeom prst="rect">
                      <a:avLst/>
                    </a:prstGeom>
                  </pic:spPr>
                </pic:pic>
              </a:graphicData>
            </a:graphic>
          </wp:anchor>
        </w:drawing>
      </w:r>
    </w:p>
    <w:p w:rsidR="00405434" w:rsidRPr="00AC363E" w:rsidRDefault="00405434">
      <w:pPr>
        <w:pStyle w:val="BodyText"/>
        <w:spacing w:before="5" w:line="360" w:lineRule="auto"/>
        <w:rPr>
          <w:b/>
          <w:sz w:val="11"/>
        </w:rPr>
      </w:pPr>
    </w:p>
    <w:p w:rsidR="00405434" w:rsidRPr="00AC363E" w:rsidRDefault="00845063">
      <w:pPr>
        <w:spacing w:line="360" w:lineRule="auto"/>
        <w:ind w:left="1995" w:right="2412"/>
        <w:jc w:val="center"/>
        <w:rPr>
          <w:rFonts w:ascii="Times New Roman" w:hAnsi="Times New Roman" w:cs="Times New Roman"/>
          <w:b/>
          <w:sz w:val="24"/>
        </w:rPr>
      </w:pPr>
      <w:r w:rsidRPr="00AC363E">
        <w:rPr>
          <w:rFonts w:ascii="Times New Roman" w:hAnsi="Times New Roman" w:cs="Times New Roman"/>
          <w:b/>
          <w:sz w:val="24"/>
        </w:rPr>
        <w:t>Gambar 4.7 Mekanisme Navigasi Home</w:t>
      </w:r>
    </w:p>
    <w:p w:rsidR="00405434" w:rsidRPr="00AC363E" w:rsidRDefault="00405434">
      <w:pPr>
        <w:pStyle w:val="BodyText"/>
        <w:spacing w:before="1" w:line="360" w:lineRule="auto"/>
        <w:rPr>
          <w:b/>
          <w:sz w:val="12"/>
        </w:rPr>
      </w:pPr>
    </w:p>
    <w:p w:rsidR="00405434" w:rsidRPr="00AC363E" w:rsidRDefault="00845063">
      <w:pPr>
        <w:pStyle w:val="Heading2"/>
        <w:keepNext w:val="0"/>
        <w:keepLines w:val="0"/>
        <w:widowControl w:val="0"/>
        <w:numPr>
          <w:ilvl w:val="2"/>
          <w:numId w:val="44"/>
        </w:numPr>
        <w:tabs>
          <w:tab w:val="left" w:pos="1348"/>
          <w:tab w:val="left" w:pos="1349"/>
        </w:tabs>
        <w:autoSpaceDE w:val="0"/>
        <w:autoSpaceDN w:val="0"/>
        <w:spacing w:before="0" w:line="360" w:lineRule="auto"/>
        <w:rPr>
          <w:rFonts w:ascii="Times New Roman" w:hAnsi="Times New Roman" w:cs="Times New Roman"/>
          <w:b/>
          <w:bCs/>
          <w:color w:val="auto"/>
          <w:sz w:val="24"/>
          <w:szCs w:val="24"/>
        </w:rPr>
      </w:pPr>
      <w:bookmarkStart w:id="103" w:name="_Toc153498436"/>
      <w:r w:rsidRPr="00AC363E">
        <w:rPr>
          <w:rFonts w:ascii="Times New Roman" w:hAnsi="Times New Roman" w:cs="Times New Roman"/>
          <w:b/>
          <w:bCs/>
          <w:color w:val="auto"/>
          <w:sz w:val="24"/>
          <w:szCs w:val="24"/>
        </w:rPr>
        <w:t>Mekanisme Input</w:t>
      </w:r>
      <w:r w:rsidRPr="00AC363E">
        <w:rPr>
          <w:rFonts w:ascii="Times New Roman" w:hAnsi="Times New Roman" w:cs="Times New Roman"/>
          <w:b/>
          <w:bCs/>
          <w:color w:val="auto"/>
          <w:sz w:val="24"/>
          <w:szCs w:val="24"/>
          <w:lang w:val="en-US"/>
        </w:rPr>
        <w:t xml:space="preserve"> Atribut</w:t>
      </w:r>
      <w:bookmarkEnd w:id="103"/>
    </w:p>
    <w:p w:rsidR="00405434" w:rsidRPr="00AC363E" w:rsidRDefault="00845063">
      <w:pPr>
        <w:pStyle w:val="ListParagraph"/>
        <w:widowControl w:val="0"/>
        <w:numPr>
          <w:ilvl w:val="0"/>
          <w:numId w:val="47"/>
        </w:numPr>
        <w:tabs>
          <w:tab w:val="left" w:pos="1348"/>
          <w:tab w:val="left" w:pos="1349"/>
        </w:tabs>
        <w:autoSpaceDE w:val="0"/>
        <w:autoSpaceDN w:val="0"/>
        <w:spacing w:before="139" w:after="0" w:line="360" w:lineRule="auto"/>
        <w:ind w:hanging="361"/>
        <w:contextualSpacing w:val="0"/>
        <w:rPr>
          <w:rFonts w:ascii="Times New Roman" w:hAnsi="Times New Roman" w:cs="Times New Roman"/>
          <w:b/>
          <w:sz w:val="24"/>
        </w:rPr>
      </w:pPr>
      <w:r w:rsidRPr="00AC363E">
        <w:rPr>
          <w:rFonts w:ascii="Times New Roman" w:hAnsi="Times New Roman" w:cs="Times New Roman"/>
          <w:b/>
          <w:sz w:val="24"/>
        </w:rPr>
        <w:t>Input</w:t>
      </w:r>
      <w:r w:rsidRPr="00AC363E">
        <w:rPr>
          <w:rFonts w:ascii="Times New Roman" w:hAnsi="Times New Roman" w:cs="Times New Roman"/>
          <w:b/>
          <w:spacing w:val="2"/>
          <w:sz w:val="24"/>
        </w:rPr>
        <w:t xml:space="preserve"> </w:t>
      </w:r>
      <w:r w:rsidRPr="00AC363E">
        <w:rPr>
          <w:rFonts w:ascii="Times New Roman" w:hAnsi="Times New Roman" w:cs="Times New Roman"/>
          <w:b/>
          <w:spacing w:val="2"/>
          <w:sz w:val="24"/>
          <w:lang w:val="en-US"/>
        </w:rPr>
        <w:t>Atribut</w:t>
      </w:r>
    </w:p>
    <w:p w:rsidR="00405434" w:rsidRPr="00AC363E" w:rsidRDefault="00845063">
      <w:pPr>
        <w:pStyle w:val="BodyText"/>
        <w:spacing w:line="360" w:lineRule="auto"/>
        <w:rPr>
          <w:b/>
          <w:sz w:val="20"/>
        </w:rPr>
      </w:pPr>
      <w:r w:rsidRPr="00AC363E">
        <w:rPr>
          <w:b/>
          <w:noProof/>
          <w:lang w:val="en-US"/>
        </w:rPr>
        <w:drawing>
          <wp:anchor distT="0" distB="0" distL="114300" distR="114300" simplePos="0" relativeHeight="251684864" behindDoc="0" locked="0" layoutInCell="1" allowOverlap="1" wp14:anchorId="6475B576" wp14:editId="12BF64E9">
            <wp:simplePos x="0" y="0"/>
            <wp:positionH relativeFrom="column">
              <wp:posOffset>1742440</wp:posOffset>
            </wp:positionH>
            <wp:positionV relativeFrom="paragraph">
              <wp:posOffset>69850</wp:posOffset>
            </wp:positionV>
            <wp:extent cx="2346960" cy="1377950"/>
            <wp:effectExtent l="0" t="0" r="0" b="0"/>
            <wp:wrapNone/>
            <wp:docPr id="263136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36777" name="Picture 1"/>
                    <pic:cNvPicPr>
                      <a:picLocks noChangeAspect="1"/>
                    </pic:cNvPicPr>
                  </pic:nvPicPr>
                  <pic:blipFill>
                    <a:blip r:embed="rId151"/>
                    <a:stretch>
                      <a:fillRect/>
                    </a:stretch>
                  </pic:blipFill>
                  <pic:spPr>
                    <a:xfrm>
                      <a:off x="0" y="0"/>
                      <a:ext cx="2346960" cy="1377950"/>
                    </a:xfrm>
                    <a:prstGeom prst="rect">
                      <a:avLst/>
                    </a:prstGeom>
                  </pic:spPr>
                </pic:pic>
              </a:graphicData>
            </a:graphic>
          </wp:anchor>
        </w:drawing>
      </w:r>
    </w:p>
    <w:p w:rsidR="00405434" w:rsidRPr="00AC363E" w:rsidRDefault="00405434">
      <w:pPr>
        <w:pStyle w:val="BodyText"/>
        <w:spacing w:line="360" w:lineRule="auto"/>
        <w:rPr>
          <w:b/>
          <w:sz w:val="20"/>
        </w:rPr>
      </w:pPr>
    </w:p>
    <w:p w:rsidR="00405434" w:rsidRPr="00AC363E" w:rsidRDefault="00405434">
      <w:pPr>
        <w:pStyle w:val="BodyText"/>
        <w:spacing w:before="8" w:line="360" w:lineRule="auto"/>
        <w:rPr>
          <w:b/>
          <w:sz w:val="10"/>
        </w:rPr>
      </w:pPr>
    </w:p>
    <w:p w:rsidR="00405434" w:rsidRPr="00AC363E" w:rsidRDefault="00405434">
      <w:pPr>
        <w:pStyle w:val="BodyText"/>
        <w:spacing w:before="6" w:line="360" w:lineRule="auto"/>
        <w:rPr>
          <w:b/>
          <w:sz w:val="33"/>
        </w:rPr>
      </w:pPr>
    </w:p>
    <w:p w:rsidR="00405434" w:rsidRPr="00AC363E" w:rsidRDefault="00405434">
      <w:pPr>
        <w:pStyle w:val="BodyText"/>
        <w:spacing w:before="6" w:line="360" w:lineRule="auto"/>
        <w:rPr>
          <w:b/>
          <w:sz w:val="33"/>
        </w:rPr>
      </w:pPr>
    </w:p>
    <w:p w:rsidR="00405434" w:rsidRPr="00AC363E" w:rsidRDefault="00405434">
      <w:pPr>
        <w:pStyle w:val="BodyText"/>
        <w:spacing w:before="6" w:line="360" w:lineRule="auto"/>
        <w:rPr>
          <w:b/>
          <w:sz w:val="33"/>
        </w:rPr>
      </w:pPr>
    </w:p>
    <w:p w:rsidR="00405434" w:rsidRPr="00AC363E" w:rsidRDefault="00845063">
      <w:pPr>
        <w:spacing w:line="360" w:lineRule="auto"/>
        <w:ind w:left="1997" w:right="2412"/>
        <w:jc w:val="center"/>
        <w:rPr>
          <w:rFonts w:ascii="Times New Roman" w:hAnsi="Times New Roman" w:cs="Times New Roman"/>
          <w:b/>
          <w:sz w:val="24"/>
        </w:rPr>
      </w:pPr>
      <w:r w:rsidRPr="00AC363E">
        <w:rPr>
          <w:rFonts w:ascii="Times New Roman" w:hAnsi="Times New Roman" w:cs="Times New Roman"/>
          <w:b/>
          <w:sz w:val="24"/>
        </w:rPr>
        <w:t>Gambar 4.8 Mekanisme Input User</w:t>
      </w:r>
    </w:p>
    <w:p w:rsidR="00405434" w:rsidRPr="00AC363E" w:rsidRDefault="00405434">
      <w:pPr>
        <w:pStyle w:val="BodyText"/>
        <w:spacing w:before="6" w:line="360" w:lineRule="auto"/>
        <w:rPr>
          <w:b/>
          <w:sz w:val="17"/>
        </w:rPr>
      </w:pPr>
    </w:p>
    <w:p w:rsidR="00405434" w:rsidRPr="00AC363E" w:rsidRDefault="00405434">
      <w:pPr>
        <w:pStyle w:val="BodyText"/>
        <w:spacing w:before="6" w:line="360" w:lineRule="auto"/>
        <w:rPr>
          <w:b/>
          <w:sz w:val="17"/>
        </w:rPr>
      </w:pPr>
    </w:p>
    <w:p w:rsidR="00405434" w:rsidRPr="00AC363E" w:rsidRDefault="00405434">
      <w:pPr>
        <w:pStyle w:val="BodyText"/>
        <w:spacing w:before="6" w:line="360" w:lineRule="auto"/>
        <w:rPr>
          <w:b/>
          <w:sz w:val="17"/>
        </w:rPr>
      </w:pPr>
    </w:p>
    <w:p w:rsidR="00405434" w:rsidRPr="00AC363E" w:rsidRDefault="00405434">
      <w:pPr>
        <w:pStyle w:val="BodyText"/>
        <w:spacing w:before="6" w:line="360" w:lineRule="auto"/>
        <w:rPr>
          <w:b/>
          <w:sz w:val="17"/>
        </w:rPr>
      </w:pPr>
    </w:p>
    <w:p w:rsidR="00405434" w:rsidRPr="00AC363E" w:rsidRDefault="00405434">
      <w:pPr>
        <w:pStyle w:val="BodyText"/>
        <w:spacing w:before="6" w:line="360" w:lineRule="auto"/>
        <w:rPr>
          <w:b/>
          <w:sz w:val="17"/>
        </w:rPr>
      </w:pPr>
    </w:p>
    <w:p w:rsidR="00405434" w:rsidRPr="00AC363E" w:rsidRDefault="00405434">
      <w:pPr>
        <w:pStyle w:val="BodyText"/>
        <w:spacing w:before="6" w:line="360" w:lineRule="auto"/>
        <w:rPr>
          <w:b/>
          <w:sz w:val="17"/>
        </w:rPr>
      </w:pPr>
    </w:p>
    <w:p w:rsidR="00405434" w:rsidRPr="00AC363E" w:rsidRDefault="00845063">
      <w:pPr>
        <w:pStyle w:val="Heading2"/>
        <w:keepNext w:val="0"/>
        <w:keepLines w:val="0"/>
        <w:widowControl w:val="0"/>
        <w:numPr>
          <w:ilvl w:val="0"/>
          <w:numId w:val="47"/>
        </w:numPr>
        <w:tabs>
          <w:tab w:val="left" w:pos="1348"/>
          <w:tab w:val="left" w:pos="1349"/>
        </w:tabs>
        <w:autoSpaceDE w:val="0"/>
        <w:autoSpaceDN w:val="0"/>
        <w:spacing w:before="100" w:line="360" w:lineRule="auto"/>
        <w:ind w:hanging="361"/>
        <w:rPr>
          <w:rFonts w:ascii="Times New Roman" w:hAnsi="Times New Roman" w:cs="Times New Roman"/>
          <w:b/>
          <w:bCs/>
          <w:color w:val="auto"/>
          <w:sz w:val="24"/>
          <w:szCs w:val="24"/>
        </w:rPr>
      </w:pPr>
      <w:bookmarkStart w:id="104" w:name="_Toc153498437"/>
      <w:r w:rsidRPr="00AC363E">
        <w:rPr>
          <w:rFonts w:ascii="Times New Roman" w:hAnsi="Times New Roman" w:cs="Times New Roman"/>
          <w:b/>
          <w:bCs/>
          <w:color w:val="auto"/>
          <w:sz w:val="24"/>
          <w:szCs w:val="24"/>
        </w:rPr>
        <w:lastRenderedPageBreak/>
        <w:t>Input Nilai Atribut</w:t>
      </w:r>
      <w:bookmarkEnd w:id="104"/>
    </w:p>
    <w:p w:rsidR="00405434" w:rsidRPr="00AC363E" w:rsidRDefault="00405434">
      <w:pPr>
        <w:pStyle w:val="BodyText"/>
        <w:spacing w:line="360" w:lineRule="auto"/>
        <w:rPr>
          <w:b/>
          <w:sz w:val="20"/>
        </w:rPr>
      </w:pPr>
    </w:p>
    <w:p w:rsidR="00405434" w:rsidRPr="00AC363E" w:rsidRDefault="00845063">
      <w:pPr>
        <w:pStyle w:val="BodyText"/>
        <w:spacing w:before="9" w:line="360" w:lineRule="auto"/>
        <w:rPr>
          <w:b/>
        </w:rPr>
      </w:pPr>
      <w:r w:rsidRPr="00AC363E">
        <w:rPr>
          <w:b/>
          <w:noProof/>
          <w:lang w:val="en-US"/>
        </w:rPr>
        <w:drawing>
          <wp:anchor distT="0" distB="0" distL="114300" distR="114300" simplePos="0" relativeHeight="251686912" behindDoc="0" locked="0" layoutInCell="1" allowOverlap="1" wp14:anchorId="538EE77B" wp14:editId="2C53334D">
            <wp:simplePos x="0" y="0"/>
            <wp:positionH relativeFrom="page">
              <wp:align>center</wp:align>
            </wp:positionH>
            <wp:positionV relativeFrom="paragraph">
              <wp:posOffset>23495</wp:posOffset>
            </wp:positionV>
            <wp:extent cx="2265680" cy="1405890"/>
            <wp:effectExtent l="0" t="0" r="1905" b="4445"/>
            <wp:wrapNone/>
            <wp:docPr id="1565055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055540" name="Picture 1"/>
                    <pic:cNvPicPr>
                      <a:picLocks noChangeAspect="1"/>
                    </pic:cNvPicPr>
                  </pic:nvPicPr>
                  <pic:blipFill>
                    <a:blip r:embed="rId152"/>
                    <a:stretch>
                      <a:fillRect/>
                    </a:stretch>
                  </pic:blipFill>
                  <pic:spPr>
                    <a:xfrm>
                      <a:off x="0" y="0"/>
                      <a:ext cx="2266950" cy="1406601"/>
                    </a:xfrm>
                    <a:prstGeom prst="rect">
                      <a:avLst/>
                    </a:prstGeom>
                  </pic:spPr>
                </pic:pic>
              </a:graphicData>
            </a:graphic>
          </wp:anchor>
        </w:drawing>
      </w: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845063">
      <w:pPr>
        <w:spacing w:line="360" w:lineRule="auto"/>
        <w:ind w:left="1999" w:right="2412"/>
        <w:jc w:val="center"/>
        <w:rPr>
          <w:rFonts w:ascii="Times New Roman" w:hAnsi="Times New Roman" w:cs="Times New Roman"/>
          <w:b/>
          <w:sz w:val="24"/>
        </w:rPr>
      </w:pPr>
      <w:r w:rsidRPr="00AC363E">
        <w:rPr>
          <w:rFonts w:ascii="Times New Roman" w:hAnsi="Times New Roman" w:cs="Times New Roman"/>
          <w:b/>
          <w:sz w:val="24"/>
        </w:rPr>
        <w:t>Gambar 4.9 Mekanisme Input Nilai Atribut</w:t>
      </w:r>
    </w:p>
    <w:p w:rsidR="00405434" w:rsidRPr="00AC363E" w:rsidRDefault="00845063">
      <w:pPr>
        <w:pStyle w:val="Heading2"/>
        <w:keepNext w:val="0"/>
        <w:keepLines w:val="0"/>
        <w:widowControl w:val="0"/>
        <w:numPr>
          <w:ilvl w:val="0"/>
          <w:numId w:val="47"/>
        </w:numPr>
        <w:tabs>
          <w:tab w:val="left" w:pos="1348"/>
          <w:tab w:val="left" w:pos="1349"/>
        </w:tabs>
        <w:autoSpaceDE w:val="0"/>
        <w:autoSpaceDN w:val="0"/>
        <w:spacing w:before="0" w:line="360" w:lineRule="auto"/>
        <w:ind w:hanging="361"/>
        <w:rPr>
          <w:rFonts w:ascii="Times New Roman" w:hAnsi="Times New Roman" w:cs="Times New Roman"/>
          <w:b/>
          <w:bCs/>
          <w:color w:val="auto"/>
          <w:sz w:val="24"/>
          <w:szCs w:val="24"/>
        </w:rPr>
      </w:pPr>
      <w:bookmarkStart w:id="105" w:name="_Toc153498438"/>
      <w:r w:rsidRPr="00AC363E">
        <w:rPr>
          <w:rFonts w:ascii="Times New Roman" w:hAnsi="Times New Roman" w:cs="Times New Roman"/>
          <w:b/>
          <w:bCs/>
          <w:color w:val="auto"/>
          <w:sz w:val="24"/>
          <w:szCs w:val="24"/>
        </w:rPr>
        <w:t>Input Data</w:t>
      </w:r>
      <w:r w:rsidRPr="00AC363E">
        <w:rPr>
          <w:rFonts w:ascii="Times New Roman" w:hAnsi="Times New Roman" w:cs="Times New Roman"/>
          <w:b/>
          <w:bCs/>
          <w:color w:val="auto"/>
          <w:spacing w:val="3"/>
          <w:sz w:val="24"/>
          <w:szCs w:val="24"/>
          <w:lang w:val="en-US"/>
        </w:rPr>
        <w:t>set</w:t>
      </w:r>
      <w:bookmarkEnd w:id="105"/>
    </w:p>
    <w:p w:rsidR="00405434" w:rsidRPr="00AC363E" w:rsidRDefault="00405434">
      <w:pPr>
        <w:pStyle w:val="BodyText"/>
        <w:spacing w:line="360" w:lineRule="auto"/>
        <w:rPr>
          <w:b/>
          <w:sz w:val="20"/>
        </w:rPr>
      </w:pPr>
    </w:p>
    <w:p w:rsidR="00405434" w:rsidRPr="00AC363E" w:rsidRDefault="00845063">
      <w:pPr>
        <w:pStyle w:val="BodyText"/>
        <w:spacing w:before="9" w:line="360" w:lineRule="auto"/>
        <w:rPr>
          <w:b/>
        </w:rPr>
      </w:pPr>
      <w:r w:rsidRPr="00AC363E">
        <w:rPr>
          <w:b/>
          <w:noProof/>
          <w:lang w:val="en-US"/>
        </w:rPr>
        <w:drawing>
          <wp:anchor distT="0" distB="0" distL="114300" distR="114300" simplePos="0" relativeHeight="251687936" behindDoc="0" locked="0" layoutInCell="1" allowOverlap="1" wp14:anchorId="0EE3CDBE" wp14:editId="5458B169">
            <wp:simplePos x="0" y="0"/>
            <wp:positionH relativeFrom="column">
              <wp:posOffset>1319530</wp:posOffset>
            </wp:positionH>
            <wp:positionV relativeFrom="paragraph">
              <wp:posOffset>19050</wp:posOffset>
            </wp:positionV>
            <wp:extent cx="2770505" cy="1774190"/>
            <wp:effectExtent l="0" t="0" r="0" b="0"/>
            <wp:wrapNone/>
            <wp:docPr id="1742364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364514" name="Picture 1"/>
                    <pic:cNvPicPr>
                      <a:picLocks noChangeAspect="1"/>
                    </pic:cNvPicPr>
                  </pic:nvPicPr>
                  <pic:blipFill>
                    <a:blip r:embed="rId153"/>
                    <a:stretch>
                      <a:fillRect/>
                    </a:stretch>
                  </pic:blipFill>
                  <pic:spPr>
                    <a:xfrm>
                      <a:off x="0" y="0"/>
                      <a:ext cx="2767916" cy="1772557"/>
                    </a:xfrm>
                    <a:prstGeom prst="rect">
                      <a:avLst/>
                    </a:prstGeom>
                  </pic:spPr>
                </pic:pic>
              </a:graphicData>
            </a:graphic>
          </wp:anchor>
        </w:drawing>
      </w: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405434">
      <w:pPr>
        <w:pStyle w:val="BodyText"/>
        <w:spacing w:before="9" w:line="360" w:lineRule="auto"/>
        <w:rPr>
          <w:b/>
        </w:rPr>
      </w:pPr>
    </w:p>
    <w:p w:rsidR="00405434" w:rsidRPr="00AC363E" w:rsidRDefault="00845063">
      <w:pPr>
        <w:spacing w:line="360" w:lineRule="auto"/>
        <w:ind w:left="1996" w:right="2412"/>
        <w:jc w:val="center"/>
        <w:rPr>
          <w:rFonts w:ascii="Times New Roman" w:hAnsi="Times New Roman" w:cs="Times New Roman"/>
          <w:b/>
          <w:sz w:val="24"/>
          <w:lang w:val="en-US"/>
        </w:rPr>
      </w:pPr>
      <w:r w:rsidRPr="00AC363E">
        <w:rPr>
          <w:rFonts w:ascii="Times New Roman" w:hAnsi="Times New Roman" w:cs="Times New Roman"/>
          <w:b/>
          <w:sz w:val="24"/>
        </w:rPr>
        <w:t>Gambar 4.10 Mekanisme Input Data</w:t>
      </w:r>
      <w:r w:rsidRPr="00AC363E">
        <w:rPr>
          <w:rFonts w:ascii="Times New Roman" w:hAnsi="Times New Roman" w:cs="Times New Roman"/>
          <w:b/>
          <w:sz w:val="24"/>
          <w:lang w:val="en-US"/>
        </w:rPr>
        <w:t>set</w:t>
      </w:r>
    </w:p>
    <w:p w:rsidR="00405434" w:rsidRPr="00AC363E" w:rsidRDefault="00405434">
      <w:pPr>
        <w:spacing w:line="360" w:lineRule="auto"/>
        <w:ind w:left="1996" w:right="2412"/>
        <w:jc w:val="center"/>
        <w:rPr>
          <w:rFonts w:ascii="Times New Roman" w:hAnsi="Times New Roman" w:cs="Times New Roman"/>
          <w:b/>
          <w:sz w:val="24"/>
          <w:lang w:val="en-US"/>
        </w:rPr>
      </w:pPr>
    </w:p>
    <w:p w:rsidR="00405434" w:rsidRPr="00AC363E" w:rsidRDefault="00845063">
      <w:pPr>
        <w:pStyle w:val="Heading2"/>
        <w:keepNext w:val="0"/>
        <w:keepLines w:val="0"/>
        <w:widowControl w:val="0"/>
        <w:numPr>
          <w:ilvl w:val="1"/>
          <w:numId w:val="44"/>
        </w:numPr>
        <w:tabs>
          <w:tab w:val="left" w:pos="1480"/>
          <w:tab w:val="left" w:pos="1481"/>
        </w:tabs>
        <w:autoSpaceDE w:val="0"/>
        <w:autoSpaceDN w:val="0"/>
        <w:spacing w:before="90" w:line="360" w:lineRule="auto"/>
        <w:ind w:left="1481" w:hanging="852"/>
        <w:rPr>
          <w:rFonts w:ascii="Times New Roman" w:hAnsi="Times New Roman" w:cs="Times New Roman"/>
          <w:b/>
          <w:bCs/>
          <w:color w:val="auto"/>
          <w:sz w:val="24"/>
          <w:szCs w:val="24"/>
        </w:rPr>
      </w:pPr>
      <w:bookmarkStart w:id="106" w:name="_Toc153498439"/>
      <w:r w:rsidRPr="00AC363E">
        <w:rPr>
          <w:rFonts w:ascii="Times New Roman" w:hAnsi="Times New Roman" w:cs="Times New Roman"/>
          <w:b/>
          <w:bCs/>
          <w:color w:val="auto"/>
          <w:sz w:val="24"/>
          <w:szCs w:val="24"/>
        </w:rPr>
        <w:t>Data</w:t>
      </w:r>
      <w:r w:rsidRPr="00AC363E">
        <w:rPr>
          <w:rFonts w:ascii="Times New Roman" w:hAnsi="Times New Roman" w:cs="Times New Roman"/>
          <w:b/>
          <w:bCs/>
          <w:color w:val="auto"/>
          <w:spacing w:val="-1"/>
          <w:sz w:val="24"/>
          <w:szCs w:val="24"/>
        </w:rPr>
        <w:t xml:space="preserve"> </w:t>
      </w:r>
      <w:r w:rsidRPr="00AC363E">
        <w:rPr>
          <w:rFonts w:ascii="Times New Roman" w:hAnsi="Times New Roman" w:cs="Times New Roman"/>
          <w:b/>
          <w:bCs/>
          <w:color w:val="auto"/>
          <w:sz w:val="24"/>
          <w:szCs w:val="24"/>
        </w:rPr>
        <w:t>Desain</w:t>
      </w:r>
      <w:bookmarkEnd w:id="106"/>
    </w:p>
    <w:p w:rsidR="00405434" w:rsidRPr="00AC363E" w:rsidRDefault="00405434">
      <w:pPr>
        <w:pStyle w:val="BodyText"/>
        <w:spacing w:before="9" w:line="360" w:lineRule="auto"/>
        <w:rPr>
          <w:b/>
          <w:sz w:val="25"/>
        </w:rPr>
      </w:pPr>
    </w:p>
    <w:p w:rsidR="00405434" w:rsidRPr="00AC363E" w:rsidRDefault="00845063">
      <w:pPr>
        <w:pStyle w:val="ListParagraph"/>
        <w:widowControl w:val="0"/>
        <w:numPr>
          <w:ilvl w:val="2"/>
          <w:numId w:val="44"/>
        </w:numPr>
        <w:tabs>
          <w:tab w:val="left" w:pos="1480"/>
          <w:tab w:val="left" w:pos="1481"/>
        </w:tabs>
        <w:autoSpaceDE w:val="0"/>
        <w:autoSpaceDN w:val="0"/>
        <w:spacing w:after="0" w:line="360" w:lineRule="auto"/>
        <w:ind w:left="1481" w:hanging="852"/>
        <w:contextualSpacing w:val="0"/>
        <w:rPr>
          <w:rFonts w:ascii="Times New Roman" w:hAnsi="Times New Roman" w:cs="Times New Roman"/>
          <w:b/>
          <w:sz w:val="24"/>
        </w:rPr>
      </w:pPr>
      <w:r w:rsidRPr="00AC363E">
        <w:rPr>
          <w:rFonts w:ascii="Times New Roman" w:hAnsi="Times New Roman" w:cs="Times New Roman"/>
          <w:b/>
          <w:sz w:val="24"/>
        </w:rPr>
        <w:t>Desain Input Secara</w:t>
      </w:r>
      <w:r w:rsidRPr="00AC363E">
        <w:rPr>
          <w:rFonts w:ascii="Times New Roman" w:hAnsi="Times New Roman" w:cs="Times New Roman"/>
          <w:b/>
          <w:spacing w:val="-2"/>
          <w:sz w:val="24"/>
        </w:rPr>
        <w:t xml:space="preserve"> </w:t>
      </w:r>
      <w:r w:rsidRPr="00AC363E">
        <w:rPr>
          <w:rFonts w:ascii="Times New Roman" w:hAnsi="Times New Roman" w:cs="Times New Roman"/>
          <w:b/>
          <w:sz w:val="24"/>
        </w:rPr>
        <w:t>Umum</w:t>
      </w:r>
    </w:p>
    <w:p w:rsidR="00405434" w:rsidRPr="00AC363E" w:rsidRDefault="00405434">
      <w:pPr>
        <w:pStyle w:val="BodyText"/>
        <w:spacing w:before="9" w:line="360" w:lineRule="auto"/>
        <w:rPr>
          <w:b/>
          <w:sz w:val="25"/>
        </w:rPr>
      </w:pPr>
    </w:p>
    <w:p w:rsidR="00405434" w:rsidRPr="00AC363E" w:rsidRDefault="00845063">
      <w:pPr>
        <w:spacing w:line="360" w:lineRule="auto"/>
        <w:ind w:left="1999" w:right="2412"/>
        <w:jc w:val="center"/>
        <w:rPr>
          <w:rFonts w:ascii="Times New Roman" w:hAnsi="Times New Roman" w:cs="Times New Roman"/>
          <w:b/>
          <w:sz w:val="24"/>
        </w:rPr>
      </w:pPr>
      <w:r w:rsidRPr="00AC363E">
        <w:rPr>
          <w:rFonts w:ascii="Times New Roman" w:hAnsi="Times New Roman" w:cs="Times New Roman"/>
          <w:b/>
          <w:sz w:val="24"/>
        </w:rPr>
        <w:t>Tabel 4.8 Daftar Input yang di Desain</w:t>
      </w:r>
    </w:p>
    <w:p w:rsidR="00405434" w:rsidRPr="00AC363E" w:rsidRDefault="00405434">
      <w:pPr>
        <w:pStyle w:val="BodyText"/>
        <w:spacing w:before="1" w:line="360" w:lineRule="auto"/>
        <w:rPr>
          <w:b/>
          <w:sz w:val="26"/>
        </w:rPr>
      </w:pPr>
    </w:p>
    <w:tbl>
      <w:tblPr>
        <w:tblW w:w="0" w:type="auto"/>
        <w:tblInd w:w="23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36"/>
        <w:gridCol w:w="2032"/>
        <w:gridCol w:w="2009"/>
      </w:tblGrid>
      <w:tr w:rsidR="00405434" w:rsidRPr="00AC363E">
        <w:trPr>
          <w:trHeight w:val="414"/>
        </w:trPr>
        <w:tc>
          <w:tcPr>
            <w:tcW w:w="536" w:type="dxa"/>
          </w:tcPr>
          <w:p w:rsidR="00405434" w:rsidRPr="00AC363E" w:rsidRDefault="00845063">
            <w:pPr>
              <w:pStyle w:val="TableParagraph"/>
              <w:spacing w:before="3" w:line="360" w:lineRule="auto"/>
              <w:ind w:left="97" w:right="95"/>
              <w:jc w:val="center"/>
              <w:rPr>
                <w:b/>
                <w:sz w:val="24"/>
              </w:rPr>
            </w:pPr>
            <w:r w:rsidRPr="00AC363E">
              <w:rPr>
                <w:b/>
                <w:sz w:val="24"/>
              </w:rPr>
              <w:t>No</w:t>
            </w:r>
          </w:p>
        </w:tc>
        <w:tc>
          <w:tcPr>
            <w:tcW w:w="2032" w:type="dxa"/>
          </w:tcPr>
          <w:p w:rsidR="00405434" w:rsidRPr="00AC363E" w:rsidRDefault="00845063">
            <w:pPr>
              <w:pStyle w:val="TableParagraph"/>
              <w:spacing w:before="3" w:line="360" w:lineRule="auto"/>
              <w:ind w:left="322" w:right="318"/>
              <w:jc w:val="center"/>
              <w:rPr>
                <w:bCs/>
                <w:sz w:val="24"/>
              </w:rPr>
            </w:pPr>
            <w:r w:rsidRPr="00AC363E">
              <w:rPr>
                <w:bCs/>
                <w:sz w:val="24"/>
              </w:rPr>
              <w:t>Nama Input</w:t>
            </w:r>
          </w:p>
        </w:tc>
        <w:tc>
          <w:tcPr>
            <w:tcW w:w="2009" w:type="dxa"/>
          </w:tcPr>
          <w:p w:rsidR="00405434" w:rsidRPr="00AC363E" w:rsidRDefault="00845063">
            <w:pPr>
              <w:pStyle w:val="TableParagraph"/>
              <w:spacing w:before="3" w:line="360" w:lineRule="auto"/>
              <w:ind w:left="257" w:right="253"/>
              <w:jc w:val="center"/>
              <w:rPr>
                <w:bCs/>
                <w:sz w:val="24"/>
              </w:rPr>
            </w:pPr>
            <w:r w:rsidRPr="00AC363E">
              <w:rPr>
                <w:bCs/>
                <w:sz w:val="24"/>
              </w:rPr>
              <w:t>Sumber Input</w:t>
            </w:r>
          </w:p>
        </w:tc>
      </w:tr>
      <w:tr w:rsidR="00405434" w:rsidRPr="00AC363E">
        <w:trPr>
          <w:trHeight w:val="414"/>
        </w:trPr>
        <w:tc>
          <w:tcPr>
            <w:tcW w:w="536" w:type="dxa"/>
          </w:tcPr>
          <w:p w:rsidR="00405434" w:rsidRPr="00AC363E" w:rsidRDefault="00845063">
            <w:pPr>
              <w:pStyle w:val="TableParagraph"/>
              <w:spacing w:line="360" w:lineRule="auto"/>
              <w:ind w:left="97" w:right="94"/>
              <w:jc w:val="center"/>
              <w:rPr>
                <w:b/>
                <w:sz w:val="24"/>
              </w:rPr>
            </w:pPr>
            <w:r w:rsidRPr="00AC363E">
              <w:rPr>
                <w:b/>
                <w:sz w:val="24"/>
              </w:rPr>
              <w:t>1.</w:t>
            </w:r>
          </w:p>
        </w:tc>
        <w:tc>
          <w:tcPr>
            <w:tcW w:w="2032" w:type="dxa"/>
          </w:tcPr>
          <w:p w:rsidR="00405434" w:rsidRPr="00AC363E" w:rsidRDefault="00845063">
            <w:pPr>
              <w:pStyle w:val="TableParagraph"/>
              <w:spacing w:line="360" w:lineRule="auto"/>
              <w:ind w:left="324" w:right="318"/>
              <w:jc w:val="center"/>
              <w:rPr>
                <w:bCs/>
                <w:sz w:val="24"/>
              </w:rPr>
            </w:pPr>
            <w:r w:rsidRPr="00AC363E">
              <w:rPr>
                <w:bCs/>
                <w:sz w:val="24"/>
              </w:rPr>
              <w:t>Atribut</w:t>
            </w:r>
          </w:p>
        </w:tc>
        <w:tc>
          <w:tcPr>
            <w:tcW w:w="2009" w:type="dxa"/>
          </w:tcPr>
          <w:p w:rsidR="00405434" w:rsidRPr="00AC363E" w:rsidRDefault="00845063">
            <w:pPr>
              <w:pStyle w:val="TableParagraph"/>
              <w:spacing w:line="360" w:lineRule="auto"/>
              <w:ind w:left="253" w:right="253"/>
              <w:jc w:val="center"/>
              <w:rPr>
                <w:bCs/>
                <w:sz w:val="24"/>
              </w:rPr>
            </w:pPr>
            <w:r w:rsidRPr="00AC363E">
              <w:rPr>
                <w:bCs/>
                <w:sz w:val="24"/>
              </w:rPr>
              <w:t>Admin</w:t>
            </w:r>
          </w:p>
        </w:tc>
      </w:tr>
      <w:tr w:rsidR="00405434" w:rsidRPr="00AC363E">
        <w:trPr>
          <w:trHeight w:val="413"/>
        </w:trPr>
        <w:tc>
          <w:tcPr>
            <w:tcW w:w="536" w:type="dxa"/>
          </w:tcPr>
          <w:p w:rsidR="00405434" w:rsidRPr="00AC363E" w:rsidRDefault="00845063">
            <w:pPr>
              <w:pStyle w:val="TableParagraph"/>
              <w:spacing w:line="360" w:lineRule="auto"/>
              <w:ind w:left="97" w:right="94"/>
              <w:jc w:val="center"/>
              <w:rPr>
                <w:b/>
                <w:sz w:val="24"/>
              </w:rPr>
            </w:pPr>
            <w:r w:rsidRPr="00AC363E">
              <w:rPr>
                <w:b/>
                <w:sz w:val="24"/>
              </w:rPr>
              <w:t>2.</w:t>
            </w:r>
          </w:p>
        </w:tc>
        <w:tc>
          <w:tcPr>
            <w:tcW w:w="2032" w:type="dxa"/>
          </w:tcPr>
          <w:p w:rsidR="00405434" w:rsidRPr="00AC363E" w:rsidRDefault="00845063">
            <w:pPr>
              <w:pStyle w:val="TableParagraph"/>
              <w:spacing w:line="360" w:lineRule="auto"/>
              <w:ind w:left="324" w:right="318"/>
              <w:jc w:val="center"/>
              <w:rPr>
                <w:bCs/>
                <w:sz w:val="24"/>
              </w:rPr>
            </w:pPr>
            <w:r w:rsidRPr="00AC363E">
              <w:rPr>
                <w:bCs/>
                <w:sz w:val="24"/>
              </w:rPr>
              <w:t>Nilai Atribut</w:t>
            </w:r>
          </w:p>
        </w:tc>
        <w:tc>
          <w:tcPr>
            <w:tcW w:w="2009" w:type="dxa"/>
          </w:tcPr>
          <w:p w:rsidR="00405434" w:rsidRPr="00AC363E" w:rsidRDefault="00845063">
            <w:pPr>
              <w:pStyle w:val="TableParagraph"/>
              <w:spacing w:line="360" w:lineRule="auto"/>
              <w:ind w:left="253" w:right="253"/>
              <w:jc w:val="center"/>
              <w:rPr>
                <w:bCs/>
                <w:sz w:val="24"/>
              </w:rPr>
            </w:pPr>
            <w:r w:rsidRPr="00AC363E">
              <w:rPr>
                <w:bCs/>
                <w:sz w:val="24"/>
              </w:rPr>
              <w:t>Admin</w:t>
            </w:r>
          </w:p>
        </w:tc>
      </w:tr>
      <w:tr w:rsidR="00405434" w:rsidRPr="00AC363E">
        <w:trPr>
          <w:trHeight w:val="418"/>
        </w:trPr>
        <w:tc>
          <w:tcPr>
            <w:tcW w:w="536" w:type="dxa"/>
          </w:tcPr>
          <w:p w:rsidR="00405434" w:rsidRPr="00AC363E" w:rsidRDefault="00845063">
            <w:pPr>
              <w:pStyle w:val="TableParagraph"/>
              <w:spacing w:line="360" w:lineRule="auto"/>
              <w:ind w:left="97" w:right="94"/>
              <w:jc w:val="center"/>
              <w:rPr>
                <w:b/>
                <w:sz w:val="24"/>
              </w:rPr>
            </w:pPr>
            <w:r w:rsidRPr="00AC363E">
              <w:rPr>
                <w:b/>
                <w:sz w:val="24"/>
              </w:rPr>
              <w:t>3.</w:t>
            </w:r>
          </w:p>
        </w:tc>
        <w:tc>
          <w:tcPr>
            <w:tcW w:w="2032" w:type="dxa"/>
          </w:tcPr>
          <w:p w:rsidR="00405434" w:rsidRPr="00AC363E" w:rsidRDefault="00845063">
            <w:pPr>
              <w:pStyle w:val="TableParagraph"/>
              <w:spacing w:line="360" w:lineRule="auto"/>
              <w:ind w:left="324" w:right="314"/>
              <w:jc w:val="center"/>
              <w:rPr>
                <w:bCs/>
                <w:sz w:val="24"/>
                <w:lang w:val="en-US"/>
              </w:rPr>
            </w:pPr>
            <w:r w:rsidRPr="00AC363E">
              <w:rPr>
                <w:bCs/>
                <w:sz w:val="24"/>
              </w:rPr>
              <w:t>Data</w:t>
            </w:r>
            <w:r w:rsidRPr="00AC363E">
              <w:rPr>
                <w:bCs/>
                <w:sz w:val="24"/>
                <w:lang w:val="en-US"/>
              </w:rPr>
              <w:t>set</w:t>
            </w:r>
          </w:p>
        </w:tc>
        <w:tc>
          <w:tcPr>
            <w:tcW w:w="2009" w:type="dxa"/>
          </w:tcPr>
          <w:p w:rsidR="00405434" w:rsidRPr="00AC363E" w:rsidRDefault="00845063">
            <w:pPr>
              <w:pStyle w:val="TableParagraph"/>
              <w:spacing w:line="360" w:lineRule="auto"/>
              <w:ind w:left="253" w:right="253"/>
              <w:jc w:val="center"/>
              <w:rPr>
                <w:bCs/>
                <w:sz w:val="24"/>
              </w:rPr>
            </w:pPr>
            <w:r w:rsidRPr="00AC363E">
              <w:rPr>
                <w:bCs/>
                <w:sz w:val="24"/>
              </w:rPr>
              <w:t>Admin</w:t>
            </w:r>
          </w:p>
        </w:tc>
      </w:tr>
    </w:tbl>
    <w:p w:rsidR="00405434" w:rsidRPr="00AC363E" w:rsidRDefault="00405434">
      <w:pPr>
        <w:pStyle w:val="BodyText"/>
        <w:spacing w:line="360" w:lineRule="auto"/>
        <w:rPr>
          <w:b/>
          <w:sz w:val="26"/>
        </w:rPr>
      </w:pPr>
    </w:p>
    <w:p w:rsidR="00405434" w:rsidRPr="00AC363E" w:rsidRDefault="00405434">
      <w:pPr>
        <w:pStyle w:val="BodyText"/>
        <w:spacing w:line="360" w:lineRule="auto"/>
        <w:rPr>
          <w:b/>
          <w:sz w:val="26"/>
        </w:rPr>
      </w:pPr>
    </w:p>
    <w:p w:rsidR="00405434" w:rsidRPr="00AC363E" w:rsidRDefault="00405434">
      <w:pPr>
        <w:pStyle w:val="BodyText"/>
        <w:spacing w:line="360" w:lineRule="auto"/>
        <w:rPr>
          <w:b/>
          <w:sz w:val="26"/>
        </w:rPr>
      </w:pPr>
    </w:p>
    <w:p w:rsidR="00405434" w:rsidRPr="00AC363E" w:rsidRDefault="00405434">
      <w:pPr>
        <w:pStyle w:val="BodyText"/>
        <w:spacing w:line="360" w:lineRule="auto"/>
        <w:rPr>
          <w:b/>
          <w:sz w:val="26"/>
        </w:rPr>
      </w:pPr>
    </w:p>
    <w:p w:rsidR="00405434" w:rsidRPr="00AC363E" w:rsidRDefault="00405434">
      <w:pPr>
        <w:pStyle w:val="BodyText"/>
        <w:spacing w:line="360" w:lineRule="auto"/>
        <w:rPr>
          <w:b/>
          <w:sz w:val="26"/>
        </w:rPr>
      </w:pPr>
    </w:p>
    <w:p w:rsidR="00405434" w:rsidRPr="00AC363E" w:rsidRDefault="00845063">
      <w:pPr>
        <w:pStyle w:val="Heading2"/>
        <w:keepNext w:val="0"/>
        <w:keepLines w:val="0"/>
        <w:widowControl w:val="0"/>
        <w:numPr>
          <w:ilvl w:val="1"/>
          <w:numId w:val="44"/>
        </w:numPr>
        <w:tabs>
          <w:tab w:val="left" w:pos="1348"/>
          <w:tab w:val="left" w:pos="1349"/>
        </w:tabs>
        <w:autoSpaceDE w:val="0"/>
        <w:autoSpaceDN w:val="0"/>
        <w:spacing w:before="0" w:line="360" w:lineRule="auto"/>
        <w:ind w:left="1349" w:hanging="720"/>
        <w:rPr>
          <w:rFonts w:ascii="Times New Roman" w:hAnsi="Times New Roman" w:cs="Times New Roman"/>
          <w:b/>
          <w:bCs/>
          <w:color w:val="auto"/>
          <w:sz w:val="24"/>
          <w:szCs w:val="24"/>
        </w:rPr>
      </w:pPr>
      <w:bookmarkStart w:id="107" w:name="_Toc153498440"/>
      <w:r w:rsidRPr="00AC363E">
        <w:rPr>
          <w:rFonts w:ascii="Times New Roman" w:hAnsi="Times New Roman" w:cs="Times New Roman"/>
          <w:b/>
          <w:bCs/>
          <w:color w:val="auto"/>
          <w:sz w:val="24"/>
          <w:szCs w:val="24"/>
        </w:rPr>
        <w:t>Relasi</w:t>
      </w:r>
      <w:bookmarkEnd w:id="107"/>
    </w:p>
    <w:p w:rsidR="00405434" w:rsidRPr="00AC363E" w:rsidRDefault="00405434">
      <w:pPr>
        <w:pStyle w:val="BodyText"/>
        <w:spacing w:line="360" w:lineRule="auto"/>
        <w:rPr>
          <w:b/>
          <w:sz w:val="20"/>
        </w:rPr>
      </w:pPr>
    </w:p>
    <w:p w:rsidR="00405434" w:rsidRPr="00AC363E" w:rsidRDefault="00845063">
      <w:pPr>
        <w:pStyle w:val="BodyText"/>
        <w:spacing w:before="7" w:line="360" w:lineRule="auto"/>
        <w:rPr>
          <w:b/>
        </w:rPr>
      </w:pPr>
      <w:r w:rsidRPr="00AC363E">
        <w:rPr>
          <w:b/>
          <w:noProof/>
          <w:sz w:val="20"/>
          <w:lang w:val="en-US"/>
        </w:rPr>
        <mc:AlternateContent>
          <mc:Choice Requires="wpg">
            <w:drawing>
              <wp:anchor distT="0" distB="0" distL="114300" distR="114300" simplePos="0" relativeHeight="251689984" behindDoc="0" locked="0" layoutInCell="1" allowOverlap="1" wp14:anchorId="699AFC9B" wp14:editId="79D9C2FC">
                <wp:simplePos x="0" y="0"/>
                <wp:positionH relativeFrom="column">
                  <wp:posOffset>530860</wp:posOffset>
                </wp:positionH>
                <wp:positionV relativeFrom="paragraph">
                  <wp:posOffset>60325</wp:posOffset>
                </wp:positionV>
                <wp:extent cx="5256530" cy="1918970"/>
                <wp:effectExtent l="0" t="0" r="1270" b="5715"/>
                <wp:wrapNone/>
                <wp:docPr id="1900133787" name="Group 5"/>
                <wp:cNvGraphicFramePr/>
                <a:graphic xmlns:a="http://schemas.openxmlformats.org/drawingml/2006/main">
                  <a:graphicData uri="http://schemas.microsoft.com/office/word/2010/wordprocessingGroup">
                    <wpg:wgp>
                      <wpg:cNvGrpSpPr/>
                      <wpg:grpSpPr>
                        <a:xfrm>
                          <a:off x="0" y="0"/>
                          <a:ext cx="5256588" cy="1918855"/>
                          <a:chOff x="0" y="0"/>
                          <a:chExt cx="6101715" cy="1910080"/>
                        </a:xfrm>
                      </wpg:grpSpPr>
                      <pic:pic xmlns:pic="http://schemas.openxmlformats.org/drawingml/2006/picture">
                        <pic:nvPicPr>
                          <pic:cNvPr id="1369252631" name="Picture 1"/>
                          <pic:cNvPicPr>
                            <a:picLocks noChangeAspect="1"/>
                          </pic:cNvPicPr>
                        </pic:nvPicPr>
                        <pic:blipFill>
                          <a:blip r:embed="rId154"/>
                          <a:stretch>
                            <a:fillRect/>
                          </a:stretch>
                        </pic:blipFill>
                        <pic:spPr>
                          <a:xfrm>
                            <a:off x="0" y="0"/>
                            <a:ext cx="6101715" cy="1910080"/>
                          </a:xfrm>
                          <a:prstGeom prst="rect">
                            <a:avLst/>
                          </a:prstGeom>
                        </pic:spPr>
                      </pic:pic>
                      <wps:wsp>
                        <wps:cNvPr id="1029688703" name="Connector: Elbow 3"/>
                        <wps:cNvCnPr/>
                        <wps:spPr>
                          <a:xfrm flipV="1">
                            <a:off x="375804" y="734291"/>
                            <a:ext cx="2066608" cy="623888"/>
                          </a:xfrm>
                          <a:prstGeom prst="bentConnector3">
                            <a:avLst>
                              <a:gd name="adj1" fmla="val -10120"/>
                            </a:avLst>
                          </a:prstGeom>
                        </wps:spPr>
                        <wps:style>
                          <a:lnRef idx="1">
                            <a:schemeClr val="accent1"/>
                          </a:lnRef>
                          <a:fillRef idx="0">
                            <a:schemeClr val="accent1"/>
                          </a:fillRef>
                          <a:effectRef idx="0">
                            <a:schemeClr val="accent1"/>
                          </a:effectRef>
                          <a:fontRef idx="minor">
                            <a:schemeClr val="tx1"/>
                          </a:fontRef>
                        </wps:style>
                        <wps:bodyPr/>
                      </wps:wsp>
                      <wps:wsp>
                        <wps:cNvPr id="1584036232" name="Connector: Elbow 4"/>
                        <wps:cNvCnPr/>
                        <wps:spPr>
                          <a:xfrm flipH="1" flipV="1">
                            <a:off x="2433204" y="879764"/>
                            <a:ext cx="2028825" cy="280670"/>
                          </a:xfrm>
                          <a:prstGeom prst="bentConnector3">
                            <a:avLst>
                              <a:gd name="adj1" fmla="val 106485"/>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39AC095" id="Group 5" o:spid="_x0000_s1026" style="position:absolute;margin-left:41.8pt;margin-top:4.75pt;width:413.9pt;height:151.1pt;z-index:251689984" coordsize="61017,19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">
                <v:shape id="Picture 1" o:spid="_x0000_s1027" type="#_x0000_t75" style="position:absolute;width:61017;height:19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">
                  <v:imagedata r:id="rId155" o:title=""/>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 o:spid="_x0000_s1028" type="#_x0000_t34" style="position:absolute;left:3758;top:7342;width:20666;height:623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" adj="-2186" strokecolor="#4472c4 [3204]" strokeweight=".5pt"/>
                <v:shape id="Connector: Elbow 4" o:spid="_x0000_s1029" type="#_x0000_t34" style="position:absolute;left:24332;top:8797;width:20288;height:280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" adj="23001" strokecolor="#4472c4 [3204]" strokeweight=".5pt"/>
              </v:group>
            </w:pict>
          </mc:Fallback>
        </mc:AlternateContent>
      </w:r>
    </w:p>
    <w:p w:rsidR="00405434" w:rsidRPr="00AC363E" w:rsidRDefault="00405434">
      <w:pPr>
        <w:pStyle w:val="BodyText"/>
        <w:spacing w:before="7" w:line="360" w:lineRule="auto"/>
        <w:rPr>
          <w:b/>
        </w:rPr>
      </w:pPr>
    </w:p>
    <w:p w:rsidR="00405434" w:rsidRPr="00AC363E" w:rsidRDefault="00405434">
      <w:pPr>
        <w:pStyle w:val="BodyText"/>
        <w:spacing w:before="7" w:line="360" w:lineRule="auto"/>
        <w:rPr>
          <w:b/>
        </w:rPr>
      </w:pPr>
    </w:p>
    <w:p w:rsidR="00405434" w:rsidRPr="00AC363E" w:rsidRDefault="00405434">
      <w:pPr>
        <w:pStyle w:val="BodyText"/>
        <w:spacing w:before="7" w:line="360" w:lineRule="auto"/>
        <w:rPr>
          <w:b/>
        </w:rPr>
      </w:pPr>
    </w:p>
    <w:p w:rsidR="00405434" w:rsidRPr="00AC363E" w:rsidRDefault="00405434">
      <w:pPr>
        <w:pStyle w:val="BodyText"/>
        <w:spacing w:before="7" w:line="360" w:lineRule="auto"/>
        <w:rPr>
          <w:b/>
        </w:rPr>
      </w:pPr>
    </w:p>
    <w:p w:rsidR="00405434" w:rsidRPr="00AC363E" w:rsidRDefault="00405434">
      <w:pPr>
        <w:pStyle w:val="BodyText"/>
        <w:spacing w:before="7" w:line="360" w:lineRule="auto"/>
        <w:rPr>
          <w:b/>
        </w:rPr>
      </w:pPr>
    </w:p>
    <w:p w:rsidR="00405434" w:rsidRPr="00AC363E" w:rsidRDefault="00405434">
      <w:pPr>
        <w:pStyle w:val="BodyText"/>
        <w:spacing w:before="7" w:line="360" w:lineRule="auto"/>
        <w:rPr>
          <w:b/>
        </w:rPr>
      </w:pPr>
    </w:p>
    <w:p w:rsidR="00405434" w:rsidRPr="00AC363E" w:rsidRDefault="00845063">
      <w:pPr>
        <w:spacing w:before="159" w:line="360" w:lineRule="auto"/>
        <w:ind w:left="2002" w:right="2412"/>
        <w:jc w:val="center"/>
        <w:rPr>
          <w:rFonts w:ascii="Times New Roman" w:hAnsi="Times New Roman" w:cs="Times New Roman"/>
          <w:b/>
          <w:sz w:val="24"/>
        </w:rPr>
      </w:pPr>
      <w:r w:rsidRPr="00AC363E">
        <w:rPr>
          <w:rFonts w:ascii="Times New Roman" w:hAnsi="Times New Roman" w:cs="Times New Roman"/>
          <w:b/>
          <w:sz w:val="24"/>
        </w:rPr>
        <w:t>Gambar 4.12 Relasi table</w:t>
      </w:r>
    </w:p>
    <w:p w:rsidR="00405434" w:rsidRPr="00AC363E" w:rsidRDefault="00405434">
      <w:pPr>
        <w:spacing w:before="159" w:line="360" w:lineRule="auto"/>
        <w:ind w:right="2412"/>
        <w:rPr>
          <w:rFonts w:ascii="Times New Roman" w:hAnsi="Times New Roman" w:cs="Times New Roman"/>
          <w:b/>
          <w:sz w:val="24"/>
        </w:rPr>
      </w:pPr>
    </w:p>
    <w:p w:rsidR="00405434" w:rsidRPr="00AC363E" w:rsidRDefault="00845063">
      <w:pPr>
        <w:pStyle w:val="Heading2"/>
        <w:keepNext w:val="0"/>
        <w:keepLines w:val="0"/>
        <w:widowControl w:val="0"/>
        <w:numPr>
          <w:ilvl w:val="1"/>
          <w:numId w:val="44"/>
        </w:numPr>
        <w:tabs>
          <w:tab w:val="left" w:pos="1348"/>
          <w:tab w:val="left" w:pos="1349"/>
        </w:tabs>
        <w:autoSpaceDE w:val="0"/>
        <w:autoSpaceDN w:val="0"/>
        <w:spacing w:before="90" w:line="360" w:lineRule="auto"/>
        <w:ind w:left="1349" w:hanging="720"/>
        <w:rPr>
          <w:rFonts w:ascii="Times New Roman" w:hAnsi="Times New Roman" w:cs="Times New Roman"/>
          <w:b/>
          <w:bCs/>
          <w:color w:val="auto"/>
          <w:sz w:val="24"/>
          <w:szCs w:val="24"/>
        </w:rPr>
      </w:pPr>
      <w:bookmarkStart w:id="108" w:name="_Toc153498441"/>
      <w:r w:rsidRPr="00AC363E">
        <w:rPr>
          <w:rFonts w:ascii="Times New Roman" w:hAnsi="Times New Roman" w:cs="Times New Roman"/>
          <w:b/>
          <w:bCs/>
          <w:color w:val="auto"/>
          <w:sz w:val="24"/>
          <w:szCs w:val="24"/>
        </w:rPr>
        <w:t>Pseudocode Proses</w:t>
      </w:r>
      <w:bookmarkEnd w:id="108"/>
    </w:p>
    <w:p w:rsidR="00405434" w:rsidRPr="00AC363E" w:rsidRDefault="00405434">
      <w:pPr>
        <w:pStyle w:val="BodyText"/>
        <w:spacing w:before="2" w:line="360" w:lineRule="auto"/>
        <w:rPr>
          <w:b/>
          <w:sz w:val="26"/>
        </w:rPr>
      </w:pPr>
    </w:p>
    <w:p w:rsidR="00405434" w:rsidRPr="00AC363E" w:rsidRDefault="00845063">
      <w:pPr>
        <w:tabs>
          <w:tab w:val="left" w:pos="8599"/>
        </w:tabs>
        <w:spacing w:line="360" w:lineRule="auto"/>
        <w:ind w:left="112"/>
        <w:rPr>
          <w:rFonts w:ascii="Times New Roman" w:hAnsi="Times New Roman" w:cs="Times New Roman"/>
          <w:b/>
          <w:sz w:val="14"/>
        </w:rPr>
      </w:pPr>
      <w:r w:rsidRPr="00AC363E">
        <w:rPr>
          <w:rFonts w:ascii="Times New Roman" w:hAnsi="Times New Roman" w:cs="Times New Roman"/>
          <w:b/>
          <w:noProof/>
          <w:lang w:val="en-US"/>
        </w:rPr>
        <mc:AlternateContent>
          <mc:Choice Requires="wpg">
            <w:drawing>
              <wp:anchor distT="0" distB="0" distL="114300" distR="114300" simplePos="0" relativeHeight="251534336" behindDoc="1" locked="0" layoutInCell="1" allowOverlap="1" wp14:anchorId="321A4757" wp14:editId="352FAFF2">
                <wp:simplePos x="0" y="0"/>
                <wp:positionH relativeFrom="page">
                  <wp:posOffset>1042035</wp:posOffset>
                </wp:positionH>
                <wp:positionV relativeFrom="paragraph">
                  <wp:posOffset>-3175</wp:posOffset>
                </wp:positionV>
                <wp:extent cx="5839460" cy="7772400"/>
                <wp:effectExtent l="0" t="0" r="0" b="0"/>
                <wp:wrapNone/>
                <wp:docPr id="2007298236" name="Group 148"/>
                <wp:cNvGraphicFramePr/>
                <a:graphic xmlns:a="http://schemas.openxmlformats.org/drawingml/2006/main">
                  <a:graphicData uri="http://schemas.microsoft.com/office/word/2010/wordprocessingGroup">
                    <wpg:wgp>
                      <wpg:cNvGrpSpPr/>
                      <wpg:grpSpPr>
                        <a:xfrm>
                          <a:off x="0" y="0"/>
                          <a:ext cx="5839460" cy="7772400"/>
                          <a:chOff x="1641" y="-5"/>
                          <a:chExt cx="9196" cy="12240"/>
                        </a:xfrm>
                      </wpg:grpSpPr>
                      <wps:wsp>
                        <wps:cNvPr id="1348138431" name="Line 152"/>
                        <wps:cNvCnPr>
                          <a:cxnSpLocks noChangeShapeType="1"/>
                        </wps:cNvCnPr>
                        <wps:spPr bwMode="auto">
                          <a:xfrm>
                            <a:off x="1649" y="-1"/>
                            <a:ext cx="9179" cy="0"/>
                          </a:xfrm>
                          <a:prstGeom prst="line">
                            <a:avLst/>
                          </a:prstGeom>
                          <a:noFill/>
                          <a:ln w="5080">
                            <a:solidFill>
                              <a:srgbClr val="000000"/>
                            </a:solidFill>
                            <a:prstDash val="solid"/>
                            <a:round/>
                          </a:ln>
                        </wps:spPr>
                        <wps:bodyPr/>
                      </wps:wsp>
                      <wps:wsp>
                        <wps:cNvPr id="893327897" name="Line 151"/>
                        <wps:cNvCnPr>
                          <a:cxnSpLocks noChangeShapeType="1"/>
                        </wps:cNvCnPr>
                        <wps:spPr bwMode="auto">
                          <a:xfrm>
                            <a:off x="1645" y="-5"/>
                            <a:ext cx="0" cy="12239"/>
                          </a:xfrm>
                          <a:prstGeom prst="line">
                            <a:avLst/>
                          </a:prstGeom>
                          <a:noFill/>
                          <a:ln w="5080">
                            <a:solidFill>
                              <a:srgbClr val="000000"/>
                            </a:solidFill>
                            <a:prstDash val="solid"/>
                            <a:round/>
                          </a:ln>
                        </wps:spPr>
                        <wps:bodyPr/>
                      </wps:wsp>
                      <wps:wsp>
                        <wps:cNvPr id="1212306116" name="Line 150"/>
                        <wps:cNvCnPr>
                          <a:cxnSpLocks noChangeShapeType="1"/>
                        </wps:cNvCnPr>
                        <wps:spPr bwMode="auto">
                          <a:xfrm>
                            <a:off x="1649" y="12230"/>
                            <a:ext cx="9179" cy="0"/>
                          </a:xfrm>
                          <a:prstGeom prst="line">
                            <a:avLst/>
                          </a:prstGeom>
                          <a:noFill/>
                          <a:ln w="5080">
                            <a:solidFill>
                              <a:srgbClr val="000000"/>
                            </a:solidFill>
                            <a:prstDash val="solid"/>
                            <a:round/>
                          </a:ln>
                        </wps:spPr>
                        <wps:bodyPr/>
                      </wps:wsp>
                      <wps:wsp>
                        <wps:cNvPr id="611078112" name="Line 149"/>
                        <wps:cNvCnPr>
                          <a:cxnSpLocks noChangeShapeType="1"/>
                        </wps:cNvCnPr>
                        <wps:spPr bwMode="auto">
                          <a:xfrm>
                            <a:off x="10832" y="-5"/>
                            <a:ext cx="0" cy="12239"/>
                          </a:xfrm>
                          <a:prstGeom prst="line">
                            <a:avLst/>
                          </a:prstGeom>
                          <a:noFill/>
                          <a:ln w="5080">
                            <a:solidFill>
                              <a:srgbClr val="000000"/>
                            </a:solidFill>
                            <a:prstDash val="solid"/>
                            <a:round/>
                          </a:ln>
                        </wps:spPr>
                        <wps:bodyPr/>
                      </wps:wsp>
                    </wpg:wgp>
                  </a:graphicData>
                </a:graphic>
              </wp:anchor>
            </w:drawing>
          </mc:Choice>
          <mc:Fallback>
            <w:pict>
              <v:group w14:anchorId="78074AC8" id="Group 148" o:spid="_x0000_s1026" style="position:absolute;margin-left:82.05pt;margin-top:-.25pt;width:459.8pt;height:612pt;z-index:-251782144;mso-position-horizontal-relative:page" coordorigin="1641,-5" coordsize="9196,12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">
                <v:line id="Line 152" o:spid="_x0000_s1027" style="position:absolute;visibility:visible;mso-wrap-style:square" from="1649,-1" to="108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" strokeweight=".4pt"/>
                <v:line id="Line 151" o:spid="_x0000_s1028" style="position:absolute;visibility:visible;mso-wrap-style:square" from="1645,-5" to="1645,12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" strokeweight=".4pt"/>
                <v:line id="Line 150" o:spid="_x0000_s1029" style="position:absolute;visibility:visible;mso-wrap-style:square" from="1649,12230" to="10828,12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" strokeweight=".4pt"/>
                <v:line id="Line 149" o:spid="_x0000_s1030" style="position:absolute;visibility:visible;mso-wrap-style:square" from="10832,-5" to="10832,12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" strokeweight=".4pt"/>
                <w10:wrap anchorx="page"/>
              </v:group>
            </w:pict>
          </mc:Fallback>
        </mc:AlternateContent>
      </w:r>
      <w:r w:rsidRPr="00AC363E">
        <w:rPr>
          <w:rFonts w:ascii="Times New Roman" w:hAnsi="Times New Roman" w:cs="Times New Roman"/>
          <w:b/>
          <w:sz w:val="14"/>
          <w:u w:val="single"/>
        </w:rPr>
        <w:t>STATEMENT</w:t>
      </w:r>
      <w:r w:rsidRPr="00AC363E">
        <w:rPr>
          <w:rFonts w:ascii="Times New Roman" w:hAnsi="Times New Roman" w:cs="Times New Roman"/>
          <w:b/>
          <w:sz w:val="14"/>
        </w:rPr>
        <w:tab/>
      </w:r>
      <w:r w:rsidRPr="00AC363E">
        <w:rPr>
          <w:rFonts w:ascii="Times New Roman" w:hAnsi="Times New Roman" w:cs="Times New Roman"/>
          <w:b/>
          <w:spacing w:val="-3"/>
          <w:sz w:val="14"/>
          <w:u w:val="single"/>
        </w:rPr>
        <w:t>NODE</w:t>
      </w:r>
    </w:p>
    <w:p w:rsidR="00405434" w:rsidRPr="00AC363E" w:rsidRDefault="00405434">
      <w:pPr>
        <w:pStyle w:val="BodyText"/>
        <w:spacing w:before="5" w:line="360" w:lineRule="auto"/>
        <w:rPr>
          <w:b/>
          <w:sz w:val="10"/>
        </w:rPr>
      </w:pPr>
    </w:p>
    <w:p w:rsidR="00405434" w:rsidRPr="00AC363E" w:rsidRDefault="00845063">
      <w:pPr>
        <w:tabs>
          <w:tab w:val="left" w:leader="dot" w:pos="8755"/>
        </w:tabs>
        <w:spacing w:before="96" w:line="360" w:lineRule="auto"/>
        <w:ind w:left="112"/>
        <w:rPr>
          <w:rFonts w:ascii="Times New Roman" w:hAnsi="Times New Roman" w:cs="Times New Roman"/>
          <w:b/>
          <w:sz w:val="14"/>
        </w:rPr>
      </w:pPr>
      <w:r w:rsidRPr="00AC363E">
        <w:rPr>
          <w:rFonts w:ascii="Times New Roman" w:hAnsi="Times New Roman" w:cs="Times New Roman"/>
          <w:b/>
          <w:sz w:val="14"/>
        </w:rPr>
        <w:t>&lt;?php</w:t>
      </w:r>
      <w:r w:rsidRPr="00AC363E">
        <w:rPr>
          <w:rFonts w:ascii="Times New Roman" w:hAnsi="Times New Roman" w:cs="Times New Roman"/>
          <w:b/>
          <w:sz w:val="14"/>
        </w:rPr>
        <w:tab/>
        <w:t>1</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lt;br/&gt;&lt;h5&gt;Tahapan</w:t>
      </w:r>
      <w:r w:rsidRPr="00AC363E">
        <w:rPr>
          <w:rFonts w:ascii="Times New Roman" w:hAnsi="Times New Roman" w:cs="Times New Roman"/>
          <w:b/>
          <w:spacing w:val="-7"/>
          <w:sz w:val="14"/>
        </w:rPr>
        <w:t xml:space="preserve"> </w:t>
      </w:r>
      <w:r w:rsidRPr="00AC363E">
        <w:rPr>
          <w:rFonts w:ascii="Times New Roman" w:hAnsi="Times New Roman" w:cs="Times New Roman"/>
          <w:b/>
          <w:sz w:val="14"/>
        </w:rPr>
        <w:t>1</w:t>
      </w:r>
      <w:r w:rsidRPr="00AC363E">
        <w:rPr>
          <w:rFonts w:ascii="Times New Roman" w:hAnsi="Times New Roman" w:cs="Times New Roman"/>
          <w:b/>
          <w:spacing w:val="-4"/>
          <w:sz w:val="14"/>
        </w:rPr>
        <w:t xml:space="preserve"> </w:t>
      </w:r>
      <w:r w:rsidRPr="00AC363E">
        <w:rPr>
          <w:rFonts w:ascii="Times New Roman" w:hAnsi="Times New Roman" w:cs="Times New Roman"/>
          <w:b/>
          <w:sz w:val="14"/>
        </w:rPr>
        <w:t>&lt;/h5&gt;</w:t>
      </w:r>
      <w:r w:rsidRPr="00AC363E">
        <w:rPr>
          <w:rFonts w:ascii="Times New Roman" w:hAnsi="Times New Roman" w:cs="Times New Roman"/>
          <w:b/>
          <w:sz w:val="14"/>
        </w:rPr>
        <w:tab/>
        <w:t>1</w:t>
      </w:r>
    </w:p>
    <w:p w:rsidR="00405434" w:rsidRPr="00AC363E" w:rsidRDefault="00845063">
      <w:pPr>
        <w:tabs>
          <w:tab w:val="left" w:leader="dot" w:pos="8755"/>
        </w:tabs>
        <w:spacing w:before="23" w:line="360" w:lineRule="auto"/>
        <w:ind w:left="112" w:right="770"/>
        <w:rPr>
          <w:rFonts w:ascii="Times New Roman" w:hAnsi="Times New Roman" w:cs="Times New Roman"/>
          <w:b/>
          <w:sz w:val="14"/>
        </w:rPr>
      </w:pPr>
      <w:r w:rsidRPr="00AC363E">
        <w:rPr>
          <w:rFonts w:ascii="Times New Roman" w:hAnsi="Times New Roman" w:cs="Times New Roman"/>
          <w:b/>
          <w:sz w:val="14"/>
        </w:rPr>
        <w:t>&lt;br/&gt;&lt;b&gt;Jumlah Kelas Output (Kelayakan) ada 2, Yaitu: &lt;/b&gt;&lt;strong&gt;Ya (Layak) &lt;/strong&gt;&lt;b&gt;dan&lt;/b&gt; &lt;strong&gt;Tidak (Tidak Layak)&lt;/strong&gt;&lt;br&gt;";</w:t>
      </w:r>
      <w:r w:rsidRPr="00AC363E">
        <w:rPr>
          <w:rFonts w:ascii="Times New Roman" w:hAnsi="Times New Roman" w:cs="Times New Roman"/>
          <w:b/>
          <w:sz w:val="14"/>
        </w:rPr>
        <w:tab/>
      </w:r>
      <w:r w:rsidRPr="00AC363E">
        <w:rPr>
          <w:rFonts w:ascii="Times New Roman" w:hAnsi="Times New Roman" w:cs="Times New Roman"/>
          <w:b/>
          <w:spacing w:val="-17"/>
          <w:sz w:val="14"/>
        </w:rPr>
        <w:t>1</w:t>
      </w:r>
    </w:p>
    <w:p w:rsidR="00405434" w:rsidRPr="00AC363E" w:rsidRDefault="00845063">
      <w:pPr>
        <w:tabs>
          <w:tab w:val="left" w:leader="dot" w:pos="8755"/>
        </w:tabs>
        <w:spacing w:before="5" w:line="360" w:lineRule="auto"/>
        <w:ind w:left="112"/>
        <w:rPr>
          <w:rFonts w:ascii="Times New Roman" w:hAnsi="Times New Roman" w:cs="Times New Roman"/>
          <w:b/>
          <w:sz w:val="14"/>
        </w:rPr>
      </w:pPr>
      <w:r w:rsidRPr="00AC363E">
        <w:rPr>
          <w:rFonts w:ascii="Times New Roman" w:hAnsi="Times New Roman" w:cs="Times New Roman"/>
          <w:b/>
          <w:sz w:val="14"/>
        </w:rPr>
        <w:t>$i=0;</w:t>
      </w:r>
      <w:r w:rsidRPr="00AC363E">
        <w:rPr>
          <w:rFonts w:ascii="Times New Roman" w:hAnsi="Times New Roman" w:cs="Times New Roman"/>
          <w:b/>
          <w:sz w:val="14"/>
        </w:rPr>
        <w:tab/>
        <w:t>2</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sql= mysql_query("SELECT * from  Nilai Atribut group</w:t>
      </w:r>
      <w:r w:rsidRPr="00AC363E">
        <w:rPr>
          <w:rFonts w:ascii="Times New Roman" w:hAnsi="Times New Roman" w:cs="Times New Roman"/>
          <w:b/>
          <w:spacing w:val="-22"/>
          <w:sz w:val="14"/>
        </w:rPr>
        <w:t xml:space="preserve"> </w:t>
      </w:r>
      <w:r w:rsidRPr="00AC363E">
        <w:rPr>
          <w:rFonts w:ascii="Times New Roman" w:hAnsi="Times New Roman" w:cs="Times New Roman"/>
          <w:b/>
          <w:sz w:val="14"/>
        </w:rPr>
        <w:t>by</w:t>
      </w:r>
      <w:r w:rsidRPr="00AC363E">
        <w:rPr>
          <w:rFonts w:ascii="Times New Roman" w:hAnsi="Times New Roman" w:cs="Times New Roman"/>
          <w:b/>
          <w:spacing w:val="-4"/>
          <w:sz w:val="14"/>
        </w:rPr>
        <w:t xml:space="preserve"> </w:t>
      </w:r>
      <w:r w:rsidRPr="00AC363E">
        <w:rPr>
          <w:rFonts w:ascii="Times New Roman" w:hAnsi="Times New Roman" w:cs="Times New Roman"/>
          <w:b/>
          <w:sz w:val="14"/>
        </w:rPr>
        <w:t>ya");</w:t>
      </w:r>
      <w:r w:rsidRPr="00AC363E">
        <w:rPr>
          <w:rFonts w:ascii="Times New Roman" w:hAnsi="Times New Roman" w:cs="Times New Roman"/>
          <w:b/>
          <w:sz w:val="14"/>
        </w:rPr>
        <w:tab/>
        <w:t>2</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hile ($dt = mysql_fetch_array($sql))</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ya[]=$dt['ya'];</w:t>
      </w:r>
      <w:r w:rsidRPr="00AC363E">
        <w:rPr>
          <w:rFonts w:ascii="Times New Roman" w:hAnsi="Times New Roman" w:cs="Times New Roman"/>
          <w:b/>
          <w:sz w:val="14"/>
        </w:rPr>
        <w:tab/>
        <w:t>2</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jd=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_data</w:t>
      </w:r>
      <w:r w:rsidRPr="00AC363E">
        <w:rPr>
          <w:rFonts w:ascii="Times New Roman" w:hAnsi="Times New Roman" w:cs="Times New Roman"/>
          <w:b/>
          <w:spacing w:val="-27"/>
          <w:sz w:val="14"/>
        </w:rPr>
        <w:t xml:space="preserve"> </w:t>
      </w:r>
      <w:r w:rsidRPr="00AC363E">
        <w:rPr>
          <w:rFonts w:ascii="Times New Roman" w:hAnsi="Times New Roman" w:cs="Times New Roman"/>
          <w:b/>
          <w:sz w:val="14"/>
        </w:rPr>
        <w:t>FROM</w:t>
      </w:r>
      <w:r w:rsidRPr="00AC363E">
        <w:rPr>
          <w:rFonts w:ascii="Times New Roman" w:hAnsi="Times New Roman" w:cs="Times New Roman"/>
          <w:b/>
          <w:spacing w:val="-5"/>
          <w:sz w:val="14"/>
        </w:rPr>
        <w:t xml:space="preserve"> </w:t>
      </w:r>
      <w:r w:rsidRPr="00AC363E">
        <w:rPr>
          <w:rFonts w:ascii="Times New Roman" w:hAnsi="Times New Roman" w:cs="Times New Roman"/>
          <w:b/>
          <w:sz w:val="14"/>
        </w:rPr>
        <w:t>Nilai Atribut");</w:t>
      </w:r>
      <w:r w:rsidRPr="00AC363E">
        <w:rPr>
          <w:rFonts w:ascii="Times New Roman" w:hAnsi="Times New Roman" w:cs="Times New Roman"/>
          <w:b/>
          <w:sz w:val="14"/>
        </w:rPr>
        <w:tab/>
        <w:t>2</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dtjd</w:t>
      </w:r>
      <w:r w:rsidRPr="00AC363E">
        <w:rPr>
          <w:rFonts w:ascii="Times New Roman" w:hAnsi="Times New Roman" w:cs="Times New Roman"/>
          <w:b/>
          <w:spacing w:val="-4"/>
          <w:sz w:val="14"/>
        </w:rPr>
        <w:t xml:space="preserve"> </w:t>
      </w:r>
      <w:r w:rsidRPr="00AC363E">
        <w:rPr>
          <w:rFonts w:ascii="Times New Roman" w:hAnsi="Times New Roman" w:cs="Times New Roman"/>
          <w:b/>
          <w:sz w:val="14"/>
        </w:rPr>
        <w:t>=</w:t>
      </w:r>
      <w:r w:rsidRPr="00AC363E">
        <w:rPr>
          <w:rFonts w:ascii="Times New Roman" w:hAnsi="Times New Roman" w:cs="Times New Roman"/>
          <w:b/>
          <w:spacing w:val="-4"/>
          <w:sz w:val="14"/>
        </w:rPr>
        <w:t xml:space="preserve"> </w:t>
      </w:r>
      <w:r w:rsidRPr="00AC363E">
        <w:rPr>
          <w:rFonts w:ascii="Times New Roman" w:hAnsi="Times New Roman" w:cs="Times New Roman"/>
          <w:b/>
          <w:sz w:val="14"/>
        </w:rPr>
        <w:t>mysql_fetch_array($sqljd);</w:t>
      </w:r>
      <w:r w:rsidRPr="00AC363E">
        <w:rPr>
          <w:rFonts w:ascii="Times New Roman" w:hAnsi="Times New Roman" w:cs="Times New Roman"/>
          <w:b/>
          <w:sz w:val="14"/>
        </w:rPr>
        <w:tab/>
        <w:t>2</w:t>
      </w:r>
    </w:p>
    <w:p w:rsidR="00405434" w:rsidRPr="00AC363E" w:rsidRDefault="00845063">
      <w:pPr>
        <w:tabs>
          <w:tab w:val="left" w:leader="dot" w:pos="8755"/>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totaldata=</w:t>
      </w:r>
      <w:r w:rsidRPr="00AC363E">
        <w:rPr>
          <w:rFonts w:ascii="Times New Roman" w:hAnsi="Times New Roman" w:cs="Times New Roman"/>
          <w:b/>
          <w:spacing w:val="-8"/>
          <w:sz w:val="14"/>
        </w:rPr>
        <w:t xml:space="preserve"> </w:t>
      </w:r>
      <w:r w:rsidRPr="00AC363E">
        <w:rPr>
          <w:rFonts w:ascii="Times New Roman" w:hAnsi="Times New Roman" w:cs="Times New Roman"/>
          <w:b/>
          <w:sz w:val="14"/>
        </w:rPr>
        <w:t>$dtjd['jumlah_data'];</w:t>
      </w:r>
      <w:r w:rsidRPr="00AC363E">
        <w:rPr>
          <w:rFonts w:ascii="Times New Roman" w:hAnsi="Times New Roman" w:cs="Times New Roman"/>
          <w:b/>
          <w:sz w:val="14"/>
        </w:rPr>
        <w:tab/>
        <w:t>2</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k1=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 FROM Nilai Atribut</w:t>
      </w:r>
      <w:r w:rsidRPr="00AC363E">
        <w:rPr>
          <w:rFonts w:ascii="Times New Roman" w:hAnsi="Times New Roman" w:cs="Times New Roman"/>
          <w:b/>
          <w:spacing w:val="-23"/>
          <w:sz w:val="14"/>
        </w:rPr>
        <w:t xml:space="preserve"> </w:t>
      </w:r>
      <w:r w:rsidRPr="00AC363E">
        <w:rPr>
          <w:rFonts w:ascii="Times New Roman" w:hAnsi="Times New Roman" w:cs="Times New Roman"/>
          <w:b/>
          <w:sz w:val="14"/>
        </w:rPr>
        <w:t>WHERE</w:t>
      </w:r>
      <w:r w:rsidRPr="00AC363E">
        <w:rPr>
          <w:rFonts w:ascii="Times New Roman" w:hAnsi="Times New Roman" w:cs="Times New Roman"/>
          <w:b/>
          <w:spacing w:val="-5"/>
          <w:sz w:val="14"/>
        </w:rPr>
        <w:t xml:space="preserve"> </w:t>
      </w:r>
      <w:r w:rsidRPr="00AC363E">
        <w:rPr>
          <w:rFonts w:ascii="Times New Roman" w:hAnsi="Times New Roman" w:cs="Times New Roman"/>
          <w:b/>
          <w:sz w:val="14"/>
        </w:rPr>
        <w:t>ya='$ya[$i]'");</w:t>
      </w:r>
      <w:r w:rsidRPr="00AC363E">
        <w:rPr>
          <w:rFonts w:ascii="Times New Roman" w:hAnsi="Times New Roman" w:cs="Times New Roman"/>
          <w:b/>
          <w:sz w:val="14"/>
        </w:rPr>
        <w:tab/>
        <w:t>2</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hile ($dtk1 = mysql_fetch_array($sqlk1))</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umlah[]=$dtk1['jumlah'];</w:t>
      </w:r>
      <w:r w:rsidRPr="00AC363E">
        <w:rPr>
          <w:rFonts w:ascii="Times New Roman" w:hAnsi="Times New Roman" w:cs="Times New Roman"/>
          <w:b/>
          <w:sz w:val="14"/>
        </w:rPr>
        <w:tab/>
        <w:t>2</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umlah2=$dtk1['jumlah'];</w:t>
      </w:r>
      <w:r w:rsidRPr="00AC363E">
        <w:rPr>
          <w:rFonts w:ascii="Times New Roman" w:hAnsi="Times New Roman" w:cs="Times New Roman"/>
          <w:b/>
          <w:sz w:val="14"/>
        </w:rPr>
        <w:tab/>
        <w:t>3</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xyz[]=$jumlah[$i]/$totaldata;</w:t>
      </w:r>
      <w:r w:rsidRPr="00AC363E">
        <w:rPr>
          <w:rFonts w:ascii="Times New Roman" w:hAnsi="Times New Roman" w:cs="Times New Roman"/>
          <w:b/>
          <w:sz w:val="14"/>
        </w:rPr>
        <w:tab/>
        <w:t>3</w:t>
      </w:r>
    </w:p>
    <w:p w:rsidR="00405434" w:rsidRPr="00AC363E" w:rsidRDefault="00845063">
      <w:pPr>
        <w:tabs>
          <w:tab w:val="left" w:pos="8755"/>
        </w:tabs>
        <w:spacing w:before="27" w:line="360" w:lineRule="auto"/>
        <w:ind w:left="112" w:right="770"/>
        <w:rPr>
          <w:rFonts w:ascii="Times New Roman" w:hAnsi="Times New Roman" w:cs="Times New Roman"/>
          <w:b/>
          <w:sz w:val="14"/>
        </w:rPr>
      </w:pPr>
      <w:r w:rsidRPr="00AC363E">
        <w:rPr>
          <w:rFonts w:ascii="Times New Roman" w:hAnsi="Times New Roman" w:cs="Times New Roman"/>
          <w:b/>
          <w:sz w:val="14"/>
        </w:rPr>
        <w:t>}...............................................................................................................................................................................................................</w:t>
      </w:r>
      <w:r w:rsidRPr="00AC363E">
        <w:rPr>
          <w:rFonts w:ascii="Times New Roman" w:hAnsi="Times New Roman" w:cs="Times New Roman"/>
          <w:b/>
          <w:sz w:val="14"/>
        </w:rPr>
        <w:tab/>
      </w:r>
      <w:r w:rsidRPr="00AC363E">
        <w:rPr>
          <w:rFonts w:ascii="Times New Roman" w:hAnsi="Times New Roman" w:cs="Times New Roman"/>
          <w:b/>
          <w:spacing w:val="-17"/>
          <w:sz w:val="14"/>
        </w:rPr>
        <w:t xml:space="preserve">3 </w:t>
      </w:r>
      <w:r w:rsidRPr="00AC363E">
        <w:rPr>
          <w:rFonts w:ascii="Times New Roman" w:hAnsi="Times New Roman" w:cs="Times New Roman"/>
          <w:b/>
          <w:sz w:val="14"/>
        </w:rPr>
        <w:t xml:space="preserve">echo "- Probabilitas &lt;strong&gt;$ya[$i]&lt;/strong&gt; = </w:t>
      </w:r>
      <w:r w:rsidRPr="00AC363E">
        <w:rPr>
          <w:rFonts w:ascii="Times New Roman" w:hAnsi="Times New Roman" w:cs="Times New Roman"/>
          <w:b/>
          <w:spacing w:val="14"/>
          <w:sz w:val="14"/>
        </w:rPr>
        <w:t xml:space="preserve"> </w:t>
      </w:r>
      <w:r w:rsidRPr="00AC363E">
        <w:rPr>
          <w:rFonts w:ascii="Times New Roman" w:hAnsi="Times New Roman" w:cs="Times New Roman"/>
          <w:b/>
          <w:sz w:val="14"/>
        </w:rPr>
        <w:t xml:space="preserve">"; </w:t>
      </w:r>
      <w:r w:rsidRPr="00AC363E">
        <w:rPr>
          <w:rFonts w:ascii="Times New Roman" w:hAnsi="Times New Roman" w:cs="Times New Roman"/>
          <w:b/>
          <w:spacing w:val="3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r>
      <w:r w:rsidRPr="00AC363E">
        <w:rPr>
          <w:rFonts w:ascii="Times New Roman" w:hAnsi="Times New Roman" w:cs="Times New Roman"/>
          <w:b/>
          <w:spacing w:val="-17"/>
          <w:sz w:val="14"/>
        </w:rPr>
        <w:t>4</w:t>
      </w:r>
    </w:p>
    <w:p w:rsidR="00405434" w:rsidRPr="00AC363E" w:rsidRDefault="00845063">
      <w:pPr>
        <w:tabs>
          <w:tab w:val="left" w:leader="dot" w:pos="8755"/>
        </w:tabs>
        <w:spacing w:before="1" w:line="360" w:lineRule="auto"/>
        <w:ind w:left="112"/>
        <w:rPr>
          <w:rFonts w:ascii="Times New Roman" w:hAnsi="Times New Roman" w:cs="Times New Roman"/>
          <w:b/>
          <w:sz w:val="14"/>
        </w:rPr>
      </w:pPr>
      <w:r w:rsidRPr="00AC363E">
        <w:rPr>
          <w:rFonts w:ascii="Times New Roman" w:hAnsi="Times New Roman" w:cs="Times New Roman"/>
          <w:b/>
          <w:sz w:val="14"/>
        </w:rPr>
        <w:t>echo "&lt;strong&gt;$jumlah[$i]/$totaldata&lt;/strong&gt;</w:t>
      </w:r>
      <w:r w:rsidRPr="00AC363E">
        <w:rPr>
          <w:rFonts w:ascii="Times New Roman" w:hAnsi="Times New Roman" w:cs="Times New Roman"/>
          <w:b/>
          <w:spacing w:val="-19"/>
          <w:sz w:val="14"/>
        </w:rPr>
        <w:t xml:space="preserve"> </w:t>
      </w:r>
      <w:r w:rsidRPr="00AC363E">
        <w:rPr>
          <w:rFonts w:ascii="Times New Roman" w:hAnsi="Times New Roman" w:cs="Times New Roman"/>
          <w:b/>
          <w:sz w:val="14"/>
        </w:rPr>
        <w:t>=</w:t>
      </w:r>
      <w:r w:rsidRPr="00AC363E">
        <w:rPr>
          <w:rFonts w:ascii="Times New Roman" w:hAnsi="Times New Roman" w:cs="Times New Roman"/>
          <w:b/>
          <w:spacing w:val="-9"/>
          <w:sz w:val="14"/>
        </w:rPr>
        <w:t xml:space="preserve"> </w:t>
      </w:r>
      <w:r w:rsidRPr="00AC363E">
        <w:rPr>
          <w:rFonts w:ascii="Times New Roman" w:hAnsi="Times New Roman" w:cs="Times New Roman"/>
          <w:b/>
          <w:sz w:val="14"/>
        </w:rPr>
        <w:t>",$jumlah[$i]/$totaldata,"&lt;br&gt;";</w:t>
      </w:r>
      <w:r w:rsidRPr="00AC363E">
        <w:rPr>
          <w:rFonts w:ascii="Times New Roman" w:hAnsi="Times New Roman" w:cs="Times New Roman"/>
          <w:b/>
          <w:sz w:val="14"/>
        </w:rPr>
        <w:tab/>
        <w:t>4</w:t>
      </w:r>
    </w:p>
    <w:p w:rsidR="00405434" w:rsidRPr="00AC363E" w:rsidRDefault="00845063">
      <w:pPr>
        <w:tabs>
          <w:tab w:val="left" w:leader="dot" w:pos="8755"/>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i=$i+1;</w:t>
      </w:r>
      <w:r w:rsidRPr="00AC363E">
        <w:rPr>
          <w:rFonts w:ascii="Times New Roman" w:hAnsi="Times New Roman" w:cs="Times New Roman"/>
          <w:b/>
          <w:sz w:val="14"/>
        </w:rPr>
        <w:tab/>
        <w:t>4</w:t>
      </w:r>
    </w:p>
    <w:p w:rsidR="00405434" w:rsidRPr="00AC363E" w:rsidRDefault="00845063">
      <w:pPr>
        <w:spacing w:before="24" w:line="360" w:lineRule="auto"/>
        <w:ind w:left="112"/>
        <w:rPr>
          <w:rFonts w:ascii="Times New Roman" w:hAnsi="Times New Roman" w:cs="Times New Roman"/>
          <w:b/>
          <w:sz w:val="14"/>
        </w:rPr>
      </w:pPr>
      <w:r w:rsidRPr="00AC363E">
        <w:rPr>
          <w:rFonts w:ascii="Times New Roman" w:hAnsi="Times New Roman" w:cs="Times New Roman"/>
          <w:b/>
          <w:sz w:val="14"/>
        </w:rPr>
        <w:lastRenderedPageBreak/>
        <w:t>}</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ECHO "&lt;hr/&gt;";</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lt;br/&gt;&lt;h5&gt;Tahapan</w:t>
      </w:r>
      <w:r w:rsidRPr="00AC363E">
        <w:rPr>
          <w:rFonts w:ascii="Times New Roman" w:hAnsi="Times New Roman" w:cs="Times New Roman"/>
          <w:b/>
          <w:spacing w:val="-7"/>
          <w:sz w:val="14"/>
        </w:rPr>
        <w:t xml:space="preserve"> </w:t>
      </w:r>
      <w:r w:rsidRPr="00AC363E">
        <w:rPr>
          <w:rFonts w:ascii="Times New Roman" w:hAnsi="Times New Roman" w:cs="Times New Roman"/>
          <w:b/>
          <w:sz w:val="14"/>
        </w:rPr>
        <w:t>2</w:t>
      </w:r>
      <w:r w:rsidRPr="00AC363E">
        <w:rPr>
          <w:rFonts w:ascii="Times New Roman" w:hAnsi="Times New Roman" w:cs="Times New Roman"/>
          <w:b/>
          <w:spacing w:val="-4"/>
          <w:sz w:val="14"/>
        </w:rPr>
        <w:t xml:space="preserve"> </w:t>
      </w:r>
      <w:r w:rsidRPr="00AC363E">
        <w:rPr>
          <w:rFonts w:ascii="Times New Roman" w:hAnsi="Times New Roman" w:cs="Times New Roman"/>
          <w:b/>
          <w:sz w:val="14"/>
        </w:rPr>
        <w:t>&lt;/h5&gt;</w:t>
      </w:r>
      <w:r w:rsidRPr="00AC363E">
        <w:rPr>
          <w:rFonts w:ascii="Times New Roman" w:hAnsi="Times New Roman" w:cs="Times New Roman"/>
          <w:b/>
          <w:sz w:val="14"/>
        </w:rPr>
        <w:tab/>
        <w:t>5</w:t>
      </w:r>
    </w:p>
    <w:p w:rsidR="00405434" w:rsidRPr="00AC363E" w:rsidRDefault="00845063">
      <w:pPr>
        <w:tabs>
          <w:tab w:val="left" w:leader="dot" w:pos="8755"/>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lt;br/&gt;&lt;b&gt;Menghitung Jumlah Kasus yang sama dengan Output</w:t>
      </w:r>
      <w:r w:rsidRPr="00AC363E">
        <w:rPr>
          <w:rFonts w:ascii="Times New Roman" w:hAnsi="Times New Roman" w:cs="Times New Roman"/>
          <w:b/>
          <w:spacing w:val="-28"/>
          <w:sz w:val="14"/>
        </w:rPr>
        <w:t xml:space="preserve"> </w:t>
      </w:r>
      <w:r w:rsidRPr="00AC363E">
        <w:rPr>
          <w:rFonts w:ascii="Times New Roman" w:hAnsi="Times New Roman" w:cs="Times New Roman"/>
          <w:b/>
          <w:sz w:val="14"/>
        </w:rPr>
        <w:t>yang</w:t>
      </w:r>
      <w:r w:rsidRPr="00AC363E">
        <w:rPr>
          <w:rFonts w:ascii="Times New Roman" w:hAnsi="Times New Roman" w:cs="Times New Roman"/>
          <w:b/>
          <w:spacing w:val="-4"/>
          <w:sz w:val="14"/>
        </w:rPr>
        <w:t xml:space="preserve"> </w:t>
      </w:r>
      <w:r w:rsidRPr="00AC363E">
        <w:rPr>
          <w:rFonts w:ascii="Times New Roman" w:hAnsi="Times New Roman" w:cs="Times New Roman"/>
          <w:b/>
          <w:sz w:val="14"/>
        </w:rPr>
        <w:t>sama&lt;br/&gt;&lt;/b&gt;";</w:t>
      </w:r>
      <w:r w:rsidRPr="00AC363E">
        <w:rPr>
          <w:rFonts w:ascii="Times New Roman" w:hAnsi="Times New Roman" w:cs="Times New Roman"/>
          <w:b/>
          <w:sz w:val="14"/>
        </w:rPr>
        <w:tab/>
        <w:t>5</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id</w:t>
      </w:r>
      <w:r w:rsidRPr="00AC363E">
        <w:rPr>
          <w:rFonts w:ascii="Times New Roman" w:hAnsi="Times New Roman" w:cs="Times New Roman"/>
          <w:b/>
          <w:spacing w:val="-5"/>
          <w:sz w:val="14"/>
        </w:rPr>
        <w:t xml:space="preserve"> </w:t>
      </w:r>
      <w:r w:rsidRPr="00AC363E">
        <w:rPr>
          <w:rFonts w:ascii="Times New Roman" w:hAnsi="Times New Roman" w:cs="Times New Roman"/>
          <w:b/>
          <w:sz w:val="14"/>
        </w:rPr>
        <w:t>=</w:t>
      </w:r>
      <w:r w:rsidRPr="00AC363E">
        <w:rPr>
          <w:rFonts w:ascii="Times New Roman" w:hAnsi="Times New Roman" w:cs="Times New Roman"/>
          <w:b/>
          <w:spacing w:val="-4"/>
          <w:sz w:val="14"/>
        </w:rPr>
        <w:t xml:space="preserve"> </w:t>
      </w:r>
      <w:r w:rsidRPr="00AC363E">
        <w:rPr>
          <w:rFonts w:ascii="Times New Roman" w:hAnsi="Times New Roman" w:cs="Times New Roman"/>
          <w:b/>
          <w:sz w:val="14"/>
        </w:rPr>
        <w:t>$_GET['id_testing'];</w:t>
      </w:r>
      <w:r w:rsidRPr="00AC363E">
        <w:rPr>
          <w:rFonts w:ascii="Times New Roman" w:hAnsi="Times New Roman" w:cs="Times New Roman"/>
          <w:b/>
          <w:sz w:val="14"/>
        </w:rPr>
        <w:tab/>
        <w:t>5</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if (!empty($id))</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sqlts= mysql_query("SELECT * from data_testing</w:t>
      </w:r>
      <w:r w:rsidRPr="00AC363E">
        <w:rPr>
          <w:rFonts w:ascii="Times New Roman" w:hAnsi="Times New Roman" w:cs="Times New Roman"/>
          <w:b/>
          <w:spacing w:val="-25"/>
          <w:sz w:val="14"/>
        </w:rPr>
        <w:t xml:space="preserve"> </w:t>
      </w:r>
      <w:r w:rsidRPr="00AC363E">
        <w:rPr>
          <w:rFonts w:ascii="Times New Roman" w:hAnsi="Times New Roman" w:cs="Times New Roman"/>
          <w:b/>
          <w:sz w:val="14"/>
        </w:rPr>
        <w:t>where</w:t>
      </w:r>
      <w:r w:rsidRPr="00AC363E">
        <w:rPr>
          <w:rFonts w:ascii="Times New Roman" w:hAnsi="Times New Roman" w:cs="Times New Roman"/>
          <w:b/>
          <w:spacing w:val="-6"/>
          <w:sz w:val="14"/>
        </w:rPr>
        <w:t xml:space="preserve"> </w:t>
      </w:r>
      <w:r w:rsidRPr="00AC363E">
        <w:rPr>
          <w:rFonts w:ascii="Times New Roman" w:hAnsi="Times New Roman" w:cs="Times New Roman"/>
          <w:b/>
          <w:sz w:val="14"/>
        </w:rPr>
        <w:t>id_testing='$id'");</w:t>
      </w:r>
      <w:r w:rsidRPr="00AC363E">
        <w:rPr>
          <w:rFonts w:ascii="Times New Roman" w:hAnsi="Times New Roman" w:cs="Times New Roman"/>
          <w:b/>
          <w:sz w:val="14"/>
        </w:rPr>
        <w:tab/>
        <w:t>5</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lse</w:t>
      </w:r>
      <w:r w:rsidRPr="00AC363E">
        <w:rPr>
          <w:rFonts w:ascii="Times New Roman" w:hAnsi="Times New Roman" w:cs="Times New Roman"/>
          <w:b/>
          <w:sz w:val="14"/>
        </w:rPr>
        <w:tab/>
        <w:t>6</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left" w:leader="dot" w:pos="8755"/>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sqlts=</w:t>
      </w:r>
      <w:r w:rsidRPr="00AC363E">
        <w:rPr>
          <w:rFonts w:ascii="Times New Roman" w:hAnsi="Times New Roman" w:cs="Times New Roman"/>
          <w:b/>
          <w:spacing w:val="-6"/>
          <w:sz w:val="14"/>
        </w:rPr>
        <w:t xml:space="preserve"> </w:t>
      </w:r>
      <w:r w:rsidRPr="00AC363E">
        <w:rPr>
          <w:rFonts w:ascii="Times New Roman" w:hAnsi="Times New Roman" w:cs="Times New Roman"/>
          <w:b/>
          <w:sz w:val="14"/>
        </w:rPr>
        <w:t>mysql_query("SELECT</w:t>
      </w:r>
      <w:r w:rsidRPr="00AC363E">
        <w:rPr>
          <w:rFonts w:ascii="Times New Roman" w:hAnsi="Times New Roman" w:cs="Times New Roman"/>
          <w:b/>
          <w:spacing w:val="-5"/>
          <w:sz w:val="14"/>
        </w:rPr>
        <w:t xml:space="preserve"> </w:t>
      </w:r>
      <w:r w:rsidRPr="00AC363E">
        <w:rPr>
          <w:rFonts w:ascii="Times New Roman" w:hAnsi="Times New Roman" w:cs="Times New Roman"/>
          <w:b/>
          <w:sz w:val="14"/>
        </w:rPr>
        <w:t>*</w:t>
      </w:r>
      <w:r w:rsidRPr="00AC363E">
        <w:rPr>
          <w:rFonts w:ascii="Times New Roman" w:hAnsi="Times New Roman" w:cs="Times New Roman"/>
          <w:b/>
          <w:spacing w:val="-2"/>
          <w:sz w:val="14"/>
        </w:rPr>
        <w:t xml:space="preserve"> </w:t>
      </w:r>
      <w:r w:rsidRPr="00AC363E">
        <w:rPr>
          <w:rFonts w:ascii="Times New Roman" w:hAnsi="Times New Roman" w:cs="Times New Roman"/>
          <w:b/>
          <w:sz w:val="14"/>
        </w:rPr>
        <w:t>from</w:t>
      </w:r>
      <w:r w:rsidRPr="00AC363E">
        <w:rPr>
          <w:rFonts w:ascii="Times New Roman" w:hAnsi="Times New Roman" w:cs="Times New Roman"/>
          <w:b/>
          <w:spacing w:val="-1"/>
          <w:sz w:val="14"/>
        </w:rPr>
        <w:t xml:space="preserve"> </w:t>
      </w:r>
      <w:r w:rsidRPr="00AC363E">
        <w:rPr>
          <w:rFonts w:ascii="Times New Roman" w:hAnsi="Times New Roman" w:cs="Times New Roman"/>
          <w:b/>
          <w:sz w:val="14"/>
        </w:rPr>
        <w:t>data_testing</w:t>
      </w:r>
      <w:r w:rsidRPr="00AC363E">
        <w:rPr>
          <w:rFonts w:ascii="Times New Roman" w:hAnsi="Times New Roman" w:cs="Times New Roman"/>
          <w:b/>
          <w:spacing w:val="-2"/>
          <w:sz w:val="14"/>
        </w:rPr>
        <w:t xml:space="preserve"> </w:t>
      </w:r>
      <w:r w:rsidRPr="00AC363E">
        <w:rPr>
          <w:rFonts w:ascii="Times New Roman" w:hAnsi="Times New Roman" w:cs="Times New Roman"/>
          <w:b/>
          <w:sz w:val="14"/>
        </w:rPr>
        <w:t>order</w:t>
      </w:r>
      <w:r w:rsidRPr="00AC363E">
        <w:rPr>
          <w:rFonts w:ascii="Times New Roman" w:hAnsi="Times New Roman" w:cs="Times New Roman"/>
          <w:b/>
          <w:spacing w:val="-2"/>
          <w:sz w:val="14"/>
        </w:rPr>
        <w:t xml:space="preserve"> </w:t>
      </w:r>
      <w:r w:rsidRPr="00AC363E">
        <w:rPr>
          <w:rFonts w:ascii="Times New Roman" w:hAnsi="Times New Roman" w:cs="Times New Roman"/>
          <w:b/>
          <w:sz w:val="14"/>
        </w:rPr>
        <w:t>by</w:t>
      </w:r>
      <w:r w:rsidRPr="00AC363E">
        <w:rPr>
          <w:rFonts w:ascii="Times New Roman" w:hAnsi="Times New Roman" w:cs="Times New Roman"/>
          <w:b/>
          <w:spacing w:val="-6"/>
          <w:sz w:val="14"/>
        </w:rPr>
        <w:t xml:space="preserve"> </w:t>
      </w:r>
      <w:r w:rsidRPr="00AC363E">
        <w:rPr>
          <w:rFonts w:ascii="Times New Roman" w:hAnsi="Times New Roman" w:cs="Times New Roman"/>
          <w:b/>
          <w:sz w:val="14"/>
        </w:rPr>
        <w:t>id_testing</w:t>
      </w:r>
      <w:r w:rsidRPr="00AC363E">
        <w:rPr>
          <w:rFonts w:ascii="Times New Roman" w:hAnsi="Times New Roman" w:cs="Times New Roman"/>
          <w:b/>
          <w:spacing w:val="-5"/>
          <w:sz w:val="14"/>
        </w:rPr>
        <w:t xml:space="preserve"> </w:t>
      </w:r>
      <w:r w:rsidRPr="00AC363E">
        <w:rPr>
          <w:rFonts w:ascii="Times New Roman" w:hAnsi="Times New Roman" w:cs="Times New Roman"/>
          <w:b/>
          <w:sz w:val="14"/>
        </w:rPr>
        <w:t>DESC</w:t>
      </w:r>
      <w:r w:rsidRPr="00AC363E">
        <w:rPr>
          <w:rFonts w:ascii="Times New Roman" w:hAnsi="Times New Roman" w:cs="Times New Roman"/>
          <w:b/>
          <w:spacing w:val="-5"/>
          <w:sz w:val="14"/>
        </w:rPr>
        <w:t xml:space="preserve"> </w:t>
      </w:r>
      <w:r w:rsidRPr="00AC363E">
        <w:rPr>
          <w:rFonts w:ascii="Times New Roman" w:hAnsi="Times New Roman" w:cs="Times New Roman"/>
          <w:b/>
          <w:sz w:val="14"/>
        </w:rPr>
        <w:t>LIMIT</w:t>
      </w:r>
      <w:r w:rsidRPr="00AC363E">
        <w:rPr>
          <w:rFonts w:ascii="Times New Roman" w:hAnsi="Times New Roman" w:cs="Times New Roman"/>
          <w:b/>
          <w:spacing w:val="-5"/>
          <w:sz w:val="14"/>
        </w:rPr>
        <w:t xml:space="preserve"> </w:t>
      </w:r>
      <w:r w:rsidRPr="00AC363E">
        <w:rPr>
          <w:rFonts w:ascii="Times New Roman" w:hAnsi="Times New Roman" w:cs="Times New Roman"/>
          <w:b/>
          <w:sz w:val="14"/>
        </w:rPr>
        <w:t>1");</w:t>
      </w:r>
      <w:r w:rsidRPr="00AC363E">
        <w:rPr>
          <w:rFonts w:ascii="Times New Roman" w:hAnsi="Times New Roman" w:cs="Times New Roman"/>
          <w:b/>
          <w:sz w:val="14"/>
        </w:rPr>
        <w:tab/>
        <w:t>7</w:t>
      </w:r>
    </w:p>
    <w:p w:rsidR="00405434" w:rsidRPr="00AC363E" w:rsidRDefault="00845063">
      <w:pPr>
        <w:spacing w:before="24"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hile ($dtts = mysql_fetch_array($sqlts))</w:t>
      </w:r>
    </w:p>
    <w:p w:rsidR="00405434" w:rsidRPr="00AC363E" w:rsidRDefault="00845063">
      <w:pPr>
        <w:spacing w:before="22"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right" w:leader="dot" w:pos="8833"/>
        </w:tabs>
        <w:spacing w:before="24" w:line="360" w:lineRule="auto"/>
        <w:ind w:left="112"/>
        <w:rPr>
          <w:rFonts w:ascii="Times New Roman" w:hAnsi="Times New Roman" w:cs="Times New Roman"/>
          <w:b/>
          <w:sz w:val="14"/>
        </w:rPr>
      </w:pPr>
      <w:r w:rsidRPr="00AC363E">
        <w:rPr>
          <w:rFonts w:ascii="Times New Roman" w:hAnsi="Times New Roman" w:cs="Times New Roman"/>
          <w:b/>
          <w:sz w:val="14"/>
        </w:rPr>
        <w:t>$id_testing=$dtts['id_testing'];</w:t>
      </w:r>
      <w:r w:rsidRPr="00AC363E">
        <w:rPr>
          <w:rFonts w:ascii="Times New Roman" w:hAnsi="Times New Roman" w:cs="Times New Roman"/>
          <w:b/>
          <w:sz w:val="14"/>
        </w:rPr>
        <w:tab/>
        <w:t>7</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0;</w:t>
      </w:r>
      <w:r w:rsidRPr="00AC363E">
        <w:rPr>
          <w:rFonts w:ascii="Times New Roman" w:hAnsi="Times New Roman" w:cs="Times New Roman"/>
          <w:b/>
          <w:sz w:val="14"/>
        </w:rPr>
        <w:tab/>
        <w:t>7</w:t>
      </w:r>
    </w:p>
    <w:p w:rsidR="00405434" w:rsidRPr="00AC363E" w:rsidRDefault="00845063">
      <w:pPr>
        <w:tabs>
          <w:tab w:val="right" w:leader="dot" w:pos="8833"/>
        </w:tabs>
        <w:spacing w:before="26" w:line="360" w:lineRule="auto"/>
        <w:ind w:left="112"/>
        <w:rPr>
          <w:rFonts w:ascii="Times New Roman" w:hAnsi="Times New Roman" w:cs="Times New Roman"/>
          <w:b/>
          <w:sz w:val="14"/>
        </w:rPr>
      </w:pPr>
      <w:r w:rsidRPr="00AC363E">
        <w:rPr>
          <w:rFonts w:ascii="Times New Roman" w:hAnsi="Times New Roman" w:cs="Times New Roman"/>
          <w:b/>
          <w:sz w:val="14"/>
        </w:rPr>
        <w:t>$sqlts3lk= mysql_query("SELECT * from Nilai Atribut group by</w:t>
      </w:r>
      <w:r w:rsidRPr="00AC363E">
        <w:rPr>
          <w:rFonts w:ascii="Times New Roman" w:hAnsi="Times New Roman" w:cs="Times New Roman"/>
          <w:b/>
          <w:spacing w:val="-2"/>
          <w:sz w:val="14"/>
        </w:rPr>
        <w:t xml:space="preserve"> </w:t>
      </w:r>
      <w:r w:rsidRPr="00AC363E">
        <w:rPr>
          <w:rFonts w:ascii="Times New Roman" w:hAnsi="Times New Roman" w:cs="Times New Roman"/>
          <w:b/>
          <w:sz w:val="14"/>
        </w:rPr>
        <w:t>ya");</w:t>
      </w:r>
      <w:r w:rsidRPr="00AC363E">
        <w:rPr>
          <w:rFonts w:ascii="Times New Roman" w:hAnsi="Times New Roman" w:cs="Times New Roman"/>
          <w:b/>
          <w:sz w:val="14"/>
        </w:rPr>
        <w:tab/>
        <w:t>7</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hile ($dtts3lk = mysql_fetch_array($sqlts3lk))</w:t>
      </w:r>
    </w:p>
    <w:p w:rsidR="00405434" w:rsidRPr="00AC363E" w:rsidRDefault="00845063">
      <w:pPr>
        <w:spacing w:before="24"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ya=$dtts3lk['ya'];</w:t>
      </w:r>
      <w:r w:rsidRPr="00AC363E">
        <w:rPr>
          <w:rFonts w:ascii="Times New Roman" w:hAnsi="Times New Roman" w:cs="Times New Roman"/>
          <w:b/>
          <w:sz w:val="14"/>
        </w:rPr>
        <w:tab/>
        <w:t>7</w:t>
      </w:r>
    </w:p>
    <w:p w:rsidR="00405434" w:rsidRPr="00AC363E" w:rsidRDefault="00845063">
      <w:pPr>
        <w:tabs>
          <w:tab w:val="right" w:leader="dot" w:pos="8833"/>
        </w:tabs>
        <w:spacing w:before="26" w:line="360" w:lineRule="auto"/>
        <w:ind w:left="112"/>
        <w:rPr>
          <w:rFonts w:ascii="Times New Roman" w:hAnsi="Times New Roman" w:cs="Times New Roman"/>
          <w:b/>
          <w:sz w:val="14"/>
        </w:rPr>
      </w:pPr>
      <w:r w:rsidRPr="00AC363E">
        <w:rPr>
          <w:rFonts w:ascii="Times New Roman" w:hAnsi="Times New Roman" w:cs="Times New Roman"/>
          <w:b/>
          <w:sz w:val="14"/>
        </w:rPr>
        <w:t>echo</w:t>
      </w:r>
      <w:r w:rsidRPr="00AC363E">
        <w:rPr>
          <w:rFonts w:ascii="Times New Roman" w:hAnsi="Times New Roman" w:cs="Times New Roman"/>
          <w:b/>
          <w:spacing w:val="-2"/>
          <w:sz w:val="14"/>
        </w:rPr>
        <w:t xml:space="preserve"> </w:t>
      </w:r>
      <w:r w:rsidRPr="00AC363E">
        <w:rPr>
          <w:rFonts w:ascii="Times New Roman" w:hAnsi="Times New Roman" w:cs="Times New Roman"/>
          <w:b/>
          <w:sz w:val="14"/>
        </w:rPr>
        <w:t>$id;</w:t>
      </w:r>
      <w:r w:rsidRPr="00AC363E">
        <w:rPr>
          <w:rFonts w:ascii="Times New Roman" w:hAnsi="Times New Roman" w:cs="Times New Roman"/>
          <w:b/>
          <w:sz w:val="14"/>
        </w:rPr>
        <w:tab/>
        <w:t>7</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echo "&lt;br/&gt;&lt;b&gt;Output: $ya&lt;/b&gt;------------------------------------------------------------------------------------------------------------------------------------------------------</w:t>
      </w:r>
    </w:p>
    <w:p w:rsidR="00405434" w:rsidRPr="00AC363E" w:rsidRDefault="00845063">
      <w:pPr>
        <w:tabs>
          <w:tab w:val="right" w:leader="dot" w:pos="8833"/>
        </w:tabs>
        <w:spacing w:before="24" w:line="360" w:lineRule="auto"/>
        <w:ind w:left="112"/>
        <w:rPr>
          <w:rFonts w:ascii="Times New Roman" w:hAnsi="Times New Roman" w:cs="Times New Roman"/>
          <w:b/>
          <w:sz w:val="14"/>
        </w:rPr>
      </w:pPr>
      <w:r w:rsidRPr="00AC363E">
        <w:rPr>
          <w:rFonts w:ascii="Times New Roman" w:hAnsi="Times New Roman" w:cs="Times New Roman"/>
          <w:b/>
          <w:sz w:val="14"/>
        </w:rPr>
        <w:t>------------------&lt;br/&gt;&lt;br&gt;";</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jprob1=1;</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sqlts1= mysql_query("SELECT * from data_testing</w:t>
      </w:r>
      <w:r w:rsidRPr="00AC363E">
        <w:rPr>
          <w:rFonts w:ascii="Times New Roman" w:hAnsi="Times New Roman" w:cs="Times New Roman"/>
          <w:b/>
          <w:spacing w:val="-4"/>
          <w:sz w:val="14"/>
        </w:rPr>
        <w:t xml:space="preserve"> </w:t>
      </w:r>
      <w:r w:rsidRPr="00AC363E">
        <w:rPr>
          <w:rFonts w:ascii="Times New Roman" w:hAnsi="Times New Roman" w:cs="Times New Roman"/>
          <w:b/>
          <w:sz w:val="14"/>
        </w:rPr>
        <w:t>where</w:t>
      </w:r>
      <w:r w:rsidRPr="00AC363E">
        <w:rPr>
          <w:rFonts w:ascii="Times New Roman" w:hAnsi="Times New Roman" w:cs="Times New Roman"/>
          <w:b/>
          <w:spacing w:val="-1"/>
          <w:sz w:val="14"/>
        </w:rPr>
        <w:t xml:space="preserve"> </w:t>
      </w:r>
      <w:r w:rsidRPr="00AC363E">
        <w:rPr>
          <w:rFonts w:ascii="Times New Roman" w:hAnsi="Times New Roman" w:cs="Times New Roman"/>
          <w:b/>
          <w:sz w:val="14"/>
        </w:rPr>
        <w:t>id_testing='$id_testing'");</w:t>
      </w:r>
      <w:r w:rsidRPr="00AC363E">
        <w:rPr>
          <w:rFonts w:ascii="Times New Roman" w:hAnsi="Times New Roman" w:cs="Times New Roman"/>
          <w:b/>
          <w:sz w:val="14"/>
        </w:rPr>
        <w:tab/>
        <w:t>8</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hile ($dtts1 = mysql_fetch_array($sqlts1))</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id=$id_testing['id_testing'];</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lt;b&gt;ID Testing:&lt;/b&gt;</w:t>
      </w:r>
      <w:r w:rsidRPr="00AC363E">
        <w:rPr>
          <w:rFonts w:ascii="Times New Roman" w:hAnsi="Times New Roman" w:cs="Times New Roman"/>
          <w:b/>
          <w:spacing w:val="-3"/>
          <w:sz w:val="14"/>
        </w:rPr>
        <w:t xml:space="preserve"> </w:t>
      </w:r>
      <w:r w:rsidRPr="00AC363E">
        <w:rPr>
          <w:rFonts w:ascii="Times New Roman" w:hAnsi="Times New Roman" w:cs="Times New Roman"/>
          <w:b/>
          <w:sz w:val="14"/>
        </w:rPr>
        <w:t>&lt;strong&gt;$id_testing&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br/&g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umur=$dtts1['tsumur'];</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echo "- &lt;b&gt;Umur:&lt;/b&gt; &lt;strong&gt;$umur tahun&lt;/strong&gt;</w:t>
      </w:r>
      <w:r w:rsidRPr="00AC363E">
        <w:rPr>
          <w:rFonts w:ascii="Times New Roman" w:hAnsi="Times New Roman" w:cs="Times New Roman"/>
          <w:b/>
          <w:spacing w:val="3"/>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ts2=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 from Nilai Atribut where umur='$umur'</w:t>
      </w:r>
      <w:r w:rsidRPr="00AC363E">
        <w:rPr>
          <w:rFonts w:ascii="Times New Roman" w:hAnsi="Times New Roman" w:cs="Times New Roman"/>
          <w:b/>
          <w:spacing w:val="2"/>
          <w:sz w:val="14"/>
        </w:rPr>
        <w:t xml:space="preserve"> </w:t>
      </w:r>
      <w:r w:rsidRPr="00AC363E">
        <w:rPr>
          <w:rFonts w:ascii="Times New Roman" w:hAnsi="Times New Roman" w:cs="Times New Roman"/>
          <w:b/>
          <w:sz w:val="14"/>
        </w:rPr>
        <w:t>and</w:t>
      </w:r>
      <w:r w:rsidRPr="00AC363E">
        <w:rPr>
          <w:rFonts w:ascii="Times New Roman" w:hAnsi="Times New Roman" w:cs="Times New Roman"/>
          <w:b/>
          <w:spacing w:val="-2"/>
          <w:sz w:val="14"/>
        </w:rPr>
        <w:t xml:space="preserve"> </w:t>
      </w:r>
      <w:r w:rsidRPr="00AC363E">
        <w:rPr>
          <w:rFonts w:ascii="Times New Roman" w:hAnsi="Times New Roman" w:cs="Times New Roman"/>
          <w:b/>
          <w:sz w:val="14"/>
        </w:rPr>
        <w:t>ya='$y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dtts2</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fetch_array($sqlts2);</w:t>
      </w:r>
      <w:r w:rsidRPr="00AC363E">
        <w:rPr>
          <w:rFonts w:ascii="Times New Roman" w:hAnsi="Times New Roman" w:cs="Times New Roman"/>
          <w:b/>
          <w:sz w:val="14"/>
        </w:rPr>
        <w:tab/>
        <w:t>8</w:t>
      </w:r>
    </w:p>
    <w:p w:rsidR="00405434" w:rsidRPr="00AC363E" w:rsidRDefault="00845063">
      <w:pPr>
        <w:tabs>
          <w:tab w:val="right" w:leader="dot" w:pos="8833"/>
        </w:tabs>
        <w:spacing w:before="24" w:line="360" w:lineRule="auto"/>
        <w:ind w:left="112"/>
        <w:rPr>
          <w:rFonts w:ascii="Times New Roman" w:hAnsi="Times New Roman" w:cs="Times New Roman"/>
          <w:b/>
          <w:sz w:val="14"/>
        </w:rPr>
      </w:pPr>
      <w:r w:rsidRPr="00AC363E">
        <w:rPr>
          <w:rFonts w:ascii="Times New Roman" w:hAnsi="Times New Roman" w:cs="Times New Roman"/>
          <w:b/>
          <w:sz w:val="14"/>
        </w:rPr>
        <w:t>$jumlah=$dtts2['jumlah'];</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prob1=$jumlah/$totaldat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prob1=($jumlah/$totaldata)/$prob1=$xyz[$j];</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 $jumlah / $totaldata ) / $xyz[$j] =</w:t>
      </w:r>
      <w:r w:rsidRPr="00AC363E">
        <w:rPr>
          <w:rFonts w:ascii="Times New Roman" w:hAnsi="Times New Roman" w:cs="Times New Roman"/>
          <w:b/>
          <w:spacing w:val="-5"/>
          <w:sz w:val="14"/>
        </w:rPr>
        <w:t xml:space="preserve"> </w:t>
      </w:r>
      <w:r w:rsidRPr="00AC363E">
        <w:rPr>
          <w:rFonts w:ascii="Times New Roman" w:hAnsi="Times New Roman" w:cs="Times New Roman"/>
          <w:b/>
          <w:sz w:val="14"/>
        </w:rPr>
        <w:t>&lt;strong&gt;$jprob1</w:t>
      </w:r>
      <w:r w:rsidRPr="00AC363E">
        <w:rPr>
          <w:rFonts w:ascii="Times New Roman" w:hAnsi="Times New Roman" w:cs="Times New Roman"/>
          <w:b/>
          <w:spacing w:val="-2"/>
          <w:sz w:val="14"/>
        </w:rPr>
        <w:t xml:space="preserve"> </w:t>
      </w:r>
      <w:r w:rsidRPr="00AC363E">
        <w:rPr>
          <w:rFonts w:ascii="Times New Roman" w:hAnsi="Times New Roman" w:cs="Times New Roman"/>
          <w:b/>
          <w:sz w:val="14"/>
        </w:rPr>
        <w:t>&lt;/strong&gt;&lt;br&gt;";</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lastRenderedPageBreak/>
        <w:t>$pekerjaan=$dtts1['tspekerjaan'];</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lt;b&gt;Pekerjaan: &lt;/b&gt;&lt;strong&gt;$pekerjaan&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ts3=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pk from Nilai Atribut where pekerjaan='$pekerjaan'</w:t>
      </w:r>
      <w:r w:rsidRPr="00AC363E">
        <w:rPr>
          <w:rFonts w:ascii="Times New Roman" w:hAnsi="Times New Roman" w:cs="Times New Roman"/>
          <w:b/>
          <w:spacing w:val="-10"/>
          <w:sz w:val="14"/>
        </w:rPr>
        <w:t xml:space="preserve"> </w:t>
      </w:r>
      <w:r w:rsidRPr="00AC363E">
        <w:rPr>
          <w:rFonts w:ascii="Times New Roman" w:hAnsi="Times New Roman" w:cs="Times New Roman"/>
          <w:b/>
          <w:sz w:val="14"/>
        </w:rPr>
        <w:t>and</w:t>
      </w:r>
      <w:r w:rsidRPr="00AC363E">
        <w:rPr>
          <w:rFonts w:ascii="Times New Roman" w:hAnsi="Times New Roman" w:cs="Times New Roman"/>
          <w:b/>
          <w:spacing w:val="1"/>
          <w:sz w:val="14"/>
        </w:rPr>
        <w:t xml:space="preserve"> </w:t>
      </w:r>
      <w:r w:rsidRPr="00AC363E">
        <w:rPr>
          <w:rFonts w:ascii="Times New Roman" w:hAnsi="Times New Roman" w:cs="Times New Roman"/>
          <w:b/>
          <w:sz w:val="14"/>
        </w:rPr>
        <w:t>ya='$y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dtts3</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fetch_array($sqlts3);</w:t>
      </w:r>
      <w:r w:rsidRPr="00AC363E">
        <w:rPr>
          <w:rFonts w:ascii="Times New Roman" w:hAnsi="Times New Roman" w:cs="Times New Roman"/>
          <w:b/>
          <w:sz w:val="14"/>
        </w:rPr>
        <w:tab/>
        <w:t>8</w:t>
      </w:r>
    </w:p>
    <w:p w:rsidR="00405434" w:rsidRPr="00AC363E" w:rsidRDefault="00405434">
      <w:pPr>
        <w:pStyle w:val="BodyText"/>
        <w:spacing w:before="9" w:line="360" w:lineRule="auto"/>
        <w:rPr>
          <w:b/>
          <w:sz w:val="16"/>
        </w:rPr>
      </w:pPr>
    </w:p>
    <w:p w:rsidR="00405434" w:rsidRPr="00AC363E" w:rsidRDefault="00845063">
      <w:pPr>
        <w:tabs>
          <w:tab w:val="left" w:leader="dot" w:pos="8755"/>
        </w:tabs>
        <w:spacing w:line="360" w:lineRule="auto"/>
        <w:ind w:left="112"/>
        <w:rPr>
          <w:rFonts w:ascii="Times New Roman" w:hAnsi="Times New Roman" w:cs="Times New Roman"/>
          <w:b/>
          <w:sz w:val="14"/>
        </w:rPr>
      </w:pPr>
      <w:r w:rsidRPr="00AC363E">
        <w:rPr>
          <w:rFonts w:ascii="Times New Roman" w:hAnsi="Times New Roman" w:cs="Times New Roman"/>
          <w:b/>
          <w:noProof/>
          <w:lang w:val="en-US"/>
        </w:rPr>
        <mc:AlternateContent>
          <mc:Choice Requires="wpg">
            <w:drawing>
              <wp:anchor distT="0" distB="0" distL="114300" distR="114300" simplePos="0" relativeHeight="251535360" behindDoc="1" locked="0" layoutInCell="1" allowOverlap="1" wp14:anchorId="017D9A81" wp14:editId="4A9CF432">
                <wp:simplePos x="0" y="0"/>
                <wp:positionH relativeFrom="page">
                  <wp:posOffset>1042035</wp:posOffset>
                </wp:positionH>
                <wp:positionV relativeFrom="paragraph">
                  <wp:posOffset>-3175</wp:posOffset>
                </wp:positionV>
                <wp:extent cx="5839460" cy="8041640"/>
                <wp:effectExtent l="0" t="0" r="0" b="0"/>
                <wp:wrapNone/>
                <wp:docPr id="1777983712" name="Group 141"/>
                <wp:cNvGraphicFramePr/>
                <a:graphic xmlns:a="http://schemas.openxmlformats.org/drawingml/2006/main">
                  <a:graphicData uri="http://schemas.microsoft.com/office/word/2010/wordprocessingGroup">
                    <wpg:wgp>
                      <wpg:cNvGrpSpPr/>
                      <wpg:grpSpPr>
                        <a:xfrm>
                          <a:off x="0" y="0"/>
                          <a:ext cx="5839460" cy="8041640"/>
                          <a:chOff x="1641" y="-5"/>
                          <a:chExt cx="9196" cy="12664"/>
                        </a:xfrm>
                      </wpg:grpSpPr>
                      <wps:wsp>
                        <wps:cNvPr id="1607780280" name="Freeform 147"/>
                        <wps:cNvSpPr/>
                        <wps:spPr bwMode="auto">
                          <a:xfrm>
                            <a:off x="1640" y="-5"/>
                            <a:ext cx="8" cy="12"/>
                          </a:xfrm>
                          <a:custGeom>
                            <a:avLst/>
                            <a:gdLst>
                              <a:gd name="T0" fmla="+- 0 1649 1641"/>
                              <a:gd name="T1" fmla="*/ T0 w 8"/>
                              <a:gd name="T2" fmla="+- 0 -5 -5"/>
                              <a:gd name="T3" fmla="*/ -5 h 12"/>
                              <a:gd name="T4" fmla="+- 0 1641 1641"/>
                              <a:gd name="T5" fmla="*/ T4 w 8"/>
                              <a:gd name="T6" fmla="+- 0 -5 -5"/>
                              <a:gd name="T7" fmla="*/ -5 h 12"/>
                              <a:gd name="T8" fmla="+- 0 1641 1641"/>
                              <a:gd name="T9" fmla="*/ T8 w 8"/>
                              <a:gd name="T10" fmla="+- 0 -4 -5"/>
                              <a:gd name="T11" fmla="*/ -4 h 12"/>
                              <a:gd name="T12" fmla="+- 0 1641 1641"/>
                              <a:gd name="T13" fmla="*/ T12 w 8"/>
                              <a:gd name="T14" fmla="+- 0 4 -5"/>
                              <a:gd name="T15" fmla="*/ 4 h 12"/>
                              <a:gd name="T16" fmla="+- 0 1641 1641"/>
                              <a:gd name="T17" fmla="*/ T16 w 8"/>
                              <a:gd name="T18" fmla="+- 0 7 -5"/>
                              <a:gd name="T19" fmla="*/ 7 h 12"/>
                              <a:gd name="T20" fmla="+- 0 1649 1641"/>
                              <a:gd name="T21" fmla="*/ T20 w 8"/>
                              <a:gd name="T22" fmla="+- 0 7 -5"/>
                              <a:gd name="T23" fmla="*/ 7 h 12"/>
                              <a:gd name="T24" fmla="+- 0 1649 1641"/>
                              <a:gd name="T25" fmla="*/ T24 w 8"/>
                              <a:gd name="T26" fmla="+- 0 4 -5"/>
                              <a:gd name="T27" fmla="*/ 4 h 12"/>
                              <a:gd name="T28" fmla="+- 0 1649 1641"/>
                              <a:gd name="T29" fmla="*/ T28 w 8"/>
                              <a:gd name="T30" fmla="+- 0 -4 -5"/>
                              <a:gd name="T31" fmla="*/ -4 h 12"/>
                              <a:gd name="T32" fmla="+- 0 1649 1641"/>
                              <a:gd name="T33" fmla="*/ T32 w 8"/>
                              <a:gd name="T34" fmla="+- 0 -5 -5"/>
                              <a:gd name="T35" fmla="*/ -5 h 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 h="12">
                                <a:moveTo>
                                  <a:pt x="8" y="0"/>
                                </a:moveTo>
                                <a:lnTo>
                                  <a:pt x="0" y="0"/>
                                </a:lnTo>
                                <a:lnTo>
                                  <a:pt x="0" y="1"/>
                                </a:lnTo>
                                <a:lnTo>
                                  <a:pt x="0" y="9"/>
                                </a:lnTo>
                                <a:lnTo>
                                  <a:pt x="0" y="12"/>
                                </a:lnTo>
                                <a:lnTo>
                                  <a:pt x="8" y="12"/>
                                </a:lnTo>
                                <a:lnTo>
                                  <a:pt x="8" y="9"/>
                                </a:lnTo>
                                <a:lnTo>
                                  <a:pt x="8" y="1"/>
                                </a:lnTo>
                                <a:lnTo>
                                  <a:pt x="8" y="0"/>
                                </a:lnTo>
                              </a:path>
                            </a:pathLst>
                          </a:custGeom>
                          <a:solidFill>
                            <a:srgbClr val="000000"/>
                          </a:solidFill>
                          <a:ln>
                            <a:noFill/>
                          </a:ln>
                        </wps:spPr>
                        <wps:bodyPr rot="0" vert="horz" wrap="square" lIns="91440" tIns="45720" rIns="91440" bIns="45720" anchor="t" anchorCtr="0" upright="1">
                          <a:noAutofit/>
                        </wps:bodyPr>
                      </wps:wsp>
                      <wps:wsp>
                        <wps:cNvPr id="110065258" name="Line 146"/>
                        <wps:cNvCnPr>
                          <a:cxnSpLocks noChangeShapeType="1"/>
                        </wps:cNvCnPr>
                        <wps:spPr bwMode="auto">
                          <a:xfrm>
                            <a:off x="1649" y="0"/>
                            <a:ext cx="9179" cy="0"/>
                          </a:xfrm>
                          <a:prstGeom prst="line">
                            <a:avLst/>
                          </a:prstGeom>
                          <a:noFill/>
                          <a:ln w="5080">
                            <a:solidFill>
                              <a:srgbClr val="000000"/>
                            </a:solidFill>
                            <a:prstDash val="solid"/>
                            <a:round/>
                          </a:ln>
                        </wps:spPr>
                        <wps:bodyPr/>
                      </wps:wsp>
                      <wps:wsp>
                        <wps:cNvPr id="1210541014" name="Freeform 145"/>
                        <wps:cNvSpPr/>
                        <wps:spPr bwMode="auto">
                          <a:xfrm>
                            <a:off x="10827" y="-5"/>
                            <a:ext cx="8" cy="12"/>
                          </a:xfrm>
                          <a:custGeom>
                            <a:avLst/>
                            <a:gdLst>
                              <a:gd name="T0" fmla="+- 0 10836 10828"/>
                              <a:gd name="T1" fmla="*/ T0 w 8"/>
                              <a:gd name="T2" fmla="+- 0 -5 -5"/>
                              <a:gd name="T3" fmla="*/ -5 h 12"/>
                              <a:gd name="T4" fmla="+- 0 10828 10828"/>
                              <a:gd name="T5" fmla="*/ T4 w 8"/>
                              <a:gd name="T6" fmla="+- 0 -5 -5"/>
                              <a:gd name="T7" fmla="*/ -5 h 12"/>
                              <a:gd name="T8" fmla="+- 0 10828 10828"/>
                              <a:gd name="T9" fmla="*/ T8 w 8"/>
                              <a:gd name="T10" fmla="+- 0 -4 -5"/>
                              <a:gd name="T11" fmla="*/ -4 h 12"/>
                              <a:gd name="T12" fmla="+- 0 10828 10828"/>
                              <a:gd name="T13" fmla="*/ T12 w 8"/>
                              <a:gd name="T14" fmla="+- 0 4 -5"/>
                              <a:gd name="T15" fmla="*/ 4 h 12"/>
                              <a:gd name="T16" fmla="+- 0 10828 10828"/>
                              <a:gd name="T17" fmla="*/ T16 w 8"/>
                              <a:gd name="T18" fmla="+- 0 7 -5"/>
                              <a:gd name="T19" fmla="*/ 7 h 12"/>
                              <a:gd name="T20" fmla="+- 0 10836 10828"/>
                              <a:gd name="T21" fmla="*/ T20 w 8"/>
                              <a:gd name="T22" fmla="+- 0 7 -5"/>
                              <a:gd name="T23" fmla="*/ 7 h 12"/>
                              <a:gd name="T24" fmla="+- 0 10836 10828"/>
                              <a:gd name="T25" fmla="*/ T24 w 8"/>
                              <a:gd name="T26" fmla="+- 0 4 -5"/>
                              <a:gd name="T27" fmla="*/ 4 h 12"/>
                              <a:gd name="T28" fmla="+- 0 10836 10828"/>
                              <a:gd name="T29" fmla="*/ T28 w 8"/>
                              <a:gd name="T30" fmla="+- 0 -4 -5"/>
                              <a:gd name="T31" fmla="*/ -4 h 12"/>
                              <a:gd name="T32" fmla="+- 0 10836 10828"/>
                              <a:gd name="T33" fmla="*/ T32 w 8"/>
                              <a:gd name="T34" fmla="+- 0 -5 -5"/>
                              <a:gd name="T35" fmla="*/ -5 h 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 h="12">
                                <a:moveTo>
                                  <a:pt x="8" y="0"/>
                                </a:moveTo>
                                <a:lnTo>
                                  <a:pt x="0" y="0"/>
                                </a:lnTo>
                                <a:lnTo>
                                  <a:pt x="0" y="1"/>
                                </a:lnTo>
                                <a:lnTo>
                                  <a:pt x="0" y="9"/>
                                </a:lnTo>
                                <a:lnTo>
                                  <a:pt x="0" y="12"/>
                                </a:lnTo>
                                <a:lnTo>
                                  <a:pt x="8" y="12"/>
                                </a:lnTo>
                                <a:lnTo>
                                  <a:pt x="8" y="9"/>
                                </a:lnTo>
                                <a:lnTo>
                                  <a:pt x="8" y="1"/>
                                </a:lnTo>
                                <a:lnTo>
                                  <a:pt x="8" y="0"/>
                                </a:lnTo>
                              </a:path>
                            </a:pathLst>
                          </a:custGeom>
                          <a:solidFill>
                            <a:srgbClr val="000000"/>
                          </a:solidFill>
                          <a:ln>
                            <a:noFill/>
                          </a:ln>
                        </wps:spPr>
                        <wps:bodyPr rot="0" vert="horz" wrap="square" lIns="91440" tIns="45720" rIns="91440" bIns="45720" anchor="t" anchorCtr="0" upright="1">
                          <a:noAutofit/>
                        </wps:bodyPr>
                      </wps:wsp>
                      <wps:wsp>
                        <wps:cNvPr id="559997019" name="Line 144"/>
                        <wps:cNvCnPr>
                          <a:cxnSpLocks noChangeShapeType="1"/>
                        </wps:cNvCnPr>
                        <wps:spPr bwMode="auto">
                          <a:xfrm>
                            <a:off x="1645" y="7"/>
                            <a:ext cx="0" cy="12651"/>
                          </a:xfrm>
                          <a:prstGeom prst="line">
                            <a:avLst/>
                          </a:prstGeom>
                          <a:noFill/>
                          <a:ln w="5080">
                            <a:solidFill>
                              <a:srgbClr val="000000"/>
                            </a:solidFill>
                            <a:prstDash val="solid"/>
                            <a:round/>
                          </a:ln>
                        </wps:spPr>
                        <wps:bodyPr/>
                      </wps:wsp>
                      <wps:wsp>
                        <wps:cNvPr id="512058812" name="Line 143"/>
                        <wps:cNvCnPr>
                          <a:cxnSpLocks noChangeShapeType="1"/>
                        </wps:cNvCnPr>
                        <wps:spPr bwMode="auto">
                          <a:xfrm>
                            <a:off x="1649" y="12654"/>
                            <a:ext cx="9179" cy="0"/>
                          </a:xfrm>
                          <a:prstGeom prst="line">
                            <a:avLst/>
                          </a:prstGeom>
                          <a:noFill/>
                          <a:ln w="5080">
                            <a:solidFill>
                              <a:srgbClr val="000000"/>
                            </a:solidFill>
                            <a:prstDash val="solid"/>
                            <a:round/>
                          </a:ln>
                        </wps:spPr>
                        <wps:bodyPr/>
                      </wps:wsp>
                      <wps:wsp>
                        <wps:cNvPr id="1001112501" name="Line 142"/>
                        <wps:cNvCnPr>
                          <a:cxnSpLocks noChangeShapeType="1"/>
                        </wps:cNvCnPr>
                        <wps:spPr bwMode="auto">
                          <a:xfrm>
                            <a:off x="10832" y="7"/>
                            <a:ext cx="0" cy="12651"/>
                          </a:xfrm>
                          <a:prstGeom prst="line">
                            <a:avLst/>
                          </a:prstGeom>
                          <a:noFill/>
                          <a:ln w="5080">
                            <a:solidFill>
                              <a:srgbClr val="000000"/>
                            </a:solidFill>
                            <a:prstDash val="solid"/>
                            <a:round/>
                          </a:ln>
                        </wps:spPr>
                        <wps:bodyPr/>
                      </wps:wsp>
                    </wpg:wgp>
                  </a:graphicData>
                </a:graphic>
              </wp:anchor>
            </w:drawing>
          </mc:Choice>
          <mc:Fallback>
            <w:pict>
              <v:group w14:anchorId="6E4B9C23" id="Group 141" o:spid="_x0000_s1026" style="position:absolute;margin-left:82.05pt;margin-top:-.25pt;width:459.8pt;height:633.2pt;z-index:-251781120;mso-position-horizontal-relative:page" coordorigin="1641,-5" coordsize="9196,12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">
                <v:shape id="Freeform 147" o:spid="_x0000_s1027" style="position:absolute;left:1640;top:-5;width:8;height:12;visibility:visible;mso-wrap-style:square;v-text-anchor:top" coordsize="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" path="m8,l,,,1,,9r,3l8,12,8,9,8,1,8,e" fillcolor="black" stroked="f">
                  <v:path arrowok="t" o:connecttype="custom" o:connectlocs="8,-5;0,-5;0,-4;0,4;0,7;8,7;8,4;8,-4;8,-5" o:connectangles="0,0,0,0,0,0,0,0,0"/>
                </v:shape>
                <v:line id="Line 146" o:spid="_x0000_s1028" style="position:absolute;visibility:visible;mso-wrap-style:square" from="1649,0" to="108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" strokeweight=".4pt"/>
                <v:shape id="Freeform 145" o:spid="_x0000_s1029" style="position:absolute;left:10827;top:-5;width:8;height:12;visibility:visible;mso-wrap-style:square;v-text-anchor:top" coordsize="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" path="m8,l,,,1,,9r,3l8,12,8,9,8,1,8,e" fillcolor="black" stroked="f">
                  <v:path arrowok="t" o:connecttype="custom" o:connectlocs="8,-5;0,-5;0,-4;0,4;0,7;8,7;8,4;8,-4;8,-5" o:connectangles="0,0,0,0,0,0,0,0,0"/>
                </v:shape>
                <v:line id="Line 144" o:spid="_x0000_s1030" style="position:absolute;visibility:visible;mso-wrap-style:square" from="1645,7" to="1645,1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" strokeweight=".4pt"/>
                <v:line id="Line 143" o:spid="_x0000_s1031" style="position:absolute;visibility:visible;mso-wrap-style:square" from="1649,12654" to="10828,12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" strokeweight=".4pt"/>
                <v:line id="Line 142" o:spid="_x0000_s1032" style="position:absolute;visibility:visible;mso-wrap-style:square" from="10832,7" to="10832,1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" strokeweight=".4pt"/>
                <w10:wrap anchorx="page"/>
              </v:group>
            </w:pict>
          </mc:Fallback>
        </mc:AlternateContent>
      </w:r>
      <w:r w:rsidRPr="00AC363E">
        <w:rPr>
          <w:rFonts w:ascii="Times New Roman" w:hAnsi="Times New Roman" w:cs="Times New Roman"/>
          <w:b/>
          <w:sz w:val="14"/>
        </w:rPr>
        <w:t>$jumlahpk=$dtts3['jumlahpk'];</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prob3=$jumlahpk/$totaldat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prob3=($jumlahpk/$totaldata)/$prob1=$xyz[$j];</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 $jumlahpk / $totaldata ) / $xyz[$j] =</w:t>
      </w:r>
      <w:r w:rsidRPr="00AC363E">
        <w:rPr>
          <w:rFonts w:ascii="Times New Roman" w:hAnsi="Times New Roman" w:cs="Times New Roman"/>
          <w:b/>
          <w:spacing w:val="-3"/>
          <w:sz w:val="14"/>
        </w:rPr>
        <w:t xml:space="preserve"> </w:t>
      </w:r>
      <w:r w:rsidRPr="00AC363E">
        <w:rPr>
          <w:rFonts w:ascii="Times New Roman" w:hAnsi="Times New Roman" w:cs="Times New Roman"/>
          <w:b/>
          <w:sz w:val="14"/>
        </w:rPr>
        <w:t>&lt;strong&gt;$jprob3&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br&gt;";</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pernikahan=$dtts1['tspernikahan'];</w:t>
      </w:r>
      <w:r w:rsidRPr="00AC363E">
        <w:rPr>
          <w:rFonts w:ascii="Times New Roman" w:hAnsi="Times New Roman" w:cs="Times New Roman"/>
          <w:b/>
          <w:sz w:val="14"/>
        </w:rPr>
        <w:tab/>
        <w:t>8</w:t>
      </w:r>
    </w:p>
    <w:p w:rsidR="00405434" w:rsidRPr="00AC363E" w:rsidRDefault="00845063">
      <w:pPr>
        <w:tabs>
          <w:tab w:val="right" w:leader="dot" w:pos="8833"/>
        </w:tabs>
        <w:spacing w:before="24" w:line="360" w:lineRule="auto"/>
        <w:ind w:left="112"/>
        <w:rPr>
          <w:rFonts w:ascii="Times New Roman" w:hAnsi="Times New Roman" w:cs="Times New Roman"/>
          <w:b/>
          <w:sz w:val="14"/>
        </w:rPr>
      </w:pPr>
      <w:r w:rsidRPr="00AC363E">
        <w:rPr>
          <w:rFonts w:ascii="Times New Roman" w:hAnsi="Times New Roman" w:cs="Times New Roman"/>
          <w:b/>
          <w:sz w:val="14"/>
        </w:rPr>
        <w:t>echo "- &lt;b&gt;Status Pernikahan:&lt;/b&gt;&lt;strong&gt; $pernikahan&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ts4=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jk from Nilai Atribut where pernikahan='$pernikahan'</w:t>
      </w:r>
      <w:r w:rsidRPr="00AC363E">
        <w:rPr>
          <w:rFonts w:ascii="Times New Roman" w:hAnsi="Times New Roman" w:cs="Times New Roman"/>
          <w:b/>
          <w:spacing w:val="-12"/>
          <w:sz w:val="14"/>
        </w:rPr>
        <w:t xml:space="preserve"> </w:t>
      </w:r>
      <w:r w:rsidRPr="00AC363E">
        <w:rPr>
          <w:rFonts w:ascii="Times New Roman" w:hAnsi="Times New Roman" w:cs="Times New Roman"/>
          <w:b/>
          <w:sz w:val="14"/>
        </w:rPr>
        <w:t>and</w:t>
      </w:r>
      <w:r w:rsidRPr="00AC363E">
        <w:rPr>
          <w:rFonts w:ascii="Times New Roman" w:hAnsi="Times New Roman" w:cs="Times New Roman"/>
          <w:b/>
          <w:spacing w:val="-4"/>
          <w:sz w:val="14"/>
        </w:rPr>
        <w:t xml:space="preserve"> </w:t>
      </w:r>
      <w:r w:rsidRPr="00AC363E">
        <w:rPr>
          <w:rFonts w:ascii="Times New Roman" w:hAnsi="Times New Roman" w:cs="Times New Roman"/>
          <w:b/>
          <w:sz w:val="14"/>
        </w:rPr>
        <w:t>ya='$y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dtts4</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fetch_array($sqlts4);</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jumlahjk=$dtts4['jumlahjk'];</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rob4=$jumlahjk/$totaldat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prob4=($jumlahjk/$totaldata)/$prob1=$xyz[$j];</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echo " ( $jumlahjk / $totaldata ) / $xyz[$j] =</w:t>
      </w:r>
      <w:r w:rsidRPr="00AC363E">
        <w:rPr>
          <w:rFonts w:ascii="Times New Roman" w:hAnsi="Times New Roman" w:cs="Times New Roman"/>
          <w:b/>
          <w:spacing w:val="-3"/>
          <w:sz w:val="14"/>
        </w:rPr>
        <w:t xml:space="preserve"> </w:t>
      </w:r>
      <w:r w:rsidRPr="00AC363E">
        <w:rPr>
          <w:rFonts w:ascii="Times New Roman" w:hAnsi="Times New Roman" w:cs="Times New Roman"/>
          <w:b/>
          <w:sz w:val="14"/>
        </w:rPr>
        <w:t>&lt;strong&gt;$jprob4&lt;/strong&gt;</w:t>
      </w:r>
      <w:r w:rsidRPr="00AC363E">
        <w:rPr>
          <w:rFonts w:ascii="Times New Roman" w:hAnsi="Times New Roman" w:cs="Times New Roman"/>
          <w:b/>
          <w:spacing w:val="2"/>
          <w:sz w:val="14"/>
        </w:rPr>
        <w:t xml:space="preserve"> </w:t>
      </w:r>
      <w:r w:rsidRPr="00AC363E">
        <w:rPr>
          <w:rFonts w:ascii="Times New Roman" w:hAnsi="Times New Roman" w:cs="Times New Roman"/>
          <w:b/>
          <w:sz w:val="14"/>
        </w:rPr>
        <w:t>&lt;br&g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endidikan=$dtts1['tspendidikan'];</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lt;b&gt;Pendidikan: &lt;/b&gt;&lt;strong&gt;$pendidikan &lt;/strong&gt;</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ts5=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jk from Nilai Atribut where pendidikan='$pendidikan'</w:t>
      </w:r>
      <w:r w:rsidRPr="00AC363E">
        <w:rPr>
          <w:rFonts w:ascii="Times New Roman" w:hAnsi="Times New Roman" w:cs="Times New Roman"/>
          <w:b/>
          <w:spacing w:val="-13"/>
          <w:sz w:val="14"/>
        </w:rPr>
        <w:t xml:space="preserve"> </w:t>
      </w:r>
      <w:r w:rsidRPr="00AC363E">
        <w:rPr>
          <w:rFonts w:ascii="Times New Roman" w:hAnsi="Times New Roman" w:cs="Times New Roman"/>
          <w:b/>
          <w:sz w:val="14"/>
        </w:rPr>
        <w:t>and</w:t>
      </w:r>
      <w:r w:rsidRPr="00AC363E">
        <w:rPr>
          <w:rFonts w:ascii="Times New Roman" w:hAnsi="Times New Roman" w:cs="Times New Roman"/>
          <w:b/>
          <w:spacing w:val="-3"/>
          <w:sz w:val="14"/>
        </w:rPr>
        <w:t xml:space="preserve"> </w:t>
      </w:r>
      <w:r w:rsidRPr="00AC363E">
        <w:rPr>
          <w:rFonts w:ascii="Times New Roman" w:hAnsi="Times New Roman" w:cs="Times New Roman"/>
          <w:b/>
          <w:sz w:val="14"/>
        </w:rPr>
        <w:t>ya='$ya'");</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dtts5</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fetch_array($sqlts5);</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umlahjk=$dtts5['jumlahjk'];</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rob5=$jumlahjk/$totaldata;</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jprob5=($jumlahjk/$totaldata)/$prob1=$xyz[$j];</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 $jumlahjk / $totaldata ) / $xyz[$j] =</w:t>
      </w:r>
      <w:r w:rsidRPr="00AC363E">
        <w:rPr>
          <w:rFonts w:ascii="Times New Roman" w:hAnsi="Times New Roman" w:cs="Times New Roman"/>
          <w:b/>
          <w:spacing w:val="-3"/>
          <w:sz w:val="14"/>
        </w:rPr>
        <w:t xml:space="preserve"> </w:t>
      </w:r>
      <w:r w:rsidRPr="00AC363E">
        <w:rPr>
          <w:rFonts w:ascii="Times New Roman" w:hAnsi="Times New Roman" w:cs="Times New Roman"/>
          <w:b/>
          <w:sz w:val="14"/>
        </w:rPr>
        <w:t>&lt;strong&gt;$jprob5&lt;/strong&gt;</w:t>
      </w:r>
      <w:r w:rsidRPr="00AC363E">
        <w:rPr>
          <w:rFonts w:ascii="Times New Roman" w:hAnsi="Times New Roman" w:cs="Times New Roman"/>
          <w:b/>
          <w:spacing w:val="2"/>
          <w:sz w:val="14"/>
        </w:rPr>
        <w:t xml:space="preserve"> </w:t>
      </w:r>
      <w:r w:rsidRPr="00AC363E">
        <w:rPr>
          <w:rFonts w:ascii="Times New Roman" w:hAnsi="Times New Roman" w:cs="Times New Roman"/>
          <w:b/>
          <w:sz w:val="14"/>
        </w:rPr>
        <w:t>&lt;br&g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erumahan=$dtts1['tsperumahan'];</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lt;b&gt;Memiliki Perumahan:&lt;/b&gt;&lt;strong&gt; $perumahan</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 xml:space="preserve">$sqlts8=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jk from Nilai Atribut where perumahan='$perumahan'</w:t>
      </w:r>
      <w:r w:rsidRPr="00AC363E">
        <w:rPr>
          <w:rFonts w:ascii="Times New Roman" w:hAnsi="Times New Roman" w:cs="Times New Roman"/>
          <w:b/>
          <w:spacing w:val="-11"/>
          <w:sz w:val="14"/>
        </w:rPr>
        <w:t xml:space="preserve"> </w:t>
      </w:r>
      <w:r w:rsidRPr="00AC363E">
        <w:rPr>
          <w:rFonts w:ascii="Times New Roman" w:hAnsi="Times New Roman" w:cs="Times New Roman"/>
          <w:b/>
          <w:sz w:val="14"/>
        </w:rPr>
        <w:t>and</w:t>
      </w:r>
      <w:r w:rsidRPr="00AC363E">
        <w:rPr>
          <w:rFonts w:ascii="Times New Roman" w:hAnsi="Times New Roman" w:cs="Times New Roman"/>
          <w:b/>
          <w:spacing w:val="-3"/>
          <w:sz w:val="14"/>
        </w:rPr>
        <w:t xml:space="preserve"> </w:t>
      </w:r>
      <w:r w:rsidRPr="00AC363E">
        <w:rPr>
          <w:rFonts w:ascii="Times New Roman" w:hAnsi="Times New Roman" w:cs="Times New Roman"/>
          <w:b/>
          <w:sz w:val="14"/>
        </w:rPr>
        <w:t>ya='$y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dtts8</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fetch_array($sqlts8);</w:t>
      </w:r>
      <w:r w:rsidRPr="00AC363E">
        <w:rPr>
          <w:rFonts w:ascii="Times New Roman" w:hAnsi="Times New Roman" w:cs="Times New Roman"/>
          <w:b/>
          <w:sz w:val="14"/>
        </w:rPr>
        <w:tab/>
        <w:t>8</w:t>
      </w:r>
    </w:p>
    <w:p w:rsidR="00405434" w:rsidRPr="00AC363E" w:rsidRDefault="00845063">
      <w:pPr>
        <w:tabs>
          <w:tab w:val="right" w:leader="dot" w:pos="8833"/>
        </w:tabs>
        <w:spacing w:before="24" w:line="360" w:lineRule="auto"/>
        <w:ind w:left="112"/>
        <w:rPr>
          <w:rFonts w:ascii="Times New Roman" w:hAnsi="Times New Roman" w:cs="Times New Roman"/>
          <w:b/>
          <w:sz w:val="14"/>
        </w:rPr>
      </w:pPr>
      <w:r w:rsidRPr="00AC363E">
        <w:rPr>
          <w:rFonts w:ascii="Times New Roman" w:hAnsi="Times New Roman" w:cs="Times New Roman"/>
          <w:b/>
          <w:sz w:val="14"/>
        </w:rPr>
        <w:t>$jumlahjk=$dtts8['jumlahjk'];</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prob8=$jumlahjk/$totaldat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prob8=($jumlahjk/$totaldata)/$prob1=$xyz[$j];</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 $jumlahjk / $totaldata ) / $xyz[$j] =</w:t>
      </w:r>
      <w:r w:rsidRPr="00AC363E">
        <w:rPr>
          <w:rFonts w:ascii="Times New Roman" w:hAnsi="Times New Roman" w:cs="Times New Roman"/>
          <w:b/>
          <w:spacing w:val="-3"/>
          <w:sz w:val="14"/>
        </w:rPr>
        <w:t xml:space="preserve"> </w:t>
      </w:r>
      <w:r w:rsidRPr="00AC363E">
        <w:rPr>
          <w:rFonts w:ascii="Times New Roman" w:hAnsi="Times New Roman" w:cs="Times New Roman"/>
          <w:b/>
          <w:sz w:val="14"/>
        </w:rPr>
        <w:t>&lt;strong&gt;$jprob8</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strong&gt;&lt;br&g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hasil=$dtts1['tshasil'];</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echo "- &lt;b&gt;Hasil Promosi:&lt;/b&gt;&lt;strong&gt; $hasil&lt;/strong&gt;</w:t>
      </w:r>
      <w:r w:rsidRPr="00AC363E">
        <w:rPr>
          <w:rFonts w:ascii="Times New Roman" w:hAnsi="Times New Roman" w:cs="Times New Roman"/>
          <w:b/>
          <w:spacing w:val="-6"/>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 xml:space="preserve">$sqlts17= mysql_query("SELECT count(id_training) </w:t>
      </w:r>
      <w:r w:rsidRPr="00AC363E">
        <w:rPr>
          <w:rFonts w:ascii="Times New Roman" w:hAnsi="Times New Roman" w:cs="Times New Roman"/>
          <w:b/>
          <w:spacing w:val="-3"/>
          <w:sz w:val="14"/>
        </w:rPr>
        <w:t xml:space="preserve">as </w:t>
      </w:r>
      <w:r w:rsidRPr="00AC363E">
        <w:rPr>
          <w:rFonts w:ascii="Times New Roman" w:hAnsi="Times New Roman" w:cs="Times New Roman"/>
          <w:b/>
          <w:sz w:val="14"/>
        </w:rPr>
        <w:t>jumlahjk from Nilai Atribut where hasil='$hasil' and</w:t>
      </w:r>
      <w:r w:rsidRPr="00AC363E">
        <w:rPr>
          <w:rFonts w:ascii="Times New Roman" w:hAnsi="Times New Roman" w:cs="Times New Roman"/>
          <w:b/>
          <w:spacing w:val="-2"/>
          <w:sz w:val="14"/>
        </w:rPr>
        <w:t xml:space="preserve"> </w:t>
      </w:r>
      <w:r w:rsidRPr="00AC363E">
        <w:rPr>
          <w:rFonts w:ascii="Times New Roman" w:hAnsi="Times New Roman" w:cs="Times New Roman"/>
          <w:b/>
          <w:sz w:val="14"/>
        </w:rPr>
        <w:t>ya='$y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dtts17</w:t>
      </w:r>
      <w:r w:rsidRPr="00AC363E">
        <w:rPr>
          <w:rFonts w:ascii="Times New Roman" w:hAnsi="Times New Roman" w:cs="Times New Roman"/>
          <w:b/>
          <w:spacing w:val="-2"/>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fetch_array($sqlts17);</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jumlahjk=$dtts17['jumlahjk'];</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lastRenderedPageBreak/>
        <w:t>$prob17=$jumlahjk/$totaldata;</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prob17=($jumlahjk/$totaldata)/$prob1=$xyz[$j];</w:t>
      </w:r>
      <w:r w:rsidRPr="00AC363E">
        <w:rPr>
          <w:rFonts w:ascii="Times New Roman" w:hAnsi="Times New Roman" w:cs="Times New Roman"/>
          <w:b/>
          <w:sz w:val="14"/>
        </w:rPr>
        <w:tab/>
        <w:t>8</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 $jumlahjk / $totaldata ) / $xyz[$j] =</w:t>
      </w:r>
      <w:r w:rsidRPr="00AC363E">
        <w:rPr>
          <w:rFonts w:ascii="Times New Roman" w:hAnsi="Times New Roman" w:cs="Times New Roman"/>
          <w:b/>
          <w:spacing w:val="-4"/>
          <w:sz w:val="14"/>
        </w:rPr>
        <w:t xml:space="preserve"> </w:t>
      </w:r>
      <w:r w:rsidRPr="00AC363E">
        <w:rPr>
          <w:rFonts w:ascii="Times New Roman" w:hAnsi="Times New Roman" w:cs="Times New Roman"/>
          <w:b/>
          <w:sz w:val="14"/>
        </w:rPr>
        <w:t>&lt;strong&gt;$jprob17&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br/&gt;&lt;br&gt;</w:t>
      </w:r>
      <w:r w:rsidRPr="00AC363E">
        <w:rPr>
          <w:rFonts w:ascii="Times New Roman" w:hAnsi="Times New Roman" w:cs="Times New Roman"/>
          <w:b/>
          <w:sz w:val="14"/>
        </w:rPr>
        <w:tab/>
        <w:t>8</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lt;b&gt;Kalikan Semua Hasil Berdasarkan Kelas</w:t>
      </w:r>
      <w:r w:rsidRPr="00AC363E">
        <w:rPr>
          <w:rFonts w:ascii="Times New Roman" w:hAnsi="Times New Roman" w:cs="Times New Roman"/>
          <w:b/>
          <w:spacing w:val="-2"/>
          <w:sz w:val="14"/>
        </w:rPr>
        <w:t xml:space="preserve"> </w:t>
      </w:r>
      <w:r w:rsidRPr="00AC363E">
        <w:rPr>
          <w:rFonts w:ascii="Times New Roman" w:hAnsi="Times New Roman" w:cs="Times New Roman"/>
          <w:b/>
          <w:sz w:val="14"/>
        </w:rPr>
        <w:t>yang</w:t>
      </w:r>
      <w:r w:rsidRPr="00AC363E">
        <w:rPr>
          <w:rFonts w:ascii="Times New Roman" w:hAnsi="Times New Roman" w:cs="Times New Roman"/>
          <w:b/>
          <w:spacing w:val="3"/>
          <w:sz w:val="14"/>
        </w:rPr>
        <w:t xml:space="preserve"> </w:t>
      </w:r>
      <w:r w:rsidRPr="00AC363E">
        <w:rPr>
          <w:rFonts w:ascii="Times New Roman" w:hAnsi="Times New Roman" w:cs="Times New Roman"/>
          <w:b/>
          <w:sz w:val="14"/>
        </w:rPr>
        <w:t>ada&lt;br&gt;&lt;/b&gt;";</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tprob1=($jprob1*$jprob17*$jprob3*$jprob4*$jprob5*$jprob8);</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robabilitas=$tprob1*$xyz[$j];</w:t>
      </w:r>
      <w:r w:rsidRPr="00AC363E">
        <w:rPr>
          <w:rFonts w:ascii="Times New Roman" w:hAnsi="Times New Roman" w:cs="Times New Roman"/>
          <w:b/>
          <w:sz w:val="14"/>
        </w:rPr>
        <w:tab/>
        <w:t>9</w:t>
      </w:r>
    </w:p>
    <w:p w:rsidR="00405434" w:rsidRPr="00AC363E" w:rsidRDefault="00845063">
      <w:pPr>
        <w:tabs>
          <w:tab w:val="right" w:leader="dot" w:pos="8833"/>
        </w:tabs>
        <w:spacing w:before="28" w:line="360" w:lineRule="auto"/>
        <w:ind w:left="112"/>
        <w:rPr>
          <w:rFonts w:ascii="Times New Roman" w:hAnsi="Times New Roman" w:cs="Times New Roman"/>
          <w:b/>
          <w:sz w:val="14"/>
        </w:rPr>
      </w:pPr>
      <w:r w:rsidRPr="00AC363E">
        <w:rPr>
          <w:rFonts w:ascii="Times New Roman" w:hAnsi="Times New Roman" w:cs="Times New Roman"/>
          <w:b/>
          <w:sz w:val="14"/>
        </w:rPr>
        <w:t>$presentase=($probabilitas/($probabilitas+$probabilitas))*100;</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resentase=number_format($presentase,2);</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tprob1=number_format($tprob1,12);</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robabilitas=number_format($probabilitas,12);</w:t>
      </w:r>
      <w:r w:rsidRPr="00AC363E">
        <w:rPr>
          <w:rFonts w:ascii="Times New Roman" w:hAnsi="Times New Roman" w:cs="Times New Roman"/>
          <w:b/>
          <w:sz w:val="14"/>
        </w:rPr>
        <w:tab/>
        <w:t>9</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echo "- Hasil Kali &lt;strong&gt;($ya)&lt;/strong&gt;: &lt;strong&gt; $jprob1&lt;/strong&gt;  x &lt;strong&gt; $jprob3&lt;/strong&gt;  x</w:t>
      </w:r>
      <w:r w:rsidRPr="00AC363E">
        <w:rPr>
          <w:rFonts w:ascii="Times New Roman" w:hAnsi="Times New Roman" w:cs="Times New Roman"/>
          <w:b/>
          <w:spacing w:val="-29"/>
          <w:sz w:val="14"/>
        </w:rPr>
        <w:t xml:space="preserve"> </w:t>
      </w:r>
      <w:r w:rsidRPr="00AC363E">
        <w:rPr>
          <w:rFonts w:ascii="Times New Roman" w:hAnsi="Times New Roman" w:cs="Times New Roman"/>
          <w:b/>
          <w:sz w:val="14"/>
        </w:rPr>
        <w:t>&lt;strong&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jprob4&lt;/strong&gt;</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x &lt;strong&gt; $jprob5&lt;/strong&gt;  x &lt;strong&gt; $jprob8&lt;/strong&gt;  x &lt;strong&gt; $jprob17 &lt;/strong&gt;</w:t>
      </w:r>
      <w:r w:rsidRPr="00AC363E">
        <w:rPr>
          <w:rFonts w:ascii="Times New Roman" w:hAnsi="Times New Roman" w:cs="Times New Roman"/>
          <w:b/>
          <w:spacing w:val="-11"/>
          <w:sz w:val="14"/>
        </w:rPr>
        <w:t xml:space="preserve"> </w:t>
      </w:r>
      <w:r w:rsidRPr="00AC363E">
        <w:rPr>
          <w:rFonts w:ascii="Times New Roman" w:hAnsi="Times New Roman" w:cs="Times New Roman"/>
          <w:b/>
          <w:sz w:val="14"/>
        </w:rPr>
        <w: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b&gt;$tprob1&lt;/b&gt;</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lt;br/&gt;- Probabilitas &lt;strong&gt;($ya)&lt;/strong&gt;: &lt;strong&gt;$tprob1&lt;/strong&gt; x &lt;strong&gt;$xyz[$j]&lt;/strong&gt;</w:t>
      </w:r>
      <w:r w:rsidRPr="00AC363E">
        <w:rPr>
          <w:rFonts w:ascii="Times New Roman" w:hAnsi="Times New Roman" w:cs="Times New Roman"/>
          <w:b/>
          <w:spacing w:val="-10"/>
          <w:sz w:val="14"/>
        </w:rPr>
        <w:t xml:space="preserve"> </w:t>
      </w:r>
      <w:r w:rsidRPr="00AC363E">
        <w:rPr>
          <w:rFonts w:ascii="Times New Roman" w:hAnsi="Times New Roman" w:cs="Times New Roman"/>
          <w:b/>
          <w:sz w:val="14"/>
        </w:rPr>
        <w:t>=</w:t>
      </w:r>
      <w:r w:rsidRPr="00AC363E">
        <w:rPr>
          <w:rFonts w:ascii="Times New Roman" w:hAnsi="Times New Roman" w:cs="Times New Roman"/>
          <w:b/>
          <w:spacing w:val="-3"/>
          <w:sz w:val="14"/>
        </w:rPr>
        <w:t xml:space="preserve"> </w:t>
      </w:r>
      <w:r w:rsidRPr="00AC363E">
        <w:rPr>
          <w:rFonts w:ascii="Times New Roman" w:hAnsi="Times New Roman" w:cs="Times New Roman"/>
          <w:b/>
          <w:sz w:val="14"/>
        </w:rPr>
        <w:t>&lt;b&gt;$probabilitas&lt;/b&gt;&lt;br&gt;";</w:t>
      </w:r>
      <w:r w:rsidRPr="00AC363E">
        <w:rPr>
          <w:rFonts w:ascii="Times New Roman" w:hAnsi="Times New Roman" w:cs="Times New Roman"/>
          <w:b/>
          <w:sz w:val="14"/>
        </w:rPr>
        <w:tab/>
        <w:t>9</w:t>
      </w:r>
    </w:p>
    <w:p w:rsidR="00405434" w:rsidRPr="00AC363E" w:rsidRDefault="00845063">
      <w:pPr>
        <w:tabs>
          <w:tab w:val="right" w:leader="dot" w:pos="8833"/>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query = "INSERT INTO probabilitas</w:t>
      </w:r>
      <w:r w:rsidRPr="00AC363E">
        <w:rPr>
          <w:rFonts w:ascii="Times New Roman" w:hAnsi="Times New Roman" w:cs="Times New Roman"/>
          <w:b/>
          <w:spacing w:val="-9"/>
          <w:sz w:val="14"/>
        </w:rPr>
        <w:t xml:space="preserve"> </w:t>
      </w:r>
      <w:r w:rsidRPr="00AC363E">
        <w:rPr>
          <w:rFonts w:ascii="Times New Roman" w:hAnsi="Times New Roman" w:cs="Times New Roman"/>
          <w:b/>
          <w:sz w:val="14"/>
        </w:rPr>
        <w:t>(id_testing,probabilitas,keterangan) VALUES('$id_testing','$probabilitas','$ya')";</w:t>
      </w:r>
      <w:r w:rsidRPr="00AC363E">
        <w:rPr>
          <w:rFonts w:ascii="Times New Roman" w:hAnsi="Times New Roman" w:cs="Times New Roman"/>
          <w:b/>
          <w:sz w:val="14"/>
        </w:rPr>
        <w:tab/>
        <w:t>9</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hasil =</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query($query);</w:t>
      </w:r>
      <w:r w:rsidRPr="00AC363E">
        <w:rPr>
          <w:rFonts w:ascii="Times New Roman" w:hAnsi="Times New Roman" w:cs="Times New Roman"/>
          <w:b/>
          <w:sz w:val="14"/>
        </w:rPr>
        <w:tab/>
        <w:t>9</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j=$j+1;</w:t>
      </w:r>
      <w:r w:rsidRPr="00AC363E">
        <w:rPr>
          <w:rFonts w:ascii="Times New Roman" w:hAnsi="Times New Roman" w:cs="Times New Roman"/>
          <w:b/>
          <w:sz w:val="14"/>
        </w:rPr>
        <w:tab/>
        <w:t>9</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right" w:leader="dot" w:pos="8833"/>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w:t>
      </w:r>
      <w:r w:rsidRPr="00AC363E">
        <w:rPr>
          <w:rFonts w:ascii="Times New Roman" w:hAnsi="Times New Roman" w:cs="Times New Roman"/>
          <w:b/>
          <w:spacing w:val="-1"/>
          <w:sz w:val="14"/>
        </w:rPr>
        <w:t xml:space="preserve"> </w:t>
      </w:r>
      <w:r w:rsidRPr="00AC363E">
        <w:rPr>
          <w:rFonts w:ascii="Times New Roman" w:hAnsi="Times New Roman" w:cs="Times New Roman"/>
          <w:b/>
          <w:sz w:val="14"/>
        </w:rPr>
        <w:t>"&lt;hr/&gt;";</w:t>
      </w:r>
      <w:r w:rsidRPr="00AC363E">
        <w:rPr>
          <w:rFonts w:ascii="Times New Roman" w:hAnsi="Times New Roman" w:cs="Times New Roman"/>
          <w:b/>
          <w:sz w:val="14"/>
        </w:rPr>
        <w:tab/>
        <w:t>9</w:t>
      </w:r>
    </w:p>
    <w:p w:rsidR="00405434" w:rsidRPr="00AC363E" w:rsidRDefault="00845063">
      <w:pPr>
        <w:tabs>
          <w:tab w:val="right" w:leader="dot" w:pos="8907"/>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ECHO "&lt;br/&gt;&lt;h5&gt;Kesimpulan &lt;/h5&gt;&lt;b&gt;Menentukan Kelas Berdasarkan</w:t>
      </w:r>
      <w:r w:rsidRPr="00AC363E">
        <w:rPr>
          <w:rFonts w:ascii="Times New Roman" w:hAnsi="Times New Roman" w:cs="Times New Roman"/>
          <w:b/>
          <w:spacing w:val="-5"/>
          <w:sz w:val="14"/>
        </w:rPr>
        <w:t xml:space="preserve"> </w:t>
      </w:r>
      <w:r w:rsidRPr="00AC363E">
        <w:rPr>
          <w:rFonts w:ascii="Times New Roman" w:hAnsi="Times New Roman" w:cs="Times New Roman"/>
          <w:b/>
          <w:sz w:val="14"/>
        </w:rPr>
        <w:t>Hasil</w:t>
      </w:r>
      <w:r w:rsidRPr="00AC363E">
        <w:rPr>
          <w:rFonts w:ascii="Times New Roman" w:hAnsi="Times New Roman" w:cs="Times New Roman"/>
          <w:b/>
          <w:spacing w:val="-3"/>
          <w:sz w:val="14"/>
        </w:rPr>
        <w:t xml:space="preserve"> </w:t>
      </w:r>
      <w:r w:rsidRPr="00AC363E">
        <w:rPr>
          <w:rFonts w:ascii="Times New Roman" w:hAnsi="Times New Roman" w:cs="Times New Roman"/>
          <w:b/>
          <w:sz w:val="14"/>
        </w:rPr>
        <w:t>Maksimum&lt;br/&gt;&lt;/b&gt;";</w:t>
      </w:r>
      <w:r w:rsidRPr="00AC363E">
        <w:rPr>
          <w:rFonts w:ascii="Times New Roman" w:hAnsi="Times New Roman" w:cs="Times New Roman"/>
          <w:b/>
          <w:sz w:val="14"/>
        </w:rPr>
        <w:tab/>
        <w:t>10</w:t>
      </w:r>
    </w:p>
    <w:p w:rsidR="00405434" w:rsidRPr="00AC363E" w:rsidRDefault="00845063">
      <w:pPr>
        <w:tabs>
          <w:tab w:val="right" w:leader="dot" w:pos="8907"/>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p=0;</w:t>
      </w:r>
      <w:r w:rsidRPr="00AC363E">
        <w:rPr>
          <w:rFonts w:ascii="Times New Roman" w:hAnsi="Times New Roman" w:cs="Times New Roman"/>
          <w:b/>
          <w:sz w:val="14"/>
        </w:rPr>
        <w:tab/>
        <w:t>10</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sqltsak= mysql_query("SELECT probabilitas,keterangan FROM probabilitas WHERE id_testing='$id_testing' order</w:t>
      </w:r>
    </w:p>
    <w:p w:rsidR="00405434" w:rsidRPr="00AC363E" w:rsidRDefault="00845063">
      <w:pPr>
        <w:tabs>
          <w:tab w:val="right" w:leader="dot" w:pos="8907"/>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by probabilitas desc</w:t>
      </w:r>
      <w:r w:rsidRPr="00AC363E">
        <w:rPr>
          <w:rFonts w:ascii="Times New Roman" w:hAnsi="Times New Roman" w:cs="Times New Roman"/>
          <w:b/>
          <w:spacing w:val="2"/>
          <w:sz w:val="14"/>
        </w:rPr>
        <w:t xml:space="preserve"> </w:t>
      </w:r>
      <w:r w:rsidRPr="00AC363E">
        <w:rPr>
          <w:rFonts w:ascii="Times New Roman" w:hAnsi="Times New Roman" w:cs="Times New Roman"/>
          <w:b/>
          <w:sz w:val="14"/>
        </w:rPr>
        <w:t>limi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1");</w:t>
      </w:r>
      <w:r w:rsidRPr="00AC363E">
        <w:rPr>
          <w:rFonts w:ascii="Times New Roman" w:hAnsi="Times New Roman" w:cs="Times New Roman"/>
          <w:b/>
          <w:sz w:val="14"/>
        </w:rPr>
        <w:tab/>
        <w:t>10</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hile ($dttsak = mysql_fetch_array($sqltsak))</w:t>
      </w:r>
    </w:p>
    <w:p w:rsidR="00405434" w:rsidRPr="00AC363E" w:rsidRDefault="00845063">
      <w:pPr>
        <w:spacing w:before="27"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right" w:leader="dot" w:pos="8907"/>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probabilitas=$dttsak['probabilitas'];</w:t>
      </w:r>
      <w:r w:rsidRPr="00AC363E">
        <w:rPr>
          <w:rFonts w:ascii="Times New Roman" w:hAnsi="Times New Roman" w:cs="Times New Roman"/>
          <w:b/>
          <w:sz w:val="14"/>
        </w:rPr>
        <w:tab/>
        <w:t>10</w:t>
      </w:r>
    </w:p>
    <w:p w:rsidR="00405434" w:rsidRPr="00AC363E" w:rsidRDefault="00845063">
      <w:pPr>
        <w:tabs>
          <w:tab w:val="right" w:leader="dot" w:pos="8907"/>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kelas2a=$dttsak['keterangan'];</w:t>
      </w:r>
      <w:r w:rsidRPr="00AC363E">
        <w:rPr>
          <w:rFonts w:ascii="Times New Roman" w:hAnsi="Times New Roman" w:cs="Times New Roman"/>
          <w:b/>
          <w:sz w:val="14"/>
        </w:rPr>
        <w:tab/>
        <w:t>10</w:t>
      </w:r>
    </w:p>
    <w:p w:rsidR="00405434" w:rsidRPr="00AC363E" w:rsidRDefault="00845063">
      <w:pPr>
        <w:tabs>
          <w:tab w:val="right" w:leader="dot" w:pos="8907"/>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queryhsl = "INSERT INTO hasil_klasifikasi</w:t>
      </w:r>
      <w:r w:rsidRPr="00AC363E">
        <w:rPr>
          <w:rFonts w:ascii="Times New Roman" w:hAnsi="Times New Roman" w:cs="Times New Roman"/>
          <w:b/>
          <w:spacing w:val="-16"/>
          <w:sz w:val="14"/>
        </w:rPr>
        <w:t xml:space="preserve"> </w:t>
      </w:r>
      <w:r w:rsidRPr="00AC363E">
        <w:rPr>
          <w:rFonts w:ascii="Times New Roman" w:hAnsi="Times New Roman" w:cs="Times New Roman"/>
          <w:b/>
          <w:sz w:val="14"/>
        </w:rPr>
        <w:t>(id_testing,probabilitas,kelas) VALUES('$id_testing','$probabilitas','$kelas2a')";</w:t>
      </w:r>
      <w:r w:rsidRPr="00AC363E">
        <w:rPr>
          <w:rFonts w:ascii="Times New Roman" w:hAnsi="Times New Roman" w:cs="Times New Roman"/>
          <w:b/>
          <w:sz w:val="14"/>
        </w:rPr>
        <w:tab/>
        <w:t>10</w:t>
      </w:r>
    </w:p>
    <w:p w:rsidR="00405434" w:rsidRPr="00AC363E" w:rsidRDefault="00845063">
      <w:pPr>
        <w:tabs>
          <w:tab w:val="right" w:leader="dot" w:pos="8907"/>
        </w:tabs>
        <w:spacing w:before="24" w:line="360" w:lineRule="auto"/>
        <w:ind w:left="112"/>
        <w:rPr>
          <w:rFonts w:ascii="Times New Roman" w:hAnsi="Times New Roman" w:cs="Times New Roman"/>
          <w:b/>
          <w:sz w:val="14"/>
        </w:rPr>
      </w:pPr>
      <w:r w:rsidRPr="00AC363E">
        <w:rPr>
          <w:rFonts w:ascii="Times New Roman" w:hAnsi="Times New Roman" w:cs="Times New Roman"/>
          <w:b/>
          <w:sz w:val="14"/>
        </w:rPr>
        <w:t>$hasil =</w:t>
      </w:r>
      <w:r w:rsidRPr="00AC363E">
        <w:rPr>
          <w:rFonts w:ascii="Times New Roman" w:hAnsi="Times New Roman" w:cs="Times New Roman"/>
          <w:b/>
          <w:spacing w:val="-1"/>
          <w:sz w:val="14"/>
        </w:rPr>
        <w:t xml:space="preserve"> </w:t>
      </w:r>
      <w:r w:rsidRPr="00AC363E">
        <w:rPr>
          <w:rFonts w:ascii="Times New Roman" w:hAnsi="Times New Roman" w:cs="Times New Roman"/>
          <w:b/>
          <w:sz w:val="14"/>
        </w:rPr>
        <w:t>mysql_query($queryhsl);</w:t>
      </w:r>
      <w:r w:rsidRPr="00AC363E">
        <w:rPr>
          <w:rFonts w:ascii="Times New Roman" w:hAnsi="Times New Roman" w:cs="Times New Roman"/>
          <w:b/>
          <w:sz w:val="14"/>
        </w:rPr>
        <w:tab/>
        <w:t>10</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echo "- ID Testing: &lt;strong&gt;$id_testing&lt;/strong&gt; &lt;br/&gt;- Kelas: &lt;b&gt;&lt;font color='red'&gt;$kelas2a (Layak)&lt;/font&gt; &lt;/b&gt;&lt;br/&gt;- Nilai Probabilitas:</w:t>
      </w:r>
    </w:p>
    <w:p w:rsidR="00405434" w:rsidRPr="00AC363E" w:rsidRDefault="00845063">
      <w:pPr>
        <w:tabs>
          <w:tab w:val="right" w:leader="dot" w:pos="8907"/>
        </w:tabs>
        <w:spacing w:before="23" w:line="360" w:lineRule="auto"/>
        <w:ind w:left="112"/>
        <w:rPr>
          <w:rFonts w:ascii="Times New Roman" w:hAnsi="Times New Roman" w:cs="Times New Roman"/>
          <w:b/>
          <w:sz w:val="14"/>
        </w:rPr>
      </w:pPr>
      <w:r w:rsidRPr="00AC363E">
        <w:rPr>
          <w:rFonts w:ascii="Times New Roman" w:hAnsi="Times New Roman" w:cs="Times New Roman"/>
          <w:b/>
          <w:sz w:val="14"/>
        </w:rPr>
        <w:t>&lt;b&gt;$probabilitas&lt;/b&gt;&lt;br&gt;";</w:t>
      </w:r>
      <w:r w:rsidRPr="00AC363E">
        <w:rPr>
          <w:rFonts w:ascii="Times New Roman" w:hAnsi="Times New Roman" w:cs="Times New Roman"/>
          <w:b/>
          <w:sz w:val="14"/>
        </w:rPr>
        <w:tab/>
        <w:t>10</w:t>
      </w:r>
    </w:p>
    <w:p w:rsidR="00405434" w:rsidRPr="00AC363E" w:rsidRDefault="00845063">
      <w:pPr>
        <w:tabs>
          <w:tab w:val="right" w:leader="dot" w:pos="8907"/>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p=$p+1;</w:t>
      </w:r>
      <w:r w:rsidRPr="00AC363E">
        <w:rPr>
          <w:rFonts w:ascii="Times New Roman" w:hAnsi="Times New Roman" w:cs="Times New Roman"/>
          <w:b/>
          <w:sz w:val="14"/>
        </w:rPr>
        <w:tab/>
        <w:t>10</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spacing w:before="23" w:line="360" w:lineRule="auto"/>
        <w:ind w:left="112"/>
        <w:rPr>
          <w:rFonts w:ascii="Times New Roman" w:hAnsi="Times New Roman" w:cs="Times New Roman"/>
          <w:b/>
          <w:sz w:val="14"/>
        </w:rPr>
      </w:pPr>
      <w:r w:rsidRPr="00AC363E">
        <w:rPr>
          <w:rFonts w:ascii="Times New Roman" w:hAnsi="Times New Roman" w:cs="Times New Roman"/>
          <w:b/>
          <w:sz w:val="14"/>
        </w:rPr>
        <w:t>}</w:t>
      </w:r>
    </w:p>
    <w:p w:rsidR="00405434" w:rsidRPr="00AC363E" w:rsidRDefault="00845063">
      <w:pPr>
        <w:tabs>
          <w:tab w:val="left" w:pos="8755"/>
        </w:tabs>
        <w:spacing w:before="27" w:line="360" w:lineRule="auto"/>
        <w:ind w:left="112"/>
        <w:rPr>
          <w:rFonts w:ascii="Times New Roman" w:hAnsi="Times New Roman" w:cs="Times New Roman"/>
          <w:b/>
          <w:sz w:val="14"/>
        </w:rPr>
      </w:pPr>
      <w:r w:rsidRPr="00AC363E">
        <w:rPr>
          <w:rFonts w:ascii="Times New Roman" w:hAnsi="Times New Roman" w:cs="Times New Roman"/>
          <w:b/>
          <w:sz w:val="14"/>
        </w:rPr>
        <w:t>?&gt;</w:t>
      </w:r>
      <w:r w:rsidRPr="00AC363E">
        <w:rPr>
          <w:rFonts w:ascii="Times New Roman" w:hAnsi="Times New Roman" w:cs="Times New Roman"/>
          <w:b/>
          <w:spacing w:val="-1"/>
          <w:sz w:val="14"/>
        </w:rPr>
        <w:t xml:space="preserve"> </w:t>
      </w:r>
      <w:r w:rsidRPr="00AC363E">
        <w:rPr>
          <w:rFonts w:ascii="Times New Roman" w:hAnsi="Times New Roman" w:cs="Times New Roman"/>
          <w:b/>
          <w:sz w:val="14"/>
        </w:rPr>
        <w:t>…………………………………………………………………………………………………………………………………………………………</w:t>
      </w:r>
      <w:r w:rsidRPr="00AC363E">
        <w:rPr>
          <w:rFonts w:ascii="Times New Roman" w:hAnsi="Times New Roman" w:cs="Times New Roman"/>
          <w:b/>
          <w:sz w:val="14"/>
        </w:rPr>
        <w:tab/>
        <w:t>11</w:t>
      </w:r>
    </w:p>
    <w:p w:rsidR="00405434" w:rsidRPr="00AC363E" w:rsidRDefault="00405434">
      <w:pPr>
        <w:spacing w:line="360" w:lineRule="auto"/>
        <w:rPr>
          <w:rFonts w:ascii="Times New Roman" w:hAnsi="Times New Roman" w:cs="Times New Roman"/>
          <w:b/>
          <w:sz w:val="14"/>
        </w:rPr>
        <w:sectPr w:rsidR="00405434" w:rsidRPr="00AC363E">
          <w:pgSz w:w="11910" w:h="16840"/>
          <w:pgMar w:top="960" w:right="661" w:bottom="280" w:left="1640" w:header="710" w:footer="0" w:gutter="0"/>
          <w:cols w:space="720"/>
        </w:sectPr>
      </w:pPr>
    </w:p>
    <w:p w:rsidR="00405434" w:rsidRPr="00AC363E" w:rsidRDefault="00845063">
      <w:pPr>
        <w:pStyle w:val="Heading2"/>
        <w:keepNext w:val="0"/>
        <w:keepLines w:val="0"/>
        <w:widowControl w:val="0"/>
        <w:numPr>
          <w:ilvl w:val="1"/>
          <w:numId w:val="44"/>
        </w:numPr>
        <w:tabs>
          <w:tab w:val="left" w:pos="1109"/>
        </w:tabs>
        <w:autoSpaceDE w:val="0"/>
        <w:autoSpaceDN w:val="0"/>
        <w:spacing w:before="90" w:line="360" w:lineRule="auto"/>
        <w:ind w:left="1109" w:hanging="480"/>
        <w:rPr>
          <w:rFonts w:ascii="Times New Roman" w:hAnsi="Times New Roman" w:cs="Times New Roman"/>
          <w:b/>
          <w:color w:val="auto"/>
          <w:sz w:val="24"/>
          <w:szCs w:val="24"/>
        </w:rPr>
      </w:pPr>
      <w:bookmarkStart w:id="109" w:name="_Toc153498442"/>
      <w:r w:rsidRPr="00AC363E">
        <w:rPr>
          <w:rFonts w:ascii="Times New Roman" w:hAnsi="Times New Roman" w:cs="Times New Roman"/>
          <w:b/>
          <w:color w:val="auto"/>
          <w:sz w:val="24"/>
          <w:szCs w:val="24"/>
        </w:rPr>
        <w:lastRenderedPageBreak/>
        <w:t>Hasil Pengujian</w:t>
      </w:r>
      <w:r w:rsidRPr="00AC363E">
        <w:rPr>
          <w:rFonts w:ascii="Times New Roman" w:hAnsi="Times New Roman" w:cs="Times New Roman"/>
          <w:b/>
          <w:color w:val="auto"/>
          <w:spacing w:val="-3"/>
          <w:sz w:val="24"/>
          <w:szCs w:val="24"/>
        </w:rPr>
        <w:t xml:space="preserve"> </w:t>
      </w:r>
      <w:r w:rsidRPr="00AC363E">
        <w:rPr>
          <w:rFonts w:ascii="Times New Roman" w:hAnsi="Times New Roman" w:cs="Times New Roman"/>
          <w:b/>
          <w:color w:val="auto"/>
          <w:sz w:val="24"/>
          <w:szCs w:val="24"/>
        </w:rPr>
        <w:t>Sistem</w:t>
      </w:r>
      <w:bookmarkEnd w:id="109"/>
    </w:p>
    <w:p w:rsidR="00405434" w:rsidRPr="00AC363E" w:rsidRDefault="00405434">
      <w:pPr>
        <w:pStyle w:val="BodyText"/>
        <w:spacing w:before="9" w:line="360" w:lineRule="auto"/>
        <w:rPr>
          <w:b/>
          <w:sz w:val="25"/>
        </w:rPr>
      </w:pPr>
    </w:p>
    <w:p w:rsidR="00405434" w:rsidRPr="00AC363E" w:rsidRDefault="00845063">
      <w:pPr>
        <w:pStyle w:val="ListParagraph"/>
        <w:widowControl w:val="0"/>
        <w:numPr>
          <w:ilvl w:val="2"/>
          <w:numId w:val="44"/>
        </w:numPr>
        <w:tabs>
          <w:tab w:val="left" w:pos="1349"/>
        </w:tabs>
        <w:autoSpaceDE w:val="0"/>
        <w:autoSpaceDN w:val="0"/>
        <w:spacing w:after="0" w:line="360" w:lineRule="auto"/>
        <w:contextualSpacing w:val="0"/>
        <w:rPr>
          <w:rFonts w:ascii="Times New Roman" w:hAnsi="Times New Roman" w:cs="Times New Roman"/>
          <w:b/>
          <w:i/>
          <w:sz w:val="24"/>
        </w:rPr>
      </w:pPr>
      <w:r w:rsidRPr="00AC363E">
        <w:rPr>
          <w:rFonts w:ascii="Times New Roman" w:hAnsi="Times New Roman" w:cs="Times New Roman"/>
          <w:b/>
          <w:sz w:val="24"/>
        </w:rPr>
        <w:t xml:space="preserve">Pengujian </w:t>
      </w:r>
      <w:r w:rsidRPr="00AC363E">
        <w:rPr>
          <w:rFonts w:ascii="Times New Roman" w:hAnsi="Times New Roman" w:cs="Times New Roman"/>
          <w:b/>
          <w:i/>
          <w:sz w:val="24"/>
        </w:rPr>
        <w:t>White</w:t>
      </w:r>
      <w:r w:rsidRPr="00AC363E">
        <w:rPr>
          <w:rFonts w:ascii="Times New Roman" w:hAnsi="Times New Roman" w:cs="Times New Roman"/>
          <w:b/>
          <w:i/>
          <w:spacing w:val="-1"/>
          <w:sz w:val="24"/>
        </w:rPr>
        <w:t xml:space="preserve"> </w:t>
      </w:r>
      <w:r w:rsidRPr="00AC363E">
        <w:rPr>
          <w:rFonts w:ascii="Times New Roman" w:hAnsi="Times New Roman" w:cs="Times New Roman"/>
          <w:b/>
          <w:i/>
          <w:sz w:val="24"/>
        </w:rPr>
        <w:t>Box</w:t>
      </w:r>
    </w:p>
    <w:p w:rsidR="00405434" w:rsidRPr="00AC363E" w:rsidRDefault="00405434">
      <w:pPr>
        <w:pStyle w:val="BodyText"/>
        <w:spacing w:before="1" w:line="360" w:lineRule="auto"/>
        <w:rPr>
          <w:b/>
          <w:i/>
          <w:sz w:val="26"/>
        </w:rPr>
      </w:pPr>
    </w:p>
    <w:p w:rsidR="00405434" w:rsidRPr="00AC363E" w:rsidRDefault="00845063">
      <w:pPr>
        <w:pStyle w:val="Heading2"/>
        <w:keepNext w:val="0"/>
        <w:keepLines w:val="0"/>
        <w:widowControl w:val="0"/>
        <w:numPr>
          <w:ilvl w:val="0"/>
          <w:numId w:val="48"/>
        </w:numPr>
        <w:tabs>
          <w:tab w:val="left" w:pos="1349"/>
        </w:tabs>
        <w:autoSpaceDE w:val="0"/>
        <w:autoSpaceDN w:val="0"/>
        <w:spacing w:before="0" w:line="360" w:lineRule="auto"/>
        <w:ind w:hanging="361"/>
        <w:rPr>
          <w:rFonts w:ascii="Times New Roman" w:hAnsi="Times New Roman" w:cs="Times New Roman"/>
          <w:b/>
          <w:color w:val="auto"/>
          <w:sz w:val="24"/>
          <w:szCs w:val="24"/>
        </w:rPr>
      </w:pPr>
      <w:bookmarkStart w:id="110" w:name="_Toc153498443"/>
      <w:r w:rsidRPr="00AC363E">
        <w:rPr>
          <w:rFonts w:ascii="Times New Roman" w:hAnsi="Times New Roman" w:cs="Times New Roman"/>
          <w:b/>
          <w:color w:val="auto"/>
          <w:sz w:val="24"/>
          <w:szCs w:val="24"/>
        </w:rPr>
        <w:t>Flowchart</w:t>
      </w:r>
      <w:bookmarkEnd w:id="110"/>
    </w:p>
    <w:p w:rsidR="00405434" w:rsidRPr="00AC363E" w:rsidRDefault="00F5117E">
      <w:pPr>
        <w:pStyle w:val="BodyText"/>
        <w:spacing w:line="360" w:lineRule="auto"/>
        <w:rPr>
          <w:b/>
          <w:sz w:val="20"/>
        </w:rPr>
      </w:pPr>
      <w:r>
        <w:rPr>
          <w:b/>
          <w:noProof/>
          <w:sz w:val="20"/>
          <w:lang w:val="en-US"/>
        </w:rPr>
        <mc:AlternateContent>
          <mc:Choice Requires="wps">
            <w:drawing>
              <wp:anchor distT="0" distB="0" distL="114300" distR="114300" simplePos="0" relativeHeight="251549696" behindDoc="0" locked="0" layoutInCell="1" allowOverlap="1" wp14:anchorId="081CA09E" wp14:editId="4D4A7D5A">
                <wp:simplePos x="0" y="0"/>
                <wp:positionH relativeFrom="column">
                  <wp:posOffset>1669415</wp:posOffset>
                </wp:positionH>
                <wp:positionV relativeFrom="paragraph">
                  <wp:posOffset>416560</wp:posOffset>
                </wp:positionV>
                <wp:extent cx="807720" cy="265430"/>
                <wp:effectExtent l="0" t="0" r="0" b="1270"/>
                <wp:wrapTopAndBottom/>
                <wp:docPr id="1769634090" name="Freeform 139"/>
                <wp:cNvGraphicFramePr/>
                <a:graphic xmlns:a="http://schemas.openxmlformats.org/drawingml/2006/main">
                  <a:graphicData uri="http://schemas.microsoft.com/office/word/2010/wordprocessingShape">
                    <wps:wsp>
                      <wps:cNvSpPr/>
                      <wps:spPr bwMode="auto">
                        <a:xfrm>
                          <a:off x="0" y="0"/>
                          <a:ext cx="807720" cy="265430"/>
                        </a:xfrm>
                        <a:custGeom>
                          <a:avLst/>
                          <a:gdLst>
                            <a:gd name="T0" fmla="+- 0 5336 4261"/>
                            <a:gd name="T1" fmla="*/ T0 w 1284"/>
                            <a:gd name="T2" fmla="+- 0 314 314"/>
                            <a:gd name="T3" fmla="*/ 314 h 422"/>
                            <a:gd name="T4" fmla="+- 0 4469 4261"/>
                            <a:gd name="T5" fmla="*/ T4 w 1284"/>
                            <a:gd name="T6" fmla="+- 0 314 314"/>
                            <a:gd name="T7" fmla="*/ 314 h 422"/>
                            <a:gd name="T8" fmla="+- 0 4403 4261"/>
                            <a:gd name="T9" fmla="*/ T8 w 1284"/>
                            <a:gd name="T10" fmla="+- 0 325 314"/>
                            <a:gd name="T11" fmla="*/ 325 h 422"/>
                            <a:gd name="T12" fmla="+- 0 4346 4261"/>
                            <a:gd name="T13" fmla="*/ T12 w 1284"/>
                            <a:gd name="T14" fmla="+- 0 355 314"/>
                            <a:gd name="T15" fmla="*/ 355 h 422"/>
                            <a:gd name="T16" fmla="+- 0 4301 4261"/>
                            <a:gd name="T17" fmla="*/ T16 w 1284"/>
                            <a:gd name="T18" fmla="+- 0 400 314"/>
                            <a:gd name="T19" fmla="*/ 400 h 422"/>
                            <a:gd name="T20" fmla="+- 0 4271 4261"/>
                            <a:gd name="T21" fmla="*/ T20 w 1284"/>
                            <a:gd name="T22" fmla="+- 0 458 314"/>
                            <a:gd name="T23" fmla="*/ 458 h 422"/>
                            <a:gd name="T24" fmla="+- 0 4261 4261"/>
                            <a:gd name="T25" fmla="*/ T24 w 1284"/>
                            <a:gd name="T26" fmla="+- 0 525 314"/>
                            <a:gd name="T27" fmla="*/ 525 h 422"/>
                            <a:gd name="T28" fmla="+- 0 4271 4261"/>
                            <a:gd name="T29" fmla="*/ T28 w 1284"/>
                            <a:gd name="T30" fmla="+- 0 591 314"/>
                            <a:gd name="T31" fmla="*/ 591 h 422"/>
                            <a:gd name="T32" fmla="+- 0 4301 4261"/>
                            <a:gd name="T33" fmla="*/ T32 w 1284"/>
                            <a:gd name="T34" fmla="+- 0 649 314"/>
                            <a:gd name="T35" fmla="*/ 649 h 422"/>
                            <a:gd name="T36" fmla="+- 0 4346 4261"/>
                            <a:gd name="T37" fmla="*/ T36 w 1284"/>
                            <a:gd name="T38" fmla="+- 0 695 314"/>
                            <a:gd name="T39" fmla="*/ 695 h 422"/>
                            <a:gd name="T40" fmla="+- 0 4403 4261"/>
                            <a:gd name="T41" fmla="*/ T40 w 1284"/>
                            <a:gd name="T42" fmla="+- 0 725 314"/>
                            <a:gd name="T43" fmla="*/ 725 h 422"/>
                            <a:gd name="T44" fmla="+- 0 4469 4261"/>
                            <a:gd name="T45" fmla="*/ T44 w 1284"/>
                            <a:gd name="T46" fmla="+- 0 736 314"/>
                            <a:gd name="T47" fmla="*/ 736 h 422"/>
                            <a:gd name="T48" fmla="+- 0 5336 4261"/>
                            <a:gd name="T49" fmla="*/ T48 w 1284"/>
                            <a:gd name="T50" fmla="+- 0 736 314"/>
                            <a:gd name="T51" fmla="*/ 736 h 422"/>
                            <a:gd name="T52" fmla="+- 0 5402 4261"/>
                            <a:gd name="T53" fmla="*/ T52 w 1284"/>
                            <a:gd name="T54" fmla="+- 0 725 314"/>
                            <a:gd name="T55" fmla="*/ 725 h 422"/>
                            <a:gd name="T56" fmla="+- 0 5459 4261"/>
                            <a:gd name="T57" fmla="*/ T56 w 1284"/>
                            <a:gd name="T58" fmla="+- 0 695 314"/>
                            <a:gd name="T59" fmla="*/ 695 h 422"/>
                            <a:gd name="T60" fmla="+- 0 5504 4261"/>
                            <a:gd name="T61" fmla="*/ T60 w 1284"/>
                            <a:gd name="T62" fmla="+- 0 649 314"/>
                            <a:gd name="T63" fmla="*/ 649 h 422"/>
                            <a:gd name="T64" fmla="+- 0 5534 4261"/>
                            <a:gd name="T65" fmla="*/ T64 w 1284"/>
                            <a:gd name="T66" fmla="+- 0 591 314"/>
                            <a:gd name="T67" fmla="*/ 591 h 422"/>
                            <a:gd name="T68" fmla="+- 0 5544 4261"/>
                            <a:gd name="T69" fmla="*/ T68 w 1284"/>
                            <a:gd name="T70" fmla="+- 0 525 314"/>
                            <a:gd name="T71" fmla="*/ 525 h 422"/>
                            <a:gd name="T72" fmla="+- 0 5534 4261"/>
                            <a:gd name="T73" fmla="*/ T72 w 1284"/>
                            <a:gd name="T74" fmla="+- 0 458 314"/>
                            <a:gd name="T75" fmla="*/ 458 h 422"/>
                            <a:gd name="T76" fmla="+- 0 5504 4261"/>
                            <a:gd name="T77" fmla="*/ T76 w 1284"/>
                            <a:gd name="T78" fmla="+- 0 400 314"/>
                            <a:gd name="T79" fmla="*/ 400 h 422"/>
                            <a:gd name="T80" fmla="+- 0 5459 4261"/>
                            <a:gd name="T81" fmla="*/ T80 w 1284"/>
                            <a:gd name="T82" fmla="+- 0 355 314"/>
                            <a:gd name="T83" fmla="*/ 355 h 422"/>
                            <a:gd name="T84" fmla="+- 0 5402 4261"/>
                            <a:gd name="T85" fmla="*/ T84 w 1284"/>
                            <a:gd name="T86" fmla="+- 0 325 314"/>
                            <a:gd name="T87" fmla="*/ 325 h 422"/>
                            <a:gd name="T88" fmla="+- 0 5336 4261"/>
                            <a:gd name="T89" fmla="*/ T88 w 1284"/>
                            <a:gd name="T90" fmla="+- 0 314 314"/>
                            <a:gd name="T91" fmla="*/ 314 h 4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284" h="422">
                              <a:moveTo>
                                <a:pt x="1075" y="0"/>
                              </a:moveTo>
                              <a:lnTo>
                                <a:pt x="208" y="0"/>
                              </a:lnTo>
                              <a:lnTo>
                                <a:pt x="142" y="11"/>
                              </a:lnTo>
                              <a:lnTo>
                                <a:pt x="85" y="41"/>
                              </a:lnTo>
                              <a:lnTo>
                                <a:pt x="40" y="86"/>
                              </a:lnTo>
                              <a:lnTo>
                                <a:pt x="10" y="144"/>
                              </a:lnTo>
                              <a:lnTo>
                                <a:pt x="0" y="211"/>
                              </a:lnTo>
                              <a:lnTo>
                                <a:pt x="10" y="277"/>
                              </a:lnTo>
                              <a:lnTo>
                                <a:pt x="40" y="335"/>
                              </a:lnTo>
                              <a:lnTo>
                                <a:pt x="85" y="381"/>
                              </a:lnTo>
                              <a:lnTo>
                                <a:pt x="142" y="411"/>
                              </a:lnTo>
                              <a:lnTo>
                                <a:pt x="208" y="422"/>
                              </a:lnTo>
                              <a:lnTo>
                                <a:pt x="1075" y="422"/>
                              </a:lnTo>
                              <a:lnTo>
                                <a:pt x="1141" y="411"/>
                              </a:lnTo>
                              <a:lnTo>
                                <a:pt x="1198" y="381"/>
                              </a:lnTo>
                              <a:lnTo>
                                <a:pt x="1243" y="335"/>
                              </a:lnTo>
                              <a:lnTo>
                                <a:pt x="1273" y="277"/>
                              </a:lnTo>
                              <a:lnTo>
                                <a:pt x="1283" y="211"/>
                              </a:lnTo>
                              <a:lnTo>
                                <a:pt x="1273" y="144"/>
                              </a:lnTo>
                              <a:lnTo>
                                <a:pt x="1243" y="86"/>
                              </a:lnTo>
                              <a:lnTo>
                                <a:pt x="1198" y="41"/>
                              </a:lnTo>
                              <a:lnTo>
                                <a:pt x="1141" y="11"/>
                              </a:lnTo>
                              <a:lnTo>
                                <a:pt x="1075" y="0"/>
                              </a:lnTo>
                              <a:close/>
                            </a:path>
                          </a:pathLst>
                        </a:custGeom>
                        <a:solidFill>
                          <a:schemeClr val="bg2"/>
                        </a:solidFill>
                        <a:ln>
                          <a:noFill/>
                        </a:ln>
                      </wps:spPr>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1947D69E" id="Freeform 139" o:spid="_x0000_s1026" style="position:absolute;margin-left:131.45pt;margin-top:32.8pt;width:63.6pt;height:20.9pt;z-index:251549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coordsize="1284,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" path="m1075,l208,,142,11,85,41,40,86,10,144,,211r10,66l40,335r45,46l142,411r66,11l1075,422r66,-11l1198,381r45,-46l1273,277r10,-66l1273,144,1243,86,1198,41,1141,11,1075,xe" fillcolor="#e7e6e6 [3214]" stroked="f">
                <v:path arrowok="t" o:connecttype="custom" o:connectlocs="676245,197500;130846,197500;89327,204419;53471,223288;25163,251592;6291,288073;0,330215;6291,371728;25163,408209;53471,437142;89327,456011;130846,462930;676245,462930;717764,456011;753620,437142;781928,408209;800800,371728;807091,330215;800800,288073;781928,251592;753620,223288;717764,204419;676245,197500" o:connectangles="0,0,0,0,0,0,0,0,0,0,0,0,0,0,0,0,0,0,0,0,0,0,0"/>
                <w10:wrap type="topAndBottom"/>
              </v:shape>
            </w:pict>
          </mc:Fallback>
        </mc:AlternateContent>
      </w:r>
      <w:r>
        <w:rPr>
          <w:b/>
          <w:noProof/>
          <w:sz w:val="20"/>
          <w:lang w:val="en-US"/>
        </w:rPr>
        <w:drawing>
          <wp:anchor distT="0" distB="0" distL="114300" distR="114300" simplePos="0" relativeHeight="251548672" behindDoc="0" locked="0" layoutInCell="1" allowOverlap="1" wp14:anchorId="3DB7C920" wp14:editId="4EABABE3">
            <wp:simplePos x="0" y="0"/>
            <wp:positionH relativeFrom="column">
              <wp:posOffset>1653186</wp:posOffset>
            </wp:positionH>
            <wp:positionV relativeFrom="paragraph">
              <wp:posOffset>417092</wp:posOffset>
            </wp:positionV>
            <wp:extent cx="851535" cy="306705"/>
            <wp:effectExtent l="0" t="0" r="5715" b="0"/>
            <wp:wrapTopAndBottom/>
            <wp:docPr id="634521079"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21079" name="Picture 140"/>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a:xfrm>
                      <a:off x="0" y="0"/>
                      <a:ext cx="851535" cy="306705"/>
                    </a:xfrm>
                    <a:prstGeom prst="rect">
                      <a:avLst/>
                    </a:prstGeom>
                    <a:noFill/>
                    <a:ln>
                      <a:noFill/>
                    </a:ln>
                  </pic:spPr>
                </pic:pic>
              </a:graphicData>
            </a:graphic>
          </wp:anchor>
        </w:drawing>
      </w:r>
      <w:r>
        <w:rPr>
          <w:b/>
          <w:noProof/>
          <w:sz w:val="20"/>
          <w:lang w:val="en-US"/>
        </w:rPr>
        <mc:AlternateContent>
          <mc:Choice Requires="wps">
            <w:drawing>
              <wp:anchor distT="0" distB="0" distL="114300" distR="114300" simplePos="0" relativeHeight="251550720" behindDoc="0" locked="0" layoutInCell="1" allowOverlap="1" wp14:anchorId="001A50F5" wp14:editId="0CA07EFB">
                <wp:simplePos x="0" y="0"/>
                <wp:positionH relativeFrom="column">
                  <wp:posOffset>1667791</wp:posOffset>
                </wp:positionH>
                <wp:positionV relativeFrom="paragraph">
                  <wp:posOffset>418997</wp:posOffset>
                </wp:positionV>
                <wp:extent cx="815340" cy="267970"/>
                <wp:effectExtent l="0" t="0" r="22860" b="17780"/>
                <wp:wrapTopAndBottom/>
                <wp:docPr id="1072180206" name="Freeform 138"/>
                <wp:cNvGraphicFramePr/>
                <a:graphic xmlns:a="http://schemas.openxmlformats.org/drawingml/2006/main">
                  <a:graphicData uri="http://schemas.microsoft.com/office/word/2010/wordprocessingShape">
                    <wps:wsp>
                      <wps:cNvSpPr/>
                      <wps:spPr bwMode="auto">
                        <a:xfrm>
                          <a:off x="0" y="0"/>
                          <a:ext cx="815340" cy="267970"/>
                        </a:xfrm>
                        <a:custGeom>
                          <a:avLst/>
                          <a:gdLst>
                            <a:gd name="T0" fmla="+- 0 4469 4261"/>
                            <a:gd name="T1" fmla="*/ T0 w 1284"/>
                            <a:gd name="T2" fmla="+- 0 736 314"/>
                            <a:gd name="T3" fmla="*/ 736 h 422"/>
                            <a:gd name="T4" fmla="+- 0 5336 4261"/>
                            <a:gd name="T5" fmla="*/ T4 w 1284"/>
                            <a:gd name="T6" fmla="+- 0 736 314"/>
                            <a:gd name="T7" fmla="*/ 736 h 422"/>
                            <a:gd name="T8" fmla="+- 0 5402 4261"/>
                            <a:gd name="T9" fmla="*/ T8 w 1284"/>
                            <a:gd name="T10" fmla="+- 0 725 314"/>
                            <a:gd name="T11" fmla="*/ 725 h 422"/>
                            <a:gd name="T12" fmla="+- 0 5459 4261"/>
                            <a:gd name="T13" fmla="*/ T12 w 1284"/>
                            <a:gd name="T14" fmla="+- 0 695 314"/>
                            <a:gd name="T15" fmla="*/ 695 h 422"/>
                            <a:gd name="T16" fmla="+- 0 5504 4261"/>
                            <a:gd name="T17" fmla="*/ T16 w 1284"/>
                            <a:gd name="T18" fmla="+- 0 649 314"/>
                            <a:gd name="T19" fmla="*/ 649 h 422"/>
                            <a:gd name="T20" fmla="+- 0 5534 4261"/>
                            <a:gd name="T21" fmla="*/ T20 w 1284"/>
                            <a:gd name="T22" fmla="+- 0 591 314"/>
                            <a:gd name="T23" fmla="*/ 591 h 422"/>
                            <a:gd name="T24" fmla="+- 0 5544 4261"/>
                            <a:gd name="T25" fmla="*/ T24 w 1284"/>
                            <a:gd name="T26" fmla="+- 0 525 314"/>
                            <a:gd name="T27" fmla="*/ 525 h 422"/>
                            <a:gd name="T28" fmla="+- 0 5534 4261"/>
                            <a:gd name="T29" fmla="*/ T28 w 1284"/>
                            <a:gd name="T30" fmla="+- 0 458 314"/>
                            <a:gd name="T31" fmla="*/ 458 h 422"/>
                            <a:gd name="T32" fmla="+- 0 5504 4261"/>
                            <a:gd name="T33" fmla="*/ T32 w 1284"/>
                            <a:gd name="T34" fmla="+- 0 400 314"/>
                            <a:gd name="T35" fmla="*/ 400 h 422"/>
                            <a:gd name="T36" fmla="+- 0 5459 4261"/>
                            <a:gd name="T37" fmla="*/ T36 w 1284"/>
                            <a:gd name="T38" fmla="+- 0 355 314"/>
                            <a:gd name="T39" fmla="*/ 355 h 422"/>
                            <a:gd name="T40" fmla="+- 0 5402 4261"/>
                            <a:gd name="T41" fmla="*/ T40 w 1284"/>
                            <a:gd name="T42" fmla="+- 0 325 314"/>
                            <a:gd name="T43" fmla="*/ 325 h 422"/>
                            <a:gd name="T44" fmla="+- 0 5336 4261"/>
                            <a:gd name="T45" fmla="*/ T44 w 1284"/>
                            <a:gd name="T46" fmla="+- 0 314 314"/>
                            <a:gd name="T47" fmla="*/ 314 h 422"/>
                            <a:gd name="T48" fmla="+- 0 4469 4261"/>
                            <a:gd name="T49" fmla="*/ T48 w 1284"/>
                            <a:gd name="T50" fmla="+- 0 314 314"/>
                            <a:gd name="T51" fmla="*/ 314 h 422"/>
                            <a:gd name="T52" fmla="+- 0 4403 4261"/>
                            <a:gd name="T53" fmla="*/ T52 w 1284"/>
                            <a:gd name="T54" fmla="+- 0 325 314"/>
                            <a:gd name="T55" fmla="*/ 325 h 422"/>
                            <a:gd name="T56" fmla="+- 0 4346 4261"/>
                            <a:gd name="T57" fmla="*/ T56 w 1284"/>
                            <a:gd name="T58" fmla="+- 0 355 314"/>
                            <a:gd name="T59" fmla="*/ 355 h 422"/>
                            <a:gd name="T60" fmla="+- 0 4301 4261"/>
                            <a:gd name="T61" fmla="*/ T60 w 1284"/>
                            <a:gd name="T62" fmla="+- 0 400 314"/>
                            <a:gd name="T63" fmla="*/ 400 h 422"/>
                            <a:gd name="T64" fmla="+- 0 4271 4261"/>
                            <a:gd name="T65" fmla="*/ T64 w 1284"/>
                            <a:gd name="T66" fmla="+- 0 458 314"/>
                            <a:gd name="T67" fmla="*/ 458 h 422"/>
                            <a:gd name="T68" fmla="+- 0 4261 4261"/>
                            <a:gd name="T69" fmla="*/ T68 w 1284"/>
                            <a:gd name="T70" fmla="+- 0 525 314"/>
                            <a:gd name="T71" fmla="*/ 525 h 422"/>
                            <a:gd name="T72" fmla="+- 0 4271 4261"/>
                            <a:gd name="T73" fmla="*/ T72 w 1284"/>
                            <a:gd name="T74" fmla="+- 0 591 314"/>
                            <a:gd name="T75" fmla="*/ 591 h 422"/>
                            <a:gd name="T76" fmla="+- 0 4301 4261"/>
                            <a:gd name="T77" fmla="*/ T76 w 1284"/>
                            <a:gd name="T78" fmla="+- 0 649 314"/>
                            <a:gd name="T79" fmla="*/ 649 h 422"/>
                            <a:gd name="T80" fmla="+- 0 4346 4261"/>
                            <a:gd name="T81" fmla="*/ T80 w 1284"/>
                            <a:gd name="T82" fmla="+- 0 695 314"/>
                            <a:gd name="T83" fmla="*/ 695 h 422"/>
                            <a:gd name="T84" fmla="+- 0 4403 4261"/>
                            <a:gd name="T85" fmla="*/ T84 w 1284"/>
                            <a:gd name="T86" fmla="+- 0 725 314"/>
                            <a:gd name="T87" fmla="*/ 725 h 422"/>
                            <a:gd name="T88" fmla="+- 0 4469 4261"/>
                            <a:gd name="T89" fmla="*/ T88 w 1284"/>
                            <a:gd name="T90" fmla="+- 0 736 314"/>
                            <a:gd name="T91" fmla="*/ 736 h 4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284" h="422">
                              <a:moveTo>
                                <a:pt x="208" y="422"/>
                              </a:moveTo>
                              <a:lnTo>
                                <a:pt x="1075" y="422"/>
                              </a:lnTo>
                              <a:lnTo>
                                <a:pt x="1141" y="411"/>
                              </a:lnTo>
                              <a:lnTo>
                                <a:pt x="1198" y="381"/>
                              </a:lnTo>
                              <a:lnTo>
                                <a:pt x="1243" y="335"/>
                              </a:lnTo>
                              <a:lnTo>
                                <a:pt x="1273" y="277"/>
                              </a:lnTo>
                              <a:lnTo>
                                <a:pt x="1283" y="211"/>
                              </a:lnTo>
                              <a:lnTo>
                                <a:pt x="1273" y="144"/>
                              </a:lnTo>
                              <a:lnTo>
                                <a:pt x="1243" y="86"/>
                              </a:lnTo>
                              <a:lnTo>
                                <a:pt x="1198" y="41"/>
                              </a:lnTo>
                              <a:lnTo>
                                <a:pt x="1141" y="11"/>
                              </a:lnTo>
                              <a:lnTo>
                                <a:pt x="1075" y="0"/>
                              </a:lnTo>
                              <a:lnTo>
                                <a:pt x="208" y="0"/>
                              </a:lnTo>
                              <a:lnTo>
                                <a:pt x="142" y="11"/>
                              </a:lnTo>
                              <a:lnTo>
                                <a:pt x="85" y="41"/>
                              </a:lnTo>
                              <a:lnTo>
                                <a:pt x="40" y="86"/>
                              </a:lnTo>
                              <a:lnTo>
                                <a:pt x="10" y="144"/>
                              </a:lnTo>
                              <a:lnTo>
                                <a:pt x="0" y="211"/>
                              </a:lnTo>
                              <a:lnTo>
                                <a:pt x="10" y="277"/>
                              </a:lnTo>
                              <a:lnTo>
                                <a:pt x="40" y="335"/>
                              </a:lnTo>
                              <a:lnTo>
                                <a:pt x="85" y="381"/>
                              </a:lnTo>
                              <a:lnTo>
                                <a:pt x="142" y="411"/>
                              </a:lnTo>
                              <a:lnTo>
                                <a:pt x="208" y="422"/>
                              </a:lnTo>
                              <a:close/>
                            </a:path>
                          </a:pathLst>
                        </a:custGeom>
                        <a:noFill/>
                        <a:ln w="5662">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73F39F36" id="Freeform 138" o:spid="_x0000_s1026" style="position:absolute;margin-left:131.3pt;margin-top:33pt;width:64.2pt;height:21.1pt;z-index:251550720;visibility:visible;mso-wrap-style:square;mso-wrap-distance-left:9pt;mso-wrap-distance-top:0;mso-wrap-distance-right:9pt;mso-wrap-distance-bottom:0;mso-position-horizontal:absolute;mso-position-horizontal-relative:text;mso-position-vertical:absolute;mso-position-vertical-relative:text;v-text-anchor:top" coordsize="1284,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" path="m208,422r867,l1141,411r57,-30l1243,335r30,-58l1283,211r-10,-67l1243,86,1198,41,1141,11,1075,,208,,142,11,85,41,40,86,10,144,,211r10,66l40,335r45,46l142,411r66,11xe" filled="f" strokecolor="#c7c7c7" strokeweight=".15728mm">
                <v:path arrowok="t" o:connecttype="custom" o:connectlocs="132080,467360;682625,467360;724535,460375;760730,441325;789305,412115;808355,375285;814705,333375;808355,290830;789305,254000;760730,225425;724535,206375;682625,199390;132080,199390;90170,206375;53975,225425;25400,254000;6350,290830;0,333375;6350,375285;25400,412115;53975,441325;90170,460375;132080,467360" o:connectangles="0,0,0,0,0,0,0,0,0,0,0,0,0,0,0,0,0,0,0,0,0,0,0"/>
                <w10:wrap type="topAndBottom"/>
              </v:shape>
            </w:pict>
          </mc:Fallback>
        </mc:AlternateContent>
      </w:r>
      <w:r>
        <w:rPr>
          <w:b/>
          <w:noProof/>
          <w:sz w:val="20"/>
          <w:lang w:val="en-US"/>
        </w:rPr>
        <w:drawing>
          <wp:anchor distT="0" distB="0" distL="114300" distR="114300" simplePos="0" relativeHeight="251551744" behindDoc="0" locked="0" layoutInCell="1" allowOverlap="1" wp14:anchorId="2AEE0672" wp14:editId="087A1B3C">
            <wp:simplePos x="0" y="0"/>
            <wp:positionH relativeFrom="column">
              <wp:posOffset>1496341</wp:posOffset>
            </wp:positionH>
            <wp:positionV relativeFrom="paragraph">
              <wp:posOffset>1017167</wp:posOffset>
            </wp:positionV>
            <wp:extent cx="1165225" cy="306070"/>
            <wp:effectExtent l="0" t="0" r="0" b="0"/>
            <wp:wrapTopAndBottom/>
            <wp:docPr id="51378771"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78771" name="Picture 13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a:xfrm>
                      <a:off x="0" y="0"/>
                      <a:ext cx="1165225" cy="306070"/>
                    </a:xfrm>
                    <a:prstGeom prst="rect">
                      <a:avLst/>
                    </a:prstGeom>
                    <a:noFill/>
                    <a:ln>
                      <a:noFill/>
                    </a:ln>
                  </pic:spPr>
                </pic:pic>
              </a:graphicData>
            </a:graphic>
          </wp:anchor>
        </w:drawing>
      </w:r>
      <w:r>
        <w:rPr>
          <w:b/>
          <w:noProof/>
          <w:sz w:val="20"/>
          <w:lang w:val="en-US"/>
        </w:rPr>
        <mc:AlternateContent>
          <mc:Choice Requires="wps">
            <w:drawing>
              <wp:anchor distT="0" distB="0" distL="114300" distR="114300" simplePos="0" relativeHeight="251552768" behindDoc="0" locked="0" layoutInCell="1" allowOverlap="1" wp14:anchorId="4F737BC7" wp14:editId="1C6056DD">
                <wp:simplePos x="0" y="0"/>
                <wp:positionH relativeFrom="column">
                  <wp:posOffset>2076096</wp:posOffset>
                </wp:positionH>
                <wp:positionV relativeFrom="paragraph">
                  <wp:posOffset>687602</wp:posOffset>
                </wp:positionV>
                <wp:extent cx="0" cy="285750"/>
                <wp:effectExtent l="0" t="0" r="19050" b="19050"/>
                <wp:wrapTopAndBottom/>
                <wp:docPr id="35041472" name="Lin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line">
                          <a:avLst/>
                        </a:prstGeom>
                        <a:noFill/>
                        <a:ln w="7469">
                          <a:solidFill>
                            <a:srgbClr val="5B9BD4"/>
                          </a:solidFill>
                          <a:prstDash val="solid"/>
                          <a:round/>
                        </a:ln>
                      </wps:spPr>
                      <wps:bodyPr/>
                    </wps:wsp>
                  </a:graphicData>
                </a:graphic>
              </wp:anchor>
            </w:drawing>
          </mc:Choice>
          <mc:Fallback>
            <w:pict>
              <v:line w14:anchorId="22C52B35" id="Line 136" o:spid="_x0000_s1026" style="position:absolute;z-index:251552768;visibility:visible;mso-wrap-style:square;mso-wrap-distance-left:9pt;mso-wrap-distance-top:0;mso-wrap-distance-right:9pt;mso-wrap-distance-bottom:0;mso-position-horizontal:absolute;mso-position-horizontal-relative:text;mso-position-vertical:absolute;mso-position-vertical-relative:text" from="163.45pt,54.15pt" to="163.45pt,7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" strokecolor="#5b9bd4" strokeweight=".20747mm">
                <w10:wrap type="topAndBottom"/>
              </v:line>
            </w:pict>
          </mc:Fallback>
        </mc:AlternateContent>
      </w:r>
      <w:r>
        <w:rPr>
          <w:b/>
          <w:noProof/>
          <w:sz w:val="20"/>
          <w:lang w:val="en-US"/>
        </w:rPr>
        <mc:AlternateContent>
          <mc:Choice Requires="wps">
            <w:drawing>
              <wp:anchor distT="0" distB="0" distL="114300" distR="114300" simplePos="0" relativeHeight="251553792" behindDoc="0" locked="0" layoutInCell="1" allowOverlap="1" wp14:anchorId="36F12065" wp14:editId="5B74A0CD">
                <wp:simplePos x="0" y="0"/>
                <wp:positionH relativeFrom="column">
                  <wp:posOffset>2049426</wp:posOffset>
                </wp:positionH>
                <wp:positionV relativeFrom="paragraph">
                  <wp:posOffset>966367</wp:posOffset>
                </wp:positionV>
                <wp:extent cx="52705" cy="53340"/>
                <wp:effectExtent l="0" t="0" r="4445" b="3810"/>
                <wp:wrapTopAndBottom/>
                <wp:docPr id="569362113" name="Freeform 135"/>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1176 1176"/>
                            <a:gd name="T3" fmla="*/ 1176 h 84"/>
                            <a:gd name="T4" fmla="+- 0 4861 4861"/>
                            <a:gd name="T5" fmla="*/ T4 w 83"/>
                            <a:gd name="T6" fmla="+- 0 1176 1176"/>
                            <a:gd name="T7" fmla="*/ 1176 h 84"/>
                            <a:gd name="T8" fmla="+- 0 4903 4861"/>
                            <a:gd name="T9" fmla="*/ T8 w 83"/>
                            <a:gd name="T10" fmla="+- 0 1260 1176"/>
                            <a:gd name="T11" fmla="*/ 1260 h 84"/>
                            <a:gd name="T12" fmla="+- 0 4944 4861"/>
                            <a:gd name="T13" fmla="*/ T12 w 83"/>
                            <a:gd name="T14" fmla="+- 0 1176 1176"/>
                            <a:gd name="T15" fmla="*/ 1176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104F28F1" id="Freeform 135" o:spid="_x0000_s1026" style="position:absolute;margin-left:161.35pt;margin-top:76.1pt;width:4.15pt;height:4.2pt;z-index:251553792;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" path="m83,l,,42,84,83,xe" fillcolor="#5b9bd4" stroked="f">
                <v:path arrowok="t" o:connecttype="custom" o:connectlocs="52705,746760;0,746760;26670,800100;52705,746760" o:connectangles="0,0,0,0"/>
                <w10:wrap type="topAndBottom"/>
              </v:shape>
            </w:pict>
          </mc:Fallback>
        </mc:AlternateContent>
      </w:r>
      <w:r>
        <w:rPr>
          <w:b/>
          <w:noProof/>
          <w:sz w:val="20"/>
          <w:lang w:val="en-US"/>
        </w:rPr>
        <w:drawing>
          <wp:anchor distT="0" distB="0" distL="114300" distR="114300" simplePos="0" relativeHeight="251554816" behindDoc="0" locked="0" layoutInCell="1" allowOverlap="1" wp14:anchorId="2449B7B5" wp14:editId="3B196F6C">
            <wp:simplePos x="0" y="0"/>
            <wp:positionH relativeFrom="column">
              <wp:posOffset>1350926</wp:posOffset>
            </wp:positionH>
            <wp:positionV relativeFrom="paragraph">
              <wp:posOffset>1589302</wp:posOffset>
            </wp:positionV>
            <wp:extent cx="1456690" cy="521335"/>
            <wp:effectExtent l="0" t="0" r="0" b="0"/>
            <wp:wrapTopAndBottom/>
            <wp:docPr id="1743793607"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93607" name="Picture 13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a:xfrm>
                      <a:off x="0" y="0"/>
                      <a:ext cx="1456690" cy="521335"/>
                    </a:xfrm>
                    <a:prstGeom prst="rect">
                      <a:avLst/>
                    </a:prstGeom>
                    <a:noFill/>
                    <a:ln>
                      <a:noFill/>
                    </a:ln>
                  </pic:spPr>
                </pic:pic>
              </a:graphicData>
            </a:graphic>
          </wp:anchor>
        </w:drawing>
      </w:r>
      <w:r>
        <w:rPr>
          <w:b/>
          <w:noProof/>
          <w:sz w:val="20"/>
          <w:lang w:val="en-US"/>
        </w:rPr>
        <mc:AlternateContent>
          <mc:Choice Requires="wps">
            <w:drawing>
              <wp:anchor distT="0" distB="0" distL="114300" distR="114300" simplePos="0" relativeHeight="251555840" behindDoc="0" locked="0" layoutInCell="1" allowOverlap="1" wp14:anchorId="59D465D0" wp14:editId="4452C5C3">
                <wp:simplePos x="0" y="0"/>
                <wp:positionH relativeFrom="column">
                  <wp:posOffset>1362356</wp:posOffset>
                </wp:positionH>
                <wp:positionV relativeFrom="paragraph">
                  <wp:posOffset>1591842</wp:posOffset>
                </wp:positionV>
                <wp:extent cx="1426845" cy="484505"/>
                <wp:effectExtent l="0" t="0" r="1905" b="0"/>
                <wp:wrapTopAndBottom/>
                <wp:docPr id="1350719471" name="Freeform 133"/>
                <wp:cNvGraphicFramePr/>
                <a:graphic xmlns:a="http://schemas.openxmlformats.org/drawingml/2006/main">
                  <a:graphicData uri="http://schemas.microsoft.com/office/word/2010/wordprocessingShape">
                    <wps:wsp>
                      <wps:cNvSpPr/>
                      <wps:spPr bwMode="auto">
                        <a:xfrm>
                          <a:off x="0" y="0"/>
                          <a:ext cx="1426845" cy="484505"/>
                        </a:xfrm>
                        <a:custGeom>
                          <a:avLst/>
                          <a:gdLst>
                            <a:gd name="T0" fmla="+- 0 4903 3779"/>
                            <a:gd name="T1" fmla="*/ T0 w 2247"/>
                            <a:gd name="T2" fmla="+- 0 2160 2160"/>
                            <a:gd name="T3" fmla="*/ 2160 h 763"/>
                            <a:gd name="T4" fmla="+- 0 3779 3779"/>
                            <a:gd name="T5" fmla="*/ T4 w 2247"/>
                            <a:gd name="T6" fmla="+- 0 2541 2160"/>
                            <a:gd name="T7" fmla="*/ 2541 h 763"/>
                            <a:gd name="T8" fmla="+- 0 4903 3779"/>
                            <a:gd name="T9" fmla="*/ T8 w 2247"/>
                            <a:gd name="T10" fmla="+- 0 2922 2160"/>
                            <a:gd name="T11" fmla="*/ 2922 h 763"/>
                            <a:gd name="T12" fmla="+- 0 6026 3779"/>
                            <a:gd name="T13" fmla="*/ T12 w 2247"/>
                            <a:gd name="T14" fmla="+- 0 2541 2160"/>
                            <a:gd name="T15" fmla="*/ 2541 h 763"/>
                            <a:gd name="T16" fmla="+- 0 4903 3779"/>
                            <a:gd name="T17" fmla="*/ T16 w 2247"/>
                            <a:gd name="T18" fmla="+- 0 2160 2160"/>
                            <a:gd name="T19" fmla="*/ 2160 h 763"/>
                          </a:gdLst>
                          <a:ahLst/>
                          <a:cxnLst>
                            <a:cxn ang="0">
                              <a:pos x="T1" y="T3"/>
                            </a:cxn>
                            <a:cxn ang="0">
                              <a:pos x="T5" y="T7"/>
                            </a:cxn>
                            <a:cxn ang="0">
                              <a:pos x="T9" y="T11"/>
                            </a:cxn>
                            <a:cxn ang="0">
                              <a:pos x="T13" y="T15"/>
                            </a:cxn>
                            <a:cxn ang="0">
                              <a:pos x="T17" y="T19"/>
                            </a:cxn>
                          </a:cxnLst>
                          <a:rect l="0" t="0" r="r" b="b"/>
                          <a:pathLst>
                            <a:path w="2247" h="763">
                              <a:moveTo>
                                <a:pt x="1124" y="0"/>
                              </a:moveTo>
                              <a:lnTo>
                                <a:pt x="0" y="381"/>
                              </a:lnTo>
                              <a:lnTo>
                                <a:pt x="1124" y="762"/>
                              </a:lnTo>
                              <a:lnTo>
                                <a:pt x="2247" y="381"/>
                              </a:lnTo>
                              <a:lnTo>
                                <a:pt x="1124"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3732938B" id="Freeform 133" o:spid="_x0000_s1026" style="position:absolute;margin-left:107.25pt;margin-top:125.35pt;width:112.35pt;height:38.15pt;z-index:251555840;visibility:visible;mso-wrap-style:square;mso-wrap-distance-left:9pt;mso-wrap-distance-top:0;mso-wrap-distance-right:9pt;mso-wrap-distance-bottom:0;mso-position-horizontal:absolute;mso-position-horizontal-relative:text;mso-position-vertical:absolute;mso-position-vertical-relative:text;v-text-anchor:top" coordsize="224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" path="m1124,l,381,1124,762,2247,381,1124,xe" fillcolor="#5b9bd4" stroked="f">
                <v:path arrowok="t" o:connecttype="custom" o:connectlocs="713740,1371600;0,1613535;713740,1855470;1426845,1613535;713740,1371600" o:connectangles="0,0,0,0,0"/>
                <w10:wrap type="topAndBottom"/>
              </v:shape>
            </w:pict>
          </mc:Fallback>
        </mc:AlternateContent>
      </w:r>
      <w:r>
        <w:rPr>
          <w:b/>
          <w:noProof/>
          <w:sz w:val="20"/>
          <w:lang w:val="en-US"/>
        </w:rPr>
        <mc:AlternateContent>
          <mc:Choice Requires="wps">
            <w:drawing>
              <wp:anchor distT="0" distB="0" distL="114300" distR="114300" simplePos="0" relativeHeight="251556864" behindDoc="0" locked="0" layoutInCell="1" allowOverlap="1" wp14:anchorId="7EE06FBA" wp14:editId="032B1E3F">
                <wp:simplePos x="0" y="0"/>
                <wp:positionH relativeFrom="column">
                  <wp:posOffset>1362356</wp:posOffset>
                </wp:positionH>
                <wp:positionV relativeFrom="paragraph">
                  <wp:posOffset>1591842</wp:posOffset>
                </wp:positionV>
                <wp:extent cx="1426845" cy="484505"/>
                <wp:effectExtent l="0" t="0" r="20955" b="10795"/>
                <wp:wrapTopAndBottom/>
                <wp:docPr id="2056519095" name="Freeform 132"/>
                <wp:cNvGraphicFramePr/>
                <a:graphic xmlns:a="http://schemas.openxmlformats.org/drawingml/2006/main">
                  <a:graphicData uri="http://schemas.microsoft.com/office/word/2010/wordprocessingShape">
                    <wps:wsp>
                      <wps:cNvSpPr/>
                      <wps:spPr bwMode="auto">
                        <a:xfrm>
                          <a:off x="0" y="0"/>
                          <a:ext cx="1426845" cy="484505"/>
                        </a:xfrm>
                        <a:custGeom>
                          <a:avLst/>
                          <a:gdLst>
                            <a:gd name="T0" fmla="+- 0 4903 3779"/>
                            <a:gd name="T1" fmla="*/ T0 w 2247"/>
                            <a:gd name="T2" fmla="+- 0 2922 2160"/>
                            <a:gd name="T3" fmla="*/ 2922 h 763"/>
                            <a:gd name="T4" fmla="+- 0 6026 3779"/>
                            <a:gd name="T5" fmla="*/ T4 w 2247"/>
                            <a:gd name="T6" fmla="+- 0 2541 2160"/>
                            <a:gd name="T7" fmla="*/ 2541 h 763"/>
                            <a:gd name="T8" fmla="+- 0 4903 3779"/>
                            <a:gd name="T9" fmla="*/ T8 w 2247"/>
                            <a:gd name="T10" fmla="+- 0 2160 2160"/>
                            <a:gd name="T11" fmla="*/ 2160 h 763"/>
                            <a:gd name="T12" fmla="+- 0 3779 3779"/>
                            <a:gd name="T13" fmla="*/ T12 w 2247"/>
                            <a:gd name="T14" fmla="+- 0 2541 2160"/>
                            <a:gd name="T15" fmla="*/ 2541 h 763"/>
                            <a:gd name="T16" fmla="+- 0 4903 3779"/>
                            <a:gd name="T17" fmla="*/ T16 w 2247"/>
                            <a:gd name="T18" fmla="+- 0 2922 2160"/>
                            <a:gd name="T19" fmla="*/ 2922 h 763"/>
                          </a:gdLst>
                          <a:ahLst/>
                          <a:cxnLst>
                            <a:cxn ang="0">
                              <a:pos x="T1" y="T3"/>
                            </a:cxn>
                            <a:cxn ang="0">
                              <a:pos x="T5" y="T7"/>
                            </a:cxn>
                            <a:cxn ang="0">
                              <a:pos x="T9" y="T11"/>
                            </a:cxn>
                            <a:cxn ang="0">
                              <a:pos x="T13" y="T15"/>
                            </a:cxn>
                            <a:cxn ang="0">
                              <a:pos x="T17" y="T19"/>
                            </a:cxn>
                          </a:cxnLst>
                          <a:rect l="0" t="0" r="r" b="b"/>
                          <a:pathLst>
                            <a:path w="2247" h="763">
                              <a:moveTo>
                                <a:pt x="1124" y="762"/>
                              </a:moveTo>
                              <a:lnTo>
                                <a:pt x="2247" y="381"/>
                              </a:lnTo>
                              <a:lnTo>
                                <a:pt x="1124" y="0"/>
                              </a:lnTo>
                              <a:lnTo>
                                <a:pt x="0" y="381"/>
                              </a:lnTo>
                              <a:lnTo>
                                <a:pt x="1124" y="762"/>
                              </a:lnTo>
                              <a:close/>
                            </a:path>
                          </a:pathLst>
                        </a:custGeom>
                        <a:solidFill>
                          <a:schemeClr val="bg2"/>
                        </a:solidFill>
                        <a:ln w="5662">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0402EF2E" id="Freeform 132" o:spid="_x0000_s1026" style="position:absolute;margin-left:107.25pt;margin-top:125.35pt;width:112.35pt;height:38.15pt;z-index:251556864;visibility:visible;mso-wrap-style:square;mso-wrap-distance-left:9pt;mso-wrap-distance-top:0;mso-wrap-distance-right:9pt;mso-wrap-distance-bottom:0;mso-position-horizontal:absolute;mso-position-horizontal-relative:text;mso-position-vertical:absolute;mso-position-vertical-relative:text;v-text-anchor:top" coordsize="224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" path="m1124,762l2247,381,1124,,,381,1124,762xe" fillcolor="#e7e6e6 [3214]" strokecolor="#c7c7c7" strokeweight=".15728mm">
                <v:path arrowok="t" o:connecttype="custom" o:connectlocs="713740,1855470;1426845,1613535;713740,1371600;0,1613535;713740,1855470" o:connectangles="0,0,0,0,0"/>
                <w10:wrap type="topAndBottom"/>
              </v:shape>
            </w:pict>
          </mc:Fallback>
        </mc:AlternateContent>
      </w:r>
      <w:r>
        <w:rPr>
          <w:b/>
          <w:noProof/>
          <w:sz w:val="20"/>
          <w:lang w:val="en-US"/>
        </w:rPr>
        <mc:AlternateContent>
          <mc:Choice Requires="wps">
            <w:drawing>
              <wp:anchor distT="0" distB="0" distL="114300" distR="114300" simplePos="0" relativeHeight="251557888" behindDoc="0" locked="0" layoutInCell="1" allowOverlap="1" wp14:anchorId="3679A494" wp14:editId="73AB9A54">
                <wp:simplePos x="0" y="0"/>
                <wp:positionH relativeFrom="column">
                  <wp:posOffset>2076096</wp:posOffset>
                </wp:positionH>
                <wp:positionV relativeFrom="paragraph">
                  <wp:posOffset>1287677</wp:posOffset>
                </wp:positionV>
                <wp:extent cx="0" cy="257810"/>
                <wp:effectExtent l="0" t="0" r="19050" b="27940"/>
                <wp:wrapTopAndBottom/>
                <wp:docPr id="128707207"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810"/>
                        </a:xfrm>
                        <a:prstGeom prst="line">
                          <a:avLst/>
                        </a:prstGeom>
                        <a:noFill/>
                        <a:ln w="7469">
                          <a:solidFill>
                            <a:srgbClr val="5B9BD4"/>
                          </a:solidFill>
                          <a:prstDash val="solid"/>
                          <a:round/>
                        </a:ln>
                      </wps:spPr>
                      <wps:bodyPr/>
                    </wps:wsp>
                  </a:graphicData>
                </a:graphic>
              </wp:anchor>
            </w:drawing>
          </mc:Choice>
          <mc:Fallback>
            <w:pict>
              <v:line w14:anchorId="57AA230D" id="Line 131" o:spid="_x0000_s1026" style="position:absolute;z-index:251557888;visibility:visible;mso-wrap-style:square;mso-wrap-distance-left:9pt;mso-wrap-distance-top:0;mso-wrap-distance-right:9pt;mso-wrap-distance-bottom:0;mso-position-horizontal:absolute;mso-position-horizontal-relative:text;mso-position-vertical:absolute;mso-position-vertical-relative:text" from="163.45pt,101.4pt" to="163.45pt,1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" strokecolor="#5b9bd4" strokeweight=".20747mm">
                <w10:wrap type="topAndBottom"/>
              </v:line>
            </w:pict>
          </mc:Fallback>
        </mc:AlternateContent>
      </w:r>
      <w:r>
        <w:rPr>
          <w:b/>
          <w:noProof/>
          <w:sz w:val="20"/>
          <w:lang w:val="en-US"/>
        </w:rPr>
        <mc:AlternateContent>
          <mc:Choice Requires="wps">
            <w:drawing>
              <wp:anchor distT="0" distB="0" distL="114300" distR="114300" simplePos="0" relativeHeight="251558912" behindDoc="0" locked="0" layoutInCell="1" allowOverlap="1" wp14:anchorId="194C7D2F" wp14:editId="266B2082">
                <wp:simplePos x="0" y="0"/>
                <wp:positionH relativeFrom="column">
                  <wp:posOffset>2049426</wp:posOffset>
                </wp:positionH>
                <wp:positionV relativeFrom="paragraph">
                  <wp:posOffset>1538502</wp:posOffset>
                </wp:positionV>
                <wp:extent cx="52705" cy="53340"/>
                <wp:effectExtent l="0" t="0" r="4445" b="3810"/>
                <wp:wrapTopAndBottom/>
                <wp:docPr id="111638729" name="Freeform 130"/>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2077 2077"/>
                            <a:gd name="T3" fmla="*/ 2077 h 84"/>
                            <a:gd name="T4" fmla="+- 0 4861 4861"/>
                            <a:gd name="T5" fmla="*/ T4 w 83"/>
                            <a:gd name="T6" fmla="+- 0 2077 2077"/>
                            <a:gd name="T7" fmla="*/ 2077 h 84"/>
                            <a:gd name="T8" fmla="+- 0 4903 4861"/>
                            <a:gd name="T9" fmla="*/ T8 w 83"/>
                            <a:gd name="T10" fmla="+- 0 2160 2077"/>
                            <a:gd name="T11" fmla="*/ 2160 h 84"/>
                            <a:gd name="T12" fmla="+- 0 4944 4861"/>
                            <a:gd name="T13" fmla="*/ T12 w 83"/>
                            <a:gd name="T14" fmla="+- 0 2077 2077"/>
                            <a:gd name="T15" fmla="*/ 2077 h 84"/>
                          </a:gdLst>
                          <a:ahLst/>
                          <a:cxnLst>
                            <a:cxn ang="0">
                              <a:pos x="T1" y="T3"/>
                            </a:cxn>
                            <a:cxn ang="0">
                              <a:pos x="T5" y="T7"/>
                            </a:cxn>
                            <a:cxn ang="0">
                              <a:pos x="T9" y="T11"/>
                            </a:cxn>
                            <a:cxn ang="0">
                              <a:pos x="T13" y="T15"/>
                            </a:cxn>
                          </a:cxnLst>
                          <a:rect l="0" t="0" r="r" b="b"/>
                          <a:pathLst>
                            <a:path w="83" h="84">
                              <a:moveTo>
                                <a:pt x="83" y="0"/>
                              </a:moveTo>
                              <a:lnTo>
                                <a:pt x="0" y="0"/>
                              </a:lnTo>
                              <a:lnTo>
                                <a:pt x="42" y="83"/>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124552E0" id="Freeform 130" o:spid="_x0000_s1026" style="position:absolute;margin-left:161.35pt;margin-top:121.15pt;width:4.15pt;height:4.2pt;z-index:251558912;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" path="m83,l,,42,83,83,xe" fillcolor="#5b9bd4" stroked="f">
                <v:path arrowok="t" o:connecttype="custom" o:connectlocs="52705,1318895;0,1318895;26670,1371600;52705,1318895" o:connectangles="0,0,0,0"/>
                <w10:wrap type="topAndBottom"/>
              </v:shape>
            </w:pict>
          </mc:Fallback>
        </mc:AlternateContent>
      </w:r>
      <w:r>
        <w:rPr>
          <w:b/>
          <w:noProof/>
          <w:sz w:val="20"/>
          <w:lang w:val="en-US"/>
        </w:rPr>
        <w:drawing>
          <wp:anchor distT="0" distB="0" distL="114300" distR="114300" simplePos="0" relativeHeight="251559936" behindDoc="0" locked="0" layoutInCell="1" allowOverlap="1" wp14:anchorId="76CAEA0C" wp14:editId="6181D1DB">
            <wp:simplePos x="0" y="0"/>
            <wp:positionH relativeFrom="column">
              <wp:posOffset>1496341</wp:posOffset>
            </wp:positionH>
            <wp:positionV relativeFrom="paragraph">
              <wp:posOffset>2325267</wp:posOffset>
            </wp:positionV>
            <wp:extent cx="1165225" cy="311785"/>
            <wp:effectExtent l="0" t="0" r="0" b="0"/>
            <wp:wrapTopAndBottom/>
            <wp:docPr id="1011737035"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737035" name="Picture 129"/>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a:xfrm>
                      <a:off x="0" y="0"/>
                      <a:ext cx="1165225" cy="311785"/>
                    </a:xfrm>
                    <a:prstGeom prst="rect">
                      <a:avLst/>
                    </a:prstGeom>
                    <a:noFill/>
                    <a:ln>
                      <a:noFill/>
                    </a:ln>
                  </pic:spPr>
                </pic:pic>
              </a:graphicData>
            </a:graphic>
          </wp:anchor>
        </w:drawing>
      </w:r>
      <w:r>
        <w:rPr>
          <w:b/>
          <w:noProof/>
          <w:sz w:val="20"/>
          <w:lang w:val="en-US"/>
        </w:rPr>
        <mc:AlternateContent>
          <mc:Choice Requires="wps">
            <w:drawing>
              <wp:anchor distT="0" distB="0" distL="114300" distR="114300" simplePos="0" relativeHeight="251560960" behindDoc="0" locked="0" layoutInCell="1" allowOverlap="1" wp14:anchorId="4C5CB65E" wp14:editId="1BCD1F00">
                <wp:simplePos x="0" y="0"/>
                <wp:positionH relativeFrom="column">
                  <wp:posOffset>2076096</wp:posOffset>
                </wp:positionH>
                <wp:positionV relativeFrom="paragraph">
                  <wp:posOffset>2075712</wp:posOffset>
                </wp:positionV>
                <wp:extent cx="0" cy="211455"/>
                <wp:effectExtent l="0" t="0" r="19050" b="17145"/>
                <wp:wrapTopAndBottom/>
                <wp:docPr id="1476499728" name="Line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1455"/>
                        </a:xfrm>
                        <a:prstGeom prst="line">
                          <a:avLst/>
                        </a:prstGeom>
                        <a:noFill/>
                        <a:ln w="7469">
                          <a:solidFill>
                            <a:srgbClr val="5B9BD4"/>
                          </a:solidFill>
                          <a:prstDash val="solid"/>
                          <a:round/>
                        </a:ln>
                      </wps:spPr>
                      <wps:bodyPr/>
                    </wps:wsp>
                  </a:graphicData>
                </a:graphic>
              </wp:anchor>
            </w:drawing>
          </mc:Choice>
          <mc:Fallback>
            <w:pict>
              <v:line w14:anchorId="5A2B4404" id="Line 128" o:spid="_x0000_s1026" style="position:absolute;z-index:251560960;visibility:visible;mso-wrap-style:square;mso-wrap-distance-left:9pt;mso-wrap-distance-top:0;mso-wrap-distance-right:9pt;mso-wrap-distance-bottom:0;mso-position-horizontal:absolute;mso-position-horizontal-relative:text;mso-position-vertical:absolute;mso-position-vertical-relative:text" from="163.45pt,163.45pt" to="163.45pt,18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" strokecolor="#5b9bd4" strokeweight=".20747mm">
                <w10:wrap type="topAndBottom"/>
              </v:line>
            </w:pict>
          </mc:Fallback>
        </mc:AlternateContent>
      </w:r>
      <w:r>
        <w:rPr>
          <w:b/>
          <w:noProof/>
          <w:sz w:val="20"/>
          <w:lang w:val="en-US"/>
        </w:rPr>
        <mc:AlternateContent>
          <mc:Choice Requires="wps">
            <w:drawing>
              <wp:anchor distT="0" distB="0" distL="114300" distR="114300" simplePos="0" relativeHeight="251561984" behindDoc="0" locked="0" layoutInCell="1" allowOverlap="1" wp14:anchorId="272AF73A" wp14:editId="365B36B3">
                <wp:simplePos x="0" y="0"/>
                <wp:positionH relativeFrom="column">
                  <wp:posOffset>2049426</wp:posOffset>
                </wp:positionH>
                <wp:positionV relativeFrom="paragraph">
                  <wp:posOffset>2280182</wp:posOffset>
                </wp:positionV>
                <wp:extent cx="52705" cy="53340"/>
                <wp:effectExtent l="0" t="0" r="4445" b="3810"/>
                <wp:wrapTopAndBottom/>
                <wp:docPr id="1332303345" name="Freeform 127"/>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3244 3244"/>
                            <a:gd name="T3" fmla="*/ 3244 h 84"/>
                            <a:gd name="T4" fmla="+- 0 4861 4861"/>
                            <a:gd name="T5" fmla="*/ T4 w 83"/>
                            <a:gd name="T6" fmla="+- 0 3244 3244"/>
                            <a:gd name="T7" fmla="*/ 3244 h 84"/>
                            <a:gd name="T8" fmla="+- 0 4903 4861"/>
                            <a:gd name="T9" fmla="*/ T8 w 83"/>
                            <a:gd name="T10" fmla="+- 0 3328 3244"/>
                            <a:gd name="T11" fmla="*/ 3328 h 84"/>
                            <a:gd name="T12" fmla="+- 0 4944 4861"/>
                            <a:gd name="T13" fmla="*/ T12 w 83"/>
                            <a:gd name="T14" fmla="+- 0 3244 3244"/>
                            <a:gd name="T15" fmla="*/ 3244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2780DFE2" id="Freeform 127" o:spid="_x0000_s1026" style="position:absolute;margin-left:161.35pt;margin-top:179.55pt;width:4.15pt;height:4.2pt;z-index:251561984;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" path="m83,l,,42,84,83,xe" fillcolor="#5b9bd4" stroked="f">
                <v:path arrowok="t" o:connecttype="custom" o:connectlocs="52705,2059940;0,2059940;26670,2113280;52705,2059940" o:connectangles="0,0,0,0"/>
                <w10:wrap type="topAndBottom"/>
              </v:shape>
            </w:pict>
          </mc:Fallback>
        </mc:AlternateContent>
      </w:r>
      <w:r>
        <w:rPr>
          <w:b/>
          <w:noProof/>
          <w:sz w:val="20"/>
          <w:lang w:val="en-US"/>
        </w:rPr>
        <w:drawing>
          <wp:anchor distT="0" distB="0" distL="114300" distR="114300" simplePos="0" relativeHeight="251563008" behindDoc="0" locked="0" layoutInCell="1" allowOverlap="1" wp14:anchorId="644E4791" wp14:editId="2A1C7E03">
            <wp:simplePos x="0" y="0"/>
            <wp:positionH relativeFrom="column">
              <wp:posOffset>1350926</wp:posOffset>
            </wp:positionH>
            <wp:positionV relativeFrom="paragraph">
              <wp:posOffset>2885972</wp:posOffset>
            </wp:positionV>
            <wp:extent cx="1456690" cy="521335"/>
            <wp:effectExtent l="0" t="0" r="0" b="0"/>
            <wp:wrapTopAndBottom/>
            <wp:docPr id="1630666913"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66913" name="Picture 12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a:xfrm>
                      <a:off x="0" y="0"/>
                      <a:ext cx="1456690" cy="521335"/>
                    </a:xfrm>
                    <a:prstGeom prst="rect">
                      <a:avLst/>
                    </a:prstGeom>
                    <a:noFill/>
                    <a:ln>
                      <a:noFill/>
                    </a:ln>
                  </pic:spPr>
                </pic:pic>
              </a:graphicData>
            </a:graphic>
          </wp:anchor>
        </w:drawing>
      </w:r>
      <w:r>
        <w:rPr>
          <w:b/>
          <w:noProof/>
          <w:sz w:val="20"/>
          <w:lang w:val="en-US"/>
        </w:rPr>
        <mc:AlternateContent>
          <mc:Choice Requires="wps">
            <w:drawing>
              <wp:anchor distT="0" distB="0" distL="114300" distR="114300" simplePos="0" relativeHeight="251564032" behindDoc="0" locked="0" layoutInCell="1" allowOverlap="1" wp14:anchorId="221B07FE" wp14:editId="020E5905">
                <wp:simplePos x="0" y="0"/>
                <wp:positionH relativeFrom="column">
                  <wp:posOffset>1362356</wp:posOffset>
                </wp:positionH>
                <wp:positionV relativeFrom="paragraph">
                  <wp:posOffset>2889782</wp:posOffset>
                </wp:positionV>
                <wp:extent cx="1426845" cy="484505"/>
                <wp:effectExtent l="0" t="0" r="1905" b="0"/>
                <wp:wrapTopAndBottom/>
                <wp:docPr id="626884503" name="Freeform 125"/>
                <wp:cNvGraphicFramePr/>
                <a:graphic xmlns:a="http://schemas.openxmlformats.org/drawingml/2006/main">
                  <a:graphicData uri="http://schemas.microsoft.com/office/word/2010/wordprocessingShape">
                    <wps:wsp>
                      <wps:cNvSpPr/>
                      <wps:spPr bwMode="auto">
                        <a:xfrm>
                          <a:off x="0" y="0"/>
                          <a:ext cx="1426845" cy="484505"/>
                        </a:xfrm>
                        <a:custGeom>
                          <a:avLst/>
                          <a:gdLst>
                            <a:gd name="T0" fmla="+- 0 4903 3779"/>
                            <a:gd name="T1" fmla="*/ T0 w 2247"/>
                            <a:gd name="T2" fmla="+- 0 4204 4204"/>
                            <a:gd name="T3" fmla="*/ 4204 h 763"/>
                            <a:gd name="T4" fmla="+- 0 3779 3779"/>
                            <a:gd name="T5" fmla="*/ T4 w 2247"/>
                            <a:gd name="T6" fmla="+- 0 4585 4204"/>
                            <a:gd name="T7" fmla="*/ 4585 h 763"/>
                            <a:gd name="T8" fmla="+- 0 4903 3779"/>
                            <a:gd name="T9" fmla="*/ T8 w 2247"/>
                            <a:gd name="T10" fmla="+- 0 4966 4204"/>
                            <a:gd name="T11" fmla="*/ 4966 h 763"/>
                            <a:gd name="T12" fmla="+- 0 6026 3779"/>
                            <a:gd name="T13" fmla="*/ T12 w 2247"/>
                            <a:gd name="T14" fmla="+- 0 4585 4204"/>
                            <a:gd name="T15" fmla="*/ 4585 h 763"/>
                            <a:gd name="T16" fmla="+- 0 4903 3779"/>
                            <a:gd name="T17" fmla="*/ T16 w 2247"/>
                            <a:gd name="T18" fmla="+- 0 4204 4204"/>
                            <a:gd name="T19" fmla="*/ 4204 h 763"/>
                          </a:gdLst>
                          <a:ahLst/>
                          <a:cxnLst>
                            <a:cxn ang="0">
                              <a:pos x="T1" y="T3"/>
                            </a:cxn>
                            <a:cxn ang="0">
                              <a:pos x="T5" y="T7"/>
                            </a:cxn>
                            <a:cxn ang="0">
                              <a:pos x="T9" y="T11"/>
                            </a:cxn>
                            <a:cxn ang="0">
                              <a:pos x="T13" y="T15"/>
                            </a:cxn>
                            <a:cxn ang="0">
                              <a:pos x="T17" y="T19"/>
                            </a:cxn>
                          </a:cxnLst>
                          <a:rect l="0" t="0" r="r" b="b"/>
                          <a:pathLst>
                            <a:path w="2247" h="763">
                              <a:moveTo>
                                <a:pt x="1124" y="0"/>
                              </a:moveTo>
                              <a:lnTo>
                                <a:pt x="0" y="381"/>
                              </a:lnTo>
                              <a:lnTo>
                                <a:pt x="1124" y="762"/>
                              </a:lnTo>
                              <a:lnTo>
                                <a:pt x="2247" y="381"/>
                              </a:lnTo>
                              <a:lnTo>
                                <a:pt x="1124"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BDA2122" id="Freeform 125" o:spid="_x0000_s1026" style="position:absolute;margin-left:107.25pt;margin-top:227.55pt;width:112.35pt;height:38.15pt;z-index:251564032;visibility:visible;mso-wrap-style:square;mso-wrap-distance-left:9pt;mso-wrap-distance-top:0;mso-wrap-distance-right:9pt;mso-wrap-distance-bottom:0;mso-position-horizontal:absolute;mso-position-horizontal-relative:text;mso-position-vertical:absolute;mso-position-vertical-relative:text;v-text-anchor:top" coordsize="224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" path="m1124,l,381,1124,762,2247,381,1124,xe" fillcolor="#5b9bd4" stroked="f">
                <v:path arrowok="t" o:connecttype="custom" o:connectlocs="713740,2669540;0,2911475;713740,3153410;1426845,2911475;713740,2669540" o:connectangles="0,0,0,0,0"/>
                <w10:wrap type="topAndBottom"/>
              </v:shape>
            </w:pict>
          </mc:Fallback>
        </mc:AlternateContent>
      </w:r>
      <w:r>
        <w:rPr>
          <w:b/>
          <w:noProof/>
          <w:sz w:val="20"/>
          <w:lang w:val="en-US"/>
        </w:rPr>
        <mc:AlternateContent>
          <mc:Choice Requires="wps">
            <w:drawing>
              <wp:anchor distT="0" distB="0" distL="114300" distR="114300" simplePos="0" relativeHeight="251565056" behindDoc="0" locked="0" layoutInCell="1" allowOverlap="1" wp14:anchorId="4F8DFCAC" wp14:editId="1523340B">
                <wp:simplePos x="0" y="0"/>
                <wp:positionH relativeFrom="column">
                  <wp:posOffset>1362356</wp:posOffset>
                </wp:positionH>
                <wp:positionV relativeFrom="paragraph">
                  <wp:posOffset>2889782</wp:posOffset>
                </wp:positionV>
                <wp:extent cx="1426845" cy="484505"/>
                <wp:effectExtent l="0" t="0" r="20955" b="10795"/>
                <wp:wrapTopAndBottom/>
                <wp:docPr id="541563988" name="Freeform 124"/>
                <wp:cNvGraphicFramePr/>
                <a:graphic xmlns:a="http://schemas.openxmlformats.org/drawingml/2006/main">
                  <a:graphicData uri="http://schemas.microsoft.com/office/word/2010/wordprocessingShape">
                    <wps:wsp>
                      <wps:cNvSpPr/>
                      <wps:spPr bwMode="auto">
                        <a:xfrm>
                          <a:off x="0" y="0"/>
                          <a:ext cx="1426845" cy="484505"/>
                        </a:xfrm>
                        <a:custGeom>
                          <a:avLst/>
                          <a:gdLst>
                            <a:gd name="T0" fmla="+- 0 4903 3779"/>
                            <a:gd name="T1" fmla="*/ T0 w 2247"/>
                            <a:gd name="T2" fmla="+- 0 4966 4204"/>
                            <a:gd name="T3" fmla="*/ 4966 h 763"/>
                            <a:gd name="T4" fmla="+- 0 6026 3779"/>
                            <a:gd name="T5" fmla="*/ T4 w 2247"/>
                            <a:gd name="T6" fmla="+- 0 4585 4204"/>
                            <a:gd name="T7" fmla="*/ 4585 h 763"/>
                            <a:gd name="T8" fmla="+- 0 4903 3779"/>
                            <a:gd name="T9" fmla="*/ T8 w 2247"/>
                            <a:gd name="T10" fmla="+- 0 4204 4204"/>
                            <a:gd name="T11" fmla="*/ 4204 h 763"/>
                            <a:gd name="T12" fmla="+- 0 3779 3779"/>
                            <a:gd name="T13" fmla="*/ T12 w 2247"/>
                            <a:gd name="T14" fmla="+- 0 4585 4204"/>
                            <a:gd name="T15" fmla="*/ 4585 h 763"/>
                            <a:gd name="T16" fmla="+- 0 4903 3779"/>
                            <a:gd name="T17" fmla="*/ T16 w 2247"/>
                            <a:gd name="T18" fmla="+- 0 4966 4204"/>
                            <a:gd name="T19" fmla="*/ 4966 h 763"/>
                          </a:gdLst>
                          <a:ahLst/>
                          <a:cxnLst>
                            <a:cxn ang="0">
                              <a:pos x="T1" y="T3"/>
                            </a:cxn>
                            <a:cxn ang="0">
                              <a:pos x="T5" y="T7"/>
                            </a:cxn>
                            <a:cxn ang="0">
                              <a:pos x="T9" y="T11"/>
                            </a:cxn>
                            <a:cxn ang="0">
                              <a:pos x="T13" y="T15"/>
                            </a:cxn>
                            <a:cxn ang="0">
                              <a:pos x="T17" y="T19"/>
                            </a:cxn>
                          </a:cxnLst>
                          <a:rect l="0" t="0" r="r" b="b"/>
                          <a:pathLst>
                            <a:path w="2247" h="763">
                              <a:moveTo>
                                <a:pt x="1124" y="762"/>
                              </a:moveTo>
                              <a:lnTo>
                                <a:pt x="2247" y="381"/>
                              </a:lnTo>
                              <a:lnTo>
                                <a:pt x="1124" y="0"/>
                              </a:lnTo>
                              <a:lnTo>
                                <a:pt x="0" y="381"/>
                              </a:lnTo>
                              <a:lnTo>
                                <a:pt x="1124" y="762"/>
                              </a:lnTo>
                              <a:close/>
                            </a:path>
                          </a:pathLst>
                        </a:custGeom>
                        <a:solidFill>
                          <a:schemeClr val="bg2"/>
                        </a:solidFill>
                        <a:ln w="5662">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419C6D24" id="Freeform 124" o:spid="_x0000_s1026" style="position:absolute;margin-left:107.25pt;margin-top:227.55pt;width:112.35pt;height:38.15pt;z-index:251565056;visibility:visible;mso-wrap-style:square;mso-wrap-distance-left:9pt;mso-wrap-distance-top:0;mso-wrap-distance-right:9pt;mso-wrap-distance-bottom:0;mso-position-horizontal:absolute;mso-position-horizontal-relative:text;mso-position-vertical:absolute;mso-position-vertical-relative:text;v-text-anchor:top" coordsize="2247,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" path="m1124,762l2247,381,1124,,,381,1124,762xe" fillcolor="#e7e6e6 [3214]" strokecolor="#c7c7c7" strokeweight=".15728mm">
                <v:path arrowok="t" o:connecttype="custom" o:connectlocs="713740,3153410;1426845,2911475;713740,2669540;0,2911475;713740,3153410" o:connectangles="0,0,0,0,0"/>
                <w10:wrap type="topAndBottom"/>
              </v:shape>
            </w:pict>
          </mc:Fallback>
        </mc:AlternateContent>
      </w:r>
      <w:r>
        <w:rPr>
          <w:b/>
          <w:noProof/>
          <w:sz w:val="20"/>
          <w:lang w:val="en-US"/>
        </w:rPr>
        <mc:AlternateContent>
          <mc:Choice Requires="wps">
            <w:drawing>
              <wp:anchor distT="0" distB="0" distL="114300" distR="114300" simplePos="0" relativeHeight="251566080" behindDoc="0" locked="0" layoutInCell="1" allowOverlap="1" wp14:anchorId="7B79BBB3" wp14:editId="0822CCA7">
                <wp:simplePos x="0" y="0"/>
                <wp:positionH relativeFrom="column">
                  <wp:posOffset>2076096</wp:posOffset>
                </wp:positionH>
                <wp:positionV relativeFrom="paragraph">
                  <wp:posOffset>2601492</wp:posOffset>
                </wp:positionV>
                <wp:extent cx="0" cy="241935"/>
                <wp:effectExtent l="0" t="0" r="19050" b="24765"/>
                <wp:wrapTopAndBottom/>
                <wp:docPr id="1385971135" name="Lin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935"/>
                        </a:xfrm>
                        <a:prstGeom prst="line">
                          <a:avLst/>
                        </a:prstGeom>
                        <a:noFill/>
                        <a:ln w="7469">
                          <a:solidFill>
                            <a:srgbClr val="5B9BD4"/>
                          </a:solidFill>
                          <a:prstDash val="solid"/>
                          <a:round/>
                        </a:ln>
                      </wps:spPr>
                      <wps:bodyPr/>
                    </wps:wsp>
                  </a:graphicData>
                </a:graphic>
              </wp:anchor>
            </w:drawing>
          </mc:Choice>
          <mc:Fallback>
            <w:pict>
              <v:line w14:anchorId="7E80A88E" id="Line 123" o:spid="_x0000_s1026" style="position:absolute;z-index:251566080;visibility:visible;mso-wrap-style:square;mso-wrap-distance-left:9pt;mso-wrap-distance-top:0;mso-wrap-distance-right:9pt;mso-wrap-distance-bottom:0;mso-position-horizontal:absolute;mso-position-horizontal-relative:text;mso-position-vertical:absolute;mso-position-vertical-relative:text" from="163.45pt,204.85pt" to="163.45pt,2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" strokecolor="#5b9bd4" strokeweight=".20747mm">
                <w10:wrap type="topAndBottom"/>
              </v:line>
            </w:pict>
          </mc:Fallback>
        </mc:AlternateContent>
      </w:r>
      <w:r>
        <w:rPr>
          <w:b/>
          <w:noProof/>
          <w:sz w:val="20"/>
          <w:lang w:val="en-US"/>
        </w:rPr>
        <mc:AlternateContent>
          <mc:Choice Requires="wps">
            <w:drawing>
              <wp:anchor distT="0" distB="0" distL="114300" distR="114300" simplePos="0" relativeHeight="251567104" behindDoc="0" locked="0" layoutInCell="1" allowOverlap="1" wp14:anchorId="3A11C80F" wp14:editId="5734B36D">
                <wp:simplePos x="0" y="0"/>
                <wp:positionH relativeFrom="column">
                  <wp:posOffset>2049426</wp:posOffset>
                </wp:positionH>
                <wp:positionV relativeFrom="paragraph">
                  <wp:posOffset>2836442</wp:posOffset>
                </wp:positionV>
                <wp:extent cx="52705" cy="53340"/>
                <wp:effectExtent l="0" t="0" r="4445" b="3810"/>
                <wp:wrapTopAndBottom/>
                <wp:docPr id="1575309143" name="Freeform 122"/>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4120 4120"/>
                            <a:gd name="T3" fmla="*/ 4120 h 84"/>
                            <a:gd name="T4" fmla="+- 0 4861 4861"/>
                            <a:gd name="T5" fmla="*/ T4 w 83"/>
                            <a:gd name="T6" fmla="+- 0 4120 4120"/>
                            <a:gd name="T7" fmla="*/ 4120 h 84"/>
                            <a:gd name="T8" fmla="+- 0 4903 4861"/>
                            <a:gd name="T9" fmla="*/ T8 w 83"/>
                            <a:gd name="T10" fmla="+- 0 4204 4120"/>
                            <a:gd name="T11" fmla="*/ 4204 h 84"/>
                            <a:gd name="T12" fmla="+- 0 4944 4861"/>
                            <a:gd name="T13" fmla="*/ T12 w 83"/>
                            <a:gd name="T14" fmla="+- 0 4120 4120"/>
                            <a:gd name="T15" fmla="*/ 4120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23280AA2" id="Freeform 122" o:spid="_x0000_s1026" style="position:absolute;margin-left:161.35pt;margin-top:223.35pt;width:4.15pt;height:4.2pt;z-index:251567104;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" path="m83,l,,42,84,83,xe" fillcolor="#5b9bd4" stroked="f">
                <v:path arrowok="t" o:connecttype="custom" o:connectlocs="52705,2616200;0,2616200;26670,2669540;52705,2616200" o:connectangles="0,0,0,0"/>
                <w10:wrap type="topAndBottom"/>
              </v:shape>
            </w:pict>
          </mc:Fallback>
        </mc:AlternateContent>
      </w:r>
      <w:r>
        <w:rPr>
          <w:b/>
          <w:noProof/>
          <w:sz w:val="20"/>
          <w:lang w:val="en-US"/>
        </w:rPr>
        <w:drawing>
          <wp:anchor distT="0" distB="0" distL="114300" distR="114300" simplePos="0" relativeHeight="251589632" behindDoc="0" locked="0" layoutInCell="1" allowOverlap="1" wp14:anchorId="1BD43D7C" wp14:editId="38476C34">
            <wp:simplePos x="0" y="0"/>
            <wp:positionH relativeFrom="column">
              <wp:posOffset>3344826</wp:posOffset>
            </wp:positionH>
            <wp:positionV relativeFrom="paragraph">
              <wp:posOffset>2993922</wp:posOffset>
            </wp:positionV>
            <wp:extent cx="1160145" cy="306070"/>
            <wp:effectExtent l="0" t="0" r="1905" b="0"/>
            <wp:wrapTopAndBottom/>
            <wp:docPr id="321660968"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660968" name="Picture 100"/>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a:xfrm>
                      <a:off x="0" y="0"/>
                      <a:ext cx="1160145" cy="306070"/>
                    </a:xfrm>
                    <a:prstGeom prst="rect">
                      <a:avLst/>
                    </a:prstGeom>
                    <a:noFill/>
                    <a:ln>
                      <a:noFill/>
                    </a:ln>
                  </pic:spPr>
                </pic:pic>
              </a:graphicData>
            </a:graphic>
          </wp:anchor>
        </w:drawing>
      </w:r>
      <w:r>
        <w:rPr>
          <w:b/>
          <w:noProof/>
          <w:sz w:val="20"/>
          <w:lang w:val="en-US"/>
        </w:rPr>
        <mc:AlternateContent>
          <mc:Choice Requires="wps">
            <w:drawing>
              <wp:anchor distT="0" distB="0" distL="114300" distR="114300" simplePos="0" relativeHeight="251590656" behindDoc="0" locked="0" layoutInCell="1" allowOverlap="1" wp14:anchorId="270EDC89" wp14:editId="002F3EDA">
                <wp:simplePos x="0" y="0"/>
                <wp:positionH relativeFrom="column">
                  <wp:posOffset>2789201</wp:posOffset>
                </wp:positionH>
                <wp:positionV relativeFrom="paragraph">
                  <wp:posOffset>3131717</wp:posOffset>
                </wp:positionV>
                <wp:extent cx="526415" cy="0"/>
                <wp:effectExtent l="0" t="0" r="26035" b="19050"/>
                <wp:wrapTopAndBottom/>
                <wp:docPr id="1938966336" name="Lin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415" cy="0"/>
                        </a:xfrm>
                        <a:prstGeom prst="line">
                          <a:avLst/>
                        </a:prstGeom>
                        <a:noFill/>
                        <a:ln w="7550">
                          <a:solidFill>
                            <a:srgbClr val="5B9BD4"/>
                          </a:solidFill>
                          <a:prstDash val="solid"/>
                          <a:round/>
                        </a:ln>
                      </wps:spPr>
                      <wps:bodyPr/>
                    </wps:wsp>
                  </a:graphicData>
                </a:graphic>
              </wp:anchor>
            </w:drawing>
          </mc:Choice>
          <mc:Fallback>
            <w:pict>
              <v:line w14:anchorId="079D39FF" id="Line 99" o:spid="_x0000_s1026" style="position:absolute;z-index:251590656;visibility:visible;mso-wrap-style:square;mso-wrap-distance-left:9pt;mso-wrap-distance-top:0;mso-wrap-distance-right:9pt;mso-wrap-distance-bottom:0;mso-position-horizontal:absolute;mso-position-horizontal-relative:text;mso-position-vertical:absolute;mso-position-vertical-relative:text" from="219.6pt,246.6pt" to="261.05pt,2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" strokecolor="#5b9bd4" strokeweight=".20972mm">
                <w10:wrap type="topAndBottom"/>
              </v:line>
            </w:pict>
          </mc:Fallback>
        </mc:AlternateContent>
      </w:r>
      <w:r>
        <w:rPr>
          <w:b/>
          <w:noProof/>
          <w:sz w:val="20"/>
          <w:lang w:val="en-US"/>
        </w:rPr>
        <mc:AlternateContent>
          <mc:Choice Requires="wps">
            <w:drawing>
              <wp:anchor distT="0" distB="0" distL="114300" distR="114300" simplePos="0" relativeHeight="251591680" behindDoc="0" locked="0" layoutInCell="1" allowOverlap="1" wp14:anchorId="2F8AE4D2" wp14:editId="7E792BE5">
                <wp:simplePos x="0" y="0"/>
                <wp:positionH relativeFrom="column">
                  <wp:posOffset>3308631</wp:posOffset>
                </wp:positionH>
                <wp:positionV relativeFrom="paragraph">
                  <wp:posOffset>3105047</wp:posOffset>
                </wp:positionV>
                <wp:extent cx="52705" cy="53340"/>
                <wp:effectExtent l="0" t="0" r="4445" b="3810"/>
                <wp:wrapTopAndBottom/>
                <wp:docPr id="94481039" name="Freeform 98"/>
                <wp:cNvGraphicFramePr/>
                <a:graphic xmlns:a="http://schemas.openxmlformats.org/drawingml/2006/main">
                  <a:graphicData uri="http://schemas.microsoft.com/office/word/2010/wordprocessingShape">
                    <wps:wsp>
                      <wps:cNvSpPr/>
                      <wps:spPr bwMode="auto">
                        <a:xfrm>
                          <a:off x="0" y="0"/>
                          <a:ext cx="52705" cy="53340"/>
                        </a:xfrm>
                        <a:custGeom>
                          <a:avLst/>
                          <a:gdLst>
                            <a:gd name="T0" fmla="+- 0 6844 6844"/>
                            <a:gd name="T1" fmla="*/ T0 w 83"/>
                            <a:gd name="T2" fmla="+- 0 4543 4543"/>
                            <a:gd name="T3" fmla="*/ 4543 h 84"/>
                            <a:gd name="T4" fmla="+- 0 6844 6844"/>
                            <a:gd name="T5" fmla="*/ T4 w 83"/>
                            <a:gd name="T6" fmla="+- 0 4627 4543"/>
                            <a:gd name="T7" fmla="*/ 4627 h 84"/>
                            <a:gd name="T8" fmla="+- 0 6927 6844"/>
                            <a:gd name="T9" fmla="*/ T8 w 83"/>
                            <a:gd name="T10" fmla="+- 0 4585 4543"/>
                            <a:gd name="T11" fmla="*/ 4585 h 84"/>
                            <a:gd name="T12" fmla="+- 0 6844 6844"/>
                            <a:gd name="T13" fmla="*/ T12 w 83"/>
                            <a:gd name="T14" fmla="+- 0 4543 4543"/>
                            <a:gd name="T15" fmla="*/ 4543 h 84"/>
                          </a:gdLst>
                          <a:ahLst/>
                          <a:cxnLst>
                            <a:cxn ang="0">
                              <a:pos x="T1" y="T3"/>
                            </a:cxn>
                            <a:cxn ang="0">
                              <a:pos x="T5" y="T7"/>
                            </a:cxn>
                            <a:cxn ang="0">
                              <a:pos x="T9" y="T11"/>
                            </a:cxn>
                            <a:cxn ang="0">
                              <a:pos x="T13" y="T15"/>
                            </a:cxn>
                          </a:cxnLst>
                          <a:rect l="0" t="0" r="r" b="b"/>
                          <a:pathLst>
                            <a:path w="83" h="84">
                              <a:moveTo>
                                <a:pt x="0" y="0"/>
                              </a:moveTo>
                              <a:lnTo>
                                <a:pt x="0" y="84"/>
                              </a:lnTo>
                              <a:lnTo>
                                <a:pt x="83" y="42"/>
                              </a:lnTo>
                              <a:lnTo>
                                <a:pt x="0"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61B2D32E" id="Freeform 98" o:spid="_x0000_s1026" style="position:absolute;margin-left:260.5pt;margin-top:244.5pt;width:4.15pt;height:4.2pt;z-index:251591680;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" path="m,l,84,83,42,,xe" fillcolor="#5b9bd4" stroked="f">
                <v:path arrowok="t" o:connecttype="custom" o:connectlocs="0,2884805;0,2938145;52705,2911475;0,2884805" o:connectangles="0,0,0,0"/>
                <w10:wrap type="topAndBottom"/>
              </v:shape>
            </w:pict>
          </mc:Fallback>
        </mc:AlternateContent>
      </w:r>
      <w:r>
        <w:rPr>
          <w:b/>
          <w:noProof/>
          <w:sz w:val="20"/>
          <w:lang w:val="en-US"/>
        </w:rPr>
        <mc:AlternateContent>
          <mc:Choice Requires="wps">
            <w:drawing>
              <wp:anchor distT="0" distB="0" distL="114300" distR="114300" simplePos="0" relativeHeight="251592704" behindDoc="0" locked="0" layoutInCell="1" allowOverlap="1" wp14:anchorId="0995F618" wp14:editId="590E9A9C">
                <wp:simplePos x="0" y="0"/>
                <wp:positionH relativeFrom="column">
                  <wp:posOffset>2528851</wp:posOffset>
                </wp:positionH>
                <wp:positionV relativeFrom="paragraph">
                  <wp:posOffset>3265702</wp:posOffset>
                </wp:positionV>
                <wp:extent cx="1392555" cy="2930525"/>
                <wp:effectExtent l="0" t="0" r="17145" b="22225"/>
                <wp:wrapTopAndBottom/>
                <wp:docPr id="1628202632" name="Freeform 97"/>
                <wp:cNvGraphicFramePr/>
                <a:graphic xmlns:a="http://schemas.openxmlformats.org/drawingml/2006/main">
                  <a:graphicData uri="http://schemas.microsoft.com/office/word/2010/wordprocessingShape">
                    <wps:wsp>
                      <wps:cNvSpPr/>
                      <wps:spPr bwMode="auto">
                        <a:xfrm>
                          <a:off x="0" y="0"/>
                          <a:ext cx="1392555" cy="2930525"/>
                        </a:xfrm>
                        <a:custGeom>
                          <a:avLst/>
                          <a:gdLst>
                            <a:gd name="T0" fmla="+- 0 7810 5617"/>
                            <a:gd name="T1" fmla="*/ T0 w 2193"/>
                            <a:gd name="T2" fmla="+- 0 4796 4796"/>
                            <a:gd name="T3" fmla="*/ 4796 h 4615"/>
                            <a:gd name="T4" fmla="+- 0 7810 5617"/>
                            <a:gd name="T5" fmla="*/ T4 w 2193"/>
                            <a:gd name="T6" fmla="+- 0 9411 4796"/>
                            <a:gd name="T7" fmla="*/ 9411 h 4615"/>
                            <a:gd name="T8" fmla="+- 0 5617 5617"/>
                            <a:gd name="T9" fmla="*/ T8 w 2193"/>
                            <a:gd name="T10" fmla="+- 0 9411 4796"/>
                            <a:gd name="T11" fmla="*/ 9411 h 4615"/>
                          </a:gdLst>
                          <a:ahLst/>
                          <a:cxnLst>
                            <a:cxn ang="0">
                              <a:pos x="T1" y="T3"/>
                            </a:cxn>
                            <a:cxn ang="0">
                              <a:pos x="T5" y="T7"/>
                            </a:cxn>
                            <a:cxn ang="0">
                              <a:pos x="T9" y="T11"/>
                            </a:cxn>
                          </a:cxnLst>
                          <a:rect l="0" t="0" r="r" b="b"/>
                          <a:pathLst>
                            <a:path w="2193" h="4615">
                              <a:moveTo>
                                <a:pt x="2193" y="0"/>
                              </a:moveTo>
                              <a:lnTo>
                                <a:pt x="2193" y="4615"/>
                              </a:lnTo>
                              <a:lnTo>
                                <a:pt x="0" y="4615"/>
                              </a:lnTo>
                            </a:path>
                          </a:pathLst>
                        </a:custGeom>
                        <a:noFill/>
                        <a:ln w="7484">
                          <a:solidFill>
                            <a:srgbClr val="5B9BD4"/>
                          </a:solidFill>
                          <a:prstDash val="solid"/>
                          <a:round/>
                        </a:ln>
                      </wps:spPr>
                      <wps:bodyPr rot="0" vert="horz" wrap="square" lIns="91440" tIns="45720" rIns="91440" bIns="45720" anchor="t" anchorCtr="0" upright="1">
                        <a:noAutofit/>
                      </wps:bodyPr>
                    </wps:wsp>
                  </a:graphicData>
                </a:graphic>
              </wp:anchor>
            </w:drawing>
          </mc:Choice>
          <mc:Fallback>
            <w:pict>
              <v:polyline w14:anchorId="29EE1616" id="Freeform 97"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v-text-anchor:top" points="308.75pt,257.15pt,308.75pt,487.9pt,199.1pt,487.9pt" coordsize="2193,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" filled="f" strokecolor="#5b9bd4" strokeweight=".20789mm">
                <v:path arrowok="t" o:connecttype="custom" o:connectlocs="1392555,3045460;1392555,5975985;0,5975985" o:connectangles="0,0,0"/>
                <w10:wrap type="topAndBottom"/>
              </v:polyline>
            </w:pict>
          </mc:Fallback>
        </mc:AlternateContent>
      </w:r>
      <w:r>
        <w:rPr>
          <w:b/>
          <w:noProof/>
          <w:sz w:val="20"/>
          <w:lang w:val="en-US"/>
        </w:rPr>
        <mc:AlternateContent>
          <mc:Choice Requires="wps">
            <w:drawing>
              <wp:anchor distT="0" distB="0" distL="114300" distR="114300" simplePos="0" relativeHeight="251594752" behindDoc="0" locked="0" layoutInCell="1" allowOverlap="1" wp14:anchorId="204E2CBD" wp14:editId="72170EDF">
                <wp:simplePos x="0" y="0"/>
                <wp:positionH relativeFrom="column">
                  <wp:posOffset>1966241</wp:posOffset>
                </wp:positionH>
                <wp:positionV relativeFrom="paragraph">
                  <wp:posOffset>512977</wp:posOffset>
                </wp:positionV>
                <wp:extent cx="231775" cy="75565"/>
                <wp:effectExtent l="0" t="0" r="15875" b="635"/>
                <wp:wrapTopAndBottom/>
                <wp:docPr id="100249977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 cy="75565"/>
                        </a:xfrm>
                        <a:prstGeom prst="rect">
                          <a:avLst/>
                        </a:prstGeom>
                        <a:noFill/>
                        <a:ln>
                          <a:noFill/>
                        </a:ln>
                      </wps:spPr>
                      <wps:txbx>
                        <w:txbxContent>
                          <w:p w:rsidR="00EB334A" w:rsidRPr="00F5117E" w:rsidRDefault="00EB334A">
                            <w:pPr>
                              <w:spacing w:before="2"/>
                              <w:rPr>
                                <w:sz w:val="10"/>
                              </w:rPr>
                            </w:pPr>
                            <w:r w:rsidRPr="00F5117E">
                              <w:rPr>
                                <w:w w:val="105"/>
                                <w:sz w:val="10"/>
                              </w:rPr>
                              <w:t>MULAI</w:t>
                            </w:r>
                          </w:p>
                        </w:txbxContent>
                      </wps:txbx>
                      <wps:bodyPr rot="0" vert="horz" wrap="square" lIns="0" tIns="0" rIns="0" bIns="0" anchor="t" anchorCtr="0" upright="1">
                        <a:noAutofit/>
                      </wps:bodyPr>
                    </wps:wsp>
                  </a:graphicData>
                </a:graphic>
              </wp:anchor>
            </w:drawing>
          </mc:Choice>
          <mc:Fallback>
            <w:pict>
              <v:shape w14:anchorId="204E2CBD" id="Text Box 95" o:spid="_x0000_s1325" type="#_x0000_t202" style="position:absolute;margin-left:154.8pt;margin-top:40.4pt;width:18.25pt;height:5.9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" filled="f" stroked="f">
                <v:textbox inset="0,0,0,0">
                  <w:txbxContent>
                    <w:p w:rsidR="00EB334A" w:rsidRPr="00F5117E" w:rsidRDefault="00EB334A">
                      <w:pPr>
                        <w:spacing w:before="2"/>
                        <w:rPr>
                          <w:sz w:val="10"/>
                        </w:rPr>
                      </w:pPr>
                      <w:r w:rsidRPr="00F5117E">
                        <w:rPr>
                          <w:w w:val="105"/>
                          <w:sz w:val="10"/>
                        </w:rPr>
                        <w:t>MULAI</w:t>
                      </w:r>
                    </w:p>
                  </w:txbxContent>
                </v:textbox>
                <w10:wrap type="topAndBottom"/>
              </v:shape>
            </w:pict>
          </mc:Fallback>
        </mc:AlternateContent>
      </w:r>
      <w:r>
        <w:rPr>
          <w:b/>
          <w:noProof/>
          <w:sz w:val="20"/>
          <w:lang w:val="en-US"/>
        </w:rPr>
        <mc:AlternateContent>
          <mc:Choice Requires="wps">
            <w:drawing>
              <wp:anchor distT="0" distB="0" distL="114300" distR="114300" simplePos="0" relativeHeight="251595776" behindDoc="0" locked="0" layoutInCell="1" allowOverlap="1" wp14:anchorId="79A27466" wp14:editId="685862C4">
                <wp:simplePos x="0" y="0"/>
                <wp:positionH relativeFrom="column">
                  <wp:posOffset>1902106</wp:posOffset>
                </wp:positionH>
                <wp:positionV relativeFrom="paragraph">
                  <wp:posOffset>1795042</wp:posOffset>
                </wp:positionV>
                <wp:extent cx="365125" cy="75565"/>
                <wp:effectExtent l="0" t="0" r="15875" b="635"/>
                <wp:wrapTopAndBottom/>
                <wp:docPr id="929491176"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125" cy="75565"/>
                        </a:xfrm>
                        <a:prstGeom prst="rect">
                          <a:avLst/>
                        </a:prstGeom>
                        <a:noFill/>
                        <a:ln>
                          <a:noFill/>
                        </a:ln>
                      </wps:spPr>
                      <wps:txbx>
                        <w:txbxContent>
                          <w:p w:rsidR="00EB334A" w:rsidRPr="003242C1" w:rsidRDefault="00EB334A">
                            <w:pPr>
                              <w:spacing w:before="2"/>
                              <w:rPr>
                                <w:sz w:val="10"/>
                              </w:rPr>
                            </w:pPr>
                            <w:r w:rsidRPr="003242C1">
                              <w:rPr>
                                <w:w w:val="105"/>
                                <w:sz w:val="10"/>
                              </w:rPr>
                              <w:t>DATA ADA</w:t>
                            </w:r>
                          </w:p>
                        </w:txbxContent>
                      </wps:txbx>
                      <wps:bodyPr rot="0" vert="horz" wrap="square" lIns="0" tIns="0" rIns="0" bIns="0" anchor="t" anchorCtr="0" upright="1">
                        <a:noAutofit/>
                      </wps:bodyPr>
                    </wps:wsp>
                  </a:graphicData>
                </a:graphic>
              </wp:anchor>
            </w:drawing>
          </mc:Choice>
          <mc:Fallback>
            <w:pict>
              <v:shape w14:anchorId="79A27466" id="Text Box 94" o:spid="_x0000_s1326" type="#_x0000_t202" style="position:absolute;margin-left:149.75pt;margin-top:141.35pt;width:28.75pt;height:5.9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" filled="f" stroked="f">
                <v:textbox inset="0,0,0,0">
                  <w:txbxContent>
                    <w:p w:rsidR="00EB334A" w:rsidRPr="003242C1" w:rsidRDefault="00EB334A">
                      <w:pPr>
                        <w:spacing w:before="2"/>
                        <w:rPr>
                          <w:sz w:val="10"/>
                        </w:rPr>
                      </w:pPr>
                      <w:r w:rsidRPr="003242C1">
                        <w:rPr>
                          <w:w w:val="105"/>
                          <w:sz w:val="10"/>
                        </w:rPr>
                        <w:t>DATA ADA</w:t>
                      </w:r>
                    </w:p>
                  </w:txbxContent>
                </v:textbox>
                <w10:wrap type="topAndBottom"/>
              </v:shape>
            </w:pict>
          </mc:Fallback>
        </mc:AlternateContent>
      </w:r>
      <w:r>
        <w:rPr>
          <w:b/>
          <w:noProof/>
          <w:sz w:val="20"/>
          <w:lang w:val="en-US"/>
        </w:rPr>
        <mc:AlternateContent>
          <mc:Choice Requires="wps">
            <w:drawing>
              <wp:anchor distT="0" distB="0" distL="114300" distR="114300" simplePos="0" relativeHeight="251596800" behindDoc="0" locked="0" layoutInCell="1" allowOverlap="1" wp14:anchorId="21D1E0D5" wp14:editId="0BAB06E0">
                <wp:simplePos x="0" y="0"/>
                <wp:positionH relativeFrom="column">
                  <wp:posOffset>2857781</wp:posOffset>
                </wp:positionH>
                <wp:positionV relativeFrom="paragraph">
                  <wp:posOffset>2940582</wp:posOffset>
                </wp:positionV>
                <wp:extent cx="233045" cy="90805"/>
                <wp:effectExtent l="0" t="0" r="14605" b="4445"/>
                <wp:wrapTopAndBottom/>
                <wp:docPr id="488547992"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45" cy="90805"/>
                        </a:xfrm>
                        <a:prstGeom prst="rect">
                          <a:avLst/>
                        </a:prstGeom>
                        <a:noFill/>
                        <a:ln>
                          <a:noFill/>
                        </a:ln>
                      </wps:spPr>
                      <wps:txbx>
                        <w:txbxContent>
                          <w:p w:rsidR="00EB334A" w:rsidRDefault="00EB334A">
                            <w:pPr>
                              <w:spacing w:line="143" w:lineRule="exact"/>
                              <w:rPr>
                                <w:rFonts w:ascii="Calibri"/>
                                <w:sz w:val="14"/>
                              </w:rPr>
                            </w:pPr>
                            <w:r>
                              <w:rPr>
                                <w:rFonts w:ascii="Calibri"/>
                                <w:sz w:val="14"/>
                              </w:rPr>
                              <w:t>TIDAK</w:t>
                            </w:r>
                          </w:p>
                        </w:txbxContent>
                      </wps:txbx>
                      <wps:bodyPr rot="0" vert="horz" wrap="square" lIns="0" tIns="0" rIns="0" bIns="0" anchor="t" anchorCtr="0" upright="1">
                        <a:noAutofit/>
                      </wps:bodyPr>
                    </wps:wsp>
                  </a:graphicData>
                </a:graphic>
              </wp:anchor>
            </w:drawing>
          </mc:Choice>
          <mc:Fallback>
            <w:pict>
              <v:shape w14:anchorId="21D1E0D5" id="Text Box 93" o:spid="_x0000_s1327" type="#_x0000_t202" style="position:absolute;margin-left:225pt;margin-top:231.55pt;width:18.35pt;height:7.1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" filled="f" stroked="f">
                <v:textbox inset="0,0,0,0">
                  <w:txbxContent>
                    <w:p w:rsidR="00EB334A" w:rsidRDefault="00EB334A">
                      <w:pPr>
                        <w:spacing w:line="143" w:lineRule="exact"/>
                        <w:rPr>
                          <w:rFonts w:ascii="Calibri"/>
                          <w:sz w:val="14"/>
                        </w:rPr>
                      </w:pPr>
                      <w:r>
                        <w:rPr>
                          <w:rFonts w:ascii="Calibri"/>
                          <w:sz w:val="14"/>
                        </w:rPr>
                        <w:t>TIDAK</w:t>
                      </w:r>
                    </w:p>
                  </w:txbxContent>
                </v:textbox>
                <w10:wrap type="topAndBottom"/>
              </v:shape>
            </w:pict>
          </mc:Fallback>
        </mc:AlternateContent>
      </w:r>
      <w:r>
        <w:rPr>
          <w:b/>
          <w:noProof/>
          <w:sz w:val="20"/>
          <w:lang w:val="en-US"/>
        </w:rPr>
        <mc:AlternateContent>
          <mc:Choice Requires="wps">
            <w:drawing>
              <wp:anchor distT="0" distB="0" distL="114300" distR="114300" simplePos="0" relativeHeight="251597824" behindDoc="0" locked="0" layoutInCell="1" allowOverlap="1" wp14:anchorId="3B337B65" wp14:editId="41119820">
                <wp:simplePos x="0" y="0"/>
                <wp:positionH relativeFrom="column">
                  <wp:posOffset>1785266</wp:posOffset>
                </wp:positionH>
                <wp:positionV relativeFrom="paragraph">
                  <wp:posOffset>3094252</wp:posOffset>
                </wp:positionV>
                <wp:extent cx="594995" cy="75565"/>
                <wp:effectExtent l="0" t="0" r="14605" b="635"/>
                <wp:wrapTopAndBottom/>
                <wp:docPr id="937706666"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95" cy="75565"/>
                        </a:xfrm>
                        <a:prstGeom prst="rect">
                          <a:avLst/>
                        </a:prstGeom>
                        <a:noFill/>
                        <a:ln>
                          <a:noFill/>
                        </a:ln>
                      </wps:spPr>
                      <wps:txbx>
                        <w:txbxContent>
                          <w:p w:rsidR="00EB334A" w:rsidRPr="003242C1" w:rsidRDefault="00EB334A">
                            <w:pPr>
                              <w:spacing w:before="2"/>
                              <w:rPr>
                                <w:sz w:val="10"/>
                              </w:rPr>
                            </w:pPr>
                            <w:r w:rsidRPr="003242C1">
                              <w:rPr>
                                <w:w w:val="105"/>
                                <w:sz w:val="10"/>
                              </w:rPr>
                              <w:t>DATA MASIH ADA</w:t>
                            </w:r>
                          </w:p>
                        </w:txbxContent>
                      </wps:txbx>
                      <wps:bodyPr rot="0" vert="horz" wrap="square" lIns="0" tIns="0" rIns="0" bIns="0" anchor="t" anchorCtr="0" upright="1">
                        <a:noAutofit/>
                      </wps:bodyPr>
                    </wps:wsp>
                  </a:graphicData>
                </a:graphic>
              </wp:anchor>
            </w:drawing>
          </mc:Choice>
          <mc:Fallback>
            <w:pict>
              <v:shape w14:anchorId="3B337B65" id="Text Box 92" o:spid="_x0000_s1328" type="#_x0000_t202" style="position:absolute;margin-left:140.55pt;margin-top:243.65pt;width:46.85pt;height:5.9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" filled="f" stroked="f">
                <v:textbox inset="0,0,0,0">
                  <w:txbxContent>
                    <w:p w:rsidR="00EB334A" w:rsidRPr="003242C1" w:rsidRDefault="00EB334A">
                      <w:pPr>
                        <w:spacing w:before="2"/>
                        <w:rPr>
                          <w:sz w:val="10"/>
                        </w:rPr>
                      </w:pPr>
                      <w:r w:rsidRPr="003242C1">
                        <w:rPr>
                          <w:w w:val="105"/>
                          <w:sz w:val="10"/>
                        </w:rPr>
                        <w:t>DATA MASIH ADA</w:t>
                      </w:r>
                    </w:p>
                  </w:txbxContent>
                </v:textbox>
                <w10:wrap type="topAndBottom"/>
              </v:shape>
            </w:pict>
          </mc:Fallback>
        </mc:AlternateContent>
      </w:r>
      <w:r>
        <w:rPr>
          <w:b/>
          <w:noProof/>
          <w:sz w:val="20"/>
          <w:lang w:val="en-US"/>
        </w:rPr>
        <mc:AlternateContent>
          <mc:Choice Requires="wps">
            <w:drawing>
              <wp:anchor distT="0" distB="0" distL="114300" distR="114300" simplePos="0" relativeHeight="251604992" behindDoc="0" locked="0" layoutInCell="1" allowOverlap="1" wp14:anchorId="20975023" wp14:editId="67EA0D47">
                <wp:simplePos x="0" y="0"/>
                <wp:positionH relativeFrom="column">
                  <wp:posOffset>3361336</wp:posOffset>
                </wp:positionH>
                <wp:positionV relativeFrom="paragraph">
                  <wp:posOffset>2997732</wp:posOffset>
                </wp:positionV>
                <wp:extent cx="1121410" cy="267970"/>
                <wp:effectExtent l="0" t="0" r="21590" b="17780"/>
                <wp:wrapTopAndBottom/>
                <wp:docPr id="424331850"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Default="00EB334A">
                            <w:pPr>
                              <w:spacing w:before="11"/>
                              <w:rPr>
                                <w:b/>
                                <w:sz w:val="12"/>
                              </w:rPr>
                            </w:pPr>
                          </w:p>
                          <w:p w:rsidR="00EB334A" w:rsidRPr="003242C1" w:rsidRDefault="00EB334A">
                            <w:pPr>
                              <w:ind w:left="503"/>
                              <w:rPr>
                                <w:sz w:val="10"/>
                              </w:rPr>
                            </w:pPr>
                            <w:r w:rsidRPr="003242C1">
                              <w:rPr>
                                <w:w w:val="105"/>
                                <w:sz w:val="10"/>
                              </w:rPr>
                              <w:t>DATA KOSONG</w:t>
                            </w:r>
                          </w:p>
                        </w:txbxContent>
                      </wps:txbx>
                      <wps:bodyPr rot="0" vert="horz" wrap="square" lIns="0" tIns="0" rIns="0" bIns="0" anchor="t" anchorCtr="0" upright="1">
                        <a:noAutofit/>
                      </wps:bodyPr>
                    </wps:wsp>
                  </a:graphicData>
                </a:graphic>
              </wp:anchor>
            </w:drawing>
          </mc:Choice>
          <mc:Fallback>
            <w:pict>
              <v:shape w14:anchorId="20975023" id="Text Box 85" o:spid="_x0000_s1329" type="#_x0000_t202" style="position:absolute;margin-left:264.65pt;margin-top:236.05pt;width:88.3pt;height:21.1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" fillcolor="#e7e6e6 [3214]" strokecolor="#c7c7c7" strokeweight=".15736mm">
                <v:textbox inset="0,0,0,0">
                  <w:txbxContent>
                    <w:p w:rsidR="00EB334A" w:rsidRDefault="00EB334A">
                      <w:pPr>
                        <w:spacing w:before="11"/>
                        <w:rPr>
                          <w:b/>
                          <w:sz w:val="12"/>
                        </w:rPr>
                      </w:pPr>
                    </w:p>
                    <w:p w:rsidR="00EB334A" w:rsidRPr="003242C1" w:rsidRDefault="00EB334A">
                      <w:pPr>
                        <w:ind w:left="503"/>
                        <w:rPr>
                          <w:sz w:val="10"/>
                        </w:rPr>
                      </w:pPr>
                      <w:r w:rsidRPr="003242C1">
                        <w:rPr>
                          <w:w w:val="105"/>
                          <w:sz w:val="10"/>
                        </w:rPr>
                        <w:t>DATA KOSONG</w:t>
                      </w:r>
                    </w:p>
                  </w:txbxContent>
                </v:textbox>
                <w10:wrap type="topAndBottom"/>
              </v:shape>
            </w:pict>
          </mc:Fallback>
        </mc:AlternateContent>
      </w:r>
      <w:r>
        <w:rPr>
          <w:b/>
          <w:noProof/>
          <w:sz w:val="20"/>
          <w:lang w:val="en-US"/>
        </w:rPr>
        <mc:AlternateContent>
          <mc:Choice Requires="wps">
            <w:drawing>
              <wp:anchor distT="0" distB="0" distL="114300" distR="114300" simplePos="0" relativeHeight="251606016" behindDoc="0" locked="0" layoutInCell="1" allowOverlap="1" wp14:anchorId="788AE2B2" wp14:editId="0327B94F">
                <wp:simplePos x="0" y="0"/>
                <wp:positionH relativeFrom="column">
                  <wp:posOffset>1514756</wp:posOffset>
                </wp:positionH>
                <wp:positionV relativeFrom="paragraph">
                  <wp:posOffset>2333522</wp:posOffset>
                </wp:positionV>
                <wp:extent cx="1121410" cy="267970"/>
                <wp:effectExtent l="0" t="0" r="21590" b="17780"/>
                <wp:wrapTopAndBottom/>
                <wp:docPr id="130592174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Pr="003242C1" w:rsidRDefault="00EB334A">
                            <w:pPr>
                              <w:spacing w:before="10"/>
                              <w:rPr>
                                <w:b/>
                                <w:sz w:val="12"/>
                              </w:rPr>
                            </w:pPr>
                          </w:p>
                          <w:p w:rsidR="00EB334A" w:rsidRPr="003242C1" w:rsidRDefault="00EB334A">
                            <w:pPr>
                              <w:ind w:left="234"/>
                              <w:rPr>
                                <w:sz w:val="10"/>
                              </w:rPr>
                            </w:pPr>
                            <w:r w:rsidRPr="003242C1">
                              <w:rPr>
                                <w:w w:val="105"/>
                                <w:sz w:val="10"/>
                              </w:rPr>
                              <w:t>TAMPIL DATA (TRAINING</w:t>
                            </w:r>
                          </w:p>
                        </w:txbxContent>
                      </wps:txbx>
                      <wps:bodyPr rot="0" vert="horz" wrap="square" lIns="0" tIns="0" rIns="0" bIns="0" anchor="t" anchorCtr="0" upright="1">
                        <a:noAutofit/>
                      </wps:bodyPr>
                    </wps:wsp>
                  </a:graphicData>
                </a:graphic>
              </wp:anchor>
            </w:drawing>
          </mc:Choice>
          <mc:Fallback>
            <w:pict>
              <v:shape w14:anchorId="788AE2B2" id="Text Box 84" o:spid="_x0000_s1330" type="#_x0000_t202" style="position:absolute;margin-left:119.25pt;margin-top:183.75pt;width:88.3pt;height:21.1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" fillcolor="#e7e6e6 [3214]" strokecolor="#c7c7c7" strokeweight=".15736mm">
                <v:textbox inset="0,0,0,0">
                  <w:txbxContent>
                    <w:p w:rsidR="00EB334A" w:rsidRPr="003242C1" w:rsidRDefault="00EB334A">
                      <w:pPr>
                        <w:spacing w:before="10"/>
                        <w:rPr>
                          <w:b/>
                          <w:sz w:val="12"/>
                        </w:rPr>
                      </w:pPr>
                    </w:p>
                    <w:p w:rsidR="00EB334A" w:rsidRPr="003242C1" w:rsidRDefault="00EB334A">
                      <w:pPr>
                        <w:ind w:left="234"/>
                        <w:rPr>
                          <w:sz w:val="10"/>
                        </w:rPr>
                      </w:pPr>
                      <w:r w:rsidRPr="003242C1">
                        <w:rPr>
                          <w:w w:val="105"/>
                          <w:sz w:val="10"/>
                        </w:rPr>
                        <w:t>TAMPIL DATA (TRAINING</w:t>
                      </w:r>
                    </w:p>
                  </w:txbxContent>
                </v:textbox>
                <w10:wrap type="topAndBottom"/>
              </v:shape>
            </w:pict>
          </mc:Fallback>
        </mc:AlternateContent>
      </w:r>
      <w:r>
        <w:rPr>
          <w:b/>
          <w:noProof/>
          <w:sz w:val="20"/>
          <w:lang w:val="en-US"/>
        </w:rPr>
        <mc:AlternateContent>
          <mc:Choice Requires="wps">
            <w:drawing>
              <wp:anchor distT="0" distB="0" distL="114300" distR="114300" simplePos="0" relativeHeight="251607040" behindDoc="0" locked="0" layoutInCell="1" allowOverlap="1" wp14:anchorId="5ECEA2B8" wp14:editId="384557FE">
                <wp:simplePos x="0" y="0"/>
                <wp:positionH relativeFrom="column">
                  <wp:posOffset>1514756</wp:posOffset>
                </wp:positionH>
                <wp:positionV relativeFrom="paragraph">
                  <wp:posOffset>1019707</wp:posOffset>
                </wp:positionV>
                <wp:extent cx="1121410" cy="267970"/>
                <wp:effectExtent l="0" t="0" r="21590" b="17780"/>
                <wp:wrapTopAndBottom/>
                <wp:docPr id="1750625205"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Pr="00F5117E" w:rsidRDefault="00EB334A">
                            <w:pPr>
                              <w:spacing w:before="8"/>
                              <w:rPr>
                                <w:b/>
                                <w:sz w:val="12"/>
                                <w:lang w:val="en-US"/>
                              </w:rPr>
                            </w:pPr>
                          </w:p>
                          <w:p w:rsidR="00EB334A" w:rsidRPr="003242C1" w:rsidRDefault="00EB334A">
                            <w:pPr>
                              <w:ind w:left="522"/>
                              <w:rPr>
                                <w:sz w:val="10"/>
                              </w:rPr>
                            </w:pPr>
                            <w:r w:rsidRPr="003242C1">
                              <w:rPr>
                                <w:w w:val="105"/>
                                <w:sz w:val="10"/>
                              </w:rPr>
                              <w:t>TAMPIL DATA</w:t>
                            </w:r>
                          </w:p>
                        </w:txbxContent>
                      </wps:txbx>
                      <wps:bodyPr rot="0" vert="horz" wrap="square" lIns="0" tIns="0" rIns="0" bIns="0" anchor="t" anchorCtr="0" upright="1">
                        <a:noAutofit/>
                      </wps:bodyPr>
                    </wps:wsp>
                  </a:graphicData>
                </a:graphic>
              </wp:anchor>
            </w:drawing>
          </mc:Choice>
          <mc:Fallback>
            <w:pict>
              <v:shape w14:anchorId="5ECEA2B8" id="Text Box 83" o:spid="_x0000_s1331" type="#_x0000_t202" style="position:absolute;margin-left:119.25pt;margin-top:80.3pt;width:88.3pt;height:21.1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" fillcolor="#e7e6e6 [3214]" strokecolor="#c7c7c7" strokeweight=".15736mm">
                <v:textbox inset="0,0,0,0">
                  <w:txbxContent>
                    <w:p w:rsidR="00EB334A" w:rsidRPr="00F5117E" w:rsidRDefault="00EB334A">
                      <w:pPr>
                        <w:spacing w:before="8"/>
                        <w:rPr>
                          <w:b/>
                          <w:sz w:val="12"/>
                          <w:lang w:val="en-US"/>
                        </w:rPr>
                      </w:pPr>
                    </w:p>
                    <w:p w:rsidR="00EB334A" w:rsidRPr="003242C1" w:rsidRDefault="00EB334A">
                      <w:pPr>
                        <w:ind w:left="522"/>
                        <w:rPr>
                          <w:sz w:val="10"/>
                        </w:rPr>
                      </w:pPr>
                      <w:r w:rsidRPr="003242C1">
                        <w:rPr>
                          <w:w w:val="105"/>
                          <w:sz w:val="10"/>
                        </w:rPr>
                        <w:t>TAMPIL DATA</w:t>
                      </w:r>
                    </w:p>
                  </w:txbxContent>
                </v:textbox>
                <w10:wrap type="topAndBottom"/>
              </v:shape>
            </w:pict>
          </mc:Fallback>
        </mc:AlternateContent>
      </w:r>
    </w:p>
    <w:p w:rsidR="00405434" w:rsidRPr="00AC363E" w:rsidRDefault="00F5117E">
      <w:pPr>
        <w:pStyle w:val="BodyText"/>
        <w:spacing w:before="5" w:line="360" w:lineRule="auto"/>
        <w:rPr>
          <w:b/>
          <w:sz w:val="23"/>
        </w:rPr>
      </w:pPr>
      <w:r>
        <w:rPr>
          <w:b/>
          <w:noProof/>
          <w:sz w:val="23"/>
          <w:lang w:val="en-US"/>
        </w:rPr>
        <w:drawing>
          <wp:anchor distT="0" distB="0" distL="114300" distR="114300" simplePos="0" relativeHeight="251568128" behindDoc="0" locked="0" layoutInCell="1" allowOverlap="1" wp14:anchorId="5B05D392" wp14:editId="099280FA">
            <wp:simplePos x="0" y="0"/>
            <wp:positionH relativeFrom="column">
              <wp:posOffset>1496341</wp:posOffset>
            </wp:positionH>
            <wp:positionV relativeFrom="paragraph">
              <wp:posOffset>3409212</wp:posOffset>
            </wp:positionV>
            <wp:extent cx="1165225" cy="306070"/>
            <wp:effectExtent l="0" t="0" r="0" b="0"/>
            <wp:wrapTopAndBottom/>
            <wp:docPr id="28105064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050641" name="Picture 12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a:xfrm>
                      <a:off x="0" y="0"/>
                      <a:ext cx="1165225" cy="306070"/>
                    </a:xfrm>
                    <a:prstGeom prst="rect">
                      <a:avLst/>
                    </a:prstGeom>
                    <a:noFill/>
                    <a:ln>
                      <a:noFill/>
                    </a:ln>
                  </pic:spPr>
                </pic:pic>
              </a:graphicData>
            </a:graphic>
          </wp:anchor>
        </w:drawing>
      </w:r>
      <w:r>
        <w:rPr>
          <w:b/>
          <w:noProof/>
          <w:sz w:val="23"/>
          <w:lang w:val="en-US"/>
        </w:rPr>
        <mc:AlternateContent>
          <mc:Choice Requires="wps">
            <w:drawing>
              <wp:anchor distT="0" distB="0" distL="114300" distR="114300" simplePos="0" relativeHeight="251569152" behindDoc="0" locked="0" layoutInCell="1" allowOverlap="1" wp14:anchorId="546AB0BD" wp14:editId="1C0B2C29">
                <wp:simplePos x="0" y="0"/>
                <wp:positionH relativeFrom="column">
                  <wp:posOffset>1514756</wp:posOffset>
                </wp:positionH>
                <wp:positionV relativeFrom="paragraph">
                  <wp:posOffset>3411752</wp:posOffset>
                </wp:positionV>
                <wp:extent cx="1121410" cy="267970"/>
                <wp:effectExtent l="0" t="0" r="2540" b="0"/>
                <wp:wrapTopAndBottom/>
                <wp:docPr id="951675576"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1410" cy="267970"/>
                        </a:xfrm>
                        <a:prstGeom prst="rect">
                          <a:avLst/>
                        </a:prstGeom>
                        <a:solidFill>
                          <a:srgbClr val="5B9BD4"/>
                        </a:solidFill>
                        <a:ln>
                          <a:noFill/>
                        </a:ln>
                      </wps:spPr>
                      <wps:bodyPr rot="0" vert="horz" wrap="square" lIns="91440" tIns="45720" rIns="91440" bIns="45720" anchor="t" anchorCtr="0" upright="1">
                        <a:noAutofit/>
                      </wps:bodyPr>
                    </wps:wsp>
                  </a:graphicData>
                </a:graphic>
              </wp:anchor>
            </w:drawing>
          </mc:Choice>
          <mc:Fallback>
            <w:pict>
              <v:rect w14:anchorId="6AA8E117" id="Rectangle 120" o:spid="_x0000_s1026" style="position:absolute;margin-left:119.25pt;margin-top:268.65pt;width:88.3pt;height:21.1pt;z-index:25156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" fillcolor="#5b9bd4" stroked="f">
                <w10:wrap type="topAndBottom"/>
              </v:rect>
            </w:pict>
          </mc:Fallback>
        </mc:AlternateContent>
      </w:r>
      <w:r>
        <w:rPr>
          <w:b/>
          <w:noProof/>
          <w:sz w:val="23"/>
          <w:lang w:val="en-US"/>
        </w:rPr>
        <mc:AlternateContent>
          <mc:Choice Requires="wps">
            <w:drawing>
              <wp:anchor distT="0" distB="0" distL="114300" distR="114300" simplePos="0" relativeHeight="251570176" behindDoc="0" locked="0" layoutInCell="1" allowOverlap="1" wp14:anchorId="73A9F124" wp14:editId="5994E085">
                <wp:simplePos x="0" y="0"/>
                <wp:positionH relativeFrom="column">
                  <wp:posOffset>2076096</wp:posOffset>
                </wp:positionH>
                <wp:positionV relativeFrom="paragraph">
                  <wp:posOffset>3154577</wp:posOffset>
                </wp:positionV>
                <wp:extent cx="0" cy="211455"/>
                <wp:effectExtent l="0" t="0" r="19050" b="17145"/>
                <wp:wrapTopAndBottom/>
                <wp:docPr id="1721346681" name="Lin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1455"/>
                        </a:xfrm>
                        <a:prstGeom prst="line">
                          <a:avLst/>
                        </a:prstGeom>
                        <a:noFill/>
                        <a:ln w="7469">
                          <a:solidFill>
                            <a:srgbClr val="5B9BD4"/>
                          </a:solidFill>
                          <a:prstDash val="solid"/>
                          <a:round/>
                        </a:ln>
                      </wps:spPr>
                      <wps:bodyPr/>
                    </wps:wsp>
                  </a:graphicData>
                </a:graphic>
              </wp:anchor>
            </w:drawing>
          </mc:Choice>
          <mc:Fallback>
            <w:pict>
              <v:line w14:anchorId="463178F9" id="Line 119" o:spid="_x0000_s1026" style="position:absolute;z-index:251570176;visibility:visible;mso-wrap-style:square;mso-wrap-distance-left:9pt;mso-wrap-distance-top:0;mso-wrap-distance-right:9pt;mso-wrap-distance-bottom:0;mso-position-horizontal:absolute;mso-position-horizontal-relative:text;mso-position-vertical:absolute;mso-position-vertical-relative:text" from="163.45pt,248.4pt" to="163.45pt,26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" strokecolor="#5b9bd4" strokeweight=".20747mm">
                <w10:wrap type="topAndBottom"/>
              </v:line>
            </w:pict>
          </mc:Fallback>
        </mc:AlternateContent>
      </w:r>
      <w:r>
        <w:rPr>
          <w:b/>
          <w:noProof/>
          <w:sz w:val="23"/>
          <w:lang w:val="en-US"/>
        </w:rPr>
        <mc:AlternateContent>
          <mc:Choice Requires="wps">
            <w:drawing>
              <wp:anchor distT="0" distB="0" distL="114300" distR="114300" simplePos="0" relativeHeight="251571200" behindDoc="0" locked="0" layoutInCell="1" allowOverlap="1" wp14:anchorId="3F76447B" wp14:editId="372DE752">
                <wp:simplePos x="0" y="0"/>
                <wp:positionH relativeFrom="column">
                  <wp:posOffset>2049426</wp:posOffset>
                </wp:positionH>
                <wp:positionV relativeFrom="paragraph">
                  <wp:posOffset>3359047</wp:posOffset>
                </wp:positionV>
                <wp:extent cx="52705" cy="53340"/>
                <wp:effectExtent l="0" t="0" r="4445" b="3810"/>
                <wp:wrapTopAndBottom/>
                <wp:docPr id="1852078125" name="Freeform 118"/>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5288 5288"/>
                            <a:gd name="T3" fmla="*/ 5288 h 84"/>
                            <a:gd name="T4" fmla="+- 0 4861 4861"/>
                            <a:gd name="T5" fmla="*/ T4 w 83"/>
                            <a:gd name="T6" fmla="+- 0 5288 5288"/>
                            <a:gd name="T7" fmla="*/ 5288 h 84"/>
                            <a:gd name="T8" fmla="+- 0 4903 4861"/>
                            <a:gd name="T9" fmla="*/ T8 w 83"/>
                            <a:gd name="T10" fmla="+- 0 5372 5288"/>
                            <a:gd name="T11" fmla="*/ 5372 h 84"/>
                            <a:gd name="T12" fmla="+- 0 4944 4861"/>
                            <a:gd name="T13" fmla="*/ T12 w 83"/>
                            <a:gd name="T14" fmla="+- 0 5288 5288"/>
                            <a:gd name="T15" fmla="*/ 5288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E951F29" id="Freeform 118" o:spid="_x0000_s1026" style="position:absolute;margin-left:161.35pt;margin-top:264.5pt;width:4.15pt;height:4.2pt;z-index:251571200;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" path="m83,l,,42,84,83,xe" fillcolor="#5b9bd4" stroked="f">
                <v:path arrowok="t" o:connecttype="custom" o:connectlocs="52705,3357880;0,3357880;26670,3411220;52705,3357880" o:connectangles="0,0,0,0"/>
                <w10:wrap type="topAndBottom"/>
              </v:shape>
            </w:pict>
          </mc:Fallback>
        </mc:AlternateContent>
      </w:r>
      <w:r>
        <w:rPr>
          <w:b/>
          <w:noProof/>
          <w:sz w:val="23"/>
          <w:lang w:val="en-US"/>
        </w:rPr>
        <w:drawing>
          <wp:anchor distT="0" distB="0" distL="114300" distR="114300" simplePos="0" relativeHeight="251572224" behindDoc="0" locked="0" layoutInCell="1" allowOverlap="1" wp14:anchorId="770FF6F3" wp14:editId="3A81B107">
            <wp:simplePos x="0" y="0"/>
            <wp:positionH relativeFrom="column">
              <wp:posOffset>1496341</wp:posOffset>
            </wp:positionH>
            <wp:positionV relativeFrom="paragraph">
              <wp:posOffset>4105172</wp:posOffset>
            </wp:positionV>
            <wp:extent cx="1165225" cy="311785"/>
            <wp:effectExtent l="0" t="0" r="0" b="0"/>
            <wp:wrapTopAndBottom/>
            <wp:docPr id="909429576"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29576" name="Picture 11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a:xfrm>
                      <a:off x="0" y="0"/>
                      <a:ext cx="1165225" cy="311785"/>
                    </a:xfrm>
                    <a:prstGeom prst="rect">
                      <a:avLst/>
                    </a:prstGeom>
                    <a:noFill/>
                    <a:ln>
                      <a:noFill/>
                    </a:ln>
                  </pic:spPr>
                </pic:pic>
              </a:graphicData>
            </a:graphic>
          </wp:anchor>
        </w:drawing>
      </w:r>
      <w:r>
        <w:rPr>
          <w:b/>
          <w:noProof/>
          <w:sz w:val="23"/>
          <w:lang w:val="en-US"/>
        </w:rPr>
        <mc:AlternateContent>
          <mc:Choice Requires="wps">
            <w:drawing>
              <wp:anchor distT="0" distB="0" distL="114300" distR="114300" simplePos="0" relativeHeight="251573248" behindDoc="0" locked="0" layoutInCell="1" allowOverlap="1" wp14:anchorId="1C7130D6" wp14:editId="3D6B4CAC">
                <wp:simplePos x="0" y="0"/>
                <wp:positionH relativeFrom="column">
                  <wp:posOffset>1514756</wp:posOffset>
                </wp:positionH>
                <wp:positionV relativeFrom="paragraph">
                  <wp:posOffset>4112157</wp:posOffset>
                </wp:positionV>
                <wp:extent cx="1121410" cy="267970"/>
                <wp:effectExtent l="0" t="0" r="2540" b="0"/>
                <wp:wrapTopAndBottom/>
                <wp:docPr id="281867723"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1410" cy="267970"/>
                        </a:xfrm>
                        <a:prstGeom prst="rect">
                          <a:avLst/>
                        </a:prstGeom>
                        <a:solidFill>
                          <a:srgbClr val="5B9BD4"/>
                        </a:solidFill>
                        <a:ln>
                          <a:noFill/>
                        </a:ln>
                      </wps:spPr>
                      <wps:bodyPr rot="0" vert="horz" wrap="square" lIns="91440" tIns="45720" rIns="91440" bIns="45720" anchor="t" anchorCtr="0" upright="1">
                        <a:noAutofit/>
                      </wps:bodyPr>
                    </wps:wsp>
                  </a:graphicData>
                </a:graphic>
              </wp:anchor>
            </w:drawing>
          </mc:Choice>
          <mc:Fallback>
            <w:pict>
              <v:rect w14:anchorId="42269FBD" id="Rectangle 116" o:spid="_x0000_s1026" style="position:absolute;margin-left:119.25pt;margin-top:323.8pt;width:88.3pt;height:21.1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" fillcolor="#5b9bd4" stroked="f">
                <w10:wrap type="topAndBottom"/>
              </v:rect>
            </w:pict>
          </mc:Fallback>
        </mc:AlternateContent>
      </w:r>
      <w:r>
        <w:rPr>
          <w:b/>
          <w:noProof/>
          <w:sz w:val="23"/>
          <w:lang w:val="en-US"/>
        </w:rPr>
        <mc:AlternateContent>
          <mc:Choice Requires="wps">
            <w:drawing>
              <wp:anchor distT="0" distB="0" distL="114300" distR="114300" simplePos="0" relativeHeight="251574272" behindDoc="0" locked="0" layoutInCell="1" allowOverlap="1" wp14:anchorId="58692E89" wp14:editId="562B259E">
                <wp:simplePos x="0" y="0"/>
                <wp:positionH relativeFrom="column">
                  <wp:posOffset>2076096</wp:posOffset>
                </wp:positionH>
                <wp:positionV relativeFrom="paragraph">
                  <wp:posOffset>3680357</wp:posOffset>
                </wp:positionV>
                <wp:extent cx="0" cy="386080"/>
                <wp:effectExtent l="0" t="0" r="19050" b="13970"/>
                <wp:wrapTopAndBottom/>
                <wp:docPr id="224309216" name="Lin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line">
                          <a:avLst/>
                        </a:prstGeom>
                        <a:noFill/>
                        <a:ln w="7469">
                          <a:solidFill>
                            <a:srgbClr val="5B9BD4"/>
                          </a:solidFill>
                          <a:prstDash val="solid"/>
                          <a:round/>
                        </a:ln>
                      </wps:spPr>
                      <wps:bodyPr/>
                    </wps:wsp>
                  </a:graphicData>
                </a:graphic>
              </wp:anchor>
            </w:drawing>
          </mc:Choice>
          <mc:Fallback>
            <w:pict>
              <v:line w14:anchorId="7E05212A" id="Line 115" o:spid="_x0000_s1026" style="position:absolute;z-index:251574272;visibility:visible;mso-wrap-style:square;mso-wrap-distance-left:9pt;mso-wrap-distance-top:0;mso-wrap-distance-right:9pt;mso-wrap-distance-bottom:0;mso-position-horizontal:absolute;mso-position-horizontal-relative:text;mso-position-vertical:absolute;mso-position-vertical-relative:text" from="163.45pt,289.8pt" to="163.45pt,3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" strokecolor="#5b9bd4" strokeweight=".20747mm">
                <w10:wrap type="topAndBottom"/>
              </v:line>
            </w:pict>
          </mc:Fallback>
        </mc:AlternateContent>
      </w:r>
      <w:r>
        <w:rPr>
          <w:b/>
          <w:noProof/>
          <w:sz w:val="23"/>
          <w:lang w:val="en-US"/>
        </w:rPr>
        <mc:AlternateContent>
          <mc:Choice Requires="wps">
            <w:drawing>
              <wp:anchor distT="0" distB="0" distL="114300" distR="114300" simplePos="0" relativeHeight="251575296" behindDoc="0" locked="0" layoutInCell="1" allowOverlap="1" wp14:anchorId="504F1529" wp14:editId="04EB9BEB">
                <wp:simplePos x="0" y="0"/>
                <wp:positionH relativeFrom="column">
                  <wp:posOffset>2049426</wp:posOffset>
                </wp:positionH>
                <wp:positionV relativeFrom="paragraph">
                  <wp:posOffset>4059452</wp:posOffset>
                </wp:positionV>
                <wp:extent cx="52705" cy="53340"/>
                <wp:effectExtent l="0" t="0" r="4445" b="3810"/>
                <wp:wrapTopAndBottom/>
                <wp:docPr id="185539587" name="Freeform 114"/>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6391 6391"/>
                            <a:gd name="T3" fmla="*/ 6391 h 84"/>
                            <a:gd name="T4" fmla="+- 0 4861 4861"/>
                            <a:gd name="T5" fmla="*/ T4 w 83"/>
                            <a:gd name="T6" fmla="+- 0 6391 6391"/>
                            <a:gd name="T7" fmla="*/ 6391 h 84"/>
                            <a:gd name="T8" fmla="+- 0 4903 4861"/>
                            <a:gd name="T9" fmla="*/ T8 w 83"/>
                            <a:gd name="T10" fmla="+- 0 6475 6391"/>
                            <a:gd name="T11" fmla="*/ 6475 h 84"/>
                            <a:gd name="T12" fmla="+- 0 4944 4861"/>
                            <a:gd name="T13" fmla="*/ T12 w 83"/>
                            <a:gd name="T14" fmla="+- 0 6391 6391"/>
                            <a:gd name="T15" fmla="*/ 6391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62A812C" id="Freeform 114" o:spid="_x0000_s1026" style="position:absolute;margin-left:161.35pt;margin-top:319.65pt;width:4.15pt;height:4.2pt;z-index:251575296;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" path="m83,l,,42,84,83,xe" fillcolor="#5b9bd4" stroked="f">
                <v:path arrowok="t" o:connecttype="custom" o:connectlocs="52705,4058285;0,4058285;26670,4111625;52705,4058285" o:connectangles="0,0,0,0"/>
                <w10:wrap type="topAndBottom"/>
              </v:shape>
            </w:pict>
          </mc:Fallback>
        </mc:AlternateContent>
      </w:r>
      <w:r>
        <w:rPr>
          <w:b/>
          <w:noProof/>
          <w:sz w:val="23"/>
          <w:lang w:val="en-US"/>
        </w:rPr>
        <w:drawing>
          <wp:anchor distT="0" distB="0" distL="114300" distR="114300" simplePos="0" relativeHeight="251576320" behindDoc="0" locked="0" layoutInCell="1" allowOverlap="1" wp14:anchorId="5DC92790" wp14:editId="08FFAB10">
            <wp:simplePos x="0" y="0"/>
            <wp:positionH relativeFrom="column">
              <wp:posOffset>1496341</wp:posOffset>
            </wp:positionH>
            <wp:positionV relativeFrom="paragraph">
              <wp:posOffset>4683022</wp:posOffset>
            </wp:positionV>
            <wp:extent cx="1165225" cy="311785"/>
            <wp:effectExtent l="0" t="0" r="0" b="0"/>
            <wp:wrapTopAndBottom/>
            <wp:docPr id="1474625102"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625102" name="Picture 11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a:xfrm>
                      <a:off x="0" y="0"/>
                      <a:ext cx="1165225" cy="311785"/>
                    </a:xfrm>
                    <a:prstGeom prst="rect">
                      <a:avLst/>
                    </a:prstGeom>
                    <a:noFill/>
                    <a:ln>
                      <a:noFill/>
                    </a:ln>
                  </pic:spPr>
                </pic:pic>
              </a:graphicData>
            </a:graphic>
          </wp:anchor>
        </w:drawing>
      </w:r>
      <w:r>
        <w:rPr>
          <w:b/>
          <w:noProof/>
          <w:sz w:val="23"/>
          <w:lang w:val="en-US"/>
        </w:rPr>
        <mc:AlternateContent>
          <mc:Choice Requires="wps">
            <w:drawing>
              <wp:anchor distT="0" distB="0" distL="114300" distR="114300" simplePos="0" relativeHeight="251577344" behindDoc="0" locked="0" layoutInCell="1" allowOverlap="1" wp14:anchorId="53523FEE" wp14:editId="156B735E">
                <wp:simplePos x="0" y="0"/>
                <wp:positionH relativeFrom="column">
                  <wp:posOffset>1514756</wp:posOffset>
                </wp:positionH>
                <wp:positionV relativeFrom="paragraph">
                  <wp:posOffset>4689372</wp:posOffset>
                </wp:positionV>
                <wp:extent cx="1121410" cy="267970"/>
                <wp:effectExtent l="0" t="0" r="2540" b="0"/>
                <wp:wrapTopAndBottom/>
                <wp:docPr id="136871243"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1410" cy="267970"/>
                        </a:xfrm>
                        <a:prstGeom prst="rect">
                          <a:avLst/>
                        </a:prstGeom>
                        <a:solidFill>
                          <a:srgbClr val="5B9BD4"/>
                        </a:solidFill>
                        <a:ln>
                          <a:noFill/>
                        </a:ln>
                      </wps:spPr>
                      <wps:bodyPr rot="0" vert="horz" wrap="square" lIns="91440" tIns="45720" rIns="91440" bIns="45720" anchor="t" anchorCtr="0" upright="1">
                        <a:noAutofit/>
                      </wps:bodyPr>
                    </wps:wsp>
                  </a:graphicData>
                </a:graphic>
              </wp:anchor>
            </w:drawing>
          </mc:Choice>
          <mc:Fallback>
            <w:pict>
              <v:rect w14:anchorId="5F7DC910" id="Rectangle 112" o:spid="_x0000_s1026" style="position:absolute;margin-left:119.25pt;margin-top:369.25pt;width:88.3pt;height:21.1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" fillcolor="#5b9bd4" stroked="f">
                <w10:wrap type="topAndBottom"/>
              </v:rect>
            </w:pict>
          </mc:Fallback>
        </mc:AlternateContent>
      </w:r>
      <w:r>
        <w:rPr>
          <w:b/>
          <w:noProof/>
          <w:sz w:val="23"/>
          <w:lang w:val="en-US"/>
        </w:rPr>
        <mc:AlternateContent>
          <mc:Choice Requires="wps">
            <w:drawing>
              <wp:anchor distT="0" distB="0" distL="114300" distR="114300" simplePos="0" relativeHeight="251578368" behindDoc="0" locked="0" layoutInCell="1" allowOverlap="1" wp14:anchorId="563591D2" wp14:editId="602819BA">
                <wp:simplePos x="0" y="0"/>
                <wp:positionH relativeFrom="column">
                  <wp:posOffset>2076096</wp:posOffset>
                </wp:positionH>
                <wp:positionV relativeFrom="paragraph">
                  <wp:posOffset>4380762</wp:posOffset>
                </wp:positionV>
                <wp:extent cx="0" cy="262255"/>
                <wp:effectExtent l="0" t="0" r="19050" b="23495"/>
                <wp:wrapTopAndBottom/>
                <wp:docPr id="495079397" name="Lin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255"/>
                        </a:xfrm>
                        <a:prstGeom prst="line">
                          <a:avLst/>
                        </a:prstGeom>
                        <a:noFill/>
                        <a:ln w="7469">
                          <a:solidFill>
                            <a:srgbClr val="5B9BD4"/>
                          </a:solidFill>
                          <a:prstDash val="solid"/>
                          <a:round/>
                        </a:ln>
                      </wps:spPr>
                      <wps:bodyPr/>
                    </wps:wsp>
                  </a:graphicData>
                </a:graphic>
              </wp:anchor>
            </w:drawing>
          </mc:Choice>
          <mc:Fallback>
            <w:pict>
              <v:line w14:anchorId="0DBD3D86" id="Line 111" o:spid="_x0000_s1026" style="position:absolute;z-index:251578368;visibility:visible;mso-wrap-style:square;mso-wrap-distance-left:9pt;mso-wrap-distance-top:0;mso-wrap-distance-right:9pt;mso-wrap-distance-bottom:0;mso-position-horizontal:absolute;mso-position-horizontal-relative:text;mso-position-vertical:absolute;mso-position-vertical-relative:text" from="163.45pt,344.95pt" to="163.45pt,3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" strokecolor="#5b9bd4" strokeweight=".20747mm">
                <w10:wrap type="topAndBottom"/>
              </v:line>
            </w:pict>
          </mc:Fallback>
        </mc:AlternateContent>
      </w:r>
      <w:r>
        <w:rPr>
          <w:b/>
          <w:noProof/>
          <w:sz w:val="23"/>
          <w:lang w:val="en-US"/>
        </w:rPr>
        <mc:AlternateContent>
          <mc:Choice Requires="wps">
            <w:drawing>
              <wp:anchor distT="0" distB="0" distL="114300" distR="114300" simplePos="0" relativeHeight="251579392" behindDoc="0" locked="0" layoutInCell="1" allowOverlap="1" wp14:anchorId="7D6FD8BF" wp14:editId="46DB11F8">
                <wp:simplePos x="0" y="0"/>
                <wp:positionH relativeFrom="column">
                  <wp:posOffset>2049426</wp:posOffset>
                </wp:positionH>
                <wp:positionV relativeFrom="paragraph">
                  <wp:posOffset>4636032</wp:posOffset>
                </wp:positionV>
                <wp:extent cx="52705" cy="53340"/>
                <wp:effectExtent l="0" t="0" r="4445" b="3810"/>
                <wp:wrapTopAndBottom/>
                <wp:docPr id="1743445024" name="Freeform 110"/>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7300 7300"/>
                            <a:gd name="T3" fmla="*/ 7300 h 84"/>
                            <a:gd name="T4" fmla="+- 0 4861 4861"/>
                            <a:gd name="T5" fmla="*/ T4 w 83"/>
                            <a:gd name="T6" fmla="+- 0 7300 7300"/>
                            <a:gd name="T7" fmla="*/ 7300 h 84"/>
                            <a:gd name="T8" fmla="+- 0 4903 4861"/>
                            <a:gd name="T9" fmla="*/ T8 w 83"/>
                            <a:gd name="T10" fmla="+- 0 7383 7300"/>
                            <a:gd name="T11" fmla="*/ 7383 h 84"/>
                            <a:gd name="T12" fmla="+- 0 4944 4861"/>
                            <a:gd name="T13" fmla="*/ T12 w 83"/>
                            <a:gd name="T14" fmla="+- 0 7300 7300"/>
                            <a:gd name="T15" fmla="*/ 7300 h 84"/>
                          </a:gdLst>
                          <a:ahLst/>
                          <a:cxnLst>
                            <a:cxn ang="0">
                              <a:pos x="T1" y="T3"/>
                            </a:cxn>
                            <a:cxn ang="0">
                              <a:pos x="T5" y="T7"/>
                            </a:cxn>
                            <a:cxn ang="0">
                              <a:pos x="T9" y="T11"/>
                            </a:cxn>
                            <a:cxn ang="0">
                              <a:pos x="T13" y="T15"/>
                            </a:cxn>
                          </a:cxnLst>
                          <a:rect l="0" t="0" r="r" b="b"/>
                          <a:pathLst>
                            <a:path w="83" h="84">
                              <a:moveTo>
                                <a:pt x="83" y="0"/>
                              </a:moveTo>
                              <a:lnTo>
                                <a:pt x="0" y="0"/>
                              </a:lnTo>
                              <a:lnTo>
                                <a:pt x="42" y="83"/>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001471C8" id="Freeform 110" o:spid="_x0000_s1026" style="position:absolute;margin-left:161.35pt;margin-top:365.05pt;width:4.15pt;height:4.2pt;z-index:251579392;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" path="m83,l,,42,83,83,xe" fillcolor="#5b9bd4" stroked="f">
                <v:path arrowok="t" o:connecttype="custom" o:connectlocs="52705,4635500;0,4635500;26670,4688205;52705,4635500" o:connectangles="0,0,0,0"/>
                <w10:wrap type="topAndBottom"/>
              </v:shape>
            </w:pict>
          </mc:Fallback>
        </mc:AlternateContent>
      </w:r>
      <w:r>
        <w:rPr>
          <w:b/>
          <w:noProof/>
          <w:sz w:val="23"/>
          <w:lang w:val="en-US"/>
        </w:rPr>
        <w:drawing>
          <wp:anchor distT="0" distB="0" distL="114300" distR="114300" simplePos="0" relativeHeight="251580416" behindDoc="0" locked="0" layoutInCell="1" allowOverlap="1" wp14:anchorId="5D4D373A" wp14:editId="764C87A1">
            <wp:simplePos x="0" y="0"/>
            <wp:positionH relativeFrom="column">
              <wp:posOffset>1496341</wp:posOffset>
            </wp:positionH>
            <wp:positionV relativeFrom="paragraph">
              <wp:posOffset>5260872</wp:posOffset>
            </wp:positionV>
            <wp:extent cx="1165225" cy="311785"/>
            <wp:effectExtent l="0" t="0" r="0" b="0"/>
            <wp:wrapTopAndBottom/>
            <wp:docPr id="1755906000"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06000" name="Picture 10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a:xfrm>
                      <a:off x="0" y="0"/>
                      <a:ext cx="1165225" cy="311785"/>
                    </a:xfrm>
                    <a:prstGeom prst="rect">
                      <a:avLst/>
                    </a:prstGeom>
                    <a:noFill/>
                    <a:ln>
                      <a:noFill/>
                    </a:ln>
                  </pic:spPr>
                </pic:pic>
              </a:graphicData>
            </a:graphic>
          </wp:anchor>
        </w:drawing>
      </w:r>
      <w:r>
        <w:rPr>
          <w:b/>
          <w:noProof/>
          <w:sz w:val="23"/>
          <w:lang w:val="en-US"/>
        </w:rPr>
        <mc:AlternateContent>
          <mc:Choice Requires="wps">
            <w:drawing>
              <wp:anchor distT="0" distB="0" distL="114300" distR="114300" simplePos="0" relativeHeight="251581440" behindDoc="0" locked="0" layoutInCell="1" allowOverlap="1" wp14:anchorId="70FC2A57" wp14:editId="14F13961">
                <wp:simplePos x="0" y="0"/>
                <wp:positionH relativeFrom="column">
                  <wp:posOffset>1514756</wp:posOffset>
                </wp:positionH>
                <wp:positionV relativeFrom="paragraph">
                  <wp:posOffset>5265952</wp:posOffset>
                </wp:positionV>
                <wp:extent cx="1121410" cy="267970"/>
                <wp:effectExtent l="0" t="0" r="2540" b="0"/>
                <wp:wrapTopAndBottom/>
                <wp:docPr id="1427709406"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1410" cy="267970"/>
                        </a:xfrm>
                        <a:prstGeom prst="rect">
                          <a:avLst/>
                        </a:prstGeom>
                        <a:solidFill>
                          <a:srgbClr val="5B9BD4"/>
                        </a:solidFill>
                        <a:ln>
                          <a:noFill/>
                        </a:ln>
                      </wps:spPr>
                      <wps:bodyPr rot="0" vert="horz" wrap="square" lIns="91440" tIns="45720" rIns="91440" bIns="45720" anchor="t" anchorCtr="0" upright="1">
                        <a:noAutofit/>
                      </wps:bodyPr>
                    </wps:wsp>
                  </a:graphicData>
                </a:graphic>
              </wp:anchor>
            </w:drawing>
          </mc:Choice>
          <mc:Fallback>
            <w:pict>
              <v:rect w14:anchorId="52302393" id="Rectangle 108" o:spid="_x0000_s1026" style="position:absolute;margin-left:119.25pt;margin-top:414.65pt;width:88.3pt;height:21.1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" fillcolor="#5b9bd4" stroked="f">
                <w10:wrap type="topAndBottom"/>
              </v:rect>
            </w:pict>
          </mc:Fallback>
        </mc:AlternateContent>
      </w:r>
      <w:r>
        <w:rPr>
          <w:b/>
          <w:noProof/>
          <w:sz w:val="23"/>
          <w:lang w:val="en-US"/>
        </w:rPr>
        <mc:AlternateContent>
          <mc:Choice Requires="wps">
            <w:drawing>
              <wp:anchor distT="0" distB="0" distL="114300" distR="114300" simplePos="0" relativeHeight="251582464" behindDoc="0" locked="0" layoutInCell="1" allowOverlap="1" wp14:anchorId="0532F5C4" wp14:editId="0F0B042C">
                <wp:simplePos x="0" y="0"/>
                <wp:positionH relativeFrom="column">
                  <wp:posOffset>2076096</wp:posOffset>
                </wp:positionH>
                <wp:positionV relativeFrom="paragraph">
                  <wp:posOffset>4957342</wp:posOffset>
                </wp:positionV>
                <wp:extent cx="0" cy="262255"/>
                <wp:effectExtent l="0" t="0" r="19050" b="23495"/>
                <wp:wrapTopAndBottom/>
                <wp:docPr id="335459343" name="Lin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255"/>
                        </a:xfrm>
                        <a:prstGeom prst="line">
                          <a:avLst/>
                        </a:prstGeom>
                        <a:noFill/>
                        <a:ln w="7469">
                          <a:solidFill>
                            <a:srgbClr val="5B9BD4"/>
                          </a:solidFill>
                          <a:prstDash val="solid"/>
                          <a:round/>
                        </a:ln>
                      </wps:spPr>
                      <wps:bodyPr/>
                    </wps:wsp>
                  </a:graphicData>
                </a:graphic>
              </wp:anchor>
            </w:drawing>
          </mc:Choice>
          <mc:Fallback>
            <w:pict>
              <v:line w14:anchorId="38090781" id="Line 107" o:spid="_x0000_s1026" style="position:absolute;z-index:251582464;visibility:visible;mso-wrap-style:square;mso-wrap-distance-left:9pt;mso-wrap-distance-top:0;mso-wrap-distance-right:9pt;mso-wrap-distance-bottom:0;mso-position-horizontal:absolute;mso-position-horizontal-relative:text;mso-position-vertical:absolute;mso-position-vertical-relative:text" from="163.45pt,390.35pt" to="163.4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" strokecolor="#5b9bd4" strokeweight=".20747mm">
                <w10:wrap type="topAndBottom"/>
              </v:line>
            </w:pict>
          </mc:Fallback>
        </mc:AlternateContent>
      </w:r>
      <w:r>
        <w:rPr>
          <w:b/>
          <w:noProof/>
          <w:sz w:val="23"/>
          <w:lang w:val="en-US"/>
        </w:rPr>
        <mc:AlternateContent>
          <mc:Choice Requires="wps">
            <w:drawing>
              <wp:anchor distT="0" distB="0" distL="114300" distR="114300" simplePos="0" relativeHeight="251583488" behindDoc="0" locked="0" layoutInCell="1" allowOverlap="1" wp14:anchorId="34ABC6A7" wp14:editId="3CF0D720">
                <wp:simplePos x="0" y="0"/>
                <wp:positionH relativeFrom="column">
                  <wp:posOffset>2049426</wp:posOffset>
                </wp:positionH>
                <wp:positionV relativeFrom="paragraph">
                  <wp:posOffset>5212612</wp:posOffset>
                </wp:positionV>
                <wp:extent cx="52705" cy="53340"/>
                <wp:effectExtent l="0" t="0" r="4445" b="3810"/>
                <wp:wrapTopAndBottom/>
                <wp:docPr id="1900160007" name="Freeform 106"/>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8208 8208"/>
                            <a:gd name="T3" fmla="*/ 8208 h 84"/>
                            <a:gd name="T4" fmla="+- 0 4861 4861"/>
                            <a:gd name="T5" fmla="*/ T4 w 83"/>
                            <a:gd name="T6" fmla="+- 0 8208 8208"/>
                            <a:gd name="T7" fmla="*/ 8208 h 84"/>
                            <a:gd name="T8" fmla="+- 0 4903 4861"/>
                            <a:gd name="T9" fmla="*/ T8 w 83"/>
                            <a:gd name="T10" fmla="+- 0 8292 8208"/>
                            <a:gd name="T11" fmla="*/ 8292 h 84"/>
                            <a:gd name="T12" fmla="+- 0 4944 4861"/>
                            <a:gd name="T13" fmla="*/ T12 w 83"/>
                            <a:gd name="T14" fmla="+- 0 8208 8208"/>
                            <a:gd name="T15" fmla="*/ 8208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5B649C9" id="Freeform 106" o:spid="_x0000_s1026" style="position:absolute;margin-left:161.35pt;margin-top:410.45pt;width:4.15pt;height:4.2pt;z-index:251583488;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" path="m83,l,,42,84,83,xe" fillcolor="#5b9bd4" stroked="f">
                <v:path arrowok="t" o:connecttype="custom" o:connectlocs="52705,5212080;0,5212080;26670,5265420;52705,5212080" o:connectangles="0,0,0,0"/>
                <w10:wrap type="topAndBottom"/>
              </v:shape>
            </w:pict>
          </mc:Fallback>
        </mc:AlternateContent>
      </w:r>
      <w:r>
        <w:rPr>
          <w:b/>
          <w:noProof/>
          <w:sz w:val="23"/>
          <w:lang w:val="en-US"/>
        </w:rPr>
        <w:drawing>
          <wp:anchor distT="0" distB="0" distL="114300" distR="114300" simplePos="0" relativeHeight="251584512" behindDoc="0" locked="0" layoutInCell="1" allowOverlap="1" wp14:anchorId="7E79B406" wp14:editId="1DFC3C5F">
            <wp:simplePos x="0" y="0"/>
            <wp:positionH relativeFrom="column">
              <wp:posOffset>1653186</wp:posOffset>
            </wp:positionH>
            <wp:positionV relativeFrom="paragraph">
              <wp:posOffset>5838087</wp:posOffset>
            </wp:positionV>
            <wp:extent cx="851535" cy="306070"/>
            <wp:effectExtent l="0" t="0" r="5715" b="0"/>
            <wp:wrapTopAndBottom/>
            <wp:docPr id="2066517039"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517039" name="Picture 10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a:xfrm>
                      <a:off x="0" y="0"/>
                      <a:ext cx="851535" cy="306070"/>
                    </a:xfrm>
                    <a:prstGeom prst="rect">
                      <a:avLst/>
                    </a:prstGeom>
                    <a:noFill/>
                    <a:ln>
                      <a:noFill/>
                    </a:ln>
                  </pic:spPr>
                </pic:pic>
              </a:graphicData>
            </a:graphic>
          </wp:anchor>
        </w:drawing>
      </w:r>
      <w:r>
        <w:rPr>
          <w:b/>
          <w:noProof/>
          <w:sz w:val="23"/>
          <w:lang w:val="en-US"/>
        </w:rPr>
        <mc:AlternateContent>
          <mc:Choice Requires="wps">
            <w:drawing>
              <wp:anchor distT="0" distB="0" distL="114300" distR="114300" simplePos="0" relativeHeight="251585536" behindDoc="0" locked="0" layoutInCell="1" allowOverlap="1" wp14:anchorId="1432850A" wp14:editId="71269A82">
                <wp:simplePos x="0" y="0"/>
                <wp:positionH relativeFrom="column">
                  <wp:posOffset>1667791</wp:posOffset>
                </wp:positionH>
                <wp:positionV relativeFrom="paragraph">
                  <wp:posOffset>5842532</wp:posOffset>
                </wp:positionV>
                <wp:extent cx="815340" cy="267970"/>
                <wp:effectExtent l="0" t="0" r="3810" b="0"/>
                <wp:wrapTopAndBottom/>
                <wp:docPr id="1794282331" name="Freeform 104"/>
                <wp:cNvGraphicFramePr/>
                <a:graphic xmlns:a="http://schemas.openxmlformats.org/drawingml/2006/main">
                  <a:graphicData uri="http://schemas.microsoft.com/office/word/2010/wordprocessingShape">
                    <wps:wsp>
                      <wps:cNvSpPr/>
                      <wps:spPr bwMode="auto">
                        <a:xfrm>
                          <a:off x="0" y="0"/>
                          <a:ext cx="815340" cy="267970"/>
                        </a:xfrm>
                        <a:custGeom>
                          <a:avLst/>
                          <a:gdLst>
                            <a:gd name="T0" fmla="+- 0 5336 4261"/>
                            <a:gd name="T1" fmla="*/ T0 w 1284"/>
                            <a:gd name="T2" fmla="+- 0 9200 9200"/>
                            <a:gd name="T3" fmla="*/ 9200 h 422"/>
                            <a:gd name="T4" fmla="+- 0 4469 4261"/>
                            <a:gd name="T5" fmla="*/ T4 w 1284"/>
                            <a:gd name="T6" fmla="+- 0 9200 9200"/>
                            <a:gd name="T7" fmla="*/ 9200 h 422"/>
                            <a:gd name="T8" fmla="+- 0 4403 4261"/>
                            <a:gd name="T9" fmla="*/ T8 w 1284"/>
                            <a:gd name="T10" fmla="+- 0 9211 9200"/>
                            <a:gd name="T11" fmla="*/ 9211 h 422"/>
                            <a:gd name="T12" fmla="+- 0 4346 4261"/>
                            <a:gd name="T13" fmla="*/ T12 w 1284"/>
                            <a:gd name="T14" fmla="+- 0 9241 9200"/>
                            <a:gd name="T15" fmla="*/ 9241 h 422"/>
                            <a:gd name="T16" fmla="+- 0 4301 4261"/>
                            <a:gd name="T17" fmla="*/ T16 w 1284"/>
                            <a:gd name="T18" fmla="+- 0 9286 9200"/>
                            <a:gd name="T19" fmla="*/ 9286 h 422"/>
                            <a:gd name="T20" fmla="+- 0 4271 4261"/>
                            <a:gd name="T21" fmla="*/ T20 w 1284"/>
                            <a:gd name="T22" fmla="+- 0 9344 9200"/>
                            <a:gd name="T23" fmla="*/ 9344 h 422"/>
                            <a:gd name="T24" fmla="+- 0 4261 4261"/>
                            <a:gd name="T25" fmla="*/ T24 w 1284"/>
                            <a:gd name="T26" fmla="+- 0 9411 9200"/>
                            <a:gd name="T27" fmla="*/ 9411 h 422"/>
                            <a:gd name="T28" fmla="+- 0 4271 4261"/>
                            <a:gd name="T29" fmla="*/ T28 w 1284"/>
                            <a:gd name="T30" fmla="+- 0 9477 9200"/>
                            <a:gd name="T31" fmla="*/ 9477 h 422"/>
                            <a:gd name="T32" fmla="+- 0 4301 4261"/>
                            <a:gd name="T33" fmla="*/ T32 w 1284"/>
                            <a:gd name="T34" fmla="+- 0 9535 9200"/>
                            <a:gd name="T35" fmla="*/ 9535 h 422"/>
                            <a:gd name="T36" fmla="+- 0 4346 4261"/>
                            <a:gd name="T37" fmla="*/ T36 w 1284"/>
                            <a:gd name="T38" fmla="+- 0 9581 9200"/>
                            <a:gd name="T39" fmla="*/ 9581 h 422"/>
                            <a:gd name="T40" fmla="+- 0 4403 4261"/>
                            <a:gd name="T41" fmla="*/ T40 w 1284"/>
                            <a:gd name="T42" fmla="+- 0 9611 9200"/>
                            <a:gd name="T43" fmla="*/ 9611 h 422"/>
                            <a:gd name="T44" fmla="+- 0 4469 4261"/>
                            <a:gd name="T45" fmla="*/ T44 w 1284"/>
                            <a:gd name="T46" fmla="+- 0 9622 9200"/>
                            <a:gd name="T47" fmla="*/ 9622 h 422"/>
                            <a:gd name="T48" fmla="+- 0 5336 4261"/>
                            <a:gd name="T49" fmla="*/ T48 w 1284"/>
                            <a:gd name="T50" fmla="+- 0 9622 9200"/>
                            <a:gd name="T51" fmla="*/ 9622 h 422"/>
                            <a:gd name="T52" fmla="+- 0 5402 4261"/>
                            <a:gd name="T53" fmla="*/ T52 w 1284"/>
                            <a:gd name="T54" fmla="+- 0 9611 9200"/>
                            <a:gd name="T55" fmla="*/ 9611 h 422"/>
                            <a:gd name="T56" fmla="+- 0 5459 4261"/>
                            <a:gd name="T57" fmla="*/ T56 w 1284"/>
                            <a:gd name="T58" fmla="+- 0 9581 9200"/>
                            <a:gd name="T59" fmla="*/ 9581 h 422"/>
                            <a:gd name="T60" fmla="+- 0 5504 4261"/>
                            <a:gd name="T61" fmla="*/ T60 w 1284"/>
                            <a:gd name="T62" fmla="+- 0 9535 9200"/>
                            <a:gd name="T63" fmla="*/ 9535 h 422"/>
                            <a:gd name="T64" fmla="+- 0 5534 4261"/>
                            <a:gd name="T65" fmla="*/ T64 w 1284"/>
                            <a:gd name="T66" fmla="+- 0 9477 9200"/>
                            <a:gd name="T67" fmla="*/ 9477 h 422"/>
                            <a:gd name="T68" fmla="+- 0 5544 4261"/>
                            <a:gd name="T69" fmla="*/ T68 w 1284"/>
                            <a:gd name="T70" fmla="+- 0 9411 9200"/>
                            <a:gd name="T71" fmla="*/ 9411 h 422"/>
                            <a:gd name="T72" fmla="+- 0 5534 4261"/>
                            <a:gd name="T73" fmla="*/ T72 w 1284"/>
                            <a:gd name="T74" fmla="+- 0 9344 9200"/>
                            <a:gd name="T75" fmla="*/ 9344 h 422"/>
                            <a:gd name="T76" fmla="+- 0 5504 4261"/>
                            <a:gd name="T77" fmla="*/ T76 w 1284"/>
                            <a:gd name="T78" fmla="+- 0 9286 9200"/>
                            <a:gd name="T79" fmla="*/ 9286 h 422"/>
                            <a:gd name="T80" fmla="+- 0 5459 4261"/>
                            <a:gd name="T81" fmla="*/ T80 w 1284"/>
                            <a:gd name="T82" fmla="+- 0 9241 9200"/>
                            <a:gd name="T83" fmla="*/ 9241 h 422"/>
                            <a:gd name="T84" fmla="+- 0 5402 4261"/>
                            <a:gd name="T85" fmla="*/ T84 w 1284"/>
                            <a:gd name="T86" fmla="+- 0 9211 9200"/>
                            <a:gd name="T87" fmla="*/ 9211 h 422"/>
                            <a:gd name="T88" fmla="+- 0 5336 4261"/>
                            <a:gd name="T89" fmla="*/ T88 w 1284"/>
                            <a:gd name="T90" fmla="+- 0 9200 9200"/>
                            <a:gd name="T91" fmla="*/ 9200 h 4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284" h="422">
                              <a:moveTo>
                                <a:pt x="1075" y="0"/>
                              </a:moveTo>
                              <a:lnTo>
                                <a:pt x="208" y="0"/>
                              </a:lnTo>
                              <a:lnTo>
                                <a:pt x="142" y="11"/>
                              </a:lnTo>
                              <a:lnTo>
                                <a:pt x="85" y="41"/>
                              </a:lnTo>
                              <a:lnTo>
                                <a:pt x="40" y="86"/>
                              </a:lnTo>
                              <a:lnTo>
                                <a:pt x="10" y="144"/>
                              </a:lnTo>
                              <a:lnTo>
                                <a:pt x="0" y="211"/>
                              </a:lnTo>
                              <a:lnTo>
                                <a:pt x="10" y="277"/>
                              </a:lnTo>
                              <a:lnTo>
                                <a:pt x="40" y="335"/>
                              </a:lnTo>
                              <a:lnTo>
                                <a:pt x="85" y="381"/>
                              </a:lnTo>
                              <a:lnTo>
                                <a:pt x="142" y="411"/>
                              </a:lnTo>
                              <a:lnTo>
                                <a:pt x="208" y="422"/>
                              </a:lnTo>
                              <a:lnTo>
                                <a:pt x="1075" y="422"/>
                              </a:lnTo>
                              <a:lnTo>
                                <a:pt x="1141" y="411"/>
                              </a:lnTo>
                              <a:lnTo>
                                <a:pt x="1198" y="381"/>
                              </a:lnTo>
                              <a:lnTo>
                                <a:pt x="1243" y="335"/>
                              </a:lnTo>
                              <a:lnTo>
                                <a:pt x="1273" y="277"/>
                              </a:lnTo>
                              <a:lnTo>
                                <a:pt x="1283" y="211"/>
                              </a:lnTo>
                              <a:lnTo>
                                <a:pt x="1273" y="144"/>
                              </a:lnTo>
                              <a:lnTo>
                                <a:pt x="1243" y="86"/>
                              </a:lnTo>
                              <a:lnTo>
                                <a:pt x="1198" y="41"/>
                              </a:lnTo>
                              <a:lnTo>
                                <a:pt x="1141" y="11"/>
                              </a:lnTo>
                              <a:lnTo>
                                <a:pt x="1075"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268E5321" id="Freeform 104" o:spid="_x0000_s1026" style="position:absolute;margin-left:131.3pt;margin-top:460.05pt;width:64.2pt;height:21.1pt;z-index:251585536;visibility:visible;mso-wrap-style:square;mso-wrap-distance-left:9pt;mso-wrap-distance-top:0;mso-wrap-distance-right:9pt;mso-wrap-distance-bottom:0;mso-position-horizontal:absolute;mso-position-horizontal-relative:text;mso-position-vertical:absolute;mso-position-vertical-relative:text;v-text-anchor:top" coordsize="1284,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" path="m1075,l208,,142,11,85,41,40,86,10,144,,211r10,66l40,335r45,46l142,411r66,11l1075,422r66,-11l1198,381r45,-46l1273,277r10,-66l1273,144,1243,86,1198,41,1141,11,1075,xe" fillcolor="#e7e6e6 [3214]" stroked="f">
                <v:path arrowok="t" o:connecttype="custom" o:connectlocs="682625,5842000;132080,5842000;90170,5848985;53975,5868035;25400,5896610;6350,5933440;0,5975985;6350,6017895;25400,6054725;53975,6083935;90170,6102985;132080,6109970;682625,6109970;724535,6102985;760730,6083935;789305,6054725;808355,6017895;814705,5975985;808355,5933440;789305,5896610;760730,5868035;724535,5848985;682625,5842000" o:connectangles="0,0,0,0,0,0,0,0,0,0,0,0,0,0,0,0,0,0,0,0,0,0,0"/>
                <w10:wrap type="topAndBottom"/>
              </v:shape>
            </w:pict>
          </mc:Fallback>
        </mc:AlternateContent>
      </w:r>
      <w:r>
        <w:rPr>
          <w:b/>
          <w:noProof/>
          <w:sz w:val="23"/>
          <w:lang w:val="en-US"/>
        </w:rPr>
        <mc:AlternateContent>
          <mc:Choice Requires="wps">
            <w:drawing>
              <wp:anchor distT="0" distB="0" distL="114300" distR="114300" simplePos="0" relativeHeight="251586560" behindDoc="0" locked="0" layoutInCell="1" allowOverlap="1" wp14:anchorId="70A4DB74" wp14:editId="7F83F443">
                <wp:simplePos x="0" y="0"/>
                <wp:positionH relativeFrom="column">
                  <wp:posOffset>1667791</wp:posOffset>
                </wp:positionH>
                <wp:positionV relativeFrom="paragraph">
                  <wp:posOffset>5842532</wp:posOffset>
                </wp:positionV>
                <wp:extent cx="815340" cy="267970"/>
                <wp:effectExtent l="0" t="0" r="22860" b="17780"/>
                <wp:wrapTopAndBottom/>
                <wp:docPr id="1976716825" name="Freeform 103"/>
                <wp:cNvGraphicFramePr/>
                <a:graphic xmlns:a="http://schemas.openxmlformats.org/drawingml/2006/main">
                  <a:graphicData uri="http://schemas.microsoft.com/office/word/2010/wordprocessingShape">
                    <wps:wsp>
                      <wps:cNvSpPr/>
                      <wps:spPr bwMode="auto">
                        <a:xfrm>
                          <a:off x="0" y="0"/>
                          <a:ext cx="815340" cy="267970"/>
                        </a:xfrm>
                        <a:custGeom>
                          <a:avLst/>
                          <a:gdLst>
                            <a:gd name="T0" fmla="+- 0 4469 4261"/>
                            <a:gd name="T1" fmla="*/ T0 w 1284"/>
                            <a:gd name="T2" fmla="+- 0 9622 9200"/>
                            <a:gd name="T3" fmla="*/ 9622 h 422"/>
                            <a:gd name="T4" fmla="+- 0 5336 4261"/>
                            <a:gd name="T5" fmla="*/ T4 w 1284"/>
                            <a:gd name="T6" fmla="+- 0 9622 9200"/>
                            <a:gd name="T7" fmla="*/ 9622 h 422"/>
                            <a:gd name="T8" fmla="+- 0 5402 4261"/>
                            <a:gd name="T9" fmla="*/ T8 w 1284"/>
                            <a:gd name="T10" fmla="+- 0 9611 9200"/>
                            <a:gd name="T11" fmla="*/ 9611 h 422"/>
                            <a:gd name="T12" fmla="+- 0 5459 4261"/>
                            <a:gd name="T13" fmla="*/ T12 w 1284"/>
                            <a:gd name="T14" fmla="+- 0 9581 9200"/>
                            <a:gd name="T15" fmla="*/ 9581 h 422"/>
                            <a:gd name="T16" fmla="+- 0 5504 4261"/>
                            <a:gd name="T17" fmla="*/ T16 w 1284"/>
                            <a:gd name="T18" fmla="+- 0 9535 9200"/>
                            <a:gd name="T19" fmla="*/ 9535 h 422"/>
                            <a:gd name="T20" fmla="+- 0 5534 4261"/>
                            <a:gd name="T21" fmla="*/ T20 w 1284"/>
                            <a:gd name="T22" fmla="+- 0 9477 9200"/>
                            <a:gd name="T23" fmla="*/ 9477 h 422"/>
                            <a:gd name="T24" fmla="+- 0 5544 4261"/>
                            <a:gd name="T25" fmla="*/ T24 w 1284"/>
                            <a:gd name="T26" fmla="+- 0 9411 9200"/>
                            <a:gd name="T27" fmla="*/ 9411 h 422"/>
                            <a:gd name="T28" fmla="+- 0 5534 4261"/>
                            <a:gd name="T29" fmla="*/ T28 w 1284"/>
                            <a:gd name="T30" fmla="+- 0 9344 9200"/>
                            <a:gd name="T31" fmla="*/ 9344 h 422"/>
                            <a:gd name="T32" fmla="+- 0 5504 4261"/>
                            <a:gd name="T33" fmla="*/ T32 w 1284"/>
                            <a:gd name="T34" fmla="+- 0 9286 9200"/>
                            <a:gd name="T35" fmla="*/ 9286 h 422"/>
                            <a:gd name="T36" fmla="+- 0 5459 4261"/>
                            <a:gd name="T37" fmla="*/ T36 w 1284"/>
                            <a:gd name="T38" fmla="+- 0 9241 9200"/>
                            <a:gd name="T39" fmla="*/ 9241 h 422"/>
                            <a:gd name="T40" fmla="+- 0 5402 4261"/>
                            <a:gd name="T41" fmla="*/ T40 w 1284"/>
                            <a:gd name="T42" fmla="+- 0 9211 9200"/>
                            <a:gd name="T43" fmla="*/ 9211 h 422"/>
                            <a:gd name="T44" fmla="+- 0 5336 4261"/>
                            <a:gd name="T45" fmla="*/ T44 w 1284"/>
                            <a:gd name="T46" fmla="+- 0 9200 9200"/>
                            <a:gd name="T47" fmla="*/ 9200 h 422"/>
                            <a:gd name="T48" fmla="+- 0 4469 4261"/>
                            <a:gd name="T49" fmla="*/ T48 w 1284"/>
                            <a:gd name="T50" fmla="+- 0 9200 9200"/>
                            <a:gd name="T51" fmla="*/ 9200 h 422"/>
                            <a:gd name="T52" fmla="+- 0 4403 4261"/>
                            <a:gd name="T53" fmla="*/ T52 w 1284"/>
                            <a:gd name="T54" fmla="+- 0 9211 9200"/>
                            <a:gd name="T55" fmla="*/ 9211 h 422"/>
                            <a:gd name="T56" fmla="+- 0 4346 4261"/>
                            <a:gd name="T57" fmla="*/ T56 w 1284"/>
                            <a:gd name="T58" fmla="+- 0 9241 9200"/>
                            <a:gd name="T59" fmla="*/ 9241 h 422"/>
                            <a:gd name="T60" fmla="+- 0 4301 4261"/>
                            <a:gd name="T61" fmla="*/ T60 w 1284"/>
                            <a:gd name="T62" fmla="+- 0 9286 9200"/>
                            <a:gd name="T63" fmla="*/ 9286 h 422"/>
                            <a:gd name="T64" fmla="+- 0 4271 4261"/>
                            <a:gd name="T65" fmla="*/ T64 w 1284"/>
                            <a:gd name="T66" fmla="+- 0 9344 9200"/>
                            <a:gd name="T67" fmla="*/ 9344 h 422"/>
                            <a:gd name="T68" fmla="+- 0 4261 4261"/>
                            <a:gd name="T69" fmla="*/ T68 w 1284"/>
                            <a:gd name="T70" fmla="+- 0 9411 9200"/>
                            <a:gd name="T71" fmla="*/ 9411 h 422"/>
                            <a:gd name="T72" fmla="+- 0 4271 4261"/>
                            <a:gd name="T73" fmla="*/ T72 w 1284"/>
                            <a:gd name="T74" fmla="+- 0 9477 9200"/>
                            <a:gd name="T75" fmla="*/ 9477 h 422"/>
                            <a:gd name="T76" fmla="+- 0 4301 4261"/>
                            <a:gd name="T77" fmla="*/ T76 w 1284"/>
                            <a:gd name="T78" fmla="+- 0 9535 9200"/>
                            <a:gd name="T79" fmla="*/ 9535 h 422"/>
                            <a:gd name="T80" fmla="+- 0 4346 4261"/>
                            <a:gd name="T81" fmla="*/ T80 w 1284"/>
                            <a:gd name="T82" fmla="+- 0 9581 9200"/>
                            <a:gd name="T83" fmla="*/ 9581 h 422"/>
                            <a:gd name="T84" fmla="+- 0 4403 4261"/>
                            <a:gd name="T85" fmla="*/ T84 w 1284"/>
                            <a:gd name="T86" fmla="+- 0 9611 9200"/>
                            <a:gd name="T87" fmla="*/ 9611 h 422"/>
                            <a:gd name="T88" fmla="+- 0 4469 4261"/>
                            <a:gd name="T89" fmla="*/ T88 w 1284"/>
                            <a:gd name="T90" fmla="+- 0 9622 9200"/>
                            <a:gd name="T91" fmla="*/ 9622 h 4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284" h="422">
                              <a:moveTo>
                                <a:pt x="208" y="422"/>
                              </a:moveTo>
                              <a:lnTo>
                                <a:pt x="1075" y="422"/>
                              </a:lnTo>
                              <a:lnTo>
                                <a:pt x="1141" y="411"/>
                              </a:lnTo>
                              <a:lnTo>
                                <a:pt x="1198" y="381"/>
                              </a:lnTo>
                              <a:lnTo>
                                <a:pt x="1243" y="335"/>
                              </a:lnTo>
                              <a:lnTo>
                                <a:pt x="1273" y="277"/>
                              </a:lnTo>
                              <a:lnTo>
                                <a:pt x="1283" y="211"/>
                              </a:lnTo>
                              <a:lnTo>
                                <a:pt x="1273" y="144"/>
                              </a:lnTo>
                              <a:lnTo>
                                <a:pt x="1243" y="86"/>
                              </a:lnTo>
                              <a:lnTo>
                                <a:pt x="1198" y="41"/>
                              </a:lnTo>
                              <a:lnTo>
                                <a:pt x="1141" y="11"/>
                              </a:lnTo>
                              <a:lnTo>
                                <a:pt x="1075" y="0"/>
                              </a:lnTo>
                              <a:lnTo>
                                <a:pt x="208" y="0"/>
                              </a:lnTo>
                              <a:lnTo>
                                <a:pt x="142" y="11"/>
                              </a:lnTo>
                              <a:lnTo>
                                <a:pt x="85" y="41"/>
                              </a:lnTo>
                              <a:lnTo>
                                <a:pt x="40" y="86"/>
                              </a:lnTo>
                              <a:lnTo>
                                <a:pt x="10" y="144"/>
                              </a:lnTo>
                              <a:lnTo>
                                <a:pt x="0" y="211"/>
                              </a:lnTo>
                              <a:lnTo>
                                <a:pt x="10" y="277"/>
                              </a:lnTo>
                              <a:lnTo>
                                <a:pt x="40" y="335"/>
                              </a:lnTo>
                              <a:lnTo>
                                <a:pt x="85" y="381"/>
                              </a:lnTo>
                              <a:lnTo>
                                <a:pt x="142" y="411"/>
                              </a:lnTo>
                              <a:lnTo>
                                <a:pt x="208" y="422"/>
                              </a:lnTo>
                              <a:close/>
                            </a:path>
                          </a:pathLst>
                        </a:custGeom>
                        <a:noFill/>
                        <a:ln w="5662">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2FE8055D" id="Freeform 103" o:spid="_x0000_s1026" style="position:absolute;margin-left:131.3pt;margin-top:460.05pt;width:64.2pt;height:21.1pt;z-index:251586560;visibility:visible;mso-wrap-style:square;mso-wrap-distance-left:9pt;mso-wrap-distance-top:0;mso-wrap-distance-right:9pt;mso-wrap-distance-bottom:0;mso-position-horizontal:absolute;mso-position-horizontal-relative:text;mso-position-vertical:absolute;mso-position-vertical-relative:text;v-text-anchor:top" coordsize="1284,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" path="m208,422r867,l1141,411r57,-30l1243,335r30,-58l1283,211r-10,-67l1243,86,1198,41,1141,11,1075,,208,,142,11,85,41,40,86,10,144,,211r10,66l40,335r45,46l142,411r66,11xe" filled="f" strokecolor="#c7c7c7" strokeweight=".15728mm">
                <v:path arrowok="t" o:connecttype="custom" o:connectlocs="132080,6109970;682625,6109970;724535,6102985;760730,6083935;789305,6054725;808355,6017895;814705,5975985;808355,5933440;789305,5896610;760730,5868035;724535,5848985;682625,5842000;132080,5842000;90170,5848985;53975,5868035;25400,5896610;6350,5933440;0,5975985;6350,6017895;25400,6054725;53975,6083935;90170,6102985;132080,6109970" o:connectangles="0,0,0,0,0,0,0,0,0,0,0,0,0,0,0,0,0,0,0,0,0,0,0"/>
                <w10:wrap type="topAndBottom"/>
              </v:shape>
            </w:pict>
          </mc:Fallback>
        </mc:AlternateContent>
      </w:r>
      <w:r>
        <w:rPr>
          <w:b/>
          <w:noProof/>
          <w:sz w:val="23"/>
          <w:lang w:val="en-US"/>
        </w:rPr>
        <mc:AlternateContent>
          <mc:Choice Requires="wps">
            <w:drawing>
              <wp:anchor distT="0" distB="0" distL="114300" distR="114300" simplePos="0" relativeHeight="251587584" behindDoc="0" locked="0" layoutInCell="1" allowOverlap="1" wp14:anchorId="043EA99A" wp14:editId="72FD24C7">
                <wp:simplePos x="0" y="0"/>
                <wp:positionH relativeFrom="column">
                  <wp:posOffset>2076096</wp:posOffset>
                </wp:positionH>
                <wp:positionV relativeFrom="paragraph">
                  <wp:posOffset>5533922</wp:posOffset>
                </wp:positionV>
                <wp:extent cx="0" cy="262890"/>
                <wp:effectExtent l="0" t="0" r="19050" b="22860"/>
                <wp:wrapTopAndBottom/>
                <wp:docPr id="270288295" name="Lin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890"/>
                        </a:xfrm>
                        <a:prstGeom prst="line">
                          <a:avLst/>
                        </a:prstGeom>
                        <a:noFill/>
                        <a:ln w="7469">
                          <a:solidFill>
                            <a:srgbClr val="5B9BD4"/>
                          </a:solidFill>
                          <a:prstDash val="solid"/>
                          <a:round/>
                        </a:ln>
                      </wps:spPr>
                      <wps:bodyPr/>
                    </wps:wsp>
                  </a:graphicData>
                </a:graphic>
              </wp:anchor>
            </w:drawing>
          </mc:Choice>
          <mc:Fallback>
            <w:pict>
              <v:line w14:anchorId="1ABF9E92" id="Line 102" o:spid="_x0000_s1026" style="position:absolute;z-index:251587584;visibility:visible;mso-wrap-style:square;mso-wrap-distance-left:9pt;mso-wrap-distance-top:0;mso-wrap-distance-right:9pt;mso-wrap-distance-bottom:0;mso-position-horizontal:absolute;mso-position-horizontal-relative:text;mso-position-vertical:absolute;mso-position-vertical-relative:text" from="163.45pt,435.75pt" to="163.45pt,45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" strokecolor="#5b9bd4" strokeweight=".20747mm">
                <w10:wrap type="topAndBottom"/>
              </v:line>
            </w:pict>
          </mc:Fallback>
        </mc:AlternateContent>
      </w:r>
      <w:r>
        <w:rPr>
          <w:b/>
          <w:noProof/>
          <w:sz w:val="23"/>
          <w:lang w:val="en-US"/>
        </w:rPr>
        <mc:AlternateContent>
          <mc:Choice Requires="wps">
            <w:drawing>
              <wp:anchor distT="0" distB="0" distL="114300" distR="114300" simplePos="0" relativeHeight="251588608" behindDoc="0" locked="0" layoutInCell="1" allowOverlap="1" wp14:anchorId="7478CA18" wp14:editId="58EDF8D2">
                <wp:simplePos x="0" y="0"/>
                <wp:positionH relativeFrom="column">
                  <wp:posOffset>2049426</wp:posOffset>
                </wp:positionH>
                <wp:positionV relativeFrom="paragraph">
                  <wp:posOffset>5789827</wp:posOffset>
                </wp:positionV>
                <wp:extent cx="52705" cy="53340"/>
                <wp:effectExtent l="0" t="0" r="4445" b="3810"/>
                <wp:wrapTopAndBottom/>
                <wp:docPr id="1987591554" name="Freeform 101"/>
                <wp:cNvGraphicFramePr/>
                <a:graphic xmlns:a="http://schemas.openxmlformats.org/drawingml/2006/main">
                  <a:graphicData uri="http://schemas.microsoft.com/office/word/2010/wordprocessingShape">
                    <wps:wsp>
                      <wps:cNvSpPr/>
                      <wps:spPr bwMode="auto">
                        <a:xfrm>
                          <a:off x="0" y="0"/>
                          <a:ext cx="52705" cy="53340"/>
                        </a:xfrm>
                        <a:custGeom>
                          <a:avLst/>
                          <a:gdLst>
                            <a:gd name="T0" fmla="+- 0 4944 4861"/>
                            <a:gd name="T1" fmla="*/ T0 w 83"/>
                            <a:gd name="T2" fmla="+- 0 9116 9116"/>
                            <a:gd name="T3" fmla="*/ 9116 h 84"/>
                            <a:gd name="T4" fmla="+- 0 4861 4861"/>
                            <a:gd name="T5" fmla="*/ T4 w 83"/>
                            <a:gd name="T6" fmla="+- 0 9116 9116"/>
                            <a:gd name="T7" fmla="*/ 9116 h 84"/>
                            <a:gd name="T8" fmla="+- 0 4903 4861"/>
                            <a:gd name="T9" fmla="*/ T8 w 83"/>
                            <a:gd name="T10" fmla="+- 0 9200 9116"/>
                            <a:gd name="T11" fmla="*/ 9200 h 84"/>
                            <a:gd name="T12" fmla="+- 0 4944 4861"/>
                            <a:gd name="T13" fmla="*/ T12 w 83"/>
                            <a:gd name="T14" fmla="+- 0 9116 9116"/>
                            <a:gd name="T15" fmla="*/ 9116 h 84"/>
                          </a:gdLst>
                          <a:ahLst/>
                          <a:cxnLst>
                            <a:cxn ang="0">
                              <a:pos x="T1" y="T3"/>
                            </a:cxn>
                            <a:cxn ang="0">
                              <a:pos x="T5" y="T7"/>
                            </a:cxn>
                            <a:cxn ang="0">
                              <a:pos x="T9" y="T11"/>
                            </a:cxn>
                            <a:cxn ang="0">
                              <a:pos x="T13" y="T15"/>
                            </a:cxn>
                          </a:cxnLst>
                          <a:rect l="0" t="0" r="r" b="b"/>
                          <a:pathLst>
                            <a:path w="83" h="84">
                              <a:moveTo>
                                <a:pt x="83" y="0"/>
                              </a:moveTo>
                              <a:lnTo>
                                <a:pt x="0" y="0"/>
                              </a:lnTo>
                              <a:lnTo>
                                <a:pt x="42"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168CBBB" id="Freeform 101" o:spid="_x0000_s1026" style="position:absolute;margin-left:161.35pt;margin-top:455.9pt;width:4.15pt;height:4.2pt;z-index:251588608;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" path="m83,l,,42,84,83,xe" fillcolor="#5b9bd4" stroked="f">
                <v:path arrowok="t" o:connecttype="custom" o:connectlocs="52705,5788660;0,5788660;26670,5842000;52705,5788660" o:connectangles="0,0,0,0"/>
                <w10:wrap type="topAndBottom"/>
              </v:shape>
            </w:pict>
          </mc:Fallback>
        </mc:AlternateContent>
      </w:r>
      <w:r>
        <w:rPr>
          <w:b/>
          <w:noProof/>
          <w:sz w:val="23"/>
          <w:lang w:val="en-US"/>
        </w:rPr>
        <mc:AlternateContent>
          <mc:Choice Requires="wps">
            <w:drawing>
              <wp:anchor distT="0" distB="0" distL="114300" distR="114300" simplePos="0" relativeHeight="251593728" behindDoc="0" locked="0" layoutInCell="1" allowOverlap="1" wp14:anchorId="3C6F851A" wp14:editId="1D52171B">
                <wp:simplePos x="0" y="0"/>
                <wp:positionH relativeFrom="column">
                  <wp:posOffset>2483131</wp:posOffset>
                </wp:positionH>
                <wp:positionV relativeFrom="paragraph">
                  <wp:posOffset>5949847</wp:posOffset>
                </wp:positionV>
                <wp:extent cx="52705" cy="53340"/>
                <wp:effectExtent l="0" t="0" r="4445" b="3810"/>
                <wp:wrapTopAndBottom/>
                <wp:docPr id="92570006" name="Freeform 96"/>
                <wp:cNvGraphicFramePr/>
                <a:graphic xmlns:a="http://schemas.openxmlformats.org/drawingml/2006/main">
                  <a:graphicData uri="http://schemas.microsoft.com/office/word/2010/wordprocessingShape">
                    <wps:wsp>
                      <wps:cNvSpPr/>
                      <wps:spPr bwMode="auto">
                        <a:xfrm>
                          <a:off x="0" y="0"/>
                          <a:ext cx="52705" cy="53340"/>
                        </a:xfrm>
                        <a:custGeom>
                          <a:avLst/>
                          <a:gdLst>
                            <a:gd name="T0" fmla="+- 0 5627 5544"/>
                            <a:gd name="T1" fmla="*/ T0 w 83"/>
                            <a:gd name="T2" fmla="+- 0 9369 9369"/>
                            <a:gd name="T3" fmla="*/ 9369 h 84"/>
                            <a:gd name="T4" fmla="+- 0 5544 5544"/>
                            <a:gd name="T5" fmla="*/ T4 w 83"/>
                            <a:gd name="T6" fmla="+- 0 9411 9369"/>
                            <a:gd name="T7" fmla="*/ 9411 h 84"/>
                            <a:gd name="T8" fmla="+- 0 5627 5544"/>
                            <a:gd name="T9" fmla="*/ T8 w 83"/>
                            <a:gd name="T10" fmla="+- 0 9453 9369"/>
                            <a:gd name="T11" fmla="*/ 9453 h 84"/>
                            <a:gd name="T12" fmla="+- 0 5627 5544"/>
                            <a:gd name="T13" fmla="*/ T12 w 83"/>
                            <a:gd name="T14" fmla="+- 0 9369 9369"/>
                            <a:gd name="T15" fmla="*/ 9369 h 84"/>
                          </a:gdLst>
                          <a:ahLst/>
                          <a:cxnLst>
                            <a:cxn ang="0">
                              <a:pos x="T1" y="T3"/>
                            </a:cxn>
                            <a:cxn ang="0">
                              <a:pos x="T5" y="T7"/>
                            </a:cxn>
                            <a:cxn ang="0">
                              <a:pos x="T9" y="T11"/>
                            </a:cxn>
                            <a:cxn ang="0">
                              <a:pos x="T13" y="T15"/>
                            </a:cxn>
                          </a:cxnLst>
                          <a:rect l="0" t="0" r="r" b="b"/>
                          <a:pathLst>
                            <a:path w="83" h="84">
                              <a:moveTo>
                                <a:pt x="83" y="0"/>
                              </a:moveTo>
                              <a:lnTo>
                                <a:pt x="0" y="42"/>
                              </a:lnTo>
                              <a:lnTo>
                                <a:pt x="83" y="84"/>
                              </a:lnTo>
                              <a:lnTo>
                                <a:pt x="83"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26457BDB" id="Freeform 96" o:spid="_x0000_s1026" style="position:absolute;margin-left:195.5pt;margin-top:468.5pt;width:4.15pt;height:4.2pt;z-index:251593728;visibility:visible;mso-wrap-style:square;mso-wrap-distance-left:9pt;mso-wrap-distance-top:0;mso-wrap-distance-right:9pt;mso-wrap-distance-bottom:0;mso-position-horizontal:absolute;mso-position-horizontal-relative:text;mso-position-vertical:absolute;mso-position-vertical-relative:text;v-text-anchor:top" coordsize="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" path="m83,l,42,83,84,83,xe" fillcolor="#5b9bd4" stroked="f">
                <v:path arrowok="t" o:connecttype="custom" o:connectlocs="52705,5949315;0,5975985;52705,6002655;52705,5949315" o:connectangles="0,0,0,0"/>
                <w10:wrap type="topAndBottom"/>
              </v:shape>
            </w:pict>
          </mc:Fallback>
        </mc:AlternateContent>
      </w:r>
      <w:r>
        <w:rPr>
          <w:b/>
          <w:noProof/>
          <w:sz w:val="23"/>
          <w:lang w:val="en-US"/>
        </w:rPr>
        <mc:AlternateContent>
          <mc:Choice Requires="wps">
            <w:drawing>
              <wp:anchor distT="0" distB="0" distL="114300" distR="114300" simplePos="0" relativeHeight="251598848" behindDoc="0" locked="0" layoutInCell="1" allowOverlap="1" wp14:anchorId="714D266C" wp14:editId="37C7DF3E">
                <wp:simplePos x="0" y="0"/>
                <wp:positionH relativeFrom="column">
                  <wp:posOffset>2133881</wp:posOffset>
                </wp:positionH>
                <wp:positionV relativeFrom="paragraph">
                  <wp:posOffset>3258717</wp:posOffset>
                </wp:positionV>
                <wp:extent cx="111125" cy="90805"/>
                <wp:effectExtent l="0" t="0" r="3175" b="4445"/>
                <wp:wrapTopAndBottom/>
                <wp:docPr id="856546412"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25" cy="90805"/>
                        </a:xfrm>
                        <a:prstGeom prst="rect">
                          <a:avLst/>
                        </a:prstGeom>
                        <a:noFill/>
                        <a:ln>
                          <a:noFill/>
                        </a:ln>
                      </wps:spPr>
                      <wps:txbx>
                        <w:txbxContent>
                          <w:p w:rsidR="00EB334A" w:rsidRDefault="00EB334A">
                            <w:pPr>
                              <w:spacing w:line="143" w:lineRule="exact"/>
                              <w:rPr>
                                <w:rFonts w:ascii="Calibri"/>
                                <w:sz w:val="14"/>
                              </w:rPr>
                            </w:pPr>
                            <w:r>
                              <w:rPr>
                                <w:rFonts w:ascii="Calibri"/>
                                <w:sz w:val="14"/>
                              </w:rPr>
                              <w:t>YA</w:t>
                            </w:r>
                          </w:p>
                        </w:txbxContent>
                      </wps:txbx>
                      <wps:bodyPr rot="0" vert="horz" wrap="square" lIns="0" tIns="0" rIns="0" bIns="0" anchor="t" anchorCtr="0" upright="1">
                        <a:noAutofit/>
                      </wps:bodyPr>
                    </wps:wsp>
                  </a:graphicData>
                </a:graphic>
              </wp:anchor>
            </w:drawing>
          </mc:Choice>
          <mc:Fallback>
            <w:pict>
              <v:shape w14:anchorId="714D266C" id="Text Box 91" o:spid="_x0000_s1332" type="#_x0000_t202" style="position:absolute;margin-left:168pt;margin-top:256.6pt;width:8.75pt;height:7.1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" filled="f" stroked="f">
                <v:textbox inset="0,0,0,0">
                  <w:txbxContent>
                    <w:p w:rsidR="00EB334A" w:rsidRDefault="00EB334A">
                      <w:pPr>
                        <w:spacing w:line="143" w:lineRule="exact"/>
                        <w:rPr>
                          <w:rFonts w:ascii="Calibri"/>
                          <w:sz w:val="14"/>
                        </w:rPr>
                      </w:pPr>
                      <w:r>
                        <w:rPr>
                          <w:rFonts w:ascii="Calibri"/>
                          <w:sz w:val="14"/>
                        </w:rPr>
                        <w:t>YA</w:t>
                      </w:r>
                    </w:p>
                  </w:txbxContent>
                </v:textbox>
                <w10:wrap type="topAndBottom"/>
              </v:shape>
            </w:pict>
          </mc:Fallback>
        </mc:AlternateContent>
      </w:r>
      <w:r>
        <w:rPr>
          <w:b/>
          <w:noProof/>
          <w:sz w:val="23"/>
          <w:lang w:val="en-US"/>
        </w:rPr>
        <mc:AlternateContent>
          <mc:Choice Requires="wps">
            <w:drawing>
              <wp:anchor distT="0" distB="0" distL="114300" distR="114300" simplePos="0" relativeHeight="251599872" behindDoc="0" locked="0" layoutInCell="1" allowOverlap="1" wp14:anchorId="09CC177B" wp14:editId="75AD87DF">
                <wp:simplePos x="0" y="0"/>
                <wp:positionH relativeFrom="column">
                  <wp:posOffset>1942111</wp:posOffset>
                </wp:positionH>
                <wp:positionV relativeFrom="paragraph">
                  <wp:posOffset>5942227</wp:posOffset>
                </wp:positionV>
                <wp:extent cx="281940" cy="75565"/>
                <wp:effectExtent l="0" t="0" r="3810" b="635"/>
                <wp:wrapTopAndBottom/>
                <wp:docPr id="1742046769"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75565"/>
                        </a:xfrm>
                        <a:prstGeom prst="rect">
                          <a:avLst/>
                        </a:prstGeom>
                        <a:noFill/>
                        <a:ln>
                          <a:noFill/>
                        </a:ln>
                      </wps:spPr>
                      <wps:txbx>
                        <w:txbxContent>
                          <w:p w:rsidR="00EB334A" w:rsidRPr="003242C1" w:rsidRDefault="00EB334A">
                            <w:pPr>
                              <w:spacing w:before="2"/>
                              <w:rPr>
                                <w:sz w:val="10"/>
                              </w:rPr>
                            </w:pPr>
                            <w:r w:rsidRPr="003242C1">
                              <w:rPr>
                                <w:w w:val="105"/>
                                <w:sz w:val="10"/>
                              </w:rPr>
                              <w:t>SELESAI</w:t>
                            </w:r>
                          </w:p>
                        </w:txbxContent>
                      </wps:txbx>
                      <wps:bodyPr rot="0" vert="horz" wrap="square" lIns="0" tIns="0" rIns="0" bIns="0" anchor="t" anchorCtr="0" upright="1">
                        <a:noAutofit/>
                      </wps:bodyPr>
                    </wps:wsp>
                  </a:graphicData>
                </a:graphic>
              </wp:anchor>
            </w:drawing>
          </mc:Choice>
          <mc:Fallback>
            <w:pict>
              <v:shape w14:anchorId="09CC177B" id="Text Box 90" o:spid="_x0000_s1333" type="#_x0000_t202" style="position:absolute;margin-left:152.9pt;margin-top:467.9pt;width:22.2pt;height:5.9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" filled="f" stroked="f">
                <v:textbox inset="0,0,0,0">
                  <w:txbxContent>
                    <w:p w:rsidR="00EB334A" w:rsidRPr="003242C1" w:rsidRDefault="00EB334A">
                      <w:pPr>
                        <w:spacing w:before="2"/>
                        <w:rPr>
                          <w:sz w:val="10"/>
                        </w:rPr>
                      </w:pPr>
                      <w:r w:rsidRPr="003242C1">
                        <w:rPr>
                          <w:w w:val="105"/>
                          <w:sz w:val="10"/>
                        </w:rPr>
                        <w:t>SELESAI</w:t>
                      </w:r>
                    </w:p>
                  </w:txbxContent>
                </v:textbox>
                <w10:wrap type="topAndBottom"/>
              </v:shape>
            </w:pict>
          </mc:Fallback>
        </mc:AlternateContent>
      </w:r>
      <w:r>
        <w:rPr>
          <w:b/>
          <w:noProof/>
          <w:sz w:val="23"/>
          <w:lang w:val="en-US"/>
        </w:rPr>
        <mc:AlternateContent>
          <mc:Choice Requires="wps">
            <w:drawing>
              <wp:anchor distT="0" distB="0" distL="114300" distR="114300" simplePos="0" relativeHeight="251600896" behindDoc="0" locked="0" layoutInCell="1" allowOverlap="1" wp14:anchorId="1231685A" wp14:editId="0C7CF58D">
                <wp:simplePos x="0" y="0"/>
                <wp:positionH relativeFrom="column">
                  <wp:posOffset>1514756</wp:posOffset>
                </wp:positionH>
                <wp:positionV relativeFrom="paragraph">
                  <wp:posOffset>5265952</wp:posOffset>
                </wp:positionV>
                <wp:extent cx="1121410" cy="267970"/>
                <wp:effectExtent l="0" t="0" r="21590" b="17780"/>
                <wp:wrapTopAndBottom/>
                <wp:docPr id="147995927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Pr="003242C1" w:rsidRDefault="00EB334A">
                            <w:pPr>
                              <w:spacing w:before="89"/>
                              <w:ind w:left="211" w:right="208"/>
                              <w:jc w:val="center"/>
                              <w:rPr>
                                <w:sz w:val="10"/>
                              </w:rPr>
                            </w:pPr>
                            <w:r w:rsidRPr="003242C1">
                              <w:rPr>
                                <w:w w:val="105"/>
                                <w:sz w:val="10"/>
                              </w:rPr>
                              <w:t>MEMBANDINGKAN HASIL</w:t>
                            </w:r>
                          </w:p>
                          <w:p w:rsidR="00EB334A" w:rsidRDefault="00EB334A">
                            <w:pPr>
                              <w:spacing w:before="13"/>
                              <w:ind w:left="210" w:right="208"/>
                              <w:jc w:val="center"/>
                              <w:rPr>
                                <w:sz w:val="10"/>
                              </w:rPr>
                            </w:pPr>
                            <w:r>
                              <w:rPr>
                                <w:color w:val="FDFFFF"/>
                                <w:w w:val="105"/>
                                <w:sz w:val="10"/>
                              </w:rPr>
                              <w:t>ANTAR KELASI</w:t>
                            </w:r>
                          </w:p>
                        </w:txbxContent>
                      </wps:txbx>
                      <wps:bodyPr rot="0" vert="horz" wrap="square" lIns="0" tIns="0" rIns="0" bIns="0" anchor="t" anchorCtr="0" upright="1">
                        <a:noAutofit/>
                      </wps:bodyPr>
                    </wps:wsp>
                  </a:graphicData>
                </a:graphic>
              </wp:anchor>
            </w:drawing>
          </mc:Choice>
          <mc:Fallback>
            <w:pict>
              <v:shape w14:anchorId="1231685A" id="Text Box 89" o:spid="_x0000_s1334" type="#_x0000_t202" style="position:absolute;margin-left:119.25pt;margin-top:414.65pt;width:88.3pt;height:21.1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" fillcolor="#e7e6e6 [3214]" strokecolor="#c7c7c7" strokeweight=".15736mm">
                <v:textbox inset="0,0,0,0">
                  <w:txbxContent>
                    <w:p w:rsidR="00EB334A" w:rsidRPr="003242C1" w:rsidRDefault="00EB334A">
                      <w:pPr>
                        <w:spacing w:before="89"/>
                        <w:ind w:left="211" w:right="208"/>
                        <w:jc w:val="center"/>
                        <w:rPr>
                          <w:sz w:val="10"/>
                        </w:rPr>
                      </w:pPr>
                      <w:r w:rsidRPr="003242C1">
                        <w:rPr>
                          <w:w w:val="105"/>
                          <w:sz w:val="10"/>
                        </w:rPr>
                        <w:t>MEMBANDINGKAN HASIL</w:t>
                      </w:r>
                    </w:p>
                    <w:p w:rsidR="00EB334A" w:rsidRDefault="00EB334A">
                      <w:pPr>
                        <w:spacing w:before="13"/>
                        <w:ind w:left="210" w:right="208"/>
                        <w:jc w:val="center"/>
                        <w:rPr>
                          <w:sz w:val="10"/>
                        </w:rPr>
                      </w:pPr>
                      <w:r>
                        <w:rPr>
                          <w:color w:val="FDFFFF"/>
                          <w:w w:val="105"/>
                          <w:sz w:val="10"/>
                        </w:rPr>
                        <w:t>ANTAR KELASI</w:t>
                      </w:r>
                    </w:p>
                  </w:txbxContent>
                </v:textbox>
                <w10:wrap type="topAndBottom"/>
              </v:shape>
            </w:pict>
          </mc:Fallback>
        </mc:AlternateContent>
      </w:r>
      <w:r>
        <w:rPr>
          <w:b/>
          <w:noProof/>
          <w:sz w:val="23"/>
          <w:lang w:val="en-US"/>
        </w:rPr>
        <mc:AlternateContent>
          <mc:Choice Requires="wps">
            <w:drawing>
              <wp:anchor distT="0" distB="0" distL="114300" distR="114300" simplePos="0" relativeHeight="251601920" behindDoc="0" locked="0" layoutInCell="1" allowOverlap="1" wp14:anchorId="3B2D4B3B" wp14:editId="53ABFC7C">
                <wp:simplePos x="0" y="0"/>
                <wp:positionH relativeFrom="column">
                  <wp:posOffset>1514756</wp:posOffset>
                </wp:positionH>
                <wp:positionV relativeFrom="paragraph">
                  <wp:posOffset>4689372</wp:posOffset>
                </wp:positionV>
                <wp:extent cx="1121410" cy="267970"/>
                <wp:effectExtent l="0" t="0" r="21590" b="17780"/>
                <wp:wrapTopAndBottom/>
                <wp:docPr id="2105419653"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Pr="003242C1" w:rsidRDefault="00EB334A">
                            <w:pPr>
                              <w:spacing w:before="88"/>
                              <w:ind w:left="207" w:right="208"/>
                              <w:jc w:val="center"/>
                              <w:rPr>
                                <w:sz w:val="10"/>
                              </w:rPr>
                            </w:pPr>
                            <w:r w:rsidRPr="003242C1">
                              <w:rPr>
                                <w:w w:val="105"/>
                                <w:sz w:val="10"/>
                              </w:rPr>
                              <w:t>MENGALIHKAN SEMUA</w:t>
                            </w:r>
                          </w:p>
                          <w:p w:rsidR="00EB334A" w:rsidRDefault="00EB334A">
                            <w:pPr>
                              <w:spacing w:before="13"/>
                              <w:ind w:left="211" w:right="203"/>
                              <w:jc w:val="center"/>
                              <w:rPr>
                                <w:sz w:val="10"/>
                              </w:rPr>
                            </w:pPr>
                            <w:r>
                              <w:rPr>
                                <w:color w:val="FDFFFF"/>
                                <w:w w:val="105"/>
                                <w:sz w:val="10"/>
                              </w:rPr>
                              <w:t>VARIABEL KELAS</w:t>
                            </w:r>
                          </w:p>
                        </w:txbxContent>
                      </wps:txbx>
                      <wps:bodyPr rot="0" vert="horz" wrap="square" lIns="0" tIns="0" rIns="0" bIns="0" anchor="t" anchorCtr="0" upright="1">
                        <a:noAutofit/>
                      </wps:bodyPr>
                    </wps:wsp>
                  </a:graphicData>
                </a:graphic>
              </wp:anchor>
            </w:drawing>
          </mc:Choice>
          <mc:Fallback>
            <w:pict>
              <v:shape w14:anchorId="3B2D4B3B" id="Text Box 88" o:spid="_x0000_s1335" type="#_x0000_t202" style="position:absolute;margin-left:119.25pt;margin-top:369.25pt;width:88.3pt;height:21.1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" fillcolor="#e7e6e6 [3214]" strokecolor="#c7c7c7" strokeweight=".15736mm">
                <v:textbox inset="0,0,0,0">
                  <w:txbxContent>
                    <w:p w:rsidR="00EB334A" w:rsidRPr="003242C1" w:rsidRDefault="00EB334A">
                      <w:pPr>
                        <w:spacing w:before="88"/>
                        <w:ind w:left="207" w:right="208"/>
                        <w:jc w:val="center"/>
                        <w:rPr>
                          <w:sz w:val="10"/>
                        </w:rPr>
                      </w:pPr>
                      <w:r w:rsidRPr="003242C1">
                        <w:rPr>
                          <w:w w:val="105"/>
                          <w:sz w:val="10"/>
                        </w:rPr>
                        <w:t>MENGALIHKAN SEMUA</w:t>
                      </w:r>
                    </w:p>
                    <w:p w:rsidR="00EB334A" w:rsidRDefault="00EB334A">
                      <w:pPr>
                        <w:spacing w:before="13"/>
                        <w:ind w:left="211" w:right="203"/>
                        <w:jc w:val="center"/>
                        <w:rPr>
                          <w:sz w:val="10"/>
                        </w:rPr>
                      </w:pPr>
                      <w:r>
                        <w:rPr>
                          <w:color w:val="FDFFFF"/>
                          <w:w w:val="105"/>
                          <w:sz w:val="10"/>
                        </w:rPr>
                        <w:t>VARIABEL KELAS</w:t>
                      </w:r>
                    </w:p>
                  </w:txbxContent>
                </v:textbox>
                <w10:wrap type="topAndBottom"/>
              </v:shape>
            </w:pict>
          </mc:Fallback>
        </mc:AlternateContent>
      </w:r>
      <w:r>
        <w:rPr>
          <w:b/>
          <w:noProof/>
          <w:sz w:val="23"/>
          <w:lang w:val="en-US"/>
        </w:rPr>
        <mc:AlternateContent>
          <mc:Choice Requires="wps">
            <w:drawing>
              <wp:anchor distT="0" distB="0" distL="114300" distR="114300" simplePos="0" relativeHeight="251602944" behindDoc="0" locked="0" layoutInCell="1" allowOverlap="1" wp14:anchorId="472F5BB5" wp14:editId="7EDE01B2">
                <wp:simplePos x="0" y="0"/>
                <wp:positionH relativeFrom="column">
                  <wp:posOffset>1514756</wp:posOffset>
                </wp:positionH>
                <wp:positionV relativeFrom="paragraph">
                  <wp:posOffset>4112157</wp:posOffset>
                </wp:positionV>
                <wp:extent cx="1121410" cy="267970"/>
                <wp:effectExtent l="0" t="0" r="21590" b="17780"/>
                <wp:wrapTopAndBottom/>
                <wp:docPr id="240503292"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Pr="003242C1" w:rsidRDefault="00EB334A">
                            <w:pPr>
                              <w:spacing w:before="2"/>
                              <w:rPr>
                                <w:b/>
                                <w:sz w:val="13"/>
                              </w:rPr>
                            </w:pPr>
                          </w:p>
                          <w:p w:rsidR="00EB334A" w:rsidRPr="003242C1" w:rsidRDefault="00EB334A">
                            <w:pPr>
                              <w:ind w:left="127"/>
                              <w:rPr>
                                <w:sz w:val="10"/>
                              </w:rPr>
                            </w:pPr>
                            <w:r w:rsidRPr="003242C1">
                              <w:rPr>
                                <w:w w:val="105"/>
                                <w:sz w:val="10"/>
                              </w:rPr>
                              <w:t>MENGHITUNG PROBABILITAS</w:t>
                            </w:r>
                          </w:p>
                        </w:txbxContent>
                      </wps:txbx>
                      <wps:bodyPr rot="0" vert="horz" wrap="square" lIns="0" tIns="0" rIns="0" bIns="0" anchor="t" anchorCtr="0" upright="1">
                        <a:noAutofit/>
                      </wps:bodyPr>
                    </wps:wsp>
                  </a:graphicData>
                </a:graphic>
              </wp:anchor>
            </w:drawing>
          </mc:Choice>
          <mc:Fallback>
            <w:pict>
              <v:shape w14:anchorId="472F5BB5" id="Text Box 87" o:spid="_x0000_s1336" type="#_x0000_t202" style="position:absolute;margin-left:119.25pt;margin-top:323.8pt;width:88.3pt;height:21.1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" fillcolor="#e7e6e6 [3214]" strokecolor="#c7c7c7" strokeweight=".15736mm">
                <v:textbox inset="0,0,0,0">
                  <w:txbxContent>
                    <w:p w:rsidR="00EB334A" w:rsidRPr="003242C1" w:rsidRDefault="00EB334A">
                      <w:pPr>
                        <w:spacing w:before="2"/>
                        <w:rPr>
                          <w:b/>
                          <w:sz w:val="13"/>
                        </w:rPr>
                      </w:pPr>
                    </w:p>
                    <w:p w:rsidR="00EB334A" w:rsidRPr="003242C1" w:rsidRDefault="00EB334A">
                      <w:pPr>
                        <w:ind w:left="127"/>
                        <w:rPr>
                          <w:sz w:val="10"/>
                        </w:rPr>
                      </w:pPr>
                      <w:r w:rsidRPr="003242C1">
                        <w:rPr>
                          <w:w w:val="105"/>
                          <w:sz w:val="10"/>
                        </w:rPr>
                        <w:t>MENGHITUNG PROBABILITAS</w:t>
                      </w:r>
                    </w:p>
                  </w:txbxContent>
                </v:textbox>
                <w10:wrap type="topAndBottom"/>
              </v:shape>
            </w:pict>
          </mc:Fallback>
        </mc:AlternateContent>
      </w:r>
      <w:r>
        <w:rPr>
          <w:b/>
          <w:noProof/>
          <w:sz w:val="23"/>
          <w:lang w:val="en-US"/>
        </w:rPr>
        <mc:AlternateContent>
          <mc:Choice Requires="wps">
            <w:drawing>
              <wp:anchor distT="0" distB="0" distL="114300" distR="114300" simplePos="0" relativeHeight="251603968" behindDoc="0" locked="0" layoutInCell="1" allowOverlap="1" wp14:anchorId="7CE5B820" wp14:editId="13D5979E">
                <wp:simplePos x="0" y="0"/>
                <wp:positionH relativeFrom="column">
                  <wp:posOffset>1514756</wp:posOffset>
                </wp:positionH>
                <wp:positionV relativeFrom="paragraph">
                  <wp:posOffset>3411752</wp:posOffset>
                </wp:positionV>
                <wp:extent cx="1121410" cy="267970"/>
                <wp:effectExtent l="0" t="0" r="21590" b="17780"/>
                <wp:wrapTopAndBottom/>
                <wp:docPr id="1374875917"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267970"/>
                        </a:xfrm>
                        <a:prstGeom prst="rect">
                          <a:avLst/>
                        </a:prstGeom>
                        <a:solidFill>
                          <a:schemeClr val="bg2"/>
                        </a:solidFill>
                        <a:ln w="5665">
                          <a:solidFill>
                            <a:srgbClr val="C7C7C7"/>
                          </a:solidFill>
                          <a:prstDash val="solid"/>
                          <a:miter lim="800000"/>
                        </a:ln>
                      </wps:spPr>
                      <wps:txbx>
                        <w:txbxContent>
                          <w:p w:rsidR="00EB334A" w:rsidRPr="003242C1" w:rsidRDefault="00EB334A">
                            <w:pPr>
                              <w:rPr>
                                <w:b/>
                                <w:sz w:val="13"/>
                              </w:rPr>
                            </w:pPr>
                          </w:p>
                          <w:p w:rsidR="00EB334A" w:rsidRPr="003242C1" w:rsidRDefault="00EB334A">
                            <w:pPr>
                              <w:ind w:left="252"/>
                              <w:rPr>
                                <w:sz w:val="10"/>
                              </w:rPr>
                            </w:pPr>
                            <w:r w:rsidRPr="003242C1">
                              <w:rPr>
                                <w:w w:val="105"/>
                                <w:sz w:val="10"/>
                              </w:rPr>
                              <w:t>NILAI ATRIBUT TAMPIL</w:t>
                            </w:r>
                          </w:p>
                        </w:txbxContent>
                      </wps:txbx>
                      <wps:bodyPr rot="0" vert="horz" wrap="square" lIns="0" tIns="0" rIns="0" bIns="0" anchor="t" anchorCtr="0" upright="1">
                        <a:noAutofit/>
                      </wps:bodyPr>
                    </wps:wsp>
                  </a:graphicData>
                </a:graphic>
              </wp:anchor>
            </w:drawing>
          </mc:Choice>
          <mc:Fallback>
            <w:pict>
              <v:shape w14:anchorId="7CE5B820" id="Text Box 86" o:spid="_x0000_s1337" type="#_x0000_t202" style="position:absolute;margin-left:119.25pt;margin-top:268.65pt;width:88.3pt;height:21.1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" fillcolor="#e7e6e6 [3214]" strokecolor="#c7c7c7" strokeweight=".15736mm">
                <v:textbox inset="0,0,0,0">
                  <w:txbxContent>
                    <w:p w:rsidR="00EB334A" w:rsidRPr="003242C1" w:rsidRDefault="00EB334A">
                      <w:pPr>
                        <w:rPr>
                          <w:b/>
                          <w:sz w:val="13"/>
                        </w:rPr>
                      </w:pPr>
                    </w:p>
                    <w:p w:rsidR="00EB334A" w:rsidRPr="003242C1" w:rsidRDefault="00EB334A">
                      <w:pPr>
                        <w:ind w:left="252"/>
                        <w:rPr>
                          <w:sz w:val="10"/>
                        </w:rPr>
                      </w:pPr>
                      <w:r w:rsidRPr="003242C1">
                        <w:rPr>
                          <w:w w:val="105"/>
                          <w:sz w:val="10"/>
                        </w:rPr>
                        <w:t>NILAI ATRIBUT TAMPIL</w:t>
                      </w:r>
                    </w:p>
                  </w:txbxContent>
                </v:textbox>
                <w10:wrap type="topAndBottom"/>
              </v:shape>
            </w:pict>
          </mc:Fallback>
        </mc:AlternateContent>
      </w:r>
    </w:p>
    <w:p w:rsidR="00405434" w:rsidRPr="00AC363E" w:rsidRDefault="00845063">
      <w:pPr>
        <w:spacing w:before="118" w:line="360" w:lineRule="auto"/>
        <w:ind w:left="1998" w:right="2412"/>
        <w:jc w:val="center"/>
        <w:rPr>
          <w:rFonts w:ascii="Times New Roman" w:hAnsi="Times New Roman" w:cs="Times New Roman"/>
          <w:b/>
          <w:sz w:val="24"/>
        </w:rPr>
      </w:pPr>
      <w:r w:rsidRPr="00AC363E">
        <w:rPr>
          <w:rFonts w:ascii="Times New Roman" w:hAnsi="Times New Roman" w:cs="Times New Roman"/>
          <w:b/>
          <w:sz w:val="24"/>
        </w:rPr>
        <w:t>Gambar 4.13 Flowchart</w:t>
      </w:r>
    </w:p>
    <w:p w:rsidR="00405434" w:rsidRPr="00AC363E" w:rsidRDefault="00405434">
      <w:pPr>
        <w:spacing w:line="360" w:lineRule="auto"/>
        <w:jc w:val="center"/>
        <w:rPr>
          <w:rFonts w:ascii="Times New Roman" w:hAnsi="Times New Roman" w:cs="Times New Roman"/>
          <w:b/>
          <w:sz w:val="24"/>
        </w:rPr>
        <w:sectPr w:rsidR="00405434" w:rsidRPr="00AC363E">
          <w:pgSz w:w="11910" w:h="16840"/>
          <w:pgMar w:top="960" w:right="661" w:bottom="280" w:left="1640" w:header="710" w:footer="0" w:gutter="0"/>
          <w:cols w:space="720"/>
        </w:sectPr>
      </w:pPr>
    </w:p>
    <w:p w:rsidR="00405434" w:rsidRPr="00AC363E" w:rsidRDefault="005114F5">
      <w:pPr>
        <w:pStyle w:val="Heading2"/>
        <w:keepNext w:val="0"/>
        <w:keepLines w:val="0"/>
        <w:widowControl w:val="0"/>
        <w:numPr>
          <w:ilvl w:val="0"/>
          <w:numId w:val="48"/>
        </w:numPr>
        <w:tabs>
          <w:tab w:val="left" w:pos="1349"/>
        </w:tabs>
        <w:autoSpaceDE w:val="0"/>
        <w:autoSpaceDN w:val="0"/>
        <w:spacing w:before="90" w:line="360" w:lineRule="auto"/>
        <w:ind w:hanging="361"/>
        <w:rPr>
          <w:rFonts w:ascii="Times New Roman" w:hAnsi="Times New Roman" w:cs="Times New Roman"/>
          <w:b/>
          <w:color w:val="auto"/>
          <w:sz w:val="24"/>
          <w:szCs w:val="24"/>
        </w:rPr>
      </w:pPr>
      <w:bookmarkStart w:id="111" w:name="_Toc153498444"/>
      <w:r>
        <w:rPr>
          <w:rFonts w:ascii="Times New Roman" w:hAnsi="Times New Roman" w:cs="Times New Roman"/>
          <w:b/>
          <w:noProof/>
          <w:color w:val="auto"/>
          <w:sz w:val="24"/>
          <w:szCs w:val="24"/>
          <w:lang w:val="en-US"/>
          <w14:ligatures w14:val="none"/>
        </w:rPr>
        <w:lastRenderedPageBreak/>
        <w:drawing>
          <wp:anchor distT="0" distB="0" distL="114300" distR="114300" simplePos="0" relativeHeight="251608064" behindDoc="0" locked="0" layoutInCell="1" allowOverlap="1">
            <wp:simplePos x="0" y="0"/>
            <wp:positionH relativeFrom="column">
              <wp:posOffset>2509239</wp:posOffset>
            </wp:positionH>
            <wp:positionV relativeFrom="paragraph">
              <wp:posOffset>371549</wp:posOffset>
            </wp:positionV>
            <wp:extent cx="451485" cy="426720"/>
            <wp:effectExtent l="0" t="0" r="5715" b="0"/>
            <wp:wrapTopAndBottom/>
            <wp:docPr id="1625370376"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70376" name="Picture 8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a:xfrm>
                      <a:off x="0" y="0"/>
                      <a:ext cx="451485" cy="426720"/>
                    </a:xfrm>
                    <a:prstGeom prst="rect">
                      <a:avLst/>
                    </a:prstGeom>
                    <a:noFill/>
                    <a:ln>
                      <a:noFill/>
                    </a:ln>
                  </pic:spPr>
                </pic:pic>
              </a:graphicData>
            </a:graphic>
          </wp:anchor>
        </w:drawing>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09088" behindDoc="0" locked="0" layoutInCell="1" allowOverlap="1">
                <wp:simplePos x="0" y="0"/>
                <wp:positionH relativeFrom="column">
                  <wp:posOffset>2523209</wp:posOffset>
                </wp:positionH>
                <wp:positionV relativeFrom="paragraph">
                  <wp:posOffset>369009</wp:posOffset>
                </wp:positionV>
                <wp:extent cx="415925" cy="398145"/>
                <wp:effectExtent l="0" t="0" r="3175" b="1905"/>
                <wp:wrapTopAndBottom/>
                <wp:docPr id="1960730135" name="Freeform 80"/>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166 166"/>
                            <a:gd name="T3" fmla="*/ 166 h 627"/>
                            <a:gd name="T4" fmla="+- 0 5866 5614"/>
                            <a:gd name="T5" fmla="*/ T4 w 655"/>
                            <a:gd name="T6" fmla="+- 0 174 166"/>
                            <a:gd name="T7" fmla="*/ 174 h 627"/>
                            <a:gd name="T8" fmla="+- 0 5797 5614"/>
                            <a:gd name="T9" fmla="*/ T8 w 655"/>
                            <a:gd name="T10" fmla="+- 0 198 166"/>
                            <a:gd name="T11" fmla="*/ 198 h 627"/>
                            <a:gd name="T12" fmla="+- 0 5736 5614"/>
                            <a:gd name="T13" fmla="*/ T12 w 655"/>
                            <a:gd name="T14" fmla="+- 0 235 166"/>
                            <a:gd name="T15" fmla="*/ 235 h 627"/>
                            <a:gd name="T16" fmla="+- 0 5686 5614"/>
                            <a:gd name="T17" fmla="*/ T16 w 655"/>
                            <a:gd name="T18" fmla="+- 0 283 166"/>
                            <a:gd name="T19" fmla="*/ 283 h 627"/>
                            <a:gd name="T20" fmla="+- 0 5647 5614"/>
                            <a:gd name="T21" fmla="*/ T20 w 655"/>
                            <a:gd name="T22" fmla="+- 0 342 166"/>
                            <a:gd name="T23" fmla="*/ 342 h 627"/>
                            <a:gd name="T24" fmla="+- 0 5623 5614"/>
                            <a:gd name="T25" fmla="*/ T24 w 655"/>
                            <a:gd name="T26" fmla="+- 0 408 166"/>
                            <a:gd name="T27" fmla="*/ 408 h 627"/>
                            <a:gd name="T28" fmla="+- 0 5614 5614"/>
                            <a:gd name="T29" fmla="*/ T28 w 655"/>
                            <a:gd name="T30" fmla="+- 0 479 166"/>
                            <a:gd name="T31" fmla="*/ 479 h 627"/>
                            <a:gd name="T32" fmla="+- 0 5623 5614"/>
                            <a:gd name="T33" fmla="*/ T32 w 655"/>
                            <a:gd name="T34" fmla="+- 0 551 166"/>
                            <a:gd name="T35" fmla="*/ 551 h 627"/>
                            <a:gd name="T36" fmla="+- 0 5647 5614"/>
                            <a:gd name="T37" fmla="*/ T36 w 655"/>
                            <a:gd name="T38" fmla="+- 0 617 166"/>
                            <a:gd name="T39" fmla="*/ 617 h 627"/>
                            <a:gd name="T40" fmla="+- 0 5686 5614"/>
                            <a:gd name="T41" fmla="*/ T40 w 655"/>
                            <a:gd name="T42" fmla="+- 0 675 166"/>
                            <a:gd name="T43" fmla="*/ 675 h 627"/>
                            <a:gd name="T44" fmla="+- 0 5736 5614"/>
                            <a:gd name="T45" fmla="*/ T44 w 655"/>
                            <a:gd name="T46" fmla="+- 0 724 166"/>
                            <a:gd name="T47" fmla="*/ 724 h 627"/>
                            <a:gd name="T48" fmla="+- 0 5797 5614"/>
                            <a:gd name="T49" fmla="*/ T48 w 655"/>
                            <a:gd name="T50" fmla="+- 0 761 166"/>
                            <a:gd name="T51" fmla="*/ 761 h 627"/>
                            <a:gd name="T52" fmla="+- 0 5866 5614"/>
                            <a:gd name="T53" fmla="*/ T52 w 655"/>
                            <a:gd name="T54" fmla="+- 0 784 166"/>
                            <a:gd name="T55" fmla="*/ 784 h 627"/>
                            <a:gd name="T56" fmla="+- 0 5941 5614"/>
                            <a:gd name="T57" fmla="*/ T56 w 655"/>
                            <a:gd name="T58" fmla="+- 0 792 166"/>
                            <a:gd name="T59" fmla="*/ 792 h 627"/>
                            <a:gd name="T60" fmla="+- 0 6016 5614"/>
                            <a:gd name="T61" fmla="*/ T60 w 655"/>
                            <a:gd name="T62" fmla="+- 0 784 166"/>
                            <a:gd name="T63" fmla="*/ 784 h 627"/>
                            <a:gd name="T64" fmla="+- 0 6085 5614"/>
                            <a:gd name="T65" fmla="*/ T64 w 655"/>
                            <a:gd name="T66" fmla="+- 0 761 166"/>
                            <a:gd name="T67" fmla="*/ 761 h 627"/>
                            <a:gd name="T68" fmla="+- 0 6146 5614"/>
                            <a:gd name="T69" fmla="*/ T68 w 655"/>
                            <a:gd name="T70" fmla="+- 0 724 166"/>
                            <a:gd name="T71" fmla="*/ 724 h 627"/>
                            <a:gd name="T72" fmla="+- 0 6196 5614"/>
                            <a:gd name="T73" fmla="*/ T72 w 655"/>
                            <a:gd name="T74" fmla="+- 0 675 166"/>
                            <a:gd name="T75" fmla="*/ 675 h 627"/>
                            <a:gd name="T76" fmla="+- 0 6235 5614"/>
                            <a:gd name="T77" fmla="*/ T76 w 655"/>
                            <a:gd name="T78" fmla="+- 0 617 166"/>
                            <a:gd name="T79" fmla="*/ 617 h 627"/>
                            <a:gd name="T80" fmla="+- 0 6260 5614"/>
                            <a:gd name="T81" fmla="*/ T80 w 655"/>
                            <a:gd name="T82" fmla="+- 0 551 166"/>
                            <a:gd name="T83" fmla="*/ 551 h 627"/>
                            <a:gd name="T84" fmla="+- 0 6268 5614"/>
                            <a:gd name="T85" fmla="*/ T84 w 655"/>
                            <a:gd name="T86" fmla="+- 0 479 166"/>
                            <a:gd name="T87" fmla="*/ 479 h 627"/>
                            <a:gd name="T88" fmla="+- 0 6260 5614"/>
                            <a:gd name="T89" fmla="*/ T88 w 655"/>
                            <a:gd name="T90" fmla="+- 0 408 166"/>
                            <a:gd name="T91" fmla="*/ 408 h 627"/>
                            <a:gd name="T92" fmla="+- 0 6235 5614"/>
                            <a:gd name="T93" fmla="*/ T92 w 655"/>
                            <a:gd name="T94" fmla="+- 0 342 166"/>
                            <a:gd name="T95" fmla="*/ 342 h 627"/>
                            <a:gd name="T96" fmla="+- 0 6196 5614"/>
                            <a:gd name="T97" fmla="*/ T96 w 655"/>
                            <a:gd name="T98" fmla="+- 0 283 166"/>
                            <a:gd name="T99" fmla="*/ 283 h 627"/>
                            <a:gd name="T100" fmla="+- 0 6146 5614"/>
                            <a:gd name="T101" fmla="*/ T100 w 655"/>
                            <a:gd name="T102" fmla="+- 0 235 166"/>
                            <a:gd name="T103" fmla="*/ 235 h 627"/>
                            <a:gd name="T104" fmla="+- 0 6085 5614"/>
                            <a:gd name="T105" fmla="*/ T104 w 655"/>
                            <a:gd name="T106" fmla="+- 0 198 166"/>
                            <a:gd name="T107" fmla="*/ 198 h 627"/>
                            <a:gd name="T108" fmla="+- 0 6016 5614"/>
                            <a:gd name="T109" fmla="*/ T108 w 655"/>
                            <a:gd name="T110" fmla="+- 0 174 166"/>
                            <a:gd name="T111" fmla="*/ 174 h 627"/>
                            <a:gd name="T112" fmla="+- 0 5941 5614"/>
                            <a:gd name="T113" fmla="*/ T112 w 655"/>
                            <a:gd name="T114" fmla="+- 0 166 166"/>
                            <a:gd name="T115" fmla="*/ 166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2" y="117"/>
                              </a:lnTo>
                              <a:lnTo>
                                <a:pt x="33" y="176"/>
                              </a:lnTo>
                              <a:lnTo>
                                <a:pt x="9" y="242"/>
                              </a:lnTo>
                              <a:lnTo>
                                <a:pt x="0" y="313"/>
                              </a:lnTo>
                              <a:lnTo>
                                <a:pt x="9" y="385"/>
                              </a:lnTo>
                              <a:lnTo>
                                <a:pt x="33" y="451"/>
                              </a:lnTo>
                              <a:lnTo>
                                <a:pt x="72" y="509"/>
                              </a:lnTo>
                              <a:lnTo>
                                <a:pt x="122" y="558"/>
                              </a:lnTo>
                              <a:lnTo>
                                <a:pt x="183" y="595"/>
                              </a:lnTo>
                              <a:lnTo>
                                <a:pt x="252" y="618"/>
                              </a:lnTo>
                              <a:lnTo>
                                <a:pt x="327" y="626"/>
                              </a:lnTo>
                              <a:lnTo>
                                <a:pt x="402" y="618"/>
                              </a:lnTo>
                              <a:lnTo>
                                <a:pt x="471" y="595"/>
                              </a:lnTo>
                              <a:lnTo>
                                <a:pt x="532" y="558"/>
                              </a:lnTo>
                              <a:lnTo>
                                <a:pt x="582" y="509"/>
                              </a:lnTo>
                              <a:lnTo>
                                <a:pt x="621" y="451"/>
                              </a:lnTo>
                              <a:lnTo>
                                <a:pt x="646" y="385"/>
                              </a:lnTo>
                              <a:lnTo>
                                <a:pt x="654" y="313"/>
                              </a:lnTo>
                              <a:lnTo>
                                <a:pt x="646" y="242"/>
                              </a:lnTo>
                              <a:lnTo>
                                <a:pt x="621" y="176"/>
                              </a:lnTo>
                              <a:lnTo>
                                <a:pt x="582" y="117"/>
                              </a:lnTo>
                              <a:lnTo>
                                <a:pt x="532" y="69"/>
                              </a:lnTo>
                              <a:lnTo>
                                <a:pt x="471" y="32"/>
                              </a:lnTo>
                              <a:lnTo>
                                <a:pt x="402" y="8"/>
                              </a:lnTo>
                              <a:lnTo>
                                <a:pt x="327"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4A5BB67A" id="Freeform 80" o:spid="_x0000_s1026" style="position:absolute;margin-left:198.7pt;margin-top:29.05pt;width:32.75pt;height:31.35pt;z-index:251609088;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" path="m327,l252,8,183,32,122,69,72,117,33,176,9,242,,313r9,72l33,451r39,58l122,558r61,37l252,618r75,8l402,618r69,-23l532,558r50,-49l621,451r25,-66l654,313r-8,-71l621,176,582,117,532,69,471,32,402,8,327,xe" fillcolor="#e7e6e6 [3214]" stroked="f">
                <v:path arrowok="t" o:connecttype="custom" o:connectlocs="207645,105410;160020,110490;116205,125730;77470,149225;45720,179705;20955,217170;5715,259080;0,304165;5715,349885;20955,391795;45720,428625;77470,459740;116205,483235;160020,497840;207645,502920;255270,497840;299085,483235;337820,459740;369570,428625;394335,391795;410210,349885;415290,304165;410210,259080;394335,217170;369570,179705;337820,149225;299085,125730;255270,110490;207645,105410"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0112" behindDoc="0" locked="0" layoutInCell="1" allowOverlap="1">
                <wp:simplePos x="0" y="0"/>
                <wp:positionH relativeFrom="column">
                  <wp:posOffset>2523209</wp:posOffset>
                </wp:positionH>
                <wp:positionV relativeFrom="paragraph">
                  <wp:posOffset>369009</wp:posOffset>
                </wp:positionV>
                <wp:extent cx="415925" cy="398145"/>
                <wp:effectExtent l="0" t="0" r="22225" b="20955"/>
                <wp:wrapTopAndBottom/>
                <wp:docPr id="1823660606" name="Freeform 79"/>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479 166"/>
                            <a:gd name="T3" fmla="*/ 479 h 627"/>
                            <a:gd name="T4" fmla="+- 0 5623 5614"/>
                            <a:gd name="T5" fmla="*/ T4 w 655"/>
                            <a:gd name="T6" fmla="+- 0 408 166"/>
                            <a:gd name="T7" fmla="*/ 408 h 627"/>
                            <a:gd name="T8" fmla="+- 0 5647 5614"/>
                            <a:gd name="T9" fmla="*/ T8 w 655"/>
                            <a:gd name="T10" fmla="+- 0 342 166"/>
                            <a:gd name="T11" fmla="*/ 342 h 627"/>
                            <a:gd name="T12" fmla="+- 0 5686 5614"/>
                            <a:gd name="T13" fmla="*/ T12 w 655"/>
                            <a:gd name="T14" fmla="+- 0 283 166"/>
                            <a:gd name="T15" fmla="*/ 283 h 627"/>
                            <a:gd name="T16" fmla="+- 0 5736 5614"/>
                            <a:gd name="T17" fmla="*/ T16 w 655"/>
                            <a:gd name="T18" fmla="+- 0 235 166"/>
                            <a:gd name="T19" fmla="*/ 235 h 627"/>
                            <a:gd name="T20" fmla="+- 0 5797 5614"/>
                            <a:gd name="T21" fmla="*/ T20 w 655"/>
                            <a:gd name="T22" fmla="+- 0 198 166"/>
                            <a:gd name="T23" fmla="*/ 198 h 627"/>
                            <a:gd name="T24" fmla="+- 0 5866 5614"/>
                            <a:gd name="T25" fmla="*/ T24 w 655"/>
                            <a:gd name="T26" fmla="+- 0 174 166"/>
                            <a:gd name="T27" fmla="*/ 174 h 627"/>
                            <a:gd name="T28" fmla="+- 0 5941 5614"/>
                            <a:gd name="T29" fmla="*/ T28 w 655"/>
                            <a:gd name="T30" fmla="+- 0 166 166"/>
                            <a:gd name="T31" fmla="*/ 166 h 627"/>
                            <a:gd name="T32" fmla="+- 0 6016 5614"/>
                            <a:gd name="T33" fmla="*/ T32 w 655"/>
                            <a:gd name="T34" fmla="+- 0 174 166"/>
                            <a:gd name="T35" fmla="*/ 174 h 627"/>
                            <a:gd name="T36" fmla="+- 0 6085 5614"/>
                            <a:gd name="T37" fmla="*/ T36 w 655"/>
                            <a:gd name="T38" fmla="+- 0 198 166"/>
                            <a:gd name="T39" fmla="*/ 198 h 627"/>
                            <a:gd name="T40" fmla="+- 0 6146 5614"/>
                            <a:gd name="T41" fmla="*/ T40 w 655"/>
                            <a:gd name="T42" fmla="+- 0 235 166"/>
                            <a:gd name="T43" fmla="*/ 235 h 627"/>
                            <a:gd name="T44" fmla="+- 0 6196 5614"/>
                            <a:gd name="T45" fmla="*/ T44 w 655"/>
                            <a:gd name="T46" fmla="+- 0 283 166"/>
                            <a:gd name="T47" fmla="*/ 283 h 627"/>
                            <a:gd name="T48" fmla="+- 0 6235 5614"/>
                            <a:gd name="T49" fmla="*/ T48 w 655"/>
                            <a:gd name="T50" fmla="+- 0 342 166"/>
                            <a:gd name="T51" fmla="*/ 342 h 627"/>
                            <a:gd name="T52" fmla="+- 0 6260 5614"/>
                            <a:gd name="T53" fmla="*/ T52 w 655"/>
                            <a:gd name="T54" fmla="+- 0 408 166"/>
                            <a:gd name="T55" fmla="*/ 408 h 627"/>
                            <a:gd name="T56" fmla="+- 0 6268 5614"/>
                            <a:gd name="T57" fmla="*/ T56 w 655"/>
                            <a:gd name="T58" fmla="+- 0 479 166"/>
                            <a:gd name="T59" fmla="*/ 479 h 627"/>
                            <a:gd name="T60" fmla="+- 0 6260 5614"/>
                            <a:gd name="T61" fmla="*/ T60 w 655"/>
                            <a:gd name="T62" fmla="+- 0 551 166"/>
                            <a:gd name="T63" fmla="*/ 551 h 627"/>
                            <a:gd name="T64" fmla="+- 0 6235 5614"/>
                            <a:gd name="T65" fmla="*/ T64 w 655"/>
                            <a:gd name="T66" fmla="+- 0 617 166"/>
                            <a:gd name="T67" fmla="*/ 617 h 627"/>
                            <a:gd name="T68" fmla="+- 0 6196 5614"/>
                            <a:gd name="T69" fmla="*/ T68 w 655"/>
                            <a:gd name="T70" fmla="+- 0 675 166"/>
                            <a:gd name="T71" fmla="*/ 675 h 627"/>
                            <a:gd name="T72" fmla="+- 0 6146 5614"/>
                            <a:gd name="T73" fmla="*/ T72 w 655"/>
                            <a:gd name="T74" fmla="+- 0 724 166"/>
                            <a:gd name="T75" fmla="*/ 724 h 627"/>
                            <a:gd name="T76" fmla="+- 0 6085 5614"/>
                            <a:gd name="T77" fmla="*/ T76 w 655"/>
                            <a:gd name="T78" fmla="+- 0 761 166"/>
                            <a:gd name="T79" fmla="*/ 761 h 627"/>
                            <a:gd name="T80" fmla="+- 0 6016 5614"/>
                            <a:gd name="T81" fmla="*/ T80 w 655"/>
                            <a:gd name="T82" fmla="+- 0 784 166"/>
                            <a:gd name="T83" fmla="*/ 784 h 627"/>
                            <a:gd name="T84" fmla="+- 0 5941 5614"/>
                            <a:gd name="T85" fmla="*/ T84 w 655"/>
                            <a:gd name="T86" fmla="+- 0 792 166"/>
                            <a:gd name="T87" fmla="*/ 792 h 627"/>
                            <a:gd name="T88" fmla="+- 0 5866 5614"/>
                            <a:gd name="T89" fmla="*/ T88 w 655"/>
                            <a:gd name="T90" fmla="+- 0 784 166"/>
                            <a:gd name="T91" fmla="*/ 784 h 627"/>
                            <a:gd name="T92" fmla="+- 0 5797 5614"/>
                            <a:gd name="T93" fmla="*/ T92 w 655"/>
                            <a:gd name="T94" fmla="+- 0 761 166"/>
                            <a:gd name="T95" fmla="*/ 761 h 627"/>
                            <a:gd name="T96" fmla="+- 0 5736 5614"/>
                            <a:gd name="T97" fmla="*/ T96 w 655"/>
                            <a:gd name="T98" fmla="+- 0 724 166"/>
                            <a:gd name="T99" fmla="*/ 724 h 627"/>
                            <a:gd name="T100" fmla="+- 0 5686 5614"/>
                            <a:gd name="T101" fmla="*/ T100 w 655"/>
                            <a:gd name="T102" fmla="+- 0 675 166"/>
                            <a:gd name="T103" fmla="*/ 675 h 627"/>
                            <a:gd name="T104" fmla="+- 0 5647 5614"/>
                            <a:gd name="T105" fmla="*/ T104 w 655"/>
                            <a:gd name="T106" fmla="+- 0 617 166"/>
                            <a:gd name="T107" fmla="*/ 617 h 627"/>
                            <a:gd name="T108" fmla="+- 0 5623 5614"/>
                            <a:gd name="T109" fmla="*/ T108 w 655"/>
                            <a:gd name="T110" fmla="+- 0 551 166"/>
                            <a:gd name="T111" fmla="*/ 551 h 627"/>
                            <a:gd name="T112" fmla="+- 0 5614 5614"/>
                            <a:gd name="T113" fmla="*/ T112 w 655"/>
                            <a:gd name="T114" fmla="+- 0 479 166"/>
                            <a:gd name="T115" fmla="*/ 479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2"/>
                              </a:lnTo>
                              <a:lnTo>
                                <a:pt x="33" y="176"/>
                              </a:lnTo>
                              <a:lnTo>
                                <a:pt x="72" y="117"/>
                              </a:lnTo>
                              <a:lnTo>
                                <a:pt x="122" y="69"/>
                              </a:lnTo>
                              <a:lnTo>
                                <a:pt x="183" y="32"/>
                              </a:lnTo>
                              <a:lnTo>
                                <a:pt x="252" y="8"/>
                              </a:lnTo>
                              <a:lnTo>
                                <a:pt x="327" y="0"/>
                              </a:lnTo>
                              <a:lnTo>
                                <a:pt x="402" y="8"/>
                              </a:lnTo>
                              <a:lnTo>
                                <a:pt x="471" y="32"/>
                              </a:lnTo>
                              <a:lnTo>
                                <a:pt x="532" y="69"/>
                              </a:lnTo>
                              <a:lnTo>
                                <a:pt x="582" y="117"/>
                              </a:lnTo>
                              <a:lnTo>
                                <a:pt x="621" y="176"/>
                              </a:lnTo>
                              <a:lnTo>
                                <a:pt x="646" y="242"/>
                              </a:lnTo>
                              <a:lnTo>
                                <a:pt x="654" y="313"/>
                              </a:lnTo>
                              <a:lnTo>
                                <a:pt x="646" y="385"/>
                              </a:lnTo>
                              <a:lnTo>
                                <a:pt x="621" y="451"/>
                              </a:lnTo>
                              <a:lnTo>
                                <a:pt x="582" y="509"/>
                              </a:lnTo>
                              <a:lnTo>
                                <a:pt x="532" y="558"/>
                              </a:lnTo>
                              <a:lnTo>
                                <a:pt x="471" y="595"/>
                              </a:lnTo>
                              <a:lnTo>
                                <a:pt x="402" y="618"/>
                              </a:lnTo>
                              <a:lnTo>
                                <a:pt x="327" y="626"/>
                              </a:lnTo>
                              <a:lnTo>
                                <a:pt x="252" y="618"/>
                              </a:lnTo>
                              <a:lnTo>
                                <a:pt x="183" y="595"/>
                              </a:lnTo>
                              <a:lnTo>
                                <a:pt x="122" y="558"/>
                              </a:lnTo>
                              <a:lnTo>
                                <a:pt x="72" y="509"/>
                              </a:lnTo>
                              <a:lnTo>
                                <a:pt x="33" y="451"/>
                              </a:lnTo>
                              <a:lnTo>
                                <a:pt x="9" y="385"/>
                              </a:lnTo>
                              <a:lnTo>
                                <a:pt x="0" y="313"/>
                              </a:lnTo>
                              <a:close/>
                            </a:path>
                          </a:pathLst>
                        </a:custGeom>
                        <a:no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5523324C" id="Freeform 79" o:spid="_x0000_s1026" style="position:absolute;margin-left:198.7pt;margin-top:29.05pt;width:32.75pt;height:31.35pt;z-index:251610112;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" path="m,313l9,242,33,176,72,117,122,69,183,32,252,8,327,r75,8l471,32r61,37l582,117r39,59l646,242r8,71l646,385r-25,66l582,509r-50,49l471,595r-69,23l327,626r-75,-8l183,595,122,558,72,509,33,451,9,385,,313xe" filled="f" strokecolor="#c7c7c7" strokeweight=".14942mm">
                <v:path arrowok="t" o:connecttype="custom" o:connectlocs="0,304165;5715,259080;20955,217170;45720,179705;77470,149225;116205,125730;160020,110490;207645,105410;255270,110490;299085,125730;337820,149225;369570,179705;394335,217170;410210,259080;415290,304165;410210,349885;394335,391795;369570,428625;337820,459740;299085,483235;255270,497840;207645,502920;160020,497840;116205,483235;77470,459740;45720,428625;20955,391795;5715,349885;0,30416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w:drawing>
          <wp:anchor distT="0" distB="0" distL="114300" distR="114300" simplePos="0" relativeHeight="251611136" behindDoc="0" locked="0" layoutInCell="1" allowOverlap="1">
            <wp:simplePos x="0" y="0"/>
            <wp:positionH relativeFrom="column">
              <wp:posOffset>2509239</wp:posOffset>
            </wp:positionH>
            <wp:positionV relativeFrom="paragraph">
              <wp:posOffset>908759</wp:posOffset>
            </wp:positionV>
            <wp:extent cx="451485" cy="436880"/>
            <wp:effectExtent l="0" t="0" r="5715" b="1270"/>
            <wp:wrapTopAndBottom/>
            <wp:docPr id="35727133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271336" name="Picture 78"/>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2160" behindDoc="0" locked="0" layoutInCell="1" allowOverlap="1">
                <wp:simplePos x="0" y="0"/>
                <wp:positionH relativeFrom="column">
                  <wp:posOffset>2523209</wp:posOffset>
                </wp:positionH>
                <wp:positionV relativeFrom="paragraph">
                  <wp:posOffset>915744</wp:posOffset>
                </wp:positionV>
                <wp:extent cx="415925" cy="398145"/>
                <wp:effectExtent l="0" t="0" r="3175" b="1905"/>
                <wp:wrapTopAndBottom/>
                <wp:docPr id="538393164" name="Freeform 77"/>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1027 1027"/>
                            <a:gd name="T3" fmla="*/ 1027 h 627"/>
                            <a:gd name="T4" fmla="+- 0 5866 5614"/>
                            <a:gd name="T5" fmla="*/ T4 w 655"/>
                            <a:gd name="T6" fmla="+- 0 1036 1027"/>
                            <a:gd name="T7" fmla="*/ 1036 h 627"/>
                            <a:gd name="T8" fmla="+- 0 5797 5614"/>
                            <a:gd name="T9" fmla="*/ T8 w 655"/>
                            <a:gd name="T10" fmla="+- 0 1059 1027"/>
                            <a:gd name="T11" fmla="*/ 1059 h 627"/>
                            <a:gd name="T12" fmla="+- 0 5736 5614"/>
                            <a:gd name="T13" fmla="*/ T12 w 655"/>
                            <a:gd name="T14" fmla="+- 0 1096 1027"/>
                            <a:gd name="T15" fmla="*/ 1096 h 627"/>
                            <a:gd name="T16" fmla="+- 0 5686 5614"/>
                            <a:gd name="T17" fmla="*/ T16 w 655"/>
                            <a:gd name="T18" fmla="+- 0 1145 1027"/>
                            <a:gd name="T19" fmla="*/ 1145 h 627"/>
                            <a:gd name="T20" fmla="+- 0 5647 5614"/>
                            <a:gd name="T21" fmla="*/ T20 w 655"/>
                            <a:gd name="T22" fmla="+- 0 1203 1027"/>
                            <a:gd name="T23" fmla="*/ 1203 h 627"/>
                            <a:gd name="T24" fmla="+- 0 5623 5614"/>
                            <a:gd name="T25" fmla="*/ T24 w 655"/>
                            <a:gd name="T26" fmla="+- 0 1269 1027"/>
                            <a:gd name="T27" fmla="*/ 1269 h 627"/>
                            <a:gd name="T28" fmla="+- 0 5614 5614"/>
                            <a:gd name="T29" fmla="*/ T28 w 655"/>
                            <a:gd name="T30" fmla="+- 0 1341 1027"/>
                            <a:gd name="T31" fmla="*/ 1341 h 627"/>
                            <a:gd name="T32" fmla="+- 0 5623 5614"/>
                            <a:gd name="T33" fmla="*/ T32 w 655"/>
                            <a:gd name="T34" fmla="+- 0 1412 1027"/>
                            <a:gd name="T35" fmla="*/ 1412 h 627"/>
                            <a:gd name="T36" fmla="+- 0 5647 5614"/>
                            <a:gd name="T37" fmla="*/ T36 w 655"/>
                            <a:gd name="T38" fmla="+- 0 1478 1027"/>
                            <a:gd name="T39" fmla="*/ 1478 h 627"/>
                            <a:gd name="T40" fmla="+- 0 5686 5614"/>
                            <a:gd name="T41" fmla="*/ T40 w 655"/>
                            <a:gd name="T42" fmla="+- 0 1537 1027"/>
                            <a:gd name="T43" fmla="*/ 1537 h 627"/>
                            <a:gd name="T44" fmla="+- 0 5736 5614"/>
                            <a:gd name="T45" fmla="*/ T44 w 655"/>
                            <a:gd name="T46" fmla="+- 0 1585 1027"/>
                            <a:gd name="T47" fmla="*/ 1585 h 627"/>
                            <a:gd name="T48" fmla="+- 0 5797 5614"/>
                            <a:gd name="T49" fmla="*/ T48 w 655"/>
                            <a:gd name="T50" fmla="+- 0 1622 1027"/>
                            <a:gd name="T51" fmla="*/ 1622 h 627"/>
                            <a:gd name="T52" fmla="+- 0 5866 5614"/>
                            <a:gd name="T53" fmla="*/ T52 w 655"/>
                            <a:gd name="T54" fmla="+- 0 1646 1027"/>
                            <a:gd name="T55" fmla="*/ 1646 h 627"/>
                            <a:gd name="T56" fmla="+- 0 5941 5614"/>
                            <a:gd name="T57" fmla="*/ T56 w 655"/>
                            <a:gd name="T58" fmla="+- 0 1654 1027"/>
                            <a:gd name="T59" fmla="*/ 1654 h 627"/>
                            <a:gd name="T60" fmla="+- 0 6016 5614"/>
                            <a:gd name="T61" fmla="*/ T60 w 655"/>
                            <a:gd name="T62" fmla="+- 0 1646 1027"/>
                            <a:gd name="T63" fmla="*/ 1646 h 627"/>
                            <a:gd name="T64" fmla="+- 0 6085 5614"/>
                            <a:gd name="T65" fmla="*/ T64 w 655"/>
                            <a:gd name="T66" fmla="+- 0 1622 1027"/>
                            <a:gd name="T67" fmla="*/ 1622 h 627"/>
                            <a:gd name="T68" fmla="+- 0 6146 5614"/>
                            <a:gd name="T69" fmla="*/ T68 w 655"/>
                            <a:gd name="T70" fmla="+- 0 1585 1027"/>
                            <a:gd name="T71" fmla="*/ 1585 h 627"/>
                            <a:gd name="T72" fmla="+- 0 6196 5614"/>
                            <a:gd name="T73" fmla="*/ T72 w 655"/>
                            <a:gd name="T74" fmla="+- 0 1537 1027"/>
                            <a:gd name="T75" fmla="*/ 1537 h 627"/>
                            <a:gd name="T76" fmla="+- 0 6235 5614"/>
                            <a:gd name="T77" fmla="*/ T76 w 655"/>
                            <a:gd name="T78" fmla="+- 0 1478 1027"/>
                            <a:gd name="T79" fmla="*/ 1478 h 627"/>
                            <a:gd name="T80" fmla="+- 0 6260 5614"/>
                            <a:gd name="T81" fmla="*/ T80 w 655"/>
                            <a:gd name="T82" fmla="+- 0 1412 1027"/>
                            <a:gd name="T83" fmla="*/ 1412 h 627"/>
                            <a:gd name="T84" fmla="+- 0 6268 5614"/>
                            <a:gd name="T85" fmla="*/ T84 w 655"/>
                            <a:gd name="T86" fmla="+- 0 1341 1027"/>
                            <a:gd name="T87" fmla="*/ 1341 h 627"/>
                            <a:gd name="T88" fmla="+- 0 6260 5614"/>
                            <a:gd name="T89" fmla="*/ T88 w 655"/>
                            <a:gd name="T90" fmla="+- 0 1269 1027"/>
                            <a:gd name="T91" fmla="*/ 1269 h 627"/>
                            <a:gd name="T92" fmla="+- 0 6235 5614"/>
                            <a:gd name="T93" fmla="*/ T92 w 655"/>
                            <a:gd name="T94" fmla="+- 0 1203 1027"/>
                            <a:gd name="T95" fmla="*/ 1203 h 627"/>
                            <a:gd name="T96" fmla="+- 0 6196 5614"/>
                            <a:gd name="T97" fmla="*/ T96 w 655"/>
                            <a:gd name="T98" fmla="+- 0 1145 1027"/>
                            <a:gd name="T99" fmla="*/ 1145 h 627"/>
                            <a:gd name="T100" fmla="+- 0 6146 5614"/>
                            <a:gd name="T101" fmla="*/ T100 w 655"/>
                            <a:gd name="T102" fmla="+- 0 1096 1027"/>
                            <a:gd name="T103" fmla="*/ 1096 h 627"/>
                            <a:gd name="T104" fmla="+- 0 6085 5614"/>
                            <a:gd name="T105" fmla="*/ T104 w 655"/>
                            <a:gd name="T106" fmla="+- 0 1059 1027"/>
                            <a:gd name="T107" fmla="*/ 1059 h 627"/>
                            <a:gd name="T108" fmla="+- 0 6016 5614"/>
                            <a:gd name="T109" fmla="*/ T108 w 655"/>
                            <a:gd name="T110" fmla="+- 0 1036 1027"/>
                            <a:gd name="T111" fmla="*/ 1036 h 627"/>
                            <a:gd name="T112" fmla="+- 0 5941 5614"/>
                            <a:gd name="T113" fmla="*/ T112 w 655"/>
                            <a:gd name="T114" fmla="+- 0 1027 1027"/>
                            <a:gd name="T115" fmla="*/ 1027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9"/>
                              </a:lnTo>
                              <a:lnTo>
                                <a:pt x="183" y="32"/>
                              </a:lnTo>
                              <a:lnTo>
                                <a:pt x="122" y="69"/>
                              </a:lnTo>
                              <a:lnTo>
                                <a:pt x="72" y="118"/>
                              </a:lnTo>
                              <a:lnTo>
                                <a:pt x="33" y="176"/>
                              </a:lnTo>
                              <a:lnTo>
                                <a:pt x="9" y="242"/>
                              </a:lnTo>
                              <a:lnTo>
                                <a:pt x="0" y="314"/>
                              </a:lnTo>
                              <a:lnTo>
                                <a:pt x="9" y="385"/>
                              </a:lnTo>
                              <a:lnTo>
                                <a:pt x="33" y="451"/>
                              </a:lnTo>
                              <a:lnTo>
                                <a:pt x="72" y="510"/>
                              </a:lnTo>
                              <a:lnTo>
                                <a:pt x="122" y="558"/>
                              </a:lnTo>
                              <a:lnTo>
                                <a:pt x="183" y="595"/>
                              </a:lnTo>
                              <a:lnTo>
                                <a:pt x="252" y="619"/>
                              </a:lnTo>
                              <a:lnTo>
                                <a:pt x="327" y="627"/>
                              </a:lnTo>
                              <a:lnTo>
                                <a:pt x="402" y="619"/>
                              </a:lnTo>
                              <a:lnTo>
                                <a:pt x="471" y="595"/>
                              </a:lnTo>
                              <a:lnTo>
                                <a:pt x="532" y="558"/>
                              </a:lnTo>
                              <a:lnTo>
                                <a:pt x="582" y="510"/>
                              </a:lnTo>
                              <a:lnTo>
                                <a:pt x="621" y="451"/>
                              </a:lnTo>
                              <a:lnTo>
                                <a:pt x="646" y="385"/>
                              </a:lnTo>
                              <a:lnTo>
                                <a:pt x="654" y="314"/>
                              </a:lnTo>
                              <a:lnTo>
                                <a:pt x="646" y="242"/>
                              </a:lnTo>
                              <a:lnTo>
                                <a:pt x="621" y="176"/>
                              </a:lnTo>
                              <a:lnTo>
                                <a:pt x="582" y="118"/>
                              </a:lnTo>
                              <a:lnTo>
                                <a:pt x="532" y="69"/>
                              </a:lnTo>
                              <a:lnTo>
                                <a:pt x="471" y="32"/>
                              </a:lnTo>
                              <a:lnTo>
                                <a:pt x="402" y="9"/>
                              </a:lnTo>
                              <a:lnTo>
                                <a:pt x="327"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54556849" id="Freeform 77" o:spid="_x0000_s1026" style="position:absolute;margin-left:198.7pt;margin-top:72.1pt;width:32.75pt;height:31.35pt;z-index:25161216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" path="m327,l252,9,183,32,122,69,72,118,33,176,9,242,,314r9,71l33,451r39,59l122,558r61,37l252,619r75,8l402,619r69,-24l532,558r50,-48l621,451r25,-66l654,314r-8,-72l621,176,582,118,532,69,471,32,402,9,327,xe" fillcolor="#e7e6e6 [3214]" stroked="f">
                <v:path arrowok="t" o:connecttype="custom" o:connectlocs="207645,652145;160020,657860;116205,672465;77470,695960;45720,727075;20955,763905;5715,805815;0,851535;5715,896620;20955,938530;45720,975995;77470,1006475;116205,1029970;160020,1045210;207645,1050290;255270,1045210;299085,1029970;337820,1006475;369570,975995;394335,938530;410210,896620;415290,851535;410210,805815;394335,763905;369570,727075;337820,695960;299085,672465;255270,657860;207645,65214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3184" behindDoc="0" locked="0" layoutInCell="1" allowOverlap="1">
                <wp:simplePos x="0" y="0"/>
                <wp:positionH relativeFrom="column">
                  <wp:posOffset>2523209</wp:posOffset>
                </wp:positionH>
                <wp:positionV relativeFrom="paragraph">
                  <wp:posOffset>915744</wp:posOffset>
                </wp:positionV>
                <wp:extent cx="415925" cy="398145"/>
                <wp:effectExtent l="0" t="0" r="22225" b="20955"/>
                <wp:wrapTopAndBottom/>
                <wp:docPr id="1650963085" name="Freeform 76"/>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1341 1027"/>
                            <a:gd name="T3" fmla="*/ 1341 h 627"/>
                            <a:gd name="T4" fmla="+- 0 5623 5614"/>
                            <a:gd name="T5" fmla="*/ T4 w 655"/>
                            <a:gd name="T6" fmla="+- 0 1269 1027"/>
                            <a:gd name="T7" fmla="*/ 1269 h 627"/>
                            <a:gd name="T8" fmla="+- 0 5647 5614"/>
                            <a:gd name="T9" fmla="*/ T8 w 655"/>
                            <a:gd name="T10" fmla="+- 0 1203 1027"/>
                            <a:gd name="T11" fmla="*/ 1203 h 627"/>
                            <a:gd name="T12" fmla="+- 0 5686 5614"/>
                            <a:gd name="T13" fmla="*/ T12 w 655"/>
                            <a:gd name="T14" fmla="+- 0 1145 1027"/>
                            <a:gd name="T15" fmla="*/ 1145 h 627"/>
                            <a:gd name="T16" fmla="+- 0 5736 5614"/>
                            <a:gd name="T17" fmla="*/ T16 w 655"/>
                            <a:gd name="T18" fmla="+- 0 1096 1027"/>
                            <a:gd name="T19" fmla="*/ 1096 h 627"/>
                            <a:gd name="T20" fmla="+- 0 5797 5614"/>
                            <a:gd name="T21" fmla="*/ T20 w 655"/>
                            <a:gd name="T22" fmla="+- 0 1059 1027"/>
                            <a:gd name="T23" fmla="*/ 1059 h 627"/>
                            <a:gd name="T24" fmla="+- 0 5866 5614"/>
                            <a:gd name="T25" fmla="*/ T24 w 655"/>
                            <a:gd name="T26" fmla="+- 0 1036 1027"/>
                            <a:gd name="T27" fmla="*/ 1036 h 627"/>
                            <a:gd name="T28" fmla="+- 0 5941 5614"/>
                            <a:gd name="T29" fmla="*/ T28 w 655"/>
                            <a:gd name="T30" fmla="+- 0 1027 1027"/>
                            <a:gd name="T31" fmla="*/ 1027 h 627"/>
                            <a:gd name="T32" fmla="+- 0 6016 5614"/>
                            <a:gd name="T33" fmla="*/ T32 w 655"/>
                            <a:gd name="T34" fmla="+- 0 1036 1027"/>
                            <a:gd name="T35" fmla="*/ 1036 h 627"/>
                            <a:gd name="T36" fmla="+- 0 6085 5614"/>
                            <a:gd name="T37" fmla="*/ T36 w 655"/>
                            <a:gd name="T38" fmla="+- 0 1059 1027"/>
                            <a:gd name="T39" fmla="*/ 1059 h 627"/>
                            <a:gd name="T40" fmla="+- 0 6146 5614"/>
                            <a:gd name="T41" fmla="*/ T40 w 655"/>
                            <a:gd name="T42" fmla="+- 0 1096 1027"/>
                            <a:gd name="T43" fmla="*/ 1096 h 627"/>
                            <a:gd name="T44" fmla="+- 0 6196 5614"/>
                            <a:gd name="T45" fmla="*/ T44 w 655"/>
                            <a:gd name="T46" fmla="+- 0 1145 1027"/>
                            <a:gd name="T47" fmla="*/ 1145 h 627"/>
                            <a:gd name="T48" fmla="+- 0 6235 5614"/>
                            <a:gd name="T49" fmla="*/ T48 w 655"/>
                            <a:gd name="T50" fmla="+- 0 1203 1027"/>
                            <a:gd name="T51" fmla="*/ 1203 h 627"/>
                            <a:gd name="T52" fmla="+- 0 6260 5614"/>
                            <a:gd name="T53" fmla="*/ T52 w 655"/>
                            <a:gd name="T54" fmla="+- 0 1269 1027"/>
                            <a:gd name="T55" fmla="*/ 1269 h 627"/>
                            <a:gd name="T56" fmla="+- 0 6268 5614"/>
                            <a:gd name="T57" fmla="*/ T56 w 655"/>
                            <a:gd name="T58" fmla="+- 0 1341 1027"/>
                            <a:gd name="T59" fmla="*/ 1341 h 627"/>
                            <a:gd name="T60" fmla="+- 0 6260 5614"/>
                            <a:gd name="T61" fmla="*/ T60 w 655"/>
                            <a:gd name="T62" fmla="+- 0 1412 1027"/>
                            <a:gd name="T63" fmla="*/ 1412 h 627"/>
                            <a:gd name="T64" fmla="+- 0 6235 5614"/>
                            <a:gd name="T65" fmla="*/ T64 w 655"/>
                            <a:gd name="T66" fmla="+- 0 1478 1027"/>
                            <a:gd name="T67" fmla="*/ 1478 h 627"/>
                            <a:gd name="T68" fmla="+- 0 6196 5614"/>
                            <a:gd name="T69" fmla="*/ T68 w 655"/>
                            <a:gd name="T70" fmla="+- 0 1537 1027"/>
                            <a:gd name="T71" fmla="*/ 1537 h 627"/>
                            <a:gd name="T72" fmla="+- 0 6146 5614"/>
                            <a:gd name="T73" fmla="*/ T72 w 655"/>
                            <a:gd name="T74" fmla="+- 0 1585 1027"/>
                            <a:gd name="T75" fmla="*/ 1585 h 627"/>
                            <a:gd name="T76" fmla="+- 0 6085 5614"/>
                            <a:gd name="T77" fmla="*/ T76 w 655"/>
                            <a:gd name="T78" fmla="+- 0 1622 1027"/>
                            <a:gd name="T79" fmla="*/ 1622 h 627"/>
                            <a:gd name="T80" fmla="+- 0 6016 5614"/>
                            <a:gd name="T81" fmla="*/ T80 w 655"/>
                            <a:gd name="T82" fmla="+- 0 1646 1027"/>
                            <a:gd name="T83" fmla="*/ 1646 h 627"/>
                            <a:gd name="T84" fmla="+- 0 5941 5614"/>
                            <a:gd name="T85" fmla="*/ T84 w 655"/>
                            <a:gd name="T86" fmla="+- 0 1654 1027"/>
                            <a:gd name="T87" fmla="*/ 1654 h 627"/>
                            <a:gd name="T88" fmla="+- 0 5866 5614"/>
                            <a:gd name="T89" fmla="*/ T88 w 655"/>
                            <a:gd name="T90" fmla="+- 0 1646 1027"/>
                            <a:gd name="T91" fmla="*/ 1646 h 627"/>
                            <a:gd name="T92" fmla="+- 0 5797 5614"/>
                            <a:gd name="T93" fmla="*/ T92 w 655"/>
                            <a:gd name="T94" fmla="+- 0 1622 1027"/>
                            <a:gd name="T95" fmla="*/ 1622 h 627"/>
                            <a:gd name="T96" fmla="+- 0 5736 5614"/>
                            <a:gd name="T97" fmla="*/ T96 w 655"/>
                            <a:gd name="T98" fmla="+- 0 1585 1027"/>
                            <a:gd name="T99" fmla="*/ 1585 h 627"/>
                            <a:gd name="T100" fmla="+- 0 5686 5614"/>
                            <a:gd name="T101" fmla="*/ T100 w 655"/>
                            <a:gd name="T102" fmla="+- 0 1537 1027"/>
                            <a:gd name="T103" fmla="*/ 1537 h 627"/>
                            <a:gd name="T104" fmla="+- 0 5647 5614"/>
                            <a:gd name="T105" fmla="*/ T104 w 655"/>
                            <a:gd name="T106" fmla="+- 0 1478 1027"/>
                            <a:gd name="T107" fmla="*/ 1478 h 627"/>
                            <a:gd name="T108" fmla="+- 0 5623 5614"/>
                            <a:gd name="T109" fmla="*/ T108 w 655"/>
                            <a:gd name="T110" fmla="+- 0 1412 1027"/>
                            <a:gd name="T111" fmla="*/ 1412 h 627"/>
                            <a:gd name="T112" fmla="+- 0 5614 5614"/>
                            <a:gd name="T113" fmla="*/ T112 w 655"/>
                            <a:gd name="T114" fmla="+- 0 1341 1027"/>
                            <a:gd name="T115" fmla="*/ 1341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4"/>
                              </a:moveTo>
                              <a:lnTo>
                                <a:pt x="9" y="242"/>
                              </a:lnTo>
                              <a:lnTo>
                                <a:pt x="33" y="176"/>
                              </a:lnTo>
                              <a:lnTo>
                                <a:pt x="72" y="118"/>
                              </a:lnTo>
                              <a:lnTo>
                                <a:pt x="122" y="69"/>
                              </a:lnTo>
                              <a:lnTo>
                                <a:pt x="183" y="32"/>
                              </a:lnTo>
                              <a:lnTo>
                                <a:pt x="252" y="9"/>
                              </a:lnTo>
                              <a:lnTo>
                                <a:pt x="327" y="0"/>
                              </a:lnTo>
                              <a:lnTo>
                                <a:pt x="402" y="9"/>
                              </a:lnTo>
                              <a:lnTo>
                                <a:pt x="471" y="32"/>
                              </a:lnTo>
                              <a:lnTo>
                                <a:pt x="532" y="69"/>
                              </a:lnTo>
                              <a:lnTo>
                                <a:pt x="582" y="118"/>
                              </a:lnTo>
                              <a:lnTo>
                                <a:pt x="621" y="176"/>
                              </a:lnTo>
                              <a:lnTo>
                                <a:pt x="646" y="242"/>
                              </a:lnTo>
                              <a:lnTo>
                                <a:pt x="654" y="314"/>
                              </a:lnTo>
                              <a:lnTo>
                                <a:pt x="646" y="385"/>
                              </a:lnTo>
                              <a:lnTo>
                                <a:pt x="621" y="451"/>
                              </a:lnTo>
                              <a:lnTo>
                                <a:pt x="582" y="510"/>
                              </a:lnTo>
                              <a:lnTo>
                                <a:pt x="532" y="558"/>
                              </a:lnTo>
                              <a:lnTo>
                                <a:pt x="471" y="595"/>
                              </a:lnTo>
                              <a:lnTo>
                                <a:pt x="402" y="619"/>
                              </a:lnTo>
                              <a:lnTo>
                                <a:pt x="327" y="627"/>
                              </a:lnTo>
                              <a:lnTo>
                                <a:pt x="252" y="619"/>
                              </a:lnTo>
                              <a:lnTo>
                                <a:pt x="183" y="595"/>
                              </a:lnTo>
                              <a:lnTo>
                                <a:pt x="122" y="558"/>
                              </a:lnTo>
                              <a:lnTo>
                                <a:pt x="72" y="510"/>
                              </a:lnTo>
                              <a:lnTo>
                                <a:pt x="33" y="451"/>
                              </a:lnTo>
                              <a:lnTo>
                                <a:pt x="9" y="385"/>
                              </a:lnTo>
                              <a:lnTo>
                                <a:pt x="0" y="314"/>
                              </a:lnTo>
                              <a:close/>
                            </a:path>
                          </a:pathLst>
                        </a:custGeom>
                        <a:no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20723DBF" id="Freeform 76" o:spid="_x0000_s1026" style="position:absolute;margin-left:198.7pt;margin-top:72.1pt;width:32.75pt;height:31.35pt;z-index:25161318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" path="m,314l9,242,33,176,72,118,122,69,183,32,252,9,327,r75,9l471,32r61,37l582,118r39,58l646,242r8,72l646,385r-25,66l582,510r-50,48l471,595r-69,24l327,627r-75,-8l183,595,122,558,72,510,33,451,9,385,,314xe" filled="f" strokecolor="#c7c7c7" strokeweight=".14942mm">
                <v:path arrowok="t" o:connecttype="custom" o:connectlocs="0,851535;5715,805815;20955,763905;45720,727075;77470,695960;116205,672465;160020,657860;207645,652145;255270,657860;299085,672465;337820,695960;369570,727075;394335,763905;410210,805815;415290,851535;410210,896620;394335,938530;369570,975995;337820,1006475;299085,1029970;255270,1045210;207645,1050290;160020,1045210;116205,1029970;77470,1006475;45720,975995;20955,938530;5715,896620;0,85153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4208" behindDoc="0" locked="0" layoutInCell="1" allowOverlap="1">
                <wp:simplePos x="0" y="0"/>
                <wp:positionH relativeFrom="column">
                  <wp:posOffset>2731489</wp:posOffset>
                </wp:positionH>
                <wp:positionV relativeFrom="paragraph">
                  <wp:posOffset>766519</wp:posOffset>
                </wp:positionV>
                <wp:extent cx="0" cy="106045"/>
                <wp:effectExtent l="0" t="0" r="19050" b="27305"/>
                <wp:wrapTopAndBottom/>
                <wp:docPr id="2113008388" name="Lin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6FDDA4B3" id="Line 75" o:spid="_x0000_s1026" style="position:absolute;z-index:251614208;visibility:visible;mso-wrap-style:square;mso-wrap-distance-left:9pt;mso-wrap-distance-top:0;mso-wrap-distance-right:9pt;mso-wrap-distance-bottom:0;mso-position-horizontal:absolute;mso-position-horizontal-relative:text;mso-position-vertical:absolute;mso-position-vertical-relative:text" from="215.1pt,60.35pt" to="215.1pt,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" strokecolor="#5b9bd4" strokeweight=".20358mm">
                <w10:wrap type="topAndBottom"/>
              </v:lin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5232" behindDoc="0" locked="0" layoutInCell="1" allowOverlap="1">
                <wp:simplePos x="0" y="0"/>
                <wp:positionH relativeFrom="column">
                  <wp:posOffset>2705454</wp:posOffset>
                </wp:positionH>
                <wp:positionV relativeFrom="paragraph">
                  <wp:posOffset>866214</wp:posOffset>
                </wp:positionV>
                <wp:extent cx="52070" cy="49530"/>
                <wp:effectExtent l="0" t="0" r="5080" b="7620"/>
                <wp:wrapTopAndBottom/>
                <wp:docPr id="1612777056" name="Freeform 74"/>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950 950"/>
                            <a:gd name="T3" fmla="*/ 950 h 78"/>
                            <a:gd name="T4" fmla="+- 0 5900 5900"/>
                            <a:gd name="T5" fmla="*/ T4 w 82"/>
                            <a:gd name="T6" fmla="+- 0 950 950"/>
                            <a:gd name="T7" fmla="*/ 950 h 78"/>
                            <a:gd name="T8" fmla="+- 0 5941 5900"/>
                            <a:gd name="T9" fmla="*/ T8 w 82"/>
                            <a:gd name="T10" fmla="+- 0 1027 950"/>
                            <a:gd name="T11" fmla="*/ 1027 h 78"/>
                            <a:gd name="T12" fmla="+- 0 5982 5900"/>
                            <a:gd name="T13" fmla="*/ T12 w 82"/>
                            <a:gd name="T14" fmla="+- 0 950 950"/>
                            <a:gd name="T15" fmla="*/ 950 h 78"/>
                          </a:gdLst>
                          <a:ahLst/>
                          <a:cxnLst>
                            <a:cxn ang="0">
                              <a:pos x="T1" y="T3"/>
                            </a:cxn>
                            <a:cxn ang="0">
                              <a:pos x="T5" y="T7"/>
                            </a:cxn>
                            <a:cxn ang="0">
                              <a:pos x="T9" y="T11"/>
                            </a:cxn>
                            <a:cxn ang="0">
                              <a:pos x="T13" y="T15"/>
                            </a:cxn>
                          </a:cxnLst>
                          <a:rect l="0" t="0" r="r" b="b"/>
                          <a:pathLst>
                            <a:path w="82" h="78">
                              <a:moveTo>
                                <a:pt x="82" y="0"/>
                              </a:moveTo>
                              <a:lnTo>
                                <a:pt x="0" y="0"/>
                              </a:lnTo>
                              <a:lnTo>
                                <a:pt x="41" y="77"/>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1FF99A94" id="Freeform 74" o:spid="_x0000_s1026" style="position:absolute;margin-left:213.05pt;margin-top:68.2pt;width:4.1pt;height:3.9pt;z-index:25161523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" path="m82,l,,41,77,82,xe" fillcolor="#5b9bd4" stroked="f">
                <v:path arrowok="t" o:connecttype="custom" o:connectlocs="52070,603250;0,603250;26035,652145;52070,603250" o:connectangles="0,0,0,0"/>
                <w10:wrap type="topAndBottom"/>
              </v:shape>
            </w:pict>
          </mc:Fallback>
        </mc:AlternateContent>
      </w:r>
      <w:r>
        <w:rPr>
          <w:rFonts w:ascii="Times New Roman" w:hAnsi="Times New Roman" w:cs="Times New Roman"/>
          <w:b/>
          <w:noProof/>
          <w:color w:val="auto"/>
          <w:sz w:val="24"/>
          <w:szCs w:val="24"/>
          <w:lang w:val="en-US"/>
          <w14:ligatures w14:val="none"/>
        </w:rPr>
        <w:drawing>
          <wp:anchor distT="0" distB="0" distL="114300" distR="114300" simplePos="0" relativeHeight="251616256" behindDoc="0" locked="0" layoutInCell="1" allowOverlap="1">
            <wp:simplePos x="0" y="0"/>
            <wp:positionH relativeFrom="column">
              <wp:posOffset>2509239</wp:posOffset>
            </wp:positionH>
            <wp:positionV relativeFrom="paragraph">
              <wp:posOffset>1456129</wp:posOffset>
            </wp:positionV>
            <wp:extent cx="451485" cy="436880"/>
            <wp:effectExtent l="0" t="0" r="5715" b="1270"/>
            <wp:wrapTopAndBottom/>
            <wp:docPr id="75987738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877388" name="Picture 7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7280" behindDoc="0" locked="0" layoutInCell="1" allowOverlap="1">
                <wp:simplePos x="0" y="0"/>
                <wp:positionH relativeFrom="column">
                  <wp:posOffset>2523209</wp:posOffset>
                </wp:positionH>
                <wp:positionV relativeFrom="paragraph">
                  <wp:posOffset>1462479</wp:posOffset>
                </wp:positionV>
                <wp:extent cx="415925" cy="398145"/>
                <wp:effectExtent l="0" t="0" r="3175" b="1905"/>
                <wp:wrapTopAndBottom/>
                <wp:docPr id="982879992" name="Freeform 72"/>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1889 1889"/>
                            <a:gd name="T3" fmla="*/ 1889 h 627"/>
                            <a:gd name="T4" fmla="+- 0 5866 5614"/>
                            <a:gd name="T5" fmla="*/ T4 w 655"/>
                            <a:gd name="T6" fmla="+- 0 1897 1889"/>
                            <a:gd name="T7" fmla="*/ 1897 h 627"/>
                            <a:gd name="T8" fmla="+- 0 5797 5614"/>
                            <a:gd name="T9" fmla="*/ T8 w 655"/>
                            <a:gd name="T10" fmla="+- 0 1921 1889"/>
                            <a:gd name="T11" fmla="*/ 1921 h 627"/>
                            <a:gd name="T12" fmla="+- 0 5736 5614"/>
                            <a:gd name="T13" fmla="*/ T12 w 655"/>
                            <a:gd name="T14" fmla="+- 0 1957 1889"/>
                            <a:gd name="T15" fmla="*/ 1957 h 627"/>
                            <a:gd name="T16" fmla="+- 0 5686 5614"/>
                            <a:gd name="T17" fmla="*/ T16 w 655"/>
                            <a:gd name="T18" fmla="+- 0 2006 1889"/>
                            <a:gd name="T19" fmla="*/ 2006 h 627"/>
                            <a:gd name="T20" fmla="+- 0 5647 5614"/>
                            <a:gd name="T21" fmla="*/ T20 w 655"/>
                            <a:gd name="T22" fmla="+- 0 2064 1889"/>
                            <a:gd name="T23" fmla="*/ 2064 h 627"/>
                            <a:gd name="T24" fmla="+- 0 5623 5614"/>
                            <a:gd name="T25" fmla="*/ T24 w 655"/>
                            <a:gd name="T26" fmla="+- 0 2130 1889"/>
                            <a:gd name="T27" fmla="*/ 2130 h 627"/>
                            <a:gd name="T28" fmla="+- 0 5614 5614"/>
                            <a:gd name="T29" fmla="*/ T28 w 655"/>
                            <a:gd name="T30" fmla="+- 0 2202 1889"/>
                            <a:gd name="T31" fmla="*/ 2202 h 627"/>
                            <a:gd name="T32" fmla="+- 0 5623 5614"/>
                            <a:gd name="T33" fmla="*/ T32 w 655"/>
                            <a:gd name="T34" fmla="+- 0 2274 1889"/>
                            <a:gd name="T35" fmla="*/ 2274 h 627"/>
                            <a:gd name="T36" fmla="+- 0 5647 5614"/>
                            <a:gd name="T37" fmla="*/ T36 w 655"/>
                            <a:gd name="T38" fmla="+- 0 2340 1889"/>
                            <a:gd name="T39" fmla="*/ 2340 h 627"/>
                            <a:gd name="T40" fmla="+- 0 5686 5614"/>
                            <a:gd name="T41" fmla="*/ T40 w 655"/>
                            <a:gd name="T42" fmla="+- 0 2398 1889"/>
                            <a:gd name="T43" fmla="*/ 2398 h 627"/>
                            <a:gd name="T44" fmla="+- 0 5736 5614"/>
                            <a:gd name="T45" fmla="*/ T44 w 655"/>
                            <a:gd name="T46" fmla="+- 0 2446 1889"/>
                            <a:gd name="T47" fmla="*/ 2446 h 627"/>
                            <a:gd name="T48" fmla="+- 0 5797 5614"/>
                            <a:gd name="T49" fmla="*/ T48 w 655"/>
                            <a:gd name="T50" fmla="+- 0 2483 1889"/>
                            <a:gd name="T51" fmla="*/ 2483 h 627"/>
                            <a:gd name="T52" fmla="+- 0 5866 5614"/>
                            <a:gd name="T53" fmla="*/ T52 w 655"/>
                            <a:gd name="T54" fmla="+- 0 2507 1889"/>
                            <a:gd name="T55" fmla="*/ 2507 h 627"/>
                            <a:gd name="T56" fmla="+- 0 5941 5614"/>
                            <a:gd name="T57" fmla="*/ T56 w 655"/>
                            <a:gd name="T58" fmla="+- 0 2515 1889"/>
                            <a:gd name="T59" fmla="*/ 2515 h 627"/>
                            <a:gd name="T60" fmla="+- 0 6016 5614"/>
                            <a:gd name="T61" fmla="*/ T60 w 655"/>
                            <a:gd name="T62" fmla="+- 0 2507 1889"/>
                            <a:gd name="T63" fmla="*/ 2507 h 627"/>
                            <a:gd name="T64" fmla="+- 0 6085 5614"/>
                            <a:gd name="T65" fmla="*/ T64 w 655"/>
                            <a:gd name="T66" fmla="+- 0 2483 1889"/>
                            <a:gd name="T67" fmla="*/ 2483 h 627"/>
                            <a:gd name="T68" fmla="+- 0 6146 5614"/>
                            <a:gd name="T69" fmla="*/ T68 w 655"/>
                            <a:gd name="T70" fmla="+- 0 2446 1889"/>
                            <a:gd name="T71" fmla="*/ 2446 h 627"/>
                            <a:gd name="T72" fmla="+- 0 6196 5614"/>
                            <a:gd name="T73" fmla="*/ T72 w 655"/>
                            <a:gd name="T74" fmla="+- 0 2398 1889"/>
                            <a:gd name="T75" fmla="*/ 2398 h 627"/>
                            <a:gd name="T76" fmla="+- 0 6235 5614"/>
                            <a:gd name="T77" fmla="*/ T76 w 655"/>
                            <a:gd name="T78" fmla="+- 0 2340 1889"/>
                            <a:gd name="T79" fmla="*/ 2340 h 627"/>
                            <a:gd name="T80" fmla="+- 0 6260 5614"/>
                            <a:gd name="T81" fmla="*/ T80 w 655"/>
                            <a:gd name="T82" fmla="+- 0 2274 1889"/>
                            <a:gd name="T83" fmla="*/ 2274 h 627"/>
                            <a:gd name="T84" fmla="+- 0 6268 5614"/>
                            <a:gd name="T85" fmla="*/ T84 w 655"/>
                            <a:gd name="T86" fmla="+- 0 2202 1889"/>
                            <a:gd name="T87" fmla="*/ 2202 h 627"/>
                            <a:gd name="T88" fmla="+- 0 6260 5614"/>
                            <a:gd name="T89" fmla="*/ T88 w 655"/>
                            <a:gd name="T90" fmla="+- 0 2130 1889"/>
                            <a:gd name="T91" fmla="*/ 2130 h 627"/>
                            <a:gd name="T92" fmla="+- 0 6235 5614"/>
                            <a:gd name="T93" fmla="*/ T92 w 655"/>
                            <a:gd name="T94" fmla="+- 0 2064 1889"/>
                            <a:gd name="T95" fmla="*/ 2064 h 627"/>
                            <a:gd name="T96" fmla="+- 0 6196 5614"/>
                            <a:gd name="T97" fmla="*/ T96 w 655"/>
                            <a:gd name="T98" fmla="+- 0 2006 1889"/>
                            <a:gd name="T99" fmla="*/ 2006 h 627"/>
                            <a:gd name="T100" fmla="+- 0 6146 5614"/>
                            <a:gd name="T101" fmla="*/ T100 w 655"/>
                            <a:gd name="T102" fmla="+- 0 1957 1889"/>
                            <a:gd name="T103" fmla="*/ 1957 h 627"/>
                            <a:gd name="T104" fmla="+- 0 6085 5614"/>
                            <a:gd name="T105" fmla="*/ T104 w 655"/>
                            <a:gd name="T106" fmla="+- 0 1921 1889"/>
                            <a:gd name="T107" fmla="*/ 1921 h 627"/>
                            <a:gd name="T108" fmla="+- 0 6016 5614"/>
                            <a:gd name="T109" fmla="*/ T108 w 655"/>
                            <a:gd name="T110" fmla="+- 0 1897 1889"/>
                            <a:gd name="T111" fmla="*/ 1897 h 627"/>
                            <a:gd name="T112" fmla="+- 0 5941 5614"/>
                            <a:gd name="T113" fmla="*/ T112 w 655"/>
                            <a:gd name="T114" fmla="+- 0 1889 1889"/>
                            <a:gd name="T115" fmla="*/ 1889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8"/>
                              </a:lnTo>
                              <a:lnTo>
                                <a:pt x="72" y="117"/>
                              </a:lnTo>
                              <a:lnTo>
                                <a:pt x="33" y="175"/>
                              </a:lnTo>
                              <a:lnTo>
                                <a:pt x="9" y="241"/>
                              </a:lnTo>
                              <a:lnTo>
                                <a:pt x="0" y="313"/>
                              </a:lnTo>
                              <a:lnTo>
                                <a:pt x="9" y="385"/>
                              </a:lnTo>
                              <a:lnTo>
                                <a:pt x="33" y="451"/>
                              </a:lnTo>
                              <a:lnTo>
                                <a:pt x="72" y="509"/>
                              </a:lnTo>
                              <a:lnTo>
                                <a:pt x="122" y="557"/>
                              </a:lnTo>
                              <a:lnTo>
                                <a:pt x="183" y="594"/>
                              </a:lnTo>
                              <a:lnTo>
                                <a:pt x="252" y="618"/>
                              </a:lnTo>
                              <a:lnTo>
                                <a:pt x="327" y="626"/>
                              </a:lnTo>
                              <a:lnTo>
                                <a:pt x="402" y="618"/>
                              </a:lnTo>
                              <a:lnTo>
                                <a:pt x="471" y="594"/>
                              </a:lnTo>
                              <a:lnTo>
                                <a:pt x="532" y="557"/>
                              </a:lnTo>
                              <a:lnTo>
                                <a:pt x="582" y="509"/>
                              </a:lnTo>
                              <a:lnTo>
                                <a:pt x="621" y="451"/>
                              </a:lnTo>
                              <a:lnTo>
                                <a:pt x="646" y="385"/>
                              </a:lnTo>
                              <a:lnTo>
                                <a:pt x="654" y="313"/>
                              </a:lnTo>
                              <a:lnTo>
                                <a:pt x="646" y="241"/>
                              </a:lnTo>
                              <a:lnTo>
                                <a:pt x="621" y="175"/>
                              </a:lnTo>
                              <a:lnTo>
                                <a:pt x="582" y="117"/>
                              </a:lnTo>
                              <a:lnTo>
                                <a:pt x="532" y="68"/>
                              </a:lnTo>
                              <a:lnTo>
                                <a:pt x="471" y="32"/>
                              </a:lnTo>
                              <a:lnTo>
                                <a:pt x="402" y="8"/>
                              </a:lnTo>
                              <a:lnTo>
                                <a:pt x="327"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08AC97B1" id="Freeform 72" o:spid="_x0000_s1026" style="position:absolute;margin-left:198.7pt;margin-top:115.15pt;width:32.75pt;height:31.35pt;z-index:25161728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" path="m327,l252,8,183,32,122,68,72,117,33,175,9,241,,313r9,72l33,451r39,58l122,557r61,37l252,618r75,8l402,618r69,-24l532,557r50,-48l621,451r25,-66l654,313r-8,-72l621,175,582,117,532,68,471,32,402,8,327,xe" fillcolor="#e7e6e6 [3214]" stroked="f">
                <v:path arrowok="t" o:connecttype="custom" o:connectlocs="207645,1199515;160020,1204595;116205,1219835;77470,1242695;45720,1273810;20955,1310640;5715,1352550;0,1398270;5715,1443990;20955,1485900;45720,1522730;77470,1553210;116205,1576705;160020,1591945;207645,1597025;255270,1591945;299085,1576705;337820,1553210;369570,1522730;394335,1485900;410210,1443990;415290,1398270;410210,1352550;394335,1310640;369570,1273810;337820,1242695;299085,1219835;255270,1204595;207645,119951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8304" behindDoc="0" locked="0" layoutInCell="1" allowOverlap="1">
                <wp:simplePos x="0" y="0"/>
                <wp:positionH relativeFrom="column">
                  <wp:posOffset>2523209</wp:posOffset>
                </wp:positionH>
                <wp:positionV relativeFrom="paragraph">
                  <wp:posOffset>1462479</wp:posOffset>
                </wp:positionV>
                <wp:extent cx="415925" cy="398145"/>
                <wp:effectExtent l="0" t="0" r="22225" b="20955"/>
                <wp:wrapTopAndBottom/>
                <wp:docPr id="2091206697" name="Freeform 71"/>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2202 1889"/>
                            <a:gd name="T3" fmla="*/ 2202 h 627"/>
                            <a:gd name="T4" fmla="+- 0 5623 5614"/>
                            <a:gd name="T5" fmla="*/ T4 w 655"/>
                            <a:gd name="T6" fmla="+- 0 2130 1889"/>
                            <a:gd name="T7" fmla="*/ 2130 h 627"/>
                            <a:gd name="T8" fmla="+- 0 5647 5614"/>
                            <a:gd name="T9" fmla="*/ T8 w 655"/>
                            <a:gd name="T10" fmla="+- 0 2064 1889"/>
                            <a:gd name="T11" fmla="*/ 2064 h 627"/>
                            <a:gd name="T12" fmla="+- 0 5686 5614"/>
                            <a:gd name="T13" fmla="*/ T12 w 655"/>
                            <a:gd name="T14" fmla="+- 0 2006 1889"/>
                            <a:gd name="T15" fmla="*/ 2006 h 627"/>
                            <a:gd name="T16" fmla="+- 0 5736 5614"/>
                            <a:gd name="T17" fmla="*/ T16 w 655"/>
                            <a:gd name="T18" fmla="+- 0 1957 1889"/>
                            <a:gd name="T19" fmla="*/ 1957 h 627"/>
                            <a:gd name="T20" fmla="+- 0 5797 5614"/>
                            <a:gd name="T21" fmla="*/ T20 w 655"/>
                            <a:gd name="T22" fmla="+- 0 1921 1889"/>
                            <a:gd name="T23" fmla="*/ 1921 h 627"/>
                            <a:gd name="T24" fmla="+- 0 5866 5614"/>
                            <a:gd name="T25" fmla="*/ T24 w 655"/>
                            <a:gd name="T26" fmla="+- 0 1897 1889"/>
                            <a:gd name="T27" fmla="*/ 1897 h 627"/>
                            <a:gd name="T28" fmla="+- 0 5941 5614"/>
                            <a:gd name="T29" fmla="*/ T28 w 655"/>
                            <a:gd name="T30" fmla="+- 0 1889 1889"/>
                            <a:gd name="T31" fmla="*/ 1889 h 627"/>
                            <a:gd name="T32" fmla="+- 0 6016 5614"/>
                            <a:gd name="T33" fmla="*/ T32 w 655"/>
                            <a:gd name="T34" fmla="+- 0 1897 1889"/>
                            <a:gd name="T35" fmla="*/ 1897 h 627"/>
                            <a:gd name="T36" fmla="+- 0 6085 5614"/>
                            <a:gd name="T37" fmla="*/ T36 w 655"/>
                            <a:gd name="T38" fmla="+- 0 1921 1889"/>
                            <a:gd name="T39" fmla="*/ 1921 h 627"/>
                            <a:gd name="T40" fmla="+- 0 6146 5614"/>
                            <a:gd name="T41" fmla="*/ T40 w 655"/>
                            <a:gd name="T42" fmla="+- 0 1957 1889"/>
                            <a:gd name="T43" fmla="*/ 1957 h 627"/>
                            <a:gd name="T44" fmla="+- 0 6196 5614"/>
                            <a:gd name="T45" fmla="*/ T44 w 655"/>
                            <a:gd name="T46" fmla="+- 0 2006 1889"/>
                            <a:gd name="T47" fmla="*/ 2006 h 627"/>
                            <a:gd name="T48" fmla="+- 0 6235 5614"/>
                            <a:gd name="T49" fmla="*/ T48 w 655"/>
                            <a:gd name="T50" fmla="+- 0 2064 1889"/>
                            <a:gd name="T51" fmla="*/ 2064 h 627"/>
                            <a:gd name="T52" fmla="+- 0 6260 5614"/>
                            <a:gd name="T53" fmla="*/ T52 w 655"/>
                            <a:gd name="T54" fmla="+- 0 2130 1889"/>
                            <a:gd name="T55" fmla="*/ 2130 h 627"/>
                            <a:gd name="T56" fmla="+- 0 6268 5614"/>
                            <a:gd name="T57" fmla="*/ T56 w 655"/>
                            <a:gd name="T58" fmla="+- 0 2202 1889"/>
                            <a:gd name="T59" fmla="*/ 2202 h 627"/>
                            <a:gd name="T60" fmla="+- 0 6260 5614"/>
                            <a:gd name="T61" fmla="*/ T60 w 655"/>
                            <a:gd name="T62" fmla="+- 0 2274 1889"/>
                            <a:gd name="T63" fmla="*/ 2274 h 627"/>
                            <a:gd name="T64" fmla="+- 0 6235 5614"/>
                            <a:gd name="T65" fmla="*/ T64 w 655"/>
                            <a:gd name="T66" fmla="+- 0 2340 1889"/>
                            <a:gd name="T67" fmla="*/ 2340 h 627"/>
                            <a:gd name="T68" fmla="+- 0 6196 5614"/>
                            <a:gd name="T69" fmla="*/ T68 w 655"/>
                            <a:gd name="T70" fmla="+- 0 2398 1889"/>
                            <a:gd name="T71" fmla="*/ 2398 h 627"/>
                            <a:gd name="T72" fmla="+- 0 6146 5614"/>
                            <a:gd name="T73" fmla="*/ T72 w 655"/>
                            <a:gd name="T74" fmla="+- 0 2446 1889"/>
                            <a:gd name="T75" fmla="*/ 2446 h 627"/>
                            <a:gd name="T76" fmla="+- 0 6085 5614"/>
                            <a:gd name="T77" fmla="*/ T76 w 655"/>
                            <a:gd name="T78" fmla="+- 0 2483 1889"/>
                            <a:gd name="T79" fmla="*/ 2483 h 627"/>
                            <a:gd name="T80" fmla="+- 0 6016 5614"/>
                            <a:gd name="T81" fmla="*/ T80 w 655"/>
                            <a:gd name="T82" fmla="+- 0 2507 1889"/>
                            <a:gd name="T83" fmla="*/ 2507 h 627"/>
                            <a:gd name="T84" fmla="+- 0 5941 5614"/>
                            <a:gd name="T85" fmla="*/ T84 w 655"/>
                            <a:gd name="T86" fmla="+- 0 2515 1889"/>
                            <a:gd name="T87" fmla="*/ 2515 h 627"/>
                            <a:gd name="T88" fmla="+- 0 5866 5614"/>
                            <a:gd name="T89" fmla="*/ T88 w 655"/>
                            <a:gd name="T90" fmla="+- 0 2507 1889"/>
                            <a:gd name="T91" fmla="*/ 2507 h 627"/>
                            <a:gd name="T92" fmla="+- 0 5797 5614"/>
                            <a:gd name="T93" fmla="*/ T92 w 655"/>
                            <a:gd name="T94" fmla="+- 0 2483 1889"/>
                            <a:gd name="T95" fmla="*/ 2483 h 627"/>
                            <a:gd name="T96" fmla="+- 0 5736 5614"/>
                            <a:gd name="T97" fmla="*/ T96 w 655"/>
                            <a:gd name="T98" fmla="+- 0 2446 1889"/>
                            <a:gd name="T99" fmla="*/ 2446 h 627"/>
                            <a:gd name="T100" fmla="+- 0 5686 5614"/>
                            <a:gd name="T101" fmla="*/ T100 w 655"/>
                            <a:gd name="T102" fmla="+- 0 2398 1889"/>
                            <a:gd name="T103" fmla="*/ 2398 h 627"/>
                            <a:gd name="T104" fmla="+- 0 5647 5614"/>
                            <a:gd name="T105" fmla="*/ T104 w 655"/>
                            <a:gd name="T106" fmla="+- 0 2340 1889"/>
                            <a:gd name="T107" fmla="*/ 2340 h 627"/>
                            <a:gd name="T108" fmla="+- 0 5623 5614"/>
                            <a:gd name="T109" fmla="*/ T108 w 655"/>
                            <a:gd name="T110" fmla="+- 0 2274 1889"/>
                            <a:gd name="T111" fmla="*/ 2274 h 627"/>
                            <a:gd name="T112" fmla="+- 0 5614 5614"/>
                            <a:gd name="T113" fmla="*/ T112 w 655"/>
                            <a:gd name="T114" fmla="+- 0 2202 1889"/>
                            <a:gd name="T115" fmla="*/ 2202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1"/>
                              </a:lnTo>
                              <a:lnTo>
                                <a:pt x="33" y="175"/>
                              </a:lnTo>
                              <a:lnTo>
                                <a:pt x="72" y="117"/>
                              </a:lnTo>
                              <a:lnTo>
                                <a:pt x="122" y="68"/>
                              </a:lnTo>
                              <a:lnTo>
                                <a:pt x="183" y="32"/>
                              </a:lnTo>
                              <a:lnTo>
                                <a:pt x="252" y="8"/>
                              </a:lnTo>
                              <a:lnTo>
                                <a:pt x="327" y="0"/>
                              </a:lnTo>
                              <a:lnTo>
                                <a:pt x="402" y="8"/>
                              </a:lnTo>
                              <a:lnTo>
                                <a:pt x="471" y="32"/>
                              </a:lnTo>
                              <a:lnTo>
                                <a:pt x="532" y="68"/>
                              </a:lnTo>
                              <a:lnTo>
                                <a:pt x="582" y="117"/>
                              </a:lnTo>
                              <a:lnTo>
                                <a:pt x="621" y="175"/>
                              </a:lnTo>
                              <a:lnTo>
                                <a:pt x="646" y="241"/>
                              </a:lnTo>
                              <a:lnTo>
                                <a:pt x="654" y="313"/>
                              </a:lnTo>
                              <a:lnTo>
                                <a:pt x="646" y="385"/>
                              </a:lnTo>
                              <a:lnTo>
                                <a:pt x="621" y="451"/>
                              </a:lnTo>
                              <a:lnTo>
                                <a:pt x="582" y="509"/>
                              </a:lnTo>
                              <a:lnTo>
                                <a:pt x="532" y="557"/>
                              </a:lnTo>
                              <a:lnTo>
                                <a:pt x="471" y="594"/>
                              </a:lnTo>
                              <a:lnTo>
                                <a:pt x="402" y="618"/>
                              </a:lnTo>
                              <a:lnTo>
                                <a:pt x="327" y="626"/>
                              </a:lnTo>
                              <a:lnTo>
                                <a:pt x="252" y="618"/>
                              </a:lnTo>
                              <a:lnTo>
                                <a:pt x="183" y="594"/>
                              </a:lnTo>
                              <a:lnTo>
                                <a:pt x="122" y="557"/>
                              </a:lnTo>
                              <a:lnTo>
                                <a:pt x="72" y="509"/>
                              </a:lnTo>
                              <a:lnTo>
                                <a:pt x="33" y="451"/>
                              </a:lnTo>
                              <a:lnTo>
                                <a:pt x="9" y="385"/>
                              </a:lnTo>
                              <a:lnTo>
                                <a:pt x="0" y="313"/>
                              </a:lnTo>
                              <a:close/>
                            </a:path>
                          </a:pathLst>
                        </a:custGeom>
                        <a:no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21704106" id="Freeform 71" o:spid="_x0000_s1026" style="position:absolute;margin-left:198.7pt;margin-top:115.15pt;width:32.75pt;height:31.35pt;z-index:25161830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" path="m,313l9,241,33,175,72,117,122,68,183,32,252,8,327,r75,8l471,32r61,36l582,117r39,58l646,241r8,72l646,385r-25,66l582,509r-50,48l471,594r-69,24l327,626r-75,-8l183,594,122,557,72,509,33,451,9,385,,313xe" filled="f" strokecolor="#c7c7c7" strokeweight=".14942mm">
                <v:path arrowok="t" o:connecttype="custom" o:connectlocs="0,1398270;5715,1352550;20955,1310640;45720,1273810;77470,1242695;116205,1219835;160020,1204595;207645,1199515;255270,1204595;299085,1219835;337820,1242695;369570,1273810;394335,1310640;410210,1352550;415290,1398270;410210,1443990;394335,1485900;369570,1522730;337820,1553210;299085,1576705;255270,1591945;207645,1597025;160020,1591945;116205,1576705;77470,1553210;45720,1522730;20955,1485900;5715,1443990;0,1398270"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19328" behindDoc="0" locked="0" layoutInCell="1" allowOverlap="1">
                <wp:simplePos x="0" y="0"/>
                <wp:positionH relativeFrom="column">
                  <wp:posOffset>2731489</wp:posOffset>
                </wp:positionH>
                <wp:positionV relativeFrom="paragraph">
                  <wp:posOffset>1313889</wp:posOffset>
                </wp:positionV>
                <wp:extent cx="0" cy="106045"/>
                <wp:effectExtent l="0" t="0" r="19050" b="27305"/>
                <wp:wrapTopAndBottom/>
                <wp:docPr id="1012780883" name="Lin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7CD07A5D" id="Line 70" o:spid="_x0000_s1026" style="position:absolute;z-index:251619328;visibility:visible;mso-wrap-style:square;mso-wrap-distance-left:9pt;mso-wrap-distance-top:0;mso-wrap-distance-right:9pt;mso-wrap-distance-bottom:0;mso-position-horizontal:absolute;mso-position-horizontal-relative:text;mso-position-vertical:absolute;mso-position-vertical-relative:text" from="215.1pt,103.45pt" to="215.1pt,1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" strokecolor="#5b9bd4" strokeweight=".20358mm">
                <w10:wrap type="topAndBottom"/>
              </v:lin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0352" behindDoc="0" locked="0" layoutInCell="1" allowOverlap="1">
                <wp:simplePos x="0" y="0"/>
                <wp:positionH relativeFrom="column">
                  <wp:posOffset>2705454</wp:posOffset>
                </wp:positionH>
                <wp:positionV relativeFrom="paragraph">
                  <wp:posOffset>1412949</wp:posOffset>
                </wp:positionV>
                <wp:extent cx="52070" cy="49530"/>
                <wp:effectExtent l="0" t="0" r="5080" b="7620"/>
                <wp:wrapTopAndBottom/>
                <wp:docPr id="1689652447" name="Freeform 69"/>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1811 1811"/>
                            <a:gd name="T3" fmla="*/ 1811 h 78"/>
                            <a:gd name="T4" fmla="+- 0 5900 5900"/>
                            <a:gd name="T5" fmla="*/ T4 w 82"/>
                            <a:gd name="T6" fmla="+- 0 1811 1811"/>
                            <a:gd name="T7" fmla="*/ 1811 h 78"/>
                            <a:gd name="T8" fmla="+- 0 5941 5900"/>
                            <a:gd name="T9" fmla="*/ T8 w 82"/>
                            <a:gd name="T10" fmla="+- 0 1889 1811"/>
                            <a:gd name="T11" fmla="*/ 1889 h 78"/>
                            <a:gd name="T12" fmla="+- 0 5982 5900"/>
                            <a:gd name="T13" fmla="*/ T12 w 82"/>
                            <a:gd name="T14" fmla="+- 0 1811 1811"/>
                            <a:gd name="T15" fmla="*/ 1811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27D7071" id="Freeform 69" o:spid="_x0000_s1026" style="position:absolute;margin-left:213.05pt;margin-top:111.25pt;width:4.1pt;height:3.9pt;z-index:25162035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" path="m82,l,,41,78,82,xe" fillcolor="#5b9bd4" stroked="f">
                <v:path arrowok="t" o:connecttype="custom" o:connectlocs="52070,1149985;0,1149985;26035,1199515;52070,1149985" o:connectangles="0,0,0,0"/>
                <w10:wrap type="topAndBottom"/>
              </v:shape>
            </w:pict>
          </mc:Fallback>
        </mc:AlternateContent>
      </w:r>
      <w:r>
        <w:rPr>
          <w:rFonts w:ascii="Times New Roman" w:hAnsi="Times New Roman" w:cs="Times New Roman"/>
          <w:b/>
          <w:noProof/>
          <w:color w:val="auto"/>
          <w:sz w:val="24"/>
          <w:szCs w:val="24"/>
          <w:lang w:val="en-US"/>
          <w14:ligatures w14:val="none"/>
        </w:rPr>
        <w:drawing>
          <wp:anchor distT="0" distB="0" distL="114300" distR="114300" simplePos="0" relativeHeight="251621376" behindDoc="0" locked="0" layoutInCell="1" allowOverlap="1">
            <wp:simplePos x="0" y="0"/>
            <wp:positionH relativeFrom="column">
              <wp:posOffset>2509239</wp:posOffset>
            </wp:positionH>
            <wp:positionV relativeFrom="paragraph">
              <wp:posOffset>2003499</wp:posOffset>
            </wp:positionV>
            <wp:extent cx="451485" cy="436880"/>
            <wp:effectExtent l="0" t="0" r="5715" b="1270"/>
            <wp:wrapTopAndBottom/>
            <wp:docPr id="208982684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26840" name="Picture 6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2400" behindDoc="0" locked="0" layoutInCell="1" allowOverlap="1">
                <wp:simplePos x="0" y="0"/>
                <wp:positionH relativeFrom="column">
                  <wp:posOffset>2523209</wp:posOffset>
                </wp:positionH>
                <wp:positionV relativeFrom="paragraph">
                  <wp:posOffset>2009214</wp:posOffset>
                </wp:positionV>
                <wp:extent cx="415925" cy="398145"/>
                <wp:effectExtent l="0" t="0" r="3175" b="1905"/>
                <wp:wrapTopAndBottom/>
                <wp:docPr id="1419246667" name="Freeform 67"/>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2750 2750"/>
                            <a:gd name="T3" fmla="*/ 2750 h 627"/>
                            <a:gd name="T4" fmla="+- 0 5866 5614"/>
                            <a:gd name="T5" fmla="*/ T4 w 655"/>
                            <a:gd name="T6" fmla="+- 0 2758 2750"/>
                            <a:gd name="T7" fmla="*/ 2758 h 627"/>
                            <a:gd name="T8" fmla="+- 0 5797 5614"/>
                            <a:gd name="T9" fmla="*/ T8 w 655"/>
                            <a:gd name="T10" fmla="+- 0 2782 2750"/>
                            <a:gd name="T11" fmla="*/ 2782 h 627"/>
                            <a:gd name="T12" fmla="+- 0 5736 5614"/>
                            <a:gd name="T13" fmla="*/ T12 w 655"/>
                            <a:gd name="T14" fmla="+- 0 2819 2750"/>
                            <a:gd name="T15" fmla="*/ 2819 h 627"/>
                            <a:gd name="T16" fmla="+- 0 5686 5614"/>
                            <a:gd name="T17" fmla="*/ T16 w 655"/>
                            <a:gd name="T18" fmla="+- 0 2867 2750"/>
                            <a:gd name="T19" fmla="*/ 2867 h 627"/>
                            <a:gd name="T20" fmla="+- 0 5647 5614"/>
                            <a:gd name="T21" fmla="*/ T20 w 655"/>
                            <a:gd name="T22" fmla="+- 0 2925 2750"/>
                            <a:gd name="T23" fmla="*/ 2925 h 627"/>
                            <a:gd name="T24" fmla="+- 0 5623 5614"/>
                            <a:gd name="T25" fmla="*/ T24 w 655"/>
                            <a:gd name="T26" fmla="+- 0 2991 2750"/>
                            <a:gd name="T27" fmla="*/ 2991 h 627"/>
                            <a:gd name="T28" fmla="+- 0 5614 5614"/>
                            <a:gd name="T29" fmla="*/ T28 w 655"/>
                            <a:gd name="T30" fmla="+- 0 3063 2750"/>
                            <a:gd name="T31" fmla="*/ 3063 h 627"/>
                            <a:gd name="T32" fmla="+- 0 5623 5614"/>
                            <a:gd name="T33" fmla="*/ T32 w 655"/>
                            <a:gd name="T34" fmla="+- 0 3135 2750"/>
                            <a:gd name="T35" fmla="*/ 3135 h 627"/>
                            <a:gd name="T36" fmla="+- 0 5647 5614"/>
                            <a:gd name="T37" fmla="*/ T36 w 655"/>
                            <a:gd name="T38" fmla="+- 0 3201 2750"/>
                            <a:gd name="T39" fmla="*/ 3201 h 627"/>
                            <a:gd name="T40" fmla="+- 0 5686 5614"/>
                            <a:gd name="T41" fmla="*/ T40 w 655"/>
                            <a:gd name="T42" fmla="+- 0 3259 2750"/>
                            <a:gd name="T43" fmla="*/ 3259 h 627"/>
                            <a:gd name="T44" fmla="+- 0 5736 5614"/>
                            <a:gd name="T45" fmla="*/ T44 w 655"/>
                            <a:gd name="T46" fmla="+- 0 3307 2750"/>
                            <a:gd name="T47" fmla="*/ 3307 h 627"/>
                            <a:gd name="T48" fmla="+- 0 5797 5614"/>
                            <a:gd name="T49" fmla="*/ T48 w 655"/>
                            <a:gd name="T50" fmla="+- 0 3344 2750"/>
                            <a:gd name="T51" fmla="*/ 3344 h 627"/>
                            <a:gd name="T52" fmla="+- 0 5866 5614"/>
                            <a:gd name="T53" fmla="*/ T52 w 655"/>
                            <a:gd name="T54" fmla="+- 0 3368 2750"/>
                            <a:gd name="T55" fmla="*/ 3368 h 627"/>
                            <a:gd name="T56" fmla="+- 0 5941 5614"/>
                            <a:gd name="T57" fmla="*/ T56 w 655"/>
                            <a:gd name="T58" fmla="+- 0 3376 2750"/>
                            <a:gd name="T59" fmla="*/ 3376 h 627"/>
                            <a:gd name="T60" fmla="+- 0 6016 5614"/>
                            <a:gd name="T61" fmla="*/ T60 w 655"/>
                            <a:gd name="T62" fmla="+- 0 3368 2750"/>
                            <a:gd name="T63" fmla="*/ 3368 h 627"/>
                            <a:gd name="T64" fmla="+- 0 6085 5614"/>
                            <a:gd name="T65" fmla="*/ T64 w 655"/>
                            <a:gd name="T66" fmla="+- 0 3344 2750"/>
                            <a:gd name="T67" fmla="*/ 3344 h 627"/>
                            <a:gd name="T68" fmla="+- 0 6146 5614"/>
                            <a:gd name="T69" fmla="*/ T68 w 655"/>
                            <a:gd name="T70" fmla="+- 0 3307 2750"/>
                            <a:gd name="T71" fmla="*/ 3307 h 627"/>
                            <a:gd name="T72" fmla="+- 0 6196 5614"/>
                            <a:gd name="T73" fmla="*/ T72 w 655"/>
                            <a:gd name="T74" fmla="+- 0 3259 2750"/>
                            <a:gd name="T75" fmla="*/ 3259 h 627"/>
                            <a:gd name="T76" fmla="+- 0 6235 5614"/>
                            <a:gd name="T77" fmla="*/ T76 w 655"/>
                            <a:gd name="T78" fmla="+- 0 3201 2750"/>
                            <a:gd name="T79" fmla="*/ 3201 h 627"/>
                            <a:gd name="T80" fmla="+- 0 6260 5614"/>
                            <a:gd name="T81" fmla="*/ T80 w 655"/>
                            <a:gd name="T82" fmla="+- 0 3135 2750"/>
                            <a:gd name="T83" fmla="*/ 3135 h 627"/>
                            <a:gd name="T84" fmla="+- 0 6268 5614"/>
                            <a:gd name="T85" fmla="*/ T84 w 655"/>
                            <a:gd name="T86" fmla="+- 0 3063 2750"/>
                            <a:gd name="T87" fmla="*/ 3063 h 627"/>
                            <a:gd name="T88" fmla="+- 0 6260 5614"/>
                            <a:gd name="T89" fmla="*/ T88 w 655"/>
                            <a:gd name="T90" fmla="+- 0 2991 2750"/>
                            <a:gd name="T91" fmla="*/ 2991 h 627"/>
                            <a:gd name="T92" fmla="+- 0 6235 5614"/>
                            <a:gd name="T93" fmla="*/ T92 w 655"/>
                            <a:gd name="T94" fmla="+- 0 2925 2750"/>
                            <a:gd name="T95" fmla="*/ 2925 h 627"/>
                            <a:gd name="T96" fmla="+- 0 6196 5614"/>
                            <a:gd name="T97" fmla="*/ T96 w 655"/>
                            <a:gd name="T98" fmla="+- 0 2867 2750"/>
                            <a:gd name="T99" fmla="*/ 2867 h 627"/>
                            <a:gd name="T100" fmla="+- 0 6146 5614"/>
                            <a:gd name="T101" fmla="*/ T100 w 655"/>
                            <a:gd name="T102" fmla="+- 0 2819 2750"/>
                            <a:gd name="T103" fmla="*/ 2819 h 627"/>
                            <a:gd name="T104" fmla="+- 0 6085 5614"/>
                            <a:gd name="T105" fmla="*/ T104 w 655"/>
                            <a:gd name="T106" fmla="+- 0 2782 2750"/>
                            <a:gd name="T107" fmla="*/ 2782 h 627"/>
                            <a:gd name="T108" fmla="+- 0 6016 5614"/>
                            <a:gd name="T109" fmla="*/ T108 w 655"/>
                            <a:gd name="T110" fmla="+- 0 2758 2750"/>
                            <a:gd name="T111" fmla="*/ 2758 h 627"/>
                            <a:gd name="T112" fmla="+- 0 5941 5614"/>
                            <a:gd name="T113" fmla="*/ T112 w 655"/>
                            <a:gd name="T114" fmla="+- 0 2750 2750"/>
                            <a:gd name="T115" fmla="*/ 2750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2" y="117"/>
                              </a:lnTo>
                              <a:lnTo>
                                <a:pt x="33" y="175"/>
                              </a:lnTo>
                              <a:lnTo>
                                <a:pt x="9" y="241"/>
                              </a:lnTo>
                              <a:lnTo>
                                <a:pt x="0" y="313"/>
                              </a:lnTo>
                              <a:lnTo>
                                <a:pt x="9" y="385"/>
                              </a:lnTo>
                              <a:lnTo>
                                <a:pt x="33" y="451"/>
                              </a:lnTo>
                              <a:lnTo>
                                <a:pt x="72" y="509"/>
                              </a:lnTo>
                              <a:lnTo>
                                <a:pt x="122" y="557"/>
                              </a:lnTo>
                              <a:lnTo>
                                <a:pt x="183" y="594"/>
                              </a:lnTo>
                              <a:lnTo>
                                <a:pt x="252" y="618"/>
                              </a:lnTo>
                              <a:lnTo>
                                <a:pt x="327" y="626"/>
                              </a:lnTo>
                              <a:lnTo>
                                <a:pt x="402" y="618"/>
                              </a:lnTo>
                              <a:lnTo>
                                <a:pt x="471" y="594"/>
                              </a:lnTo>
                              <a:lnTo>
                                <a:pt x="532" y="557"/>
                              </a:lnTo>
                              <a:lnTo>
                                <a:pt x="582" y="509"/>
                              </a:lnTo>
                              <a:lnTo>
                                <a:pt x="621" y="451"/>
                              </a:lnTo>
                              <a:lnTo>
                                <a:pt x="646" y="385"/>
                              </a:lnTo>
                              <a:lnTo>
                                <a:pt x="654" y="313"/>
                              </a:lnTo>
                              <a:lnTo>
                                <a:pt x="646" y="241"/>
                              </a:lnTo>
                              <a:lnTo>
                                <a:pt x="621" y="175"/>
                              </a:lnTo>
                              <a:lnTo>
                                <a:pt x="582" y="117"/>
                              </a:lnTo>
                              <a:lnTo>
                                <a:pt x="532" y="69"/>
                              </a:lnTo>
                              <a:lnTo>
                                <a:pt x="471" y="32"/>
                              </a:lnTo>
                              <a:lnTo>
                                <a:pt x="402" y="8"/>
                              </a:lnTo>
                              <a:lnTo>
                                <a:pt x="327"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269DC074" id="Freeform 67" o:spid="_x0000_s1026" style="position:absolute;margin-left:198.7pt;margin-top:158.2pt;width:32.75pt;height:31.35pt;z-index:25162240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" path="m327,l252,8,183,32,122,69,72,117,33,175,9,241,,313r9,72l33,451r39,58l122,557r61,37l252,618r75,8l402,618r69,-24l532,557r50,-48l621,451r25,-66l654,313r-8,-72l621,175,582,117,532,69,471,32,402,8,327,xe" fillcolor="#e7e6e6 [3214]" stroked="f">
                <v:path arrowok="t" o:connecttype="custom" o:connectlocs="207645,1746250;160020,1751330;116205,1766570;77470,1790065;45720,1820545;20955,1857375;5715,1899285;0,1945005;5715,1990725;20955,2032635;45720,2069465;77470,2099945;116205,2123440;160020,2138680;207645,2143760;255270,2138680;299085,2123440;337820,2099945;369570,2069465;394335,2032635;410210,1990725;415290,1945005;410210,1899285;394335,1857375;369570,1820545;337820,1790065;299085,1766570;255270,1751330;207645,1746250"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3424" behindDoc="0" locked="0" layoutInCell="1" allowOverlap="1">
                <wp:simplePos x="0" y="0"/>
                <wp:positionH relativeFrom="column">
                  <wp:posOffset>2523209</wp:posOffset>
                </wp:positionH>
                <wp:positionV relativeFrom="paragraph">
                  <wp:posOffset>2009214</wp:posOffset>
                </wp:positionV>
                <wp:extent cx="415925" cy="398145"/>
                <wp:effectExtent l="0" t="0" r="22225" b="20955"/>
                <wp:wrapTopAndBottom/>
                <wp:docPr id="651173173" name="Freeform 66"/>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3063 2750"/>
                            <a:gd name="T3" fmla="*/ 3063 h 627"/>
                            <a:gd name="T4" fmla="+- 0 5623 5614"/>
                            <a:gd name="T5" fmla="*/ T4 w 655"/>
                            <a:gd name="T6" fmla="+- 0 2991 2750"/>
                            <a:gd name="T7" fmla="*/ 2991 h 627"/>
                            <a:gd name="T8" fmla="+- 0 5647 5614"/>
                            <a:gd name="T9" fmla="*/ T8 w 655"/>
                            <a:gd name="T10" fmla="+- 0 2925 2750"/>
                            <a:gd name="T11" fmla="*/ 2925 h 627"/>
                            <a:gd name="T12" fmla="+- 0 5686 5614"/>
                            <a:gd name="T13" fmla="*/ T12 w 655"/>
                            <a:gd name="T14" fmla="+- 0 2867 2750"/>
                            <a:gd name="T15" fmla="*/ 2867 h 627"/>
                            <a:gd name="T16" fmla="+- 0 5736 5614"/>
                            <a:gd name="T17" fmla="*/ T16 w 655"/>
                            <a:gd name="T18" fmla="+- 0 2819 2750"/>
                            <a:gd name="T19" fmla="*/ 2819 h 627"/>
                            <a:gd name="T20" fmla="+- 0 5797 5614"/>
                            <a:gd name="T21" fmla="*/ T20 w 655"/>
                            <a:gd name="T22" fmla="+- 0 2782 2750"/>
                            <a:gd name="T23" fmla="*/ 2782 h 627"/>
                            <a:gd name="T24" fmla="+- 0 5866 5614"/>
                            <a:gd name="T25" fmla="*/ T24 w 655"/>
                            <a:gd name="T26" fmla="+- 0 2758 2750"/>
                            <a:gd name="T27" fmla="*/ 2758 h 627"/>
                            <a:gd name="T28" fmla="+- 0 5941 5614"/>
                            <a:gd name="T29" fmla="*/ T28 w 655"/>
                            <a:gd name="T30" fmla="+- 0 2750 2750"/>
                            <a:gd name="T31" fmla="*/ 2750 h 627"/>
                            <a:gd name="T32" fmla="+- 0 6016 5614"/>
                            <a:gd name="T33" fmla="*/ T32 w 655"/>
                            <a:gd name="T34" fmla="+- 0 2758 2750"/>
                            <a:gd name="T35" fmla="*/ 2758 h 627"/>
                            <a:gd name="T36" fmla="+- 0 6085 5614"/>
                            <a:gd name="T37" fmla="*/ T36 w 655"/>
                            <a:gd name="T38" fmla="+- 0 2782 2750"/>
                            <a:gd name="T39" fmla="*/ 2782 h 627"/>
                            <a:gd name="T40" fmla="+- 0 6146 5614"/>
                            <a:gd name="T41" fmla="*/ T40 w 655"/>
                            <a:gd name="T42" fmla="+- 0 2819 2750"/>
                            <a:gd name="T43" fmla="*/ 2819 h 627"/>
                            <a:gd name="T44" fmla="+- 0 6196 5614"/>
                            <a:gd name="T45" fmla="*/ T44 w 655"/>
                            <a:gd name="T46" fmla="+- 0 2867 2750"/>
                            <a:gd name="T47" fmla="*/ 2867 h 627"/>
                            <a:gd name="T48" fmla="+- 0 6235 5614"/>
                            <a:gd name="T49" fmla="*/ T48 w 655"/>
                            <a:gd name="T50" fmla="+- 0 2925 2750"/>
                            <a:gd name="T51" fmla="*/ 2925 h 627"/>
                            <a:gd name="T52" fmla="+- 0 6260 5614"/>
                            <a:gd name="T53" fmla="*/ T52 w 655"/>
                            <a:gd name="T54" fmla="+- 0 2991 2750"/>
                            <a:gd name="T55" fmla="*/ 2991 h 627"/>
                            <a:gd name="T56" fmla="+- 0 6268 5614"/>
                            <a:gd name="T57" fmla="*/ T56 w 655"/>
                            <a:gd name="T58" fmla="+- 0 3063 2750"/>
                            <a:gd name="T59" fmla="*/ 3063 h 627"/>
                            <a:gd name="T60" fmla="+- 0 6260 5614"/>
                            <a:gd name="T61" fmla="*/ T60 w 655"/>
                            <a:gd name="T62" fmla="+- 0 3135 2750"/>
                            <a:gd name="T63" fmla="*/ 3135 h 627"/>
                            <a:gd name="T64" fmla="+- 0 6235 5614"/>
                            <a:gd name="T65" fmla="*/ T64 w 655"/>
                            <a:gd name="T66" fmla="+- 0 3201 2750"/>
                            <a:gd name="T67" fmla="*/ 3201 h 627"/>
                            <a:gd name="T68" fmla="+- 0 6196 5614"/>
                            <a:gd name="T69" fmla="*/ T68 w 655"/>
                            <a:gd name="T70" fmla="+- 0 3259 2750"/>
                            <a:gd name="T71" fmla="*/ 3259 h 627"/>
                            <a:gd name="T72" fmla="+- 0 6146 5614"/>
                            <a:gd name="T73" fmla="*/ T72 w 655"/>
                            <a:gd name="T74" fmla="+- 0 3307 2750"/>
                            <a:gd name="T75" fmla="*/ 3307 h 627"/>
                            <a:gd name="T76" fmla="+- 0 6085 5614"/>
                            <a:gd name="T77" fmla="*/ T76 w 655"/>
                            <a:gd name="T78" fmla="+- 0 3344 2750"/>
                            <a:gd name="T79" fmla="*/ 3344 h 627"/>
                            <a:gd name="T80" fmla="+- 0 6016 5614"/>
                            <a:gd name="T81" fmla="*/ T80 w 655"/>
                            <a:gd name="T82" fmla="+- 0 3368 2750"/>
                            <a:gd name="T83" fmla="*/ 3368 h 627"/>
                            <a:gd name="T84" fmla="+- 0 5941 5614"/>
                            <a:gd name="T85" fmla="*/ T84 w 655"/>
                            <a:gd name="T86" fmla="+- 0 3376 2750"/>
                            <a:gd name="T87" fmla="*/ 3376 h 627"/>
                            <a:gd name="T88" fmla="+- 0 5866 5614"/>
                            <a:gd name="T89" fmla="*/ T88 w 655"/>
                            <a:gd name="T90" fmla="+- 0 3368 2750"/>
                            <a:gd name="T91" fmla="*/ 3368 h 627"/>
                            <a:gd name="T92" fmla="+- 0 5797 5614"/>
                            <a:gd name="T93" fmla="*/ T92 w 655"/>
                            <a:gd name="T94" fmla="+- 0 3344 2750"/>
                            <a:gd name="T95" fmla="*/ 3344 h 627"/>
                            <a:gd name="T96" fmla="+- 0 5736 5614"/>
                            <a:gd name="T97" fmla="*/ T96 w 655"/>
                            <a:gd name="T98" fmla="+- 0 3307 2750"/>
                            <a:gd name="T99" fmla="*/ 3307 h 627"/>
                            <a:gd name="T100" fmla="+- 0 5686 5614"/>
                            <a:gd name="T101" fmla="*/ T100 w 655"/>
                            <a:gd name="T102" fmla="+- 0 3259 2750"/>
                            <a:gd name="T103" fmla="*/ 3259 h 627"/>
                            <a:gd name="T104" fmla="+- 0 5647 5614"/>
                            <a:gd name="T105" fmla="*/ T104 w 655"/>
                            <a:gd name="T106" fmla="+- 0 3201 2750"/>
                            <a:gd name="T107" fmla="*/ 3201 h 627"/>
                            <a:gd name="T108" fmla="+- 0 5623 5614"/>
                            <a:gd name="T109" fmla="*/ T108 w 655"/>
                            <a:gd name="T110" fmla="+- 0 3135 2750"/>
                            <a:gd name="T111" fmla="*/ 3135 h 627"/>
                            <a:gd name="T112" fmla="+- 0 5614 5614"/>
                            <a:gd name="T113" fmla="*/ T112 w 655"/>
                            <a:gd name="T114" fmla="+- 0 3063 2750"/>
                            <a:gd name="T115" fmla="*/ 3063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1"/>
                              </a:lnTo>
                              <a:lnTo>
                                <a:pt x="33" y="175"/>
                              </a:lnTo>
                              <a:lnTo>
                                <a:pt x="72" y="117"/>
                              </a:lnTo>
                              <a:lnTo>
                                <a:pt x="122" y="69"/>
                              </a:lnTo>
                              <a:lnTo>
                                <a:pt x="183" y="32"/>
                              </a:lnTo>
                              <a:lnTo>
                                <a:pt x="252" y="8"/>
                              </a:lnTo>
                              <a:lnTo>
                                <a:pt x="327" y="0"/>
                              </a:lnTo>
                              <a:lnTo>
                                <a:pt x="402" y="8"/>
                              </a:lnTo>
                              <a:lnTo>
                                <a:pt x="471" y="32"/>
                              </a:lnTo>
                              <a:lnTo>
                                <a:pt x="532" y="69"/>
                              </a:lnTo>
                              <a:lnTo>
                                <a:pt x="582" y="117"/>
                              </a:lnTo>
                              <a:lnTo>
                                <a:pt x="621" y="175"/>
                              </a:lnTo>
                              <a:lnTo>
                                <a:pt x="646" y="241"/>
                              </a:lnTo>
                              <a:lnTo>
                                <a:pt x="654" y="313"/>
                              </a:lnTo>
                              <a:lnTo>
                                <a:pt x="646" y="385"/>
                              </a:lnTo>
                              <a:lnTo>
                                <a:pt x="621" y="451"/>
                              </a:lnTo>
                              <a:lnTo>
                                <a:pt x="582" y="509"/>
                              </a:lnTo>
                              <a:lnTo>
                                <a:pt x="532" y="557"/>
                              </a:lnTo>
                              <a:lnTo>
                                <a:pt x="471" y="594"/>
                              </a:lnTo>
                              <a:lnTo>
                                <a:pt x="402" y="618"/>
                              </a:lnTo>
                              <a:lnTo>
                                <a:pt x="327" y="626"/>
                              </a:lnTo>
                              <a:lnTo>
                                <a:pt x="252" y="618"/>
                              </a:lnTo>
                              <a:lnTo>
                                <a:pt x="183" y="594"/>
                              </a:lnTo>
                              <a:lnTo>
                                <a:pt x="122" y="557"/>
                              </a:lnTo>
                              <a:lnTo>
                                <a:pt x="72" y="509"/>
                              </a:lnTo>
                              <a:lnTo>
                                <a:pt x="33" y="451"/>
                              </a:lnTo>
                              <a:lnTo>
                                <a:pt x="9" y="385"/>
                              </a:lnTo>
                              <a:lnTo>
                                <a:pt x="0" y="313"/>
                              </a:lnTo>
                              <a:close/>
                            </a:path>
                          </a:pathLst>
                        </a:custGeom>
                        <a:no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1C47BDF3" id="Freeform 66" o:spid="_x0000_s1026" style="position:absolute;margin-left:198.7pt;margin-top:158.2pt;width:32.75pt;height:31.35pt;z-index:25162342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" path="m,313l9,241,33,175,72,117,122,69,183,32,252,8,327,r75,8l471,32r61,37l582,117r39,58l646,241r8,72l646,385r-25,66l582,509r-50,48l471,594r-69,24l327,626r-75,-8l183,594,122,557,72,509,33,451,9,385,,313xe" filled="f" strokecolor="#c7c7c7" strokeweight=".14942mm">
                <v:path arrowok="t" o:connecttype="custom" o:connectlocs="0,1945005;5715,1899285;20955,1857375;45720,1820545;77470,1790065;116205,1766570;160020,1751330;207645,1746250;255270,1751330;299085,1766570;337820,1790065;369570,1820545;394335,1857375;410210,1899285;415290,1945005;410210,1990725;394335,2032635;369570,2069465;337820,2099945;299085,2123440;255270,2138680;207645,2143760;160020,2138680;116205,2123440;77470,2099945;45720,2069465;20955,2032635;5715,1990725;0,194500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4448" behindDoc="0" locked="0" layoutInCell="1" allowOverlap="1">
                <wp:simplePos x="0" y="0"/>
                <wp:positionH relativeFrom="column">
                  <wp:posOffset>2731489</wp:posOffset>
                </wp:positionH>
                <wp:positionV relativeFrom="paragraph">
                  <wp:posOffset>1860624</wp:posOffset>
                </wp:positionV>
                <wp:extent cx="0" cy="106045"/>
                <wp:effectExtent l="0" t="0" r="19050" b="27305"/>
                <wp:wrapTopAndBottom/>
                <wp:docPr id="1561339954" name="Lin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68C0B1FF" id="Line 65" o:spid="_x0000_s1026" style="position:absolute;z-index:251624448;visibility:visible;mso-wrap-style:square;mso-wrap-distance-left:9pt;mso-wrap-distance-top:0;mso-wrap-distance-right:9pt;mso-wrap-distance-bottom:0;mso-position-horizontal:absolute;mso-position-horizontal-relative:text;mso-position-vertical:absolute;mso-position-vertical-relative:text" from="215.1pt,146.5pt" to="215.1pt,1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" strokecolor="#5b9bd4" strokeweight=".20358mm">
                <w10:wrap type="topAndBottom"/>
              </v:lin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5472" behindDoc="0" locked="0" layoutInCell="1" allowOverlap="1">
                <wp:simplePos x="0" y="0"/>
                <wp:positionH relativeFrom="column">
                  <wp:posOffset>2705454</wp:posOffset>
                </wp:positionH>
                <wp:positionV relativeFrom="paragraph">
                  <wp:posOffset>1960319</wp:posOffset>
                </wp:positionV>
                <wp:extent cx="52070" cy="49530"/>
                <wp:effectExtent l="0" t="0" r="5080" b="7620"/>
                <wp:wrapTopAndBottom/>
                <wp:docPr id="1753293351" name="Freeform 64"/>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2672 2672"/>
                            <a:gd name="T3" fmla="*/ 2672 h 78"/>
                            <a:gd name="T4" fmla="+- 0 5900 5900"/>
                            <a:gd name="T5" fmla="*/ T4 w 82"/>
                            <a:gd name="T6" fmla="+- 0 2672 2672"/>
                            <a:gd name="T7" fmla="*/ 2672 h 78"/>
                            <a:gd name="T8" fmla="+- 0 5941 5900"/>
                            <a:gd name="T9" fmla="*/ T8 w 82"/>
                            <a:gd name="T10" fmla="+- 0 2750 2672"/>
                            <a:gd name="T11" fmla="*/ 2750 h 78"/>
                            <a:gd name="T12" fmla="+- 0 5982 5900"/>
                            <a:gd name="T13" fmla="*/ T12 w 82"/>
                            <a:gd name="T14" fmla="+- 0 2672 2672"/>
                            <a:gd name="T15" fmla="*/ 2672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4F813A88" id="Freeform 64" o:spid="_x0000_s1026" style="position:absolute;margin-left:213.05pt;margin-top:154.35pt;width:4.1pt;height:3.9pt;z-index:25162547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" path="m82,l,,41,78,82,xe" fillcolor="#5b9bd4" stroked="f">
                <v:path arrowok="t" o:connecttype="custom" o:connectlocs="52070,1696720;0,1696720;26035,1746250;52070,1696720" o:connectangles="0,0,0,0"/>
                <w10:wrap type="topAndBottom"/>
              </v:shape>
            </w:pict>
          </mc:Fallback>
        </mc:AlternateContent>
      </w:r>
      <w:r>
        <w:rPr>
          <w:rFonts w:ascii="Times New Roman" w:hAnsi="Times New Roman" w:cs="Times New Roman"/>
          <w:b/>
          <w:noProof/>
          <w:color w:val="auto"/>
          <w:sz w:val="24"/>
          <w:szCs w:val="24"/>
          <w:lang w:val="en-US"/>
          <w14:ligatures w14:val="none"/>
        </w:rPr>
        <w:drawing>
          <wp:anchor distT="0" distB="0" distL="114300" distR="114300" simplePos="0" relativeHeight="251626496" behindDoc="0" locked="0" layoutInCell="1" allowOverlap="1">
            <wp:simplePos x="0" y="0"/>
            <wp:positionH relativeFrom="column">
              <wp:posOffset>2509239</wp:posOffset>
            </wp:positionH>
            <wp:positionV relativeFrom="paragraph">
              <wp:posOffset>2550234</wp:posOffset>
            </wp:positionV>
            <wp:extent cx="451485" cy="436880"/>
            <wp:effectExtent l="0" t="0" r="5715" b="1270"/>
            <wp:wrapTopAndBottom/>
            <wp:docPr id="130603888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38881" name="Picture 63"/>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7520" behindDoc="0" locked="0" layoutInCell="1" allowOverlap="1">
                <wp:simplePos x="0" y="0"/>
                <wp:positionH relativeFrom="column">
                  <wp:posOffset>2523209</wp:posOffset>
                </wp:positionH>
                <wp:positionV relativeFrom="paragraph">
                  <wp:posOffset>2556584</wp:posOffset>
                </wp:positionV>
                <wp:extent cx="415925" cy="398145"/>
                <wp:effectExtent l="0" t="0" r="3175" b="1905"/>
                <wp:wrapTopAndBottom/>
                <wp:docPr id="1659047778" name="Freeform 62"/>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3611 3611"/>
                            <a:gd name="T3" fmla="*/ 3611 h 627"/>
                            <a:gd name="T4" fmla="+- 0 5866 5614"/>
                            <a:gd name="T5" fmla="*/ T4 w 655"/>
                            <a:gd name="T6" fmla="+- 0 3619 3611"/>
                            <a:gd name="T7" fmla="*/ 3619 h 627"/>
                            <a:gd name="T8" fmla="+- 0 5797 5614"/>
                            <a:gd name="T9" fmla="*/ T8 w 655"/>
                            <a:gd name="T10" fmla="+- 0 3643 3611"/>
                            <a:gd name="T11" fmla="*/ 3643 h 627"/>
                            <a:gd name="T12" fmla="+- 0 5736 5614"/>
                            <a:gd name="T13" fmla="*/ T12 w 655"/>
                            <a:gd name="T14" fmla="+- 0 3680 3611"/>
                            <a:gd name="T15" fmla="*/ 3680 h 627"/>
                            <a:gd name="T16" fmla="+- 0 5686 5614"/>
                            <a:gd name="T17" fmla="*/ T16 w 655"/>
                            <a:gd name="T18" fmla="+- 0 3728 3611"/>
                            <a:gd name="T19" fmla="*/ 3728 h 627"/>
                            <a:gd name="T20" fmla="+- 0 5647 5614"/>
                            <a:gd name="T21" fmla="*/ T20 w 655"/>
                            <a:gd name="T22" fmla="+- 0 3787 3611"/>
                            <a:gd name="T23" fmla="*/ 3787 h 627"/>
                            <a:gd name="T24" fmla="+- 0 5623 5614"/>
                            <a:gd name="T25" fmla="*/ T24 w 655"/>
                            <a:gd name="T26" fmla="+- 0 3853 3611"/>
                            <a:gd name="T27" fmla="*/ 3853 h 627"/>
                            <a:gd name="T28" fmla="+- 0 5614 5614"/>
                            <a:gd name="T29" fmla="*/ T28 w 655"/>
                            <a:gd name="T30" fmla="+- 0 3924 3611"/>
                            <a:gd name="T31" fmla="*/ 3924 h 627"/>
                            <a:gd name="T32" fmla="+- 0 5623 5614"/>
                            <a:gd name="T33" fmla="*/ T32 w 655"/>
                            <a:gd name="T34" fmla="+- 0 3996 3611"/>
                            <a:gd name="T35" fmla="*/ 3996 h 627"/>
                            <a:gd name="T36" fmla="+- 0 5647 5614"/>
                            <a:gd name="T37" fmla="*/ T36 w 655"/>
                            <a:gd name="T38" fmla="+- 0 4062 3611"/>
                            <a:gd name="T39" fmla="*/ 4062 h 627"/>
                            <a:gd name="T40" fmla="+- 0 5686 5614"/>
                            <a:gd name="T41" fmla="*/ T40 w 655"/>
                            <a:gd name="T42" fmla="+- 0 4120 3611"/>
                            <a:gd name="T43" fmla="*/ 4120 h 627"/>
                            <a:gd name="T44" fmla="+- 0 5736 5614"/>
                            <a:gd name="T45" fmla="*/ T44 w 655"/>
                            <a:gd name="T46" fmla="+- 0 4169 3611"/>
                            <a:gd name="T47" fmla="*/ 4169 h 627"/>
                            <a:gd name="T48" fmla="+- 0 5797 5614"/>
                            <a:gd name="T49" fmla="*/ T48 w 655"/>
                            <a:gd name="T50" fmla="+- 0 4206 3611"/>
                            <a:gd name="T51" fmla="*/ 4206 h 627"/>
                            <a:gd name="T52" fmla="+- 0 5866 5614"/>
                            <a:gd name="T53" fmla="*/ T52 w 655"/>
                            <a:gd name="T54" fmla="+- 0 4229 3611"/>
                            <a:gd name="T55" fmla="*/ 4229 h 627"/>
                            <a:gd name="T56" fmla="+- 0 5941 5614"/>
                            <a:gd name="T57" fmla="*/ T56 w 655"/>
                            <a:gd name="T58" fmla="+- 0 4238 3611"/>
                            <a:gd name="T59" fmla="*/ 4238 h 627"/>
                            <a:gd name="T60" fmla="+- 0 6016 5614"/>
                            <a:gd name="T61" fmla="*/ T60 w 655"/>
                            <a:gd name="T62" fmla="+- 0 4229 3611"/>
                            <a:gd name="T63" fmla="*/ 4229 h 627"/>
                            <a:gd name="T64" fmla="+- 0 6085 5614"/>
                            <a:gd name="T65" fmla="*/ T64 w 655"/>
                            <a:gd name="T66" fmla="+- 0 4206 3611"/>
                            <a:gd name="T67" fmla="*/ 4206 h 627"/>
                            <a:gd name="T68" fmla="+- 0 6146 5614"/>
                            <a:gd name="T69" fmla="*/ T68 w 655"/>
                            <a:gd name="T70" fmla="+- 0 4169 3611"/>
                            <a:gd name="T71" fmla="*/ 4169 h 627"/>
                            <a:gd name="T72" fmla="+- 0 6196 5614"/>
                            <a:gd name="T73" fmla="*/ T72 w 655"/>
                            <a:gd name="T74" fmla="+- 0 4120 3611"/>
                            <a:gd name="T75" fmla="*/ 4120 h 627"/>
                            <a:gd name="T76" fmla="+- 0 6235 5614"/>
                            <a:gd name="T77" fmla="*/ T76 w 655"/>
                            <a:gd name="T78" fmla="+- 0 4062 3611"/>
                            <a:gd name="T79" fmla="*/ 4062 h 627"/>
                            <a:gd name="T80" fmla="+- 0 6260 5614"/>
                            <a:gd name="T81" fmla="*/ T80 w 655"/>
                            <a:gd name="T82" fmla="+- 0 3996 3611"/>
                            <a:gd name="T83" fmla="*/ 3996 h 627"/>
                            <a:gd name="T84" fmla="+- 0 6268 5614"/>
                            <a:gd name="T85" fmla="*/ T84 w 655"/>
                            <a:gd name="T86" fmla="+- 0 3924 3611"/>
                            <a:gd name="T87" fmla="*/ 3924 h 627"/>
                            <a:gd name="T88" fmla="+- 0 6260 5614"/>
                            <a:gd name="T89" fmla="*/ T88 w 655"/>
                            <a:gd name="T90" fmla="+- 0 3853 3611"/>
                            <a:gd name="T91" fmla="*/ 3853 h 627"/>
                            <a:gd name="T92" fmla="+- 0 6235 5614"/>
                            <a:gd name="T93" fmla="*/ T92 w 655"/>
                            <a:gd name="T94" fmla="+- 0 3787 3611"/>
                            <a:gd name="T95" fmla="*/ 3787 h 627"/>
                            <a:gd name="T96" fmla="+- 0 6196 5614"/>
                            <a:gd name="T97" fmla="*/ T96 w 655"/>
                            <a:gd name="T98" fmla="+- 0 3728 3611"/>
                            <a:gd name="T99" fmla="*/ 3728 h 627"/>
                            <a:gd name="T100" fmla="+- 0 6146 5614"/>
                            <a:gd name="T101" fmla="*/ T100 w 655"/>
                            <a:gd name="T102" fmla="+- 0 3680 3611"/>
                            <a:gd name="T103" fmla="*/ 3680 h 627"/>
                            <a:gd name="T104" fmla="+- 0 6085 5614"/>
                            <a:gd name="T105" fmla="*/ T104 w 655"/>
                            <a:gd name="T106" fmla="+- 0 3643 3611"/>
                            <a:gd name="T107" fmla="*/ 3643 h 627"/>
                            <a:gd name="T108" fmla="+- 0 6016 5614"/>
                            <a:gd name="T109" fmla="*/ T108 w 655"/>
                            <a:gd name="T110" fmla="+- 0 3619 3611"/>
                            <a:gd name="T111" fmla="*/ 3619 h 627"/>
                            <a:gd name="T112" fmla="+- 0 5941 5614"/>
                            <a:gd name="T113" fmla="*/ T112 w 655"/>
                            <a:gd name="T114" fmla="+- 0 3611 3611"/>
                            <a:gd name="T115" fmla="*/ 3611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2" y="117"/>
                              </a:lnTo>
                              <a:lnTo>
                                <a:pt x="33" y="176"/>
                              </a:lnTo>
                              <a:lnTo>
                                <a:pt x="9" y="242"/>
                              </a:lnTo>
                              <a:lnTo>
                                <a:pt x="0" y="313"/>
                              </a:lnTo>
                              <a:lnTo>
                                <a:pt x="9" y="385"/>
                              </a:lnTo>
                              <a:lnTo>
                                <a:pt x="33" y="451"/>
                              </a:lnTo>
                              <a:lnTo>
                                <a:pt x="72" y="509"/>
                              </a:lnTo>
                              <a:lnTo>
                                <a:pt x="122" y="558"/>
                              </a:lnTo>
                              <a:lnTo>
                                <a:pt x="183" y="595"/>
                              </a:lnTo>
                              <a:lnTo>
                                <a:pt x="252" y="618"/>
                              </a:lnTo>
                              <a:lnTo>
                                <a:pt x="327" y="627"/>
                              </a:lnTo>
                              <a:lnTo>
                                <a:pt x="402" y="618"/>
                              </a:lnTo>
                              <a:lnTo>
                                <a:pt x="471" y="595"/>
                              </a:lnTo>
                              <a:lnTo>
                                <a:pt x="532" y="558"/>
                              </a:lnTo>
                              <a:lnTo>
                                <a:pt x="582" y="509"/>
                              </a:lnTo>
                              <a:lnTo>
                                <a:pt x="621" y="451"/>
                              </a:lnTo>
                              <a:lnTo>
                                <a:pt x="646" y="385"/>
                              </a:lnTo>
                              <a:lnTo>
                                <a:pt x="654" y="313"/>
                              </a:lnTo>
                              <a:lnTo>
                                <a:pt x="646" y="242"/>
                              </a:lnTo>
                              <a:lnTo>
                                <a:pt x="621" y="176"/>
                              </a:lnTo>
                              <a:lnTo>
                                <a:pt x="582" y="117"/>
                              </a:lnTo>
                              <a:lnTo>
                                <a:pt x="532" y="69"/>
                              </a:lnTo>
                              <a:lnTo>
                                <a:pt x="471" y="32"/>
                              </a:lnTo>
                              <a:lnTo>
                                <a:pt x="402" y="8"/>
                              </a:lnTo>
                              <a:lnTo>
                                <a:pt x="327"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1BCA870A" id="Freeform 62" o:spid="_x0000_s1026" style="position:absolute;margin-left:198.7pt;margin-top:201.3pt;width:32.75pt;height:31.35pt;z-index:25162752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" path="m327,l252,8,183,32,122,69,72,117,33,176,9,242,,313r9,72l33,451r39,58l122,558r61,37l252,618r75,9l402,618r69,-23l532,558r50,-49l621,451r25,-66l654,313r-8,-71l621,176,582,117,532,69,471,32,402,8,327,xe" fillcolor="#5b9bd4" stroked="f">
                <v:path arrowok="t" o:connecttype="custom" o:connectlocs="207645,2292985;160020,2298065;116205,2313305;77470,2336800;45720,2367280;20955,2404745;5715,2446655;0,2491740;5715,2537460;20955,2579370;45720,2616200;77470,2647315;116205,2670810;160020,2685415;207645,2691130;255270,2685415;299085,2670810;337820,2647315;369570,2616200;394335,2579370;410210,2537460;415290,2491740;410210,2446655;394335,2404745;369570,2367280;337820,2336800;299085,2313305;255270,2298065;207645,229298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8544" behindDoc="0" locked="0" layoutInCell="1" allowOverlap="1">
                <wp:simplePos x="0" y="0"/>
                <wp:positionH relativeFrom="column">
                  <wp:posOffset>2523209</wp:posOffset>
                </wp:positionH>
                <wp:positionV relativeFrom="paragraph">
                  <wp:posOffset>2556584</wp:posOffset>
                </wp:positionV>
                <wp:extent cx="415925" cy="398145"/>
                <wp:effectExtent l="0" t="0" r="22225" b="20955"/>
                <wp:wrapTopAndBottom/>
                <wp:docPr id="1110137033" name="Freeform 61"/>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3924 3611"/>
                            <a:gd name="T3" fmla="*/ 3924 h 627"/>
                            <a:gd name="T4" fmla="+- 0 5623 5614"/>
                            <a:gd name="T5" fmla="*/ T4 w 655"/>
                            <a:gd name="T6" fmla="+- 0 3853 3611"/>
                            <a:gd name="T7" fmla="*/ 3853 h 627"/>
                            <a:gd name="T8" fmla="+- 0 5647 5614"/>
                            <a:gd name="T9" fmla="*/ T8 w 655"/>
                            <a:gd name="T10" fmla="+- 0 3787 3611"/>
                            <a:gd name="T11" fmla="*/ 3787 h 627"/>
                            <a:gd name="T12" fmla="+- 0 5686 5614"/>
                            <a:gd name="T13" fmla="*/ T12 w 655"/>
                            <a:gd name="T14" fmla="+- 0 3728 3611"/>
                            <a:gd name="T15" fmla="*/ 3728 h 627"/>
                            <a:gd name="T16" fmla="+- 0 5736 5614"/>
                            <a:gd name="T17" fmla="*/ T16 w 655"/>
                            <a:gd name="T18" fmla="+- 0 3680 3611"/>
                            <a:gd name="T19" fmla="*/ 3680 h 627"/>
                            <a:gd name="T20" fmla="+- 0 5797 5614"/>
                            <a:gd name="T21" fmla="*/ T20 w 655"/>
                            <a:gd name="T22" fmla="+- 0 3643 3611"/>
                            <a:gd name="T23" fmla="*/ 3643 h 627"/>
                            <a:gd name="T24" fmla="+- 0 5866 5614"/>
                            <a:gd name="T25" fmla="*/ T24 w 655"/>
                            <a:gd name="T26" fmla="+- 0 3619 3611"/>
                            <a:gd name="T27" fmla="*/ 3619 h 627"/>
                            <a:gd name="T28" fmla="+- 0 5941 5614"/>
                            <a:gd name="T29" fmla="*/ T28 w 655"/>
                            <a:gd name="T30" fmla="+- 0 3611 3611"/>
                            <a:gd name="T31" fmla="*/ 3611 h 627"/>
                            <a:gd name="T32" fmla="+- 0 6016 5614"/>
                            <a:gd name="T33" fmla="*/ T32 w 655"/>
                            <a:gd name="T34" fmla="+- 0 3619 3611"/>
                            <a:gd name="T35" fmla="*/ 3619 h 627"/>
                            <a:gd name="T36" fmla="+- 0 6085 5614"/>
                            <a:gd name="T37" fmla="*/ T36 w 655"/>
                            <a:gd name="T38" fmla="+- 0 3643 3611"/>
                            <a:gd name="T39" fmla="*/ 3643 h 627"/>
                            <a:gd name="T40" fmla="+- 0 6146 5614"/>
                            <a:gd name="T41" fmla="*/ T40 w 655"/>
                            <a:gd name="T42" fmla="+- 0 3680 3611"/>
                            <a:gd name="T43" fmla="*/ 3680 h 627"/>
                            <a:gd name="T44" fmla="+- 0 6196 5614"/>
                            <a:gd name="T45" fmla="*/ T44 w 655"/>
                            <a:gd name="T46" fmla="+- 0 3728 3611"/>
                            <a:gd name="T47" fmla="*/ 3728 h 627"/>
                            <a:gd name="T48" fmla="+- 0 6235 5614"/>
                            <a:gd name="T49" fmla="*/ T48 w 655"/>
                            <a:gd name="T50" fmla="+- 0 3787 3611"/>
                            <a:gd name="T51" fmla="*/ 3787 h 627"/>
                            <a:gd name="T52" fmla="+- 0 6260 5614"/>
                            <a:gd name="T53" fmla="*/ T52 w 655"/>
                            <a:gd name="T54" fmla="+- 0 3853 3611"/>
                            <a:gd name="T55" fmla="*/ 3853 h 627"/>
                            <a:gd name="T56" fmla="+- 0 6268 5614"/>
                            <a:gd name="T57" fmla="*/ T56 w 655"/>
                            <a:gd name="T58" fmla="+- 0 3924 3611"/>
                            <a:gd name="T59" fmla="*/ 3924 h 627"/>
                            <a:gd name="T60" fmla="+- 0 6260 5614"/>
                            <a:gd name="T61" fmla="*/ T60 w 655"/>
                            <a:gd name="T62" fmla="+- 0 3996 3611"/>
                            <a:gd name="T63" fmla="*/ 3996 h 627"/>
                            <a:gd name="T64" fmla="+- 0 6235 5614"/>
                            <a:gd name="T65" fmla="*/ T64 w 655"/>
                            <a:gd name="T66" fmla="+- 0 4062 3611"/>
                            <a:gd name="T67" fmla="*/ 4062 h 627"/>
                            <a:gd name="T68" fmla="+- 0 6196 5614"/>
                            <a:gd name="T69" fmla="*/ T68 w 655"/>
                            <a:gd name="T70" fmla="+- 0 4120 3611"/>
                            <a:gd name="T71" fmla="*/ 4120 h 627"/>
                            <a:gd name="T72" fmla="+- 0 6146 5614"/>
                            <a:gd name="T73" fmla="*/ T72 w 655"/>
                            <a:gd name="T74" fmla="+- 0 4169 3611"/>
                            <a:gd name="T75" fmla="*/ 4169 h 627"/>
                            <a:gd name="T76" fmla="+- 0 6085 5614"/>
                            <a:gd name="T77" fmla="*/ T76 w 655"/>
                            <a:gd name="T78" fmla="+- 0 4206 3611"/>
                            <a:gd name="T79" fmla="*/ 4206 h 627"/>
                            <a:gd name="T80" fmla="+- 0 6016 5614"/>
                            <a:gd name="T81" fmla="*/ T80 w 655"/>
                            <a:gd name="T82" fmla="+- 0 4229 3611"/>
                            <a:gd name="T83" fmla="*/ 4229 h 627"/>
                            <a:gd name="T84" fmla="+- 0 5941 5614"/>
                            <a:gd name="T85" fmla="*/ T84 w 655"/>
                            <a:gd name="T86" fmla="+- 0 4238 3611"/>
                            <a:gd name="T87" fmla="*/ 4238 h 627"/>
                            <a:gd name="T88" fmla="+- 0 5866 5614"/>
                            <a:gd name="T89" fmla="*/ T88 w 655"/>
                            <a:gd name="T90" fmla="+- 0 4229 3611"/>
                            <a:gd name="T91" fmla="*/ 4229 h 627"/>
                            <a:gd name="T92" fmla="+- 0 5797 5614"/>
                            <a:gd name="T93" fmla="*/ T92 w 655"/>
                            <a:gd name="T94" fmla="+- 0 4206 3611"/>
                            <a:gd name="T95" fmla="*/ 4206 h 627"/>
                            <a:gd name="T96" fmla="+- 0 5736 5614"/>
                            <a:gd name="T97" fmla="*/ T96 w 655"/>
                            <a:gd name="T98" fmla="+- 0 4169 3611"/>
                            <a:gd name="T99" fmla="*/ 4169 h 627"/>
                            <a:gd name="T100" fmla="+- 0 5686 5614"/>
                            <a:gd name="T101" fmla="*/ T100 w 655"/>
                            <a:gd name="T102" fmla="+- 0 4120 3611"/>
                            <a:gd name="T103" fmla="*/ 4120 h 627"/>
                            <a:gd name="T104" fmla="+- 0 5647 5614"/>
                            <a:gd name="T105" fmla="*/ T104 w 655"/>
                            <a:gd name="T106" fmla="+- 0 4062 3611"/>
                            <a:gd name="T107" fmla="*/ 4062 h 627"/>
                            <a:gd name="T108" fmla="+- 0 5623 5614"/>
                            <a:gd name="T109" fmla="*/ T108 w 655"/>
                            <a:gd name="T110" fmla="+- 0 3996 3611"/>
                            <a:gd name="T111" fmla="*/ 3996 h 627"/>
                            <a:gd name="T112" fmla="+- 0 5614 5614"/>
                            <a:gd name="T113" fmla="*/ T112 w 655"/>
                            <a:gd name="T114" fmla="+- 0 3924 3611"/>
                            <a:gd name="T115" fmla="*/ 3924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2"/>
                              </a:lnTo>
                              <a:lnTo>
                                <a:pt x="33" y="176"/>
                              </a:lnTo>
                              <a:lnTo>
                                <a:pt x="72" y="117"/>
                              </a:lnTo>
                              <a:lnTo>
                                <a:pt x="122" y="69"/>
                              </a:lnTo>
                              <a:lnTo>
                                <a:pt x="183" y="32"/>
                              </a:lnTo>
                              <a:lnTo>
                                <a:pt x="252" y="8"/>
                              </a:lnTo>
                              <a:lnTo>
                                <a:pt x="327" y="0"/>
                              </a:lnTo>
                              <a:lnTo>
                                <a:pt x="402" y="8"/>
                              </a:lnTo>
                              <a:lnTo>
                                <a:pt x="471" y="32"/>
                              </a:lnTo>
                              <a:lnTo>
                                <a:pt x="532" y="69"/>
                              </a:lnTo>
                              <a:lnTo>
                                <a:pt x="582" y="117"/>
                              </a:lnTo>
                              <a:lnTo>
                                <a:pt x="621" y="176"/>
                              </a:lnTo>
                              <a:lnTo>
                                <a:pt x="646" y="242"/>
                              </a:lnTo>
                              <a:lnTo>
                                <a:pt x="654" y="313"/>
                              </a:lnTo>
                              <a:lnTo>
                                <a:pt x="646" y="385"/>
                              </a:lnTo>
                              <a:lnTo>
                                <a:pt x="621" y="451"/>
                              </a:lnTo>
                              <a:lnTo>
                                <a:pt x="582" y="509"/>
                              </a:lnTo>
                              <a:lnTo>
                                <a:pt x="532" y="558"/>
                              </a:lnTo>
                              <a:lnTo>
                                <a:pt x="471" y="595"/>
                              </a:lnTo>
                              <a:lnTo>
                                <a:pt x="402" y="618"/>
                              </a:lnTo>
                              <a:lnTo>
                                <a:pt x="327" y="627"/>
                              </a:lnTo>
                              <a:lnTo>
                                <a:pt x="252" y="618"/>
                              </a:lnTo>
                              <a:lnTo>
                                <a:pt x="183" y="595"/>
                              </a:lnTo>
                              <a:lnTo>
                                <a:pt x="122" y="558"/>
                              </a:lnTo>
                              <a:lnTo>
                                <a:pt x="72" y="509"/>
                              </a:lnTo>
                              <a:lnTo>
                                <a:pt x="33" y="451"/>
                              </a:lnTo>
                              <a:lnTo>
                                <a:pt x="9" y="385"/>
                              </a:lnTo>
                              <a:lnTo>
                                <a:pt x="0" y="313"/>
                              </a:lnTo>
                              <a:close/>
                            </a:path>
                          </a:pathLst>
                        </a:custGeom>
                        <a:solidFill>
                          <a:schemeClr val="bg2"/>
                        </a:solid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22D337AE" id="Freeform 61" o:spid="_x0000_s1026" style="position:absolute;margin-left:198.7pt;margin-top:201.3pt;width:32.75pt;height:31.35pt;z-index:25162854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" path="m,313l9,242,33,176,72,117,122,69,183,32,252,8,327,r75,8l471,32r61,37l582,117r39,59l646,242r8,71l646,385r-25,66l582,509r-50,49l471,595r-69,23l327,627r-75,-9l183,595,122,558,72,509,33,451,9,385,,313xe" fillcolor="#e7e6e6 [3214]" strokecolor="#c7c7c7" strokeweight=".14942mm">
                <v:path arrowok="t" o:connecttype="custom" o:connectlocs="0,2491740;5715,2446655;20955,2404745;45720,2367280;77470,2336800;116205,2313305;160020,2298065;207645,2292985;255270,2298065;299085,2313305;337820,2336800;369570,2367280;394335,2404745;410210,2446655;415290,2491740;410210,2537460;394335,2579370;369570,2616200;337820,2647315;299085,2670810;255270,2685415;207645,2691130;160020,2685415;116205,2670810;77470,2647315;45720,2616200;20955,2579370;5715,2537460;0,2491740"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29568" behindDoc="0" locked="0" layoutInCell="1" allowOverlap="1">
                <wp:simplePos x="0" y="0"/>
                <wp:positionH relativeFrom="column">
                  <wp:posOffset>2731489</wp:posOffset>
                </wp:positionH>
                <wp:positionV relativeFrom="paragraph">
                  <wp:posOffset>2407359</wp:posOffset>
                </wp:positionV>
                <wp:extent cx="0" cy="106045"/>
                <wp:effectExtent l="0" t="0" r="19050" b="27305"/>
                <wp:wrapTopAndBottom/>
                <wp:docPr id="618379875" name="Lin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72DD653D" id="Line 60" o:spid="_x0000_s1026"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215.1pt,189.55pt" to="215.1pt,19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" strokecolor="#5b9bd4" strokeweight=".20358mm">
                <w10:wrap type="topAndBottom"/>
              </v:lin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30592" behindDoc="0" locked="0" layoutInCell="1" allowOverlap="1">
                <wp:simplePos x="0" y="0"/>
                <wp:positionH relativeFrom="column">
                  <wp:posOffset>2705454</wp:posOffset>
                </wp:positionH>
                <wp:positionV relativeFrom="paragraph">
                  <wp:posOffset>2507054</wp:posOffset>
                </wp:positionV>
                <wp:extent cx="52070" cy="49530"/>
                <wp:effectExtent l="0" t="0" r="5080" b="7620"/>
                <wp:wrapTopAndBottom/>
                <wp:docPr id="931541206" name="Freeform 59"/>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3533 3533"/>
                            <a:gd name="T3" fmla="*/ 3533 h 78"/>
                            <a:gd name="T4" fmla="+- 0 5900 5900"/>
                            <a:gd name="T5" fmla="*/ T4 w 82"/>
                            <a:gd name="T6" fmla="+- 0 3533 3533"/>
                            <a:gd name="T7" fmla="*/ 3533 h 78"/>
                            <a:gd name="T8" fmla="+- 0 5941 5900"/>
                            <a:gd name="T9" fmla="*/ T8 w 82"/>
                            <a:gd name="T10" fmla="+- 0 3611 3533"/>
                            <a:gd name="T11" fmla="*/ 3611 h 78"/>
                            <a:gd name="T12" fmla="+- 0 5982 5900"/>
                            <a:gd name="T13" fmla="*/ T12 w 82"/>
                            <a:gd name="T14" fmla="+- 0 3533 3533"/>
                            <a:gd name="T15" fmla="*/ 3533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430FF7C7" id="Freeform 59" o:spid="_x0000_s1026" style="position:absolute;margin-left:213.05pt;margin-top:197.4pt;width:4.1pt;height:3.9pt;z-index:25163059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" path="m82,l,,41,78,82,xe" fillcolor="#5b9bd4" stroked="f">
                <v:path arrowok="t" o:connecttype="custom" o:connectlocs="52070,2243455;0,2243455;26035,2292985;52070,2243455" o:connectangles="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34688" behindDoc="0" locked="0" layoutInCell="1" allowOverlap="1">
                <wp:simplePos x="0" y="0"/>
                <wp:positionH relativeFrom="column">
                  <wp:posOffset>2731489</wp:posOffset>
                </wp:positionH>
                <wp:positionV relativeFrom="paragraph">
                  <wp:posOffset>2954729</wp:posOffset>
                </wp:positionV>
                <wp:extent cx="0" cy="168275"/>
                <wp:effectExtent l="0" t="0" r="19050" b="22225"/>
                <wp:wrapTopAndBottom/>
                <wp:docPr id="1921375692" name="Lin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8275"/>
                        </a:xfrm>
                        <a:prstGeom prst="line">
                          <a:avLst/>
                        </a:prstGeom>
                        <a:noFill/>
                        <a:ln w="7329">
                          <a:solidFill>
                            <a:srgbClr val="5B9BD4"/>
                          </a:solidFill>
                          <a:prstDash val="solid"/>
                          <a:round/>
                        </a:ln>
                      </wps:spPr>
                      <wps:bodyPr/>
                    </wps:wsp>
                  </a:graphicData>
                </a:graphic>
              </wp:anchor>
            </w:drawing>
          </mc:Choice>
          <mc:Fallback>
            <w:pict>
              <v:line w14:anchorId="180F8DFD" id="Line 55" o:spid="_x0000_s1026" style="position:absolute;z-index:251634688;visibility:visible;mso-wrap-style:square;mso-wrap-distance-left:9pt;mso-wrap-distance-top:0;mso-wrap-distance-right:9pt;mso-wrap-distance-bottom:0;mso-position-horizontal:absolute;mso-position-horizontal-relative:text;mso-position-vertical:absolute;mso-position-vertical-relative:text" from="215.1pt,232.65pt" to="215.1pt,2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" strokecolor="#5b9bd4" strokeweight=".20358mm">
                <w10:wrap type="topAndBottom"/>
              </v:line>
            </w:pict>
          </mc:Fallback>
        </mc:AlternateContent>
      </w:r>
      <w:r>
        <w:rPr>
          <w:rFonts w:ascii="Times New Roman" w:hAnsi="Times New Roman" w:cs="Times New Roman"/>
          <w:b/>
          <w:noProof/>
          <w:color w:val="auto"/>
          <w:sz w:val="24"/>
          <w:szCs w:val="24"/>
          <w:lang w:val="en-US"/>
          <w14:ligatures w14:val="none"/>
        </w:rPr>
        <w:drawing>
          <wp:anchor distT="0" distB="0" distL="114300" distR="114300" simplePos="0" relativeHeight="251657216" behindDoc="0" locked="0" layoutInCell="1" allowOverlap="1">
            <wp:simplePos x="0" y="0"/>
            <wp:positionH relativeFrom="column">
              <wp:posOffset>3339819</wp:posOffset>
            </wp:positionH>
            <wp:positionV relativeFrom="paragraph">
              <wp:posOffset>2550234</wp:posOffset>
            </wp:positionV>
            <wp:extent cx="456565" cy="436880"/>
            <wp:effectExtent l="0" t="0" r="635" b="1270"/>
            <wp:wrapTopAndBottom/>
            <wp:docPr id="195925067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250676" name="Picture 33"/>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a:xfrm>
                      <a:off x="0" y="0"/>
                      <a:ext cx="456565" cy="436880"/>
                    </a:xfrm>
                    <a:prstGeom prst="rect">
                      <a:avLst/>
                    </a:prstGeom>
                    <a:noFill/>
                    <a:ln>
                      <a:noFill/>
                    </a:ln>
                  </pic:spPr>
                </pic:pic>
              </a:graphicData>
            </a:graphic>
          </wp:anchor>
        </w:drawing>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58240" behindDoc="0" locked="0" layoutInCell="1" allowOverlap="1">
                <wp:simplePos x="0" y="0"/>
                <wp:positionH relativeFrom="column">
                  <wp:posOffset>3354424</wp:posOffset>
                </wp:positionH>
                <wp:positionV relativeFrom="paragraph">
                  <wp:posOffset>2556584</wp:posOffset>
                </wp:positionV>
                <wp:extent cx="415925" cy="398145"/>
                <wp:effectExtent l="0" t="0" r="3175" b="1905"/>
                <wp:wrapTopAndBottom/>
                <wp:docPr id="1885413514" name="Freeform 32"/>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7250 6923"/>
                            <a:gd name="T1" fmla="*/ T0 w 655"/>
                            <a:gd name="T2" fmla="+- 0 3611 3611"/>
                            <a:gd name="T3" fmla="*/ 3611 h 627"/>
                            <a:gd name="T4" fmla="+- 0 7175 6923"/>
                            <a:gd name="T5" fmla="*/ T4 w 655"/>
                            <a:gd name="T6" fmla="+- 0 3619 3611"/>
                            <a:gd name="T7" fmla="*/ 3619 h 627"/>
                            <a:gd name="T8" fmla="+- 0 7106 6923"/>
                            <a:gd name="T9" fmla="*/ T8 w 655"/>
                            <a:gd name="T10" fmla="+- 0 3643 3611"/>
                            <a:gd name="T11" fmla="*/ 3643 h 627"/>
                            <a:gd name="T12" fmla="+- 0 7045 6923"/>
                            <a:gd name="T13" fmla="*/ T12 w 655"/>
                            <a:gd name="T14" fmla="+- 0 3680 3611"/>
                            <a:gd name="T15" fmla="*/ 3680 h 627"/>
                            <a:gd name="T16" fmla="+- 0 6994 6923"/>
                            <a:gd name="T17" fmla="*/ T16 w 655"/>
                            <a:gd name="T18" fmla="+- 0 3728 3611"/>
                            <a:gd name="T19" fmla="*/ 3728 h 627"/>
                            <a:gd name="T20" fmla="+- 0 6956 6923"/>
                            <a:gd name="T21" fmla="*/ T20 w 655"/>
                            <a:gd name="T22" fmla="+- 0 3787 3611"/>
                            <a:gd name="T23" fmla="*/ 3787 h 627"/>
                            <a:gd name="T24" fmla="+- 0 6931 6923"/>
                            <a:gd name="T25" fmla="*/ T24 w 655"/>
                            <a:gd name="T26" fmla="+- 0 3853 3611"/>
                            <a:gd name="T27" fmla="*/ 3853 h 627"/>
                            <a:gd name="T28" fmla="+- 0 6923 6923"/>
                            <a:gd name="T29" fmla="*/ T28 w 655"/>
                            <a:gd name="T30" fmla="+- 0 3924 3611"/>
                            <a:gd name="T31" fmla="*/ 3924 h 627"/>
                            <a:gd name="T32" fmla="+- 0 6931 6923"/>
                            <a:gd name="T33" fmla="*/ T32 w 655"/>
                            <a:gd name="T34" fmla="+- 0 3996 3611"/>
                            <a:gd name="T35" fmla="*/ 3996 h 627"/>
                            <a:gd name="T36" fmla="+- 0 6956 6923"/>
                            <a:gd name="T37" fmla="*/ T36 w 655"/>
                            <a:gd name="T38" fmla="+- 0 4062 3611"/>
                            <a:gd name="T39" fmla="*/ 4062 h 627"/>
                            <a:gd name="T40" fmla="+- 0 6994 6923"/>
                            <a:gd name="T41" fmla="*/ T40 w 655"/>
                            <a:gd name="T42" fmla="+- 0 4120 3611"/>
                            <a:gd name="T43" fmla="*/ 4120 h 627"/>
                            <a:gd name="T44" fmla="+- 0 7045 6923"/>
                            <a:gd name="T45" fmla="*/ T44 w 655"/>
                            <a:gd name="T46" fmla="+- 0 4169 3611"/>
                            <a:gd name="T47" fmla="*/ 4169 h 627"/>
                            <a:gd name="T48" fmla="+- 0 7106 6923"/>
                            <a:gd name="T49" fmla="*/ T48 w 655"/>
                            <a:gd name="T50" fmla="+- 0 4206 3611"/>
                            <a:gd name="T51" fmla="*/ 4206 h 627"/>
                            <a:gd name="T52" fmla="+- 0 7175 6923"/>
                            <a:gd name="T53" fmla="*/ T52 w 655"/>
                            <a:gd name="T54" fmla="+- 0 4229 3611"/>
                            <a:gd name="T55" fmla="*/ 4229 h 627"/>
                            <a:gd name="T56" fmla="+- 0 7250 6923"/>
                            <a:gd name="T57" fmla="*/ T56 w 655"/>
                            <a:gd name="T58" fmla="+- 0 4238 3611"/>
                            <a:gd name="T59" fmla="*/ 4238 h 627"/>
                            <a:gd name="T60" fmla="+- 0 7325 6923"/>
                            <a:gd name="T61" fmla="*/ T60 w 655"/>
                            <a:gd name="T62" fmla="+- 0 4229 3611"/>
                            <a:gd name="T63" fmla="*/ 4229 h 627"/>
                            <a:gd name="T64" fmla="+- 0 7394 6923"/>
                            <a:gd name="T65" fmla="*/ T64 w 655"/>
                            <a:gd name="T66" fmla="+- 0 4206 3611"/>
                            <a:gd name="T67" fmla="*/ 4206 h 627"/>
                            <a:gd name="T68" fmla="+- 0 7454 6923"/>
                            <a:gd name="T69" fmla="*/ T68 w 655"/>
                            <a:gd name="T70" fmla="+- 0 4169 3611"/>
                            <a:gd name="T71" fmla="*/ 4169 h 627"/>
                            <a:gd name="T72" fmla="+- 0 7505 6923"/>
                            <a:gd name="T73" fmla="*/ T72 w 655"/>
                            <a:gd name="T74" fmla="+- 0 4120 3611"/>
                            <a:gd name="T75" fmla="*/ 4120 h 627"/>
                            <a:gd name="T76" fmla="+- 0 7544 6923"/>
                            <a:gd name="T77" fmla="*/ T76 w 655"/>
                            <a:gd name="T78" fmla="+- 0 4062 3611"/>
                            <a:gd name="T79" fmla="*/ 4062 h 627"/>
                            <a:gd name="T80" fmla="+- 0 7568 6923"/>
                            <a:gd name="T81" fmla="*/ T80 w 655"/>
                            <a:gd name="T82" fmla="+- 0 3996 3611"/>
                            <a:gd name="T83" fmla="*/ 3996 h 627"/>
                            <a:gd name="T84" fmla="+- 0 7577 6923"/>
                            <a:gd name="T85" fmla="*/ T84 w 655"/>
                            <a:gd name="T86" fmla="+- 0 3924 3611"/>
                            <a:gd name="T87" fmla="*/ 3924 h 627"/>
                            <a:gd name="T88" fmla="+- 0 7568 6923"/>
                            <a:gd name="T89" fmla="*/ T88 w 655"/>
                            <a:gd name="T90" fmla="+- 0 3853 3611"/>
                            <a:gd name="T91" fmla="*/ 3853 h 627"/>
                            <a:gd name="T92" fmla="+- 0 7544 6923"/>
                            <a:gd name="T93" fmla="*/ T92 w 655"/>
                            <a:gd name="T94" fmla="+- 0 3787 3611"/>
                            <a:gd name="T95" fmla="*/ 3787 h 627"/>
                            <a:gd name="T96" fmla="+- 0 7505 6923"/>
                            <a:gd name="T97" fmla="*/ T96 w 655"/>
                            <a:gd name="T98" fmla="+- 0 3728 3611"/>
                            <a:gd name="T99" fmla="*/ 3728 h 627"/>
                            <a:gd name="T100" fmla="+- 0 7454 6923"/>
                            <a:gd name="T101" fmla="*/ T100 w 655"/>
                            <a:gd name="T102" fmla="+- 0 3680 3611"/>
                            <a:gd name="T103" fmla="*/ 3680 h 627"/>
                            <a:gd name="T104" fmla="+- 0 7394 6923"/>
                            <a:gd name="T105" fmla="*/ T104 w 655"/>
                            <a:gd name="T106" fmla="+- 0 3643 3611"/>
                            <a:gd name="T107" fmla="*/ 3643 h 627"/>
                            <a:gd name="T108" fmla="+- 0 7325 6923"/>
                            <a:gd name="T109" fmla="*/ T108 w 655"/>
                            <a:gd name="T110" fmla="+- 0 3619 3611"/>
                            <a:gd name="T111" fmla="*/ 3619 h 627"/>
                            <a:gd name="T112" fmla="+- 0 7250 6923"/>
                            <a:gd name="T113" fmla="*/ T112 w 655"/>
                            <a:gd name="T114" fmla="+- 0 3611 3611"/>
                            <a:gd name="T115" fmla="*/ 3611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1" y="117"/>
                              </a:lnTo>
                              <a:lnTo>
                                <a:pt x="33" y="176"/>
                              </a:lnTo>
                              <a:lnTo>
                                <a:pt x="8" y="242"/>
                              </a:lnTo>
                              <a:lnTo>
                                <a:pt x="0" y="313"/>
                              </a:lnTo>
                              <a:lnTo>
                                <a:pt x="8" y="385"/>
                              </a:lnTo>
                              <a:lnTo>
                                <a:pt x="33" y="451"/>
                              </a:lnTo>
                              <a:lnTo>
                                <a:pt x="71" y="509"/>
                              </a:lnTo>
                              <a:lnTo>
                                <a:pt x="122" y="558"/>
                              </a:lnTo>
                              <a:lnTo>
                                <a:pt x="183" y="595"/>
                              </a:lnTo>
                              <a:lnTo>
                                <a:pt x="252" y="618"/>
                              </a:lnTo>
                              <a:lnTo>
                                <a:pt x="327" y="627"/>
                              </a:lnTo>
                              <a:lnTo>
                                <a:pt x="402" y="618"/>
                              </a:lnTo>
                              <a:lnTo>
                                <a:pt x="471" y="595"/>
                              </a:lnTo>
                              <a:lnTo>
                                <a:pt x="531" y="558"/>
                              </a:lnTo>
                              <a:lnTo>
                                <a:pt x="582" y="509"/>
                              </a:lnTo>
                              <a:lnTo>
                                <a:pt x="621" y="451"/>
                              </a:lnTo>
                              <a:lnTo>
                                <a:pt x="645" y="385"/>
                              </a:lnTo>
                              <a:lnTo>
                                <a:pt x="654" y="313"/>
                              </a:lnTo>
                              <a:lnTo>
                                <a:pt x="645" y="242"/>
                              </a:lnTo>
                              <a:lnTo>
                                <a:pt x="621" y="176"/>
                              </a:lnTo>
                              <a:lnTo>
                                <a:pt x="582" y="117"/>
                              </a:lnTo>
                              <a:lnTo>
                                <a:pt x="531" y="69"/>
                              </a:lnTo>
                              <a:lnTo>
                                <a:pt x="471" y="32"/>
                              </a:lnTo>
                              <a:lnTo>
                                <a:pt x="402" y="8"/>
                              </a:lnTo>
                              <a:lnTo>
                                <a:pt x="327"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676E31E2" id="Freeform 32" o:spid="_x0000_s1026" style="position:absolute;margin-left:264.15pt;margin-top:201.3pt;width:32.75pt;height:31.35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" path="m327,l252,8,183,32,122,69,71,117,33,176,8,242,,313r8,72l33,451r38,58l122,558r61,37l252,618r75,9l402,618r69,-23l531,558r51,-49l621,451r24,-66l654,313r-9,-71l621,176,582,117,531,69,471,32,402,8,327,xe" fillcolor="#e7e6e6 [3214]" stroked="f">
                <v:path arrowok="t" o:connecttype="custom" o:connectlocs="207645,2292985;160020,2298065;116205,2313305;77470,2336800;45085,2367280;20955,2404745;5080,2446655;0,2491740;5080,2537460;20955,2579370;45085,2616200;77470,2647315;116205,2670810;160020,2685415;207645,2691130;255270,2685415;299085,2670810;337185,2647315;369570,2616200;394335,2579370;409575,2537460;415290,2491740;409575,2446655;394335,2404745;369570,2367280;337185,2336800;299085,2313305;255270,2298065;207645,2292985"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59264" behindDoc="0" locked="0" layoutInCell="1" allowOverlap="1">
                <wp:simplePos x="0" y="0"/>
                <wp:positionH relativeFrom="column">
                  <wp:posOffset>3354424</wp:posOffset>
                </wp:positionH>
                <wp:positionV relativeFrom="paragraph">
                  <wp:posOffset>2556584</wp:posOffset>
                </wp:positionV>
                <wp:extent cx="415925" cy="398145"/>
                <wp:effectExtent l="0" t="0" r="22225" b="20955"/>
                <wp:wrapTopAndBottom/>
                <wp:docPr id="326327944" name="Freeform 31"/>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6923 6923"/>
                            <a:gd name="T1" fmla="*/ T0 w 655"/>
                            <a:gd name="T2" fmla="+- 0 3924 3611"/>
                            <a:gd name="T3" fmla="*/ 3924 h 627"/>
                            <a:gd name="T4" fmla="+- 0 6931 6923"/>
                            <a:gd name="T5" fmla="*/ T4 w 655"/>
                            <a:gd name="T6" fmla="+- 0 3853 3611"/>
                            <a:gd name="T7" fmla="*/ 3853 h 627"/>
                            <a:gd name="T8" fmla="+- 0 6956 6923"/>
                            <a:gd name="T9" fmla="*/ T8 w 655"/>
                            <a:gd name="T10" fmla="+- 0 3787 3611"/>
                            <a:gd name="T11" fmla="*/ 3787 h 627"/>
                            <a:gd name="T12" fmla="+- 0 6994 6923"/>
                            <a:gd name="T13" fmla="*/ T12 w 655"/>
                            <a:gd name="T14" fmla="+- 0 3728 3611"/>
                            <a:gd name="T15" fmla="*/ 3728 h 627"/>
                            <a:gd name="T16" fmla="+- 0 7045 6923"/>
                            <a:gd name="T17" fmla="*/ T16 w 655"/>
                            <a:gd name="T18" fmla="+- 0 3680 3611"/>
                            <a:gd name="T19" fmla="*/ 3680 h 627"/>
                            <a:gd name="T20" fmla="+- 0 7106 6923"/>
                            <a:gd name="T21" fmla="*/ T20 w 655"/>
                            <a:gd name="T22" fmla="+- 0 3643 3611"/>
                            <a:gd name="T23" fmla="*/ 3643 h 627"/>
                            <a:gd name="T24" fmla="+- 0 7175 6923"/>
                            <a:gd name="T25" fmla="*/ T24 w 655"/>
                            <a:gd name="T26" fmla="+- 0 3619 3611"/>
                            <a:gd name="T27" fmla="*/ 3619 h 627"/>
                            <a:gd name="T28" fmla="+- 0 7250 6923"/>
                            <a:gd name="T29" fmla="*/ T28 w 655"/>
                            <a:gd name="T30" fmla="+- 0 3611 3611"/>
                            <a:gd name="T31" fmla="*/ 3611 h 627"/>
                            <a:gd name="T32" fmla="+- 0 7325 6923"/>
                            <a:gd name="T33" fmla="*/ T32 w 655"/>
                            <a:gd name="T34" fmla="+- 0 3619 3611"/>
                            <a:gd name="T35" fmla="*/ 3619 h 627"/>
                            <a:gd name="T36" fmla="+- 0 7394 6923"/>
                            <a:gd name="T37" fmla="*/ T36 w 655"/>
                            <a:gd name="T38" fmla="+- 0 3643 3611"/>
                            <a:gd name="T39" fmla="*/ 3643 h 627"/>
                            <a:gd name="T40" fmla="+- 0 7454 6923"/>
                            <a:gd name="T41" fmla="*/ T40 w 655"/>
                            <a:gd name="T42" fmla="+- 0 3680 3611"/>
                            <a:gd name="T43" fmla="*/ 3680 h 627"/>
                            <a:gd name="T44" fmla="+- 0 7505 6923"/>
                            <a:gd name="T45" fmla="*/ T44 w 655"/>
                            <a:gd name="T46" fmla="+- 0 3728 3611"/>
                            <a:gd name="T47" fmla="*/ 3728 h 627"/>
                            <a:gd name="T48" fmla="+- 0 7544 6923"/>
                            <a:gd name="T49" fmla="*/ T48 w 655"/>
                            <a:gd name="T50" fmla="+- 0 3787 3611"/>
                            <a:gd name="T51" fmla="*/ 3787 h 627"/>
                            <a:gd name="T52" fmla="+- 0 7568 6923"/>
                            <a:gd name="T53" fmla="*/ T52 w 655"/>
                            <a:gd name="T54" fmla="+- 0 3853 3611"/>
                            <a:gd name="T55" fmla="*/ 3853 h 627"/>
                            <a:gd name="T56" fmla="+- 0 7577 6923"/>
                            <a:gd name="T57" fmla="*/ T56 w 655"/>
                            <a:gd name="T58" fmla="+- 0 3924 3611"/>
                            <a:gd name="T59" fmla="*/ 3924 h 627"/>
                            <a:gd name="T60" fmla="+- 0 7568 6923"/>
                            <a:gd name="T61" fmla="*/ T60 w 655"/>
                            <a:gd name="T62" fmla="+- 0 3996 3611"/>
                            <a:gd name="T63" fmla="*/ 3996 h 627"/>
                            <a:gd name="T64" fmla="+- 0 7544 6923"/>
                            <a:gd name="T65" fmla="*/ T64 w 655"/>
                            <a:gd name="T66" fmla="+- 0 4062 3611"/>
                            <a:gd name="T67" fmla="*/ 4062 h 627"/>
                            <a:gd name="T68" fmla="+- 0 7505 6923"/>
                            <a:gd name="T69" fmla="*/ T68 w 655"/>
                            <a:gd name="T70" fmla="+- 0 4120 3611"/>
                            <a:gd name="T71" fmla="*/ 4120 h 627"/>
                            <a:gd name="T72" fmla="+- 0 7454 6923"/>
                            <a:gd name="T73" fmla="*/ T72 w 655"/>
                            <a:gd name="T74" fmla="+- 0 4169 3611"/>
                            <a:gd name="T75" fmla="*/ 4169 h 627"/>
                            <a:gd name="T76" fmla="+- 0 7394 6923"/>
                            <a:gd name="T77" fmla="*/ T76 w 655"/>
                            <a:gd name="T78" fmla="+- 0 4206 3611"/>
                            <a:gd name="T79" fmla="*/ 4206 h 627"/>
                            <a:gd name="T80" fmla="+- 0 7325 6923"/>
                            <a:gd name="T81" fmla="*/ T80 w 655"/>
                            <a:gd name="T82" fmla="+- 0 4229 3611"/>
                            <a:gd name="T83" fmla="*/ 4229 h 627"/>
                            <a:gd name="T84" fmla="+- 0 7250 6923"/>
                            <a:gd name="T85" fmla="*/ T84 w 655"/>
                            <a:gd name="T86" fmla="+- 0 4238 3611"/>
                            <a:gd name="T87" fmla="*/ 4238 h 627"/>
                            <a:gd name="T88" fmla="+- 0 7175 6923"/>
                            <a:gd name="T89" fmla="*/ T88 w 655"/>
                            <a:gd name="T90" fmla="+- 0 4229 3611"/>
                            <a:gd name="T91" fmla="*/ 4229 h 627"/>
                            <a:gd name="T92" fmla="+- 0 7106 6923"/>
                            <a:gd name="T93" fmla="*/ T92 w 655"/>
                            <a:gd name="T94" fmla="+- 0 4206 3611"/>
                            <a:gd name="T95" fmla="*/ 4206 h 627"/>
                            <a:gd name="T96" fmla="+- 0 7045 6923"/>
                            <a:gd name="T97" fmla="*/ T96 w 655"/>
                            <a:gd name="T98" fmla="+- 0 4169 3611"/>
                            <a:gd name="T99" fmla="*/ 4169 h 627"/>
                            <a:gd name="T100" fmla="+- 0 6994 6923"/>
                            <a:gd name="T101" fmla="*/ T100 w 655"/>
                            <a:gd name="T102" fmla="+- 0 4120 3611"/>
                            <a:gd name="T103" fmla="*/ 4120 h 627"/>
                            <a:gd name="T104" fmla="+- 0 6956 6923"/>
                            <a:gd name="T105" fmla="*/ T104 w 655"/>
                            <a:gd name="T106" fmla="+- 0 4062 3611"/>
                            <a:gd name="T107" fmla="*/ 4062 h 627"/>
                            <a:gd name="T108" fmla="+- 0 6931 6923"/>
                            <a:gd name="T109" fmla="*/ T108 w 655"/>
                            <a:gd name="T110" fmla="+- 0 3996 3611"/>
                            <a:gd name="T111" fmla="*/ 3996 h 627"/>
                            <a:gd name="T112" fmla="+- 0 6923 6923"/>
                            <a:gd name="T113" fmla="*/ T112 w 655"/>
                            <a:gd name="T114" fmla="+- 0 3924 3611"/>
                            <a:gd name="T115" fmla="*/ 3924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8" y="242"/>
                              </a:lnTo>
                              <a:lnTo>
                                <a:pt x="33" y="176"/>
                              </a:lnTo>
                              <a:lnTo>
                                <a:pt x="71" y="117"/>
                              </a:lnTo>
                              <a:lnTo>
                                <a:pt x="122" y="69"/>
                              </a:lnTo>
                              <a:lnTo>
                                <a:pt x="183" y="32"/>
                              </a:lnTo>
                              <a:lnTo>
                                <a:pt x="252" y="8"/>
                              </a:lnTo>
                              <a:lnTo>
                                <a:pt x="327" y="0"/>
                              </a:lnTo>
                              <a:lnTo>
                                <a:pt x="402" y="8"/>
                              </a:lnTo>
                              <a:lnTo>
                                <a:pt x="471" y="32"/>
                              </a:lnTo>
                              <a:lnTo>
                                <a:pt x="531" y="69"/>
                              </a:lnTo>
                              <a:lnTo>
                                <a:pt x="582" y="117"/>
                              </a:lnTo>
                              <a:lnTo>
                                <a:pt x="621" y="176"/>
                              </a:lnTo>
                              <a:lnTo>
                                <a:pt x="645" y="242"/>
                              </a:lnTo>
                              <a:lnTo>
                                <a:pt x="654" y="313"/>
                              </a:lnTo>
                              <a:lnTo>
                                <a:pt x="645" y="385"/>
                              </a:lnTo>
                              <a:lnTo>
                                <a:pt x="621" y="451"/>
                              </a:lnTo>
                              <a:lnTo>
                                <a:pt x="582" y="509"/>
                              </a:lnTo>
                              <a:lnTo>
                                <a:pt x="531" y="558"/>
                              </a:lnTo>
                              <a:lnTo>
                                <a:pt x="471" y="595"/>
                              </a:lnTo>
                              <a:lnTo>
                                <a:pt x="402" y="618"/>
                              </a:lnTo>
                              <a:lnTo>
                                <a:pt x="327" y="627"/>
                              </a:lnTo>
                              <a:lnTo>
                                <a:pt x="252" y="618"/>
                              </a:lnTo>
                              <a:lnTo>
                                <a:pt x="183" y="595"/>
                              </a:lnTo>
                              <a:lnTo>
                                <a:pt x="122" y="558"/>
                              </a:lnTo>
                              <a:lnTo>
                                <a:pt x="71" y="509"/>
                              </a:lnTo>
                              <a:lnTo>
                                <a:pt x="33" y="451"/>
                              </a:lnTo>
                              <a:lnTo>
                                <a:pt x="8" y="385"/>
                              </a:lnTo>
                              <a:lnTo>
                                <a:pt x="0" y="313"/>
                              </a:lnTo>
                              <a:close/>
                            </a:path>
                          </a:pathLst>
                        </a:custGeom>
                        <a:no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1A1E390D" id="Freeform 31" o:spid="_x0000_s1026" style="position:absolute;margin-left:264.15pt;margin-top:201.3pt;width:32.75pt;height:31.3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" path="m,313l8,242,33,176,71,117,122,69,183,32,252,8,327,r75,8l471,32r60,37l582,117r39,59l645,242r9,71l645,385r-24,66l582,509r-51,49l471,595r-69,23l327,627r-75,-9l183,595,122,558,71,509,33,451,8,385,,313xe" filled="f" strokecolor="#c7c7c7" strokeweight=".14942mm">
                <v:path arrowok="t" o:connecttype="custom" o:connectlocs="0,2491740;5080,2446655;20955,2404745;45085,2367280;77470,2336800;116205,2313305;160020,2298065;207645,2292985;255270,2298065;299085,2313305;337185,2336800;369570,2367280;394335,2404745;409575,2446655;415290,2491740;409575,2537460;394335,2579370;369570,2616200;337185,2647315;299085,2670810;255270,2685415;207645,2691130;160020,2685415;116205,2670810;77470,2647315;45085,2616200;20955,2579370;5080,2537460;0,2491740" o:connectangles="0,0,0,0,0,0,0,0,0,0,0,0,0,0,0,0,0,0,0,0,0,0,0,0,0,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0288" behindDoc="0" locked="0" layoutInCell="1" allowOverlap="1">
                <wp:simplePos x="0" y="0"/>
                <wp:positionH relativeFrom="column">
                  <wp:posOffset>2939134</wp:posOffset>
                </wp:positionH>
                <wp:positionV relativeFrom="paragraph">
                  <wp:posOffset>2755339</wp:posOffset>
                </wp:positionV>
                <wp:extent cx="370205" cy="0"/>
                <wp:effectExtent l="0" t="0" r="10795" b="19050"/>
                <wp:wrapTopAndBottom/>
                <wp:docPr id="989560049"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0205" cy="0"/>
                        </a:xfrm>
                        <a:prstGeom prst="line">
                          <a:avLst/>
                        </a:prstGeom>
                        <a:noFill/>
                        <a:ln w="7016">
                          <a:solidFill>
                            <a:srgbClr val="5B9BD4"/>
                          </a:solidFill>
                          <a:prstDash val="solid"/>
                          <a:round/>
                        </a:ln>
                      </wps:spPr>
                      <wps:bodyPr/>
                    </wps:wsp>
                  </a:graphicData>
                </a:graphic>
              </wp:anchor>
            </w:drawing>
          </mc:Choice>
          <mc:Fallback>
            <w:pict>
              <v:line w14:anchorId="5EE66CA8" id="Line 3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31.45pt,216.95pt" to="260.6pt,2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" strokecolor="#5b9bd4" strokeweight=".19489mm">
                <w10:wrap type="topAndBottom"/>
              </v:lin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1312" behindDoc="0" locked="0" layoutInCell="1" allowOverlap="1">
                <wp:simplePos x="0" y="0"/>
                <wp:positionH relativeFrom="column">
                  <wp:posOffset>3302989</wp:posOffset>
                </wp:positionH>
                <wp:positionV relativeFrom="paragraph">
                  <wp:posOffset>2730574</wp:posOffset>
                </wp:positionV>
                <wp:extent cx="52070" cy="49530"/>
                <wp:effectExtent l="0" t="0" r="5080" b="7620"/>
                <wp:wrapTopAndBottom/>
                <wp:docPr id="1936304192" name="Freeform 29"/>
                <wp:cNvGraphicFramePr/>
                <a:graphic xmlns:a="http://schemas.openxmlformats.org/drawingml/2006/main">
                  <a:graphicData uri="http://schemas.microsoft.com/office/word/2010/wordprocessingShape">
                    <wps:wsp>
                      <wps:cNvSpPr/>
                      <wps:spPr bwMode="auto">
                        <a:xfrm>
                          <a:off x="0" y="0"/>
                          <a:ext cx="52070" cy="49530"/>
                        </a:xfrm>
                        <a:custGeom>
                          <a:avLst/>
                          <a:gdLst>
                            <a:gd name="T0" fmla="+- 0 6841 6841"/>
                            <a:gd name="T1" fmla="*/ T0 w 82"/>
                            <a:gd name="T2" fmla="+- 0 3886 3886"/>
                            <a:gd name="T3" fmla="*/ 3886 h 78"/>
                            <a:gd name="T4" fmla="+- 0 6841 6841"/>
                            <a:gd name="T5" fmla="*/ T4 w 82"/>
                            <a:gd name="T6" fmla="+- 0 3963 3886"/>
                            <a:gd name="T7" fmla="*/ 3963 h 78"/>
                            <a:gd name="T8" fmla="+- 0 6923 6841"/>
                            <a:gd name="T9" fmla="*/ T8 w 82"/>
                            <a:gd name="T10" fmla="+- 0 3924 3886"/>
                            <a:gd name="T11" fmla="*/ 3924 h 78"/>
                            <a:gd name="T12" fmla="+- 0 6841 6841"/>
                            <a:gd name="T13" fmla="*/ T12 w 82"/>
                            <a:gd name="T14" fmla="+- 0 3886 3886"/>
                            <a:gd name="T15" fmla="*/ 3886 h 78"/>
                          </a:gdLst>
                          <a:ahLst/>
                          <a:cxnLst>
                            <a:cxn ang="0">
                              <a:pos x="T1" y="T3"/>
                            </a:cxn>
                            <a:cxn ang="0">
                              <a:pos x="T5" y="T7"/>
                            </a:cxn>
                            <a:cxn ang="0">
                              <a:pos x="T9" y="T11"/>
                            </a:cxn>
                            <a:cxn ang="0">
                              <a:pos x="T13" y="T15"/>
                            </a:cxn>
                          </a:cxnLst>
                          <a:rect l="0" t="0" r="r" b="b"/>
                          <a:pathLst>
                            <a:path w="82" h="78">
                              <a:moveTo>
                                <a:pt x="0" y="0"/>
                              </a:moveTo>
                              <a:lnTo>
                                <a:pt x="0" y="77"/>
                              </a:lnTo>
                              <a:lnTo>
                                <a:pt x="82" y="38"/>
                              </a:lnTo>
                              <a:lnTo>
                                <a:pt x="0"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4AFFCD11" id="Freeform 29" o:spid="_x0000_s1026" style="position:absolute;margin-left:260.1pt;margin-top:215pt;width:4.1pt;height:3.9pt;z-index:25166131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" path="m,l,77,82,38,,xe" fillcolor="#5b9bd4" stroked="f">
                <v:path arrowok="t" o:connecttype="custom" o:connectlocs="0,2467610;0,2516505;52070,2491740;0,2467610" o:connectangles="0,0,0,0"/>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2336" behindDoc="0" locked="0" layoutInCell="1" allowOverlap="1">
                <wp:simplePos x="0" y="0"/>
                <wp:positionH relativeFrom="column">
                  <wp:posOffset>2984219</wp:posOffset>
                </wp:positionH>
                <wp:positionV relativeFrom="paragraph">
                  <wp:posOffset>2954094</wp:posOffset>
                </wp:positionV>
                <wp:extent cx="578485" cy="2598420"/>
                <wp:effectExtent l="0" t="0" r="12065" b="11430"/>
                <wp:wrapTopAndBottom/>
                <wp:docPr id="1108953014" name="Freeform 28"/>
                <wp:cNvGraphicFramePr/>
                <a:graphic xmlns:a="http://schemas.openxmlformats.org/drawingml/2006/main">
                  <a:graphicData uri="http://schemas.microsoft.com/office/word/2010/wordprocessingShape">
                    <wps:wsp>
                      <wps:cNvSpPr/>
                      <wps:spPr bwMode="auto">
                        <a:xfrm>
                          <a:off x="0" y="0"/>
                          <a:ext cx="578485" cy="2598420"/>
                        </a:xfrm>
                        <a:custGeom>
                          <a:avLst/>
                          <a:gdLst>
                            <a:gd name="T0" fmla="+- 0 7250 6339"/>
                            <a:gd name="T1" fmla="*/ T0 w 911"/>
                            <a:gd name="T2" fmla="+- 0 4238 4238"/>
                            <a:gd name="T3" fmla="*/ 4238 h 4092"/>
                            <a:gd name="T4" fmla="+- 0 7250 6339"/>
                            <a:gd name="T5" fmla="*/ T4 w 911"/>
                            <a:gd name="T6" fmla="+- 0 8329 4238"/>
                            <a:gd name="T7" fmla="*/ 8329 h 4092"/>
                            <a:gd name="T8" fmla="+- 0 6339 6339"/>
                            <a:gd name="T9" fmla="*/ T8 w 911"/>
                            <a:gd name="T10" fmla="+- 0 8329 4238"/>
                            <a:gd name="T11" fmla="*/ 8329 h 4092"/>
                          </a:gdLst>
                          <a:ahLst/>
                          <a:cxnLst>
                            <a:cxn ang="0">
                              <a:pos x="T1" y="T3"/>
                            </a:cxn>
                            <a:cxn ang="0">
                              <a:pos x="T5" y="T7"/>
                            </a:cxn>
                            <a:cxn ang="0">
                              <a:pos x="T9" y="T11"/>
                            </a:cxn>
                          </a:cxnLst>
                          <a:rect l="0" t="0" r="r" b="b"/>
                          <a:pathLst>
                            <a:path w="911" h="4092">
                              <a:moveTo>
                                <a:pt x="911" y="0"/>
                              </a:moveTo>
                              <a:lnTo>
                                <a:pt x="911" y="4091"/>
                              </a:lnTo>
                              <a:lnTo>
                                <a:pt x="0" y="4091"/>
                              </a:lnTo>
                            </a:path>
                          </a:pathLst>
                        </a:custGeom>
                        <a:noFill/>
                        <a:ln w="7314">
                          <a:solidFill>
                            <a:srgbClr val="5B9BD4"/>
                          </a:solidFill>
                          <a:prstDash val="solid"/>
                          <a:round/>
                        </a:ln>
                      </wps:spPr>
                      <wps:bodyPr rot="0" vert="horz" wrap="square" lIns="91440" tIns="45720" rIns="91440" bIns="45720" anchor="t" anchorCtr="0" upright="1">
                        <a:noAutofit/>
                      </wps:bodyPr>
                    </wps:wsp>
                  </a:graphicData>
                </a:graphic>
              </wp:anchor>
            </w:drawing>
          </mc:Choice>
          <mc:Fallback>
            <w:pict>
              <v:polyline w14:anchorId="6D057F05" id="Freeform 2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v-text-anchor:top" points="280.55pt,232.6pt,280.55pt,437.15pt,235pt,437.15pt" coordsize="911,4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" filled="f" strokecolor="#5b9bd4" strokeweight=".20317mm">
                <v:path arrowok="t" o:connecttype="custom" o:connectlocs="578485,2691130;578485,5288915;0,5288915" o:connectangles="0,0,0"/>
                <w10:wrap type="topAndBottom"/>
              </v:polylin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4384" behindDoc="0" locked="0" layoutInCell="1" allowOverlap="1">
                <wp:simplePos x="0" y="0"/>
                <wp:positionH relativeFrom="column">
                  <wp:posOffset>2686404</wp:posOffset>
                </wp:positionH>
                <wp:positionV relativeFrom="paragraph">
                  <wp:posOffset>465529</wp:posOffset>
                </wp:positionV>
                <wp:extent cx="103505" cy="193040"/>
                <wp:effectExtent l="0" t="0" r="10795" b="16510"/>
                <wp:wrapTopAndBottom/>
                <wp:docPr id="9537993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C73411" w:rsidRDefault="00EB334A">
                            <w:pPr>
                              <w:spacing w:line="302" w:lineRule="exact"/>
                              <w:rPr>
                                <w:sz w:val="27"/>
                              </w:rPr>
                            </w:pPr>
                            <w:r w:rsidRPr="00C73411">
                              <w:rPr>
                                <w:w w:val="105"/>
                                <w:sz w:val="27"/>
                              </w:rPr>
                              <w:t>1</w:t>
                            </w:r>
                          </w:p>
                        </w:txbxContent>
                      </wps:txbx>
                      <wps:bodyPr rot="0" vert="horz" wrap="square" lIns="0" tIns="0" rIns="0" bIns="0" anchor="t" anchorCtr="0" upright="1">
                        <a:noAutofit/>
                      </wps:bodyPr>
                    </wps:wsp>
                  </a:graphicData>
                </a:graphic>
              </wp:anchor>
            </w:drawing>
          </mc:Choice>
          <mc:Fallback>
            <w:pict>
              <v:shape id="Text Box 26" o:spid="_x0000_s1338" type="#_x0000_t202" style="position:absolute;left:0;text-align:left;margin-left:211.55pt;margin-top:36.65pt;width:8.15pt;height:15.2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" filled="f" stroked="f">
                <v:textbox inset="0,0,0,0">
                  <w:txbxContent>
                    <w:p w:rsidR="00EB334A" w:rsidRPr="00C73411" w:rsidRDefault="00EB334A">
                      <w:pPr>
                        <w:spacing w:line="302" w:lineRule="exact"/>
                        <w:rPr>
                          <w:sz w:val="27"/>
                        </w:rPr>
                      </w:pPr>
                      <w:r w:rsidRPr="00C73411">
                        <w:rPr>
                          <w:w w:val="105"/>
                          <w:sz w:val="27"/>
                        </w:rPr>
                        <w:t>1</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5408" behindDoc="0" locked="0" layoutInCell="1" allowOverlap="1">
                <wp:simplePos x="0" y="0"/>
                <wp:positionH relativeFrom="column">
                  <wp:posOffset>2686404</wp:posOffset>
                </wp:positionH>
                <wp:positionV relativeFrom="paragraph">
                  <wp:posOffset>1012899</wp:posOffset>
                </wp:positionV>
                <wp:extent cx="103505" cy="193040"/>
                <wp:effectExtent l="0" t="0" r="10795" b="16510"/>
                <wp:wrapTopAndBottom/>
                <wp:docPr id="71376105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C73411" w:rsidRDefault="00EB334A">
                            <w:pPr>
                              <w:spacing w:line="302" w:lineRule="exact"/>
                              <w:rPr>
                                <w:sz w:val="27"/>
                              </w:rPr>
                            </w:pPr>
                            <w:r w:rsidRPr="00C73411">
                              <w:rPr>
                                <w:w w:val="105"/>
                                <w:sz w:val="27"/>
                              </w:rPr>
                              <w:t>2</w:t>
                            </w:r>
                          </w:p>
                        </w:txbxContent>
                      </wps:txbx>
                      <wps:bodyPr rot="0" vert="horz" wrap="square" lIns="0" tIns="0" rIns="0" bIns="0" anchor="t" anchorCtr="0" upright="1">
                        <a:noAutofit/>
                      </wps:bodyPr>
                    </wps:wsp>
                  </a:graphicData>
                </a:graphic>
              </wp:anchor>
            </w:drawing>
          </mc:Choice>
          <mc:Fallback>
            <w:pict>
              <v:shape id="Text Box 25" o:spid="_x0000_s1339" type="#_x0000_t202" style="position:absolute;left:0;text-align:left;margin-left:211.55pt;margin-top:79.75pt;width:8.15pt;height:15.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" filled="f" stroked="f">
                <v:textbox inset="0,0,0,0">
                  <w:txbxContent>
                    <w:p w:rsidR="00EB334A" w:rsidRPr="00C73411" w:rsidRDefault="00EB334A">
                      <w:pPr>
                        <w:spacing w:line="302" w:lineRule="exact"/>
                        <w:rPr>
                          <w:sz w:val="27"/>
                        </w:rPr>
                      </w:pPr>
                      <w:r w:rsidRPr="00C73411">
                        <w:rPr>
                          <w:w w:val="105"/>
                          <w:sz w:val="27"/>
                        </w:rPr>
                        <w:t>2</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6432" behindDoc="0" locked="0" layoutInCell="1" allowOverlap="1">
                <wp:simplePos x="0" y="0"/>
                <wp:positionH relativeFrom="column">
                  <wp:posOffset>3214724</wp:posOffset>
                </wp:positionH>
                <wp:positionV relativeFrom="paragraph">
                  <wp:posOffset>1411044</wp:posOffset>
                </wp:positionV>
                <wp:extent cx="185420" cy="158115"/>
                <wp:effectExtent l="0" t="0" r="5080" b="13335"/>
                <wp:wrapTopAndBottom/>
                <wp:docPr id="161002460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420" cy="158115"/>
                        </a:xfrm>
                        <a:prstGeom prst="rect">
                          <a:avLst/>
                        </a:prstGeom>
                        <a:noFill/>
                        <a:ln>
                          <a:noFill/>
                        </a:ln>
                      </wps:spPr>
                      <wps:txbx>
                        <w:txbxContent>
                          <w:p w:rsidR="00EB334A" w:rsidRDefault="00EB334A">
                            <w:pPr>
                              <w:spacing w:line="247" w:lineRule="exact"/>
                            </w:pPr>
                            <w:r>
                              <w:rPr>
                                <w:w w:val="105"/>
                              </w:rPr>
                              <w:t>R1</w:t>
                            </w:r>
                          </w:p>
                        </w:txbxContent>
                      </wps:txbx>
                      <wps:bodyPr rot="0" vert="horz" wrap="square" lIns="0" tIns="0" rIns="0" bIns="0" anchor="t" anchorCtr="0" upright="1">
                        <a:noAutofit/>
                      </wps:bodyPr>
                    </wps:wsp>
                  </a:graphicData>
                </a:graphic>
              </wp:anchor>
            </w:drawing>
          </mc:Choice>
          <mc:Fallback>
            <w:pict>
              <v:shape id="Text Box 24" o:spid="_x0000_s1340" type="#_x0000_t202" style="position:absolute;left:0;text-align:left;margin-left:253.15pt;margin-top:111.1pt;width:14.6pt;height:12.4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" filled="f" stroked="f">
                <v:textbox inset="0,0,0,0">
                  <w:txbxContent>
                    <w:p w:rsidR="00EB334A" w:rsidRDefault="00EB334A">
                      <w:pPr>
                        <w:spacing w:line="247" w:lineRule="exact"/>
                      </w:pPr>
                      <w:r>
                        <w:rPr>
                          <w:w w:val="105"/>
                        </w:rPr>
                        <w:t>R1</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7456" behindDoc="0" locked="0" layoutInCell="1" allowOverlap="1">
                <wp:simplePos x="0" y="0"/>
                <wp:positionH relativeFrom="column">
                  <wp:posOffset>2686404</wp:posOffset>
                </wp:positionH>
                <wp:positionV relativeFrom="paragraph">
                  <wp:posOffset>1560269</wp:posOffset>
                </wp:positionV>
                <wp:extent cx="103505" cy="193040"/>
                <wp:effectExtent l="0" t="0" r="10795" b="16510"/>
                <wp:wrapTopAndBottom/>
                <wp:docPr id="38509951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C73411" w:rsidRDefault="00EB334A">
                            <w:pPr>
                              <w:spacing w:line="302" w:lineRule="exact"/>
                              <w:rPr>
                                <w:sz w:val="27"/>
                              </w:rPr>
                            </w:pPr>
                            <w:r w:rsidRPr="00C73411">
                              <w:rPr>
                                <w:w w:val="105"/>
                                <w:sz w:val="27"/>
                              </w:rPr>
                              <w:t>3</w:t>
                            </w:r>
                          </w:p>
                        </w:txbxContent>
                      </wps:txbx>
                      <wps:bodyPr rot="0" vert="horz" wrap="square" lIns="0" tIns="0" rIns="0" bIns="0" anchor="t" anchorCtr="0" upright="1">
                        <a:noAutofit/>
                      </wps:bodyPr>
                    </wps:wsp>
                  </a:graphicData>
                </a:graphic>
              </wp:anchor>
            </w:drawing>
          </mc:Choice>
          <mc:Fallback>
            <w:pict>
              <v:shape id="Text Box 23" o:spid="_x0000_s1341" type="#_x0000_t202" style="position:absolute;left:0;text-align:left;margin-left:211.55pt;margin-top:122.85pt;width:8.15pt;height:15.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" filled="f" stroked="f">
                <v:textbox inset="0,0,0,0">
                  <w:txbxContent>
                    <w:p w:rsidR="00EB334A" w:rsidRPr="00C73411" w:rsidRDefault="00EB334A">
                      <w:pPr>
                        <w:spacing w:line="302" w:lineRule="exact"/>
                        <w:rPr>
                          <w:sz w:val="27"/>
                        </w:rPr>
                      </w:pPr>
                      <w:r w:rsidRPr="00C73411">
                        <w:rPr>
                          <w:w w:val="105"/>
                          <w:sz w:val="27"/>
                        </w:rPr>
                        <w:t>3</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8480" behindDoc="0" locked="0" layoutInCell="1" allowOverlap="1">
                <wp:simplePos x="0" y="0"/>
                <wp:positionH relativeFrom="column">
                  <wp:posOffset>2686404</wp:posOffset>
                </wp:positionH>
                <wp:positionV relativeFrom="paragraph">
                  <wp:posOffset>2107639</wp:posOffset>
                </wp:positionV>
                <wp:extent cx="103505" cy="193040"/>
                <wp:effectExtent l="0" t="0" r="10795" b="16510"/>
                <wp:wrapTopAndBottom/>
                <wp:docPr id="77602588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4</w:t>
                            </w:r>
                          </w:p>
                        </w:txbxContent>
                      </wps:txbx>
                      <wps:bodyPr rot="0" vert="horz" wrap="square" lIns="0" tIns="0" rIns="0" bIns="0" anchor="t" anchorCtr="0" upright="1">
                        <a:noAutofit/>
                      </wps:bodyPr>
                    </wps:wsp>
                  </a:graphicData>
                </a:graphic>
              </wp:anchor>
            </w:drawing>
          </mc:Choice>
          <mc:Fallback>
            <w:pict>
              <v:shape id="Text Box 22" o:spid="_x0000_s1342" type="#_x0000_t202" style="position:absolute;left:0;text-align:left;margin-left:211.55pt;margin-top:165.95pt;width:8.15pt;height:15.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" filled="f" stroked="f">
                <v:textbox inset="0,0,0,0">
                  <w:txbxContent>
                    <w:p w:rsidR="00EB334A" w:rsidRPr="0082062B" w:rsidRDefault="00EB334A">
                      <w:pPr>
                        <w:spacing w:line="302" w:lineRule="exact"/>
                        <w:rPr>
                          <w:sz w:val="27"/>
                        </w:rPr>
                      </w:pPr>
                      <w:r w:rsidRPr="0082062B">
                        <w:rPr>
                          <w:w w:val="105"/>
                          <w:sz w:val="27"/>
                        </w:rPr>
                        <w:t>4</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69504" behindDoc="0" locked="0" layoutInCell="1" allowOverlap="1">
                <wp:simplePos x="0" y="0"/>
                <wp:positionH relativeFrom="column">
                  <wp:posOffset>2960724</wp:posOffset>
                </wp:positionH>
                <wp:positionV relativeFrom="paragraph">
                  <wp:posOffset>2505784</wp:posOffset>
                </wp:positionV>
                <wp:extent cx="357505" cy="158115"/>
                <wp:effectExtent l="0" t="0" r="4445" b="13335"/>
                <wp:wrapTopAndBottom/>
                <wp:docPr id="59518827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158115"/>
                        </a:xfrm>
                        <a:prstGeom prst="rect">
                          <a:avLst/>
                        </a:prstGeom>
                        <a:noFill/>
                        <a:ln>
                          <a:noFill/>
                        </a:ln>
                      </wps:spPr>
                      <wps:txbx>
                        <w:txbxContent>
                          <w:p w:rsidR="00EB334A" w:rsidRDefault="00EB334A">
                            <w:pPr>
                              <w:spacing w:line="247" w:lineRule="exact"/>
                            </w:pPr>
                            <w:r>
                              <w:rPr>
                                <w:w w:val="105"/>
                              </w:rPr>
                              <w:t>Tidak</w:t>
                            </w:r>
                          </w:p>
                        </w:txbxContent>
                      </wps:txbx>
                      <wps:bodyPr rot="0" vert="horz" wrap="square" lIns="0" tIns="0" rIns="0" bIns="0" anchor="t" anchorCtr="0" upright="1">
                        <a:noAutofit/>
                      </wps:bodyPr>
                    </wps:wsp>
                  </a:graphicData>
                </a:graphic>
              </wp:anchor>
            </w:drawing>
          </mc:Choice>
          <mc:Fallback>
            <w:pict>
              <v:shape id="Text Box 21" o:spid="_x0000_s1343" type="#_x0000_t202" style="position:absolute;left:0;text-align:left;margin-left:233.15pt;margin-top:197.3pt;width:28.15pt;height:12.4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" filled="f" stroked="f">
                <v:textbox inset="0,0,0,0">
                  <w:txbxContent>
                    <w:p w:rsidR="00EB334A" w:rsidRDefault="00EB334A">
                      <w:pPr>
                        <w:spacing w:line="247" w:lineRule="exact"/>
                      </w:pPr>
                      <w:r>
                        <w:rPr>
                          <w:w w:val="105"/>
                        </w:rPr>
                        <w:t>Tidak</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70528" behindDoc="0" locked="0" layoutInCell="1" allowOverlap="1">
                <wp:simplePos x="0" y="0"/>
                <wp:positionH relativeFrom="column">
                  <wp:posOffset>2686404</wp:posOffset>
                </wp:positionH>
                <wp:positionV relativeFrom="paragraph">
                  <wp:posOffset>2655644</wp:posOffset>
                </wp:positionV>
                <wp:extent cx="103505" cy="193040"/>
                <wp:effectExtent l="0" t="0" r="10795" b="16510"/>
                <wp:wrapTopAndBottom/>
                <wp:docPr id="208853046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5</w:t>
                            </w:r>
                          </w:p>
                        </w:txbxContent>
                      </wps:txbx>
                      <wps:bodyPr rot="0" vert="horz" wrap="square" lIns="0" tIns="0" rIns="0" bIns="0" anchor="t" anchorCtr="0" upright="1">
                        <a:noAutofit/>
                      </wps:bodyPr>
                    </wps:wsp>
                  </a:graphicData>
                </a:graphic>
              </wp:anchor>
            </w:drawing>
          </mc:Choice>
          <mc:Fallback>
            <w:pict>
              <v:shape id="Text Box 20" o:spid="_x0000_s1344" type="#_x0000_t202" style="position:absolute;left:0;text-align:left;margin-left:211.55pt;margin-top:209.1pt;width:8.15pt;height:15.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" filled="f" stroked="f">
                <v:textbox inset="0,0,0,0">
                  <w:txbxContent>
                    <w:p w:rsidR="00EB334A" w:rsidRPr="0082062B" w:rsidRDefault="00EB334A">
                      <w:pPr>
                        <w:spacing w:line="302" w:lineRule="exact"/>
                        <w:rPr>
                          <w:sz w:val="27"/>
                        </w:rPr>
                      </w:pPr>
                      <w:r w:rsidRPr="0082062B">
                        <w:rPr>
                          <w:w w:val="105"/>
                          <w:sz w:val="27"/>
                        </w:rPr>
                        <w:t>5</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71552" behindDoc="0" locked="0" layoutInCell="1" allowOverlap="1">
                <wp:simplePos x="0" y="0"/>
                <wp:positionH relativeFrom="column">
                  <wp:posOffset>3520794</wp:posOffset>
                </wp:positionH>
                <wp:positionV relativeFrom="paragraph">
                  <wp:posOffset>2655644</wp:posOffset>
                </wp:positionV>
                <wp:extent cx="103505" cy="193040"/>
                <wp:effectExtent l="0" t="0" r="10795" b="16510"/>
                <wp:wrapTopAndBottom/>
                <wp:docPr id="71293892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6</w:t>
                            </w:r>
                          </w:p>
                        </w:txbxContent>
                      </wps:txbx>
                      <wps:bodyPr rot="0" vert="horz" wrap="square" lIns="0" tIns="0" rIns="0" bIns="0" anchor="t" anchorCtr="0" upright="1">
                        <a:noAutofit/>
                      </wps:bodyPr>
                    </wps:wsp>
                  </a:graphicData>
                </a:graphic>
              </wp:anchor>
            </w:drawing>
          </mc:Choice>
          <mc:Fallback>
            <w:pict>
              <v:shape id="Text Box 19" o:spid="_x0000_s1345" type="#_x0000_t202" style="position:absolute;left:0;text-align:left;margin-left:277.25pt;margin-top:209.1pt;width:8.15pt;height:15.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" filled="f" stroked="f">
                <v:textbox inset="0,0,0,0">
                  <w:txbxContent>
                    <w:p w:rsidR="00EB334A" w:rsidRPr="0082062B" w:rsidRDefault="00EB334A">
                      <w:pPr>
                        <w:spacing w:line="302" w:lineRule="exact"/>
                        <w:rPr>
                          <w:sz w:val="27"/>
                        </w:rPr>
                      </w:pPr>
                      <w:r w:rsidRPr="0082062B">
                        <w:rPr>
                          <w:w w:val="105"/>
                          <w:sz w:val="27"/>
                        </w:rPr>
                        <w:t>6</w:t>
                      </w:r>
                    </w:p>
                  </w:txbxContent>
                </v:textbox>
                <w10:wrap type="topAndBottom"/>
              </v:shape>
            </w:pict>
          </mc:Fallback>
        </mc:AlternateContent>
      </w:r>
      <w:r>
        <w:rPr>
          <w:rFonts w:ascii="Times New Roman" w:hAnsi="Times New Roman" w:cs="Times New Roman"/>
          <w:b/>
          <w:noProof/>
          <w:color w:val="auto"/>
          <w:sz w:val="24"/>
          <w:szCs w:val="24"/>
          <w:lang w:val="en-US"/>
          <w14:ligatures w14:val="none"/>
        </w:rPr>
        <mc:AlternateContent>
          <mc:Choice Requires="wps">
            <w:drawing>
              <wp:anchor distT="0" distB="0" distL="114300" distR="114300" simplePos="0" relativeHeight="251672576" behindDoc="0" locked="0" layoutInCell="1" allowOverlap="1">
                <wp:simplePos x="0" y="0"/>
                <wp:positionH relativeFrom="column">
                  <wp:posOffset>2786099</wp:posOffset>
                </wp:positionH>
                <wp:positionV relativeFrom="paragraph">
                  <wp:posOffset>3002354</wp:posOffset>
                </wp:positionV>
                <wp:extent cx="180975" cy="158115"/>
                <wp:effectExtent l="0" t="0" r="9525" b="13335"/>
                <wp:wrapTopAndBottom/>
                <wp:docPr id="70322364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 cy="158115"/>
                        </a:xfrm>
                        <a:prstGeom prst="rect">
                          <a:avLst/>
                        </a:prstGeom>
                        <a:noFill/>
                        <a:ln>
                          <a:noFill/>
                        </a:ln>
                      </wps:spPr>
                      <wps:txbx>
                        <w:txbxContent>
                          <w:p w:rsidR="00EB334A" w:rsidRDefault="00EB334A">
                            <w:pPr>
                              <w:spacing w:line="247" w:lineRule="exact"/>
                            </w:pPr>
                            <w:r>
                              <w:rPr>
                                <w:w w:val="105"/>
                              </w:rPr>
                              <w:t>Ya</w:t>
                            </w:r>
                          </w:p>
                        </w:txbxContent>
                      </wps:txbx>
                      <wps:bodyPr rot="0" vert="horz" wrap="square" lIns="0" tIns="0" rIns="0" bIns="0" anchor="t" anchorCtr="0" upright="1">
                        <a:noAutofit/>
                      </wps:bodyPr>
                    </wps:wsp>
                  </a:graphicData>
                </a:graphic>
              </wp:anchor>
            </w:drawing>
          </mc:Choice>
          <mc:Fallback>
            <w:pict>
              <v:shape id="Text Box 18" o:spid="_x0000_s1346" type="#_x0000_t202" style="position:absolute;left:0;text-align:left;margin-left:219.4pt;margin-top:236.4pt;width:14.25pt;height:12.4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" filled="f" stroked="f">
                <v:textbox inset="0,0,0,0">
                  <w:txbxContent>
                    <w:p w:rsidR="00EB334A" w:rsidRDefault="00EB334A">
                      <w:pPr>
                        <w:spacing w:line="247" w:lineRule="exact"/>
                      </w:pPr>
                      <w:r>
                        <w:rPr>
                          <w:w w:val="105"/>
                        </w:rPr>
                        <w:t>Ya</w:t>
                      </w:r>
                    </w:p>
                  </w:txbxContent>
                </v:textbox>
                <w10:wrap type="topAndBottom"/>
              </v:shape>
            </w:pict>
          </mc:Fallback>
        </mc:AlternateContent>
      </w:r>
      <w:r w:rsidR="00845063" w:rsidRPr="00AC363E">
        <w:rPr>
          <w:rFonts w:ascii="Times New Roman" w:hAnsi="Times New Roman" w:cs="Times New Roman"/>
          <w:b/>
          <w:color w:val="auto"/>
          <w:sz w:val="24"/>
          <w:szCs w:val="24"/>
        </w:rPr>
        <w:t>Flowgraph</w:t>
      </w:r>
      <w:bookmarkEnd w:id="111"/>
    </w:p>
    <w:p w:rsidR="00405434" w:rsidRPr="00AC363E" w:rsidRDefault="005114F5">
      <w:pPr>
        <w:pStyle w:val="BodyText"/>
        <w:spacing w:before="7" w:line="360" w:lineRule="auto"/>
        <w:rPr>
          <w:b/>
          <w:sz w:val="10"/>
        </w:rPr>
      </w:pPr>
      <w:r>
        <w:rPr>
          <w:b/>
          <w:noProof/>
          <w:sz w:val="10"/>
          <w:lang w:val="en-US"/>
        </w:rPr>
        <w:drawing>
          <wp:anchor distT="0" distB="0" distL="114300" distR="114300" simplePos="0" relativeHeight="251631616" behindDoc="0" locked="0" layoutInCell="1" allowOverlap="1">
            <wp:simplePos x="0" y="0"/>
            <wp:positionH relativeFrom="column">
              <wp:posOffset>2509239</wp:posOffset>
            </wp:positionH>
            <wp:positionV relativeFrom="paragraph">
              <wp:posOffset>2898214</wp:posOffset>
            </wp:positionV>
            <wp:extent cx="451485" cy="436880"/>
            <wp:effectExtent l="0" t="0" r="5715" b="1270"/>
            <wp:wrapTopAndBottom/>
            <wp:docPr id="1189127493"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127493" name="Picture 58"/>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sidRPr="0082062B">
        <w:rPr>
          <w:b/>
          <w:noProof/>
          <w:color w:val="000000" w:themeColor="text1"/>
          <w:sz w:val="10"/>
          <w:lang w:val="en-US"/>
        </w:rPr>
        <mc:AlternateContent>
          <mc:Choice Requires="wps">
            <w:drawing>
              <wp:anchor distT="0" distB="0" distL="114300" distR="114300" simplePos="0" relativeHeight="251632640" behindDoc="0" locked="0" layoutInCell="1" allowOverlap="1" wp14:anchorId="21B8A5DB" wp14:editId="43BF8505">
                <wp:simplePos x="0" y="0"/>
                <wp:positionH relativeFrom="column">
                  <wp:posOffset>2523209</wp:posOffset>
                </wp:positionH>
                <wp:positionV relativeFrom="paragraph">
                  <wp:posOffset>2903294</wp:posOffset>
                </wp:positionV>
                <wp:extent cx="415925" cy="398145"/>
                <wp:effectExtent l="0" t="0" r="3175" b="1905"/>
                <wp:wrapTopAndBottom/>
                <wp:docPr id="311334908" name="Freeform 57"/>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4571 4571"/>
                            <a:gd name="T3" fmla="*/ 4571 h 627"/>
                            <a:gd name="T4" fmla="+- 0 5866 5614"/>
                            <a:gd name="T5" fmla="*/ T4 w 655"/>
                            <a:gd name="T6" fmla="+- 0 4579 4571"/>
                            <a:gd name="T7" fmla="*/ 4579 h 627"/>
                            <a:gd name="T8" fmla="+- 0 5797 5614"/>
                            <a:gd name="T9" fmla="*/ T8 w 655"/>
                            <a:gd name="T10" fmla="+- 0 4603 4571"/>
                            <a:gd name="T11" fmla="*/ 4603 h 627"/>
                            <a:gd name="T12" fmla="+- 0 5736 5614"/>
                            <a:gd name="T13" fmla="*/ T12 w 655"/>
                            <a:gd name="T14" fmla="+- 0 4640 4571"/>
                            <a:gd name="T15" fmla="*/ 4640 h 627"/>
                            <a:gd name="T16" fmla="+- 0 5686 5614"/>
                            <a:gd name="T17" fmla="*/ T16 w 655"/>
                            <a:gd name="T18" fmla="+- 0 4688 4571"/>
                            <a:gd name="T19" fmla="*/ 4688 h 627"/>
                            <a:gd name="T20" fmla="+- 0 5647 5614"/>
                            <a:gd name="T21" fmla="*/ T20 w 655"/>
                            <a:gd name="T22" fmla="+- 0 4747 4571"/>
                            <a:gd name="T23" fmla="*/ 4747 h 627"/>
                            <a:gd name="T24" fmla="+- 0 5623 5614"/>
                            <a:gd name="T25" fmla="*/ T24 w 655"/>
                            <a:gd name="T26" fmla="+- 0 4812 4571"/>
                            <a:gd name="T27" fmla="*/ 4812 h 627"/>
                            <a:gd name="T28" fmla="+- 0 5614 5614"/>
                            <a:gd name="T29" fmla="*/ T28 w 655"/>
                            <a:gd name="T30" fmla="+- 0 4884 4571"/>
                            <a:gd name="T31" fmla="*/ 4884 h 627"/>
                            <a:gd name="T32" fmla="+- 0 5623 5614"/>
                            <a:gd name="T33" fmla="*/ T32 w 655"/>
                            <a:gd name="T34" fmla="+- 0 4956 4571"/>
                            <a:gd name="T35" fmla="*/ 4956 h 627"/>
                            <a:gd name="T36" fmla="+- 0 5647 5614"/>
                            <a:gd name="T37" fmla="*/ T36 w 655"/>
                            <a:gd name="T38" fmla="+- 0 5022 4571"/>
                            <a:gd name="T39" fmla="*/ 5022 h 627"/>
                            <a:gd name="T40" fmla="+- 0 5686 5614"/>
                            <a:gd name="T41" fmla="*/ T40 w 655"/>
                            <a:gd name="T42" fmla="+- 0 5080 4571"/>
                            <a:gd name="T43" fmla="*/ 5080 h 627"/>
                            <a:gd name="T44" fmla="+- 0 5736 5614"/>
                            <a:gd name="T45" fmla="*/ T44 w 655"/>
                            <a:gd name="T46" fmla="+- 0 5129 4571"/>
                            <a:gd name="T47" fmla="*/ 5129 h 627"/>
                            <a:gd name="T48" fmla="+- 0 5797 5614"/>
                            <a:gd name="T49" fmla="*/ T48 w 655"/>
                            <a:gd name="T50" fmla="+- 0 5166 4571"/>
                            <a:gd name="T51" fmla="*/ 5166 h 627"/>
                            <a:gd name="T52" fmla="+- 0 5866 5614"/>
                            <a:gd name="T53" fmla="*/ T52 w 655"/>
                            <a:gd name="T54" fmla="+- 0 5189 4571"/>
                            <a:gd name="T55" fmla="*/ 5189 h 627"/>
                            <a:gd name="T56" fmla="+- 0 5941 5614"/>
                            <a:gd name="T57" fmla="*/ T56 w 655"/>
                            <a:gd name="T58" fmla="+- 0 5198 4571"/>
                            <a:gd name="T59" fmla="*/ 5198 h 627"/>
                            <a:gd name="T60" fmla="+- 0 6016 5614"/>
                            <a:gd name="T61" fmla="*/ T60 w 655"/>
                            <a:gd name="T62" fmla="+- 0 5189 4571"/>
                            <a:gd name="T63" fmla="*/ 5189 h 627"/>
                            <a:gd name="T64" fmla="+- 0 6085 5614"/>
                            <a:gd name="T65" fmla="*/ T64 w 655"/>
                            <a:gd name="T66" fmla="+- 0 5166 4571"/>
                            <a:gd name="T67" fmla="*/ 5166 h 627"/>
                            <a:gd name="T68" fmla="+- 0 6146 5614"/>
                            <a:gd name="T69" fmla="*/ T68 w 655"/>
                            <a:gd name="T70" fmla="+- 0 5129 4571"/>
                            <a:gd name="T71" fmla="*/ 5129 h 627"/>
                            <a:gd name="T72" fmla="+- 0 6196 5614"/>
                            <a:gd name="T73" fmla="*/ T72 w 655"/>
                            <a:gd name="T74" fmla="+- 0 5080 4571"/>
                            <a:gd name="T75" fmla="*/ 5080 h 627"/>
                            <a:gd name="T76" fmla="+- 0 6235 5614"/>
                            <a:gd name="T77" fmla="*/ T76 w 655"/>
                            <a:gd name="T78" fmla="+- 0 5022 4571"/>
                            <a:gd name="T79" fmla="*/ 5022 h 627"/>
                            <a:gd name="T80" fmla="+- 0 6260 5614"/>
                            <a:gd name="T81" fmla="*/ T80 w 655"/>
                            <a:gd name="T82" fmla="+- 0 4956 4571"/>
                            <a:gd name="T83" fmla="*/ 4956 h 627"/>
                            <a:gd name="T84" fmla="+- 0 6268 5614"/>
                            <a:gd name="T85" fmla="*/ T84 w 655"/>
                            <a:gd name="T86" fmla="+- 0 4884 4571"/>
                            <a:gd name="T87" fmla="*/ 4884 h 627"/>
                            <a:gd name="T88" fmla="+- 0 6260 5614"/>
                            <a:gd name="T89" fmla="*/ T88 w 655"/>
                            <a:gd name="T90" fmla="+- 0 4812 4571"/>
                            <a:gd name="T91" fmla="*/ 4812 h 627"/>
                            <a:gd name="T92" fmla="+- 0 6235 5614"/>
                            <a:gd name="T93" fmla="*/ T92 w 655"/>
                            <a:gd name="T94" fmla="+- 0 4747 4571"/>
                            <a:gd name="T95" fmla="*/ 4747 h 627"/>
                            <a:gd name="T96" fmla="+- 0 6196 5614"/>
                            <a:gd name="T97" fmla="*/ T96 w 655"/>
                            <a:gd name="T98" fmla="+- 0 4688 4571"/>
                            <a:gd name="T99" fmla="*/ 4688 h 627"/>
                            <a:gd name="T100" fmla="+- 0 6146 5614"/>
                            <a:gd name="T101" fmla="*/ T100 w 655"/>
                            <a:gd name="T102" fmla="+- 0 4640 4571"/>
                            <a:gd name="T103" fmla="*/ 4640 h 627"/>
                            <a:gd name="T104" fmla="+- 0 6085 5614"/>
                            <a:gd name="T105" fmla="*/ T104 w 655"/>
                            <a:gd name="T106" fmla="+- 0 4603 4571"/>
                            <a:gd name="T107" fmla="*/ 4603 h 627"/>
                            <a:gd name="T108" fmla="+- 0 6016 5614"/>
                            <a:gd name="T109" fmla="*/ T108 w 655"/>
                            <a:gd name="T110" fmla="+- 0 4579 4571"/>
                            <a:gd name="T111" fmla="*/ 4579 h 627"/>
                            <a:gd name="T112" fmla="+- 0 5941 5614"/>
                            <a:gd name="T113" fmla="*/ T112 w 655"/>
                            <a:gd name="T114" fmla="+- 0 4571 4571"/>
                            <a:gd name="T115" fmla="*/ 4571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2" y="117"/>
                              </a:lnTo>
                              <a:lnTo>
                                <a:pt x="33" y="176"/>
                              </a:lnTo>
                              <a:lnTo>
                                <a:pt x="9" y="241"/>
                              </a:lnTo>
                              <a:lnTo>
                                <a:pt x="0" y="313"/>
                              </a:lnTo>
                              <a:lnTo>
                                <a:pt x="9" y="385"/>
                              </a:lnTo>
                              <a:lnTo>
                                <a:pt x="33" y="451"/>
                              </a:lnTo>
                              <a:lnTo>
                                <a:pt x="72" y="509"/>
                              </a:lnTo>
                              <a:lnTo>
                                <a:pt x="122" y="558"/>
                              </a:lnTo>
                              <a:lnTo>
                                <a:pt x="183" y="595"/>
                              </a:lnTo>
                              <a:lnTo>
                                <a:pt x="252" y="618"/>
                              </a:lnTo>
                              <a:lnTo>
                                <a:pt x="327" y="627"/>
                              </a:lnTo>
                              <a:lnTo>
                                <a:pt x="402" y="618"/>
                              </a:lnTo>
                              <a:lnTo>
                                <a:pt x="471" y="595"/>
                              </a:lnTo>
                              <a:lnTo>
                                <a:pt x="532" y="558"/>
                              </a:lnTo>
                              <a:lnTo>
                                <a:pt x="582" y="509"/>
                              </a:lnTo>
                              <a:lnTo>
                                <a:pt x="621" y="451"/>
                              </a:lnTo>
                              <a:lnTo>
                                <a:pt x="646" y="385"/>
                              </a:lnTo>
                              <a:lnTo>
                                <a:pt x="654" y="313"/>
                              </a:lnTo>
                              <a:lnTo>
                                <a:pt x="646" y="241"/>
                              </a:lnTo>
                              <a:lnTo>
                                <a:pt x="621" y="176"/>
                              </a:lnTo>
                              <a:lnTo>
                                <a:pt x="582" y="117"/>
                              </a:lnTo>
                              <a:lnTo>
                                <a:pt x="532" y="69"/>
                              </a:lnTo>
                              <a:lnTo>
                                <a:pt x="471" y="32"/>
                              </a:lnTo>
                              <a:lnTo>
                                <a:pt x="402" y="8"/>
                              </a:lnTo>
                              <a:lnTo>
                                <a:pt x="327"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3F0E2BEA" id="Freeform 57" o:spid="_x0000_s1026" style="position:absolute;margin-left:198.7pt;margin-top:228.6pt;width:32.75pt;height:31.35pt;z-index:25163264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" path="m327,l252,8,183,32,122,69,72,117,33,176,9,241,,313r9,72l33,451r39,58l122,558r61,37l252,618r75,9l402,618r69,-23l532,558r50,-49l621,451r25,-66l654,313r-8,-72l621,176,582,117,532,69,471,32,402,8,327,xe" fillcolor="#5b9bd4" stroked="f">
                <v:path arrowok="t" o:connecttype="custom" o:connectlocs="207645,2902585;160020,2907665;116205,2922905;77470,2946400;45720,2976880;20955,3014345;5715,3055620;0,3101340;5715,3147060;20955,3188970;45720,3225800;77470,3256915;116205,3280410;160020,3295015;207645,3300730;255270,3295015;299085,3280410;337820,3256915;369570,3225800;394335,3188970;410210,3147060;415290,3101340;410210,3055620;394335,3014345;369570,2976880;337820,2946400;299085,2922905;255270,2907665;207645,2902585"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33664" behindDoc="0" locked="0" layoutInCell="1" allowOverlap="1">
                <wp:simplePos x="0" y="0"/>
                <wp:positionH relativeFrom="column">
                  <wp:posOffset>2523209</wp:posOffset>
                </wp:positionH>
                <wp:positionV relativeFrom="paragraph">
                  <wp:posOffset>2903294</wp:posOffset>
                </wp:positionV>
                <wp:extent cx="415925" cy="398145"/>
                <wp:effectExtent l="0" t="0" r="22225" b="20955"/>
                <wp:wrapTopAndBottom/>
                <wp:docPr id="1937560500" name="Freeform 56"/>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4884 4571"/>
                            <a:gd name="T3" fmla="*/ 4884 h 627"/>
                            <a:gd name="T4" fmla="+- 0 5623 5614"/>
                            <a:gd name="T5" fmla="*/ T4 w 655"/>
                            <a:gd name="T6" fmla="+- 0 4812 4571"/>
                            <a:gd name="T7" fmla="*/ 4812 h 627"/>
                            <a:gd name="T8" fmla="+- 0 5647 5614"/>
                            <a:gd name="T9" fmla="*/ T8 w 655"/>
                            <a:gd name="T10" fmla="+- 0 4747 4571"/>
                            <a:gd name="T11" fmla="*/ 4747 h 627"/>
                            <a:gd name="T12" fmla="+- 0 5686 5614"/>
                            <a:gd name="T13" fmla="*/ T12 w 655"/>
                            <a:gd name="T14" fmla="+- 0 4688 4571"/>
                            <a:gd name="T15" fmla="*/ 4688 h 627"/>
                            <a:gd name="T16" fmla="+- 0 5736 5614"/>
                            <a:gd name="T17" fmla="*/ T16 w 655"/>
                            <a:gd name="T18" fmla="+- 0 4640 4571"/>
                            <a:gd name="T19" fmla="*/ 4640 h 627"/>
                            <a:gd name="T20" fmla="+- 0 5797 5614"/>
                            <a:gd name="T21" fmla="*/ T20 w 655"/>
                            <a:gd name="T22" fmla="+- 0 4603 4571"/>
                            <a:gd name="T23" fmla="*/ 4603 h 627"/>
                            <a:gd name="T24" fmla="+- 0 5866 5614"/>
                            <a:gd name="T25" fmla="*/ T24 w 655"/>
                            <a:gd name="T26" fmla="+- 0 4579 4571"/>
                            <a:gd name="T27" fmla="*/ 4579 h 627"/>
                            <a:gd name="T28" fmla="+- 0 5941 5614"/>
                            <a:gd name="T29" fmla="*/ T28 w 655"/>
                            <a:gd name="T30" fmla="+- 0 4571 4571"/>
                            <a:gd name="T31" fmla="*/ 4571 h 627"/>
                            <a:gd name="T32" fmla="+- 0 6016 5614"/>
                            <a:gd name="T33" fmla="*/ T32 w 655"/>
                            <a:gd name="T34" fmla="+- 0 4579 4571"/>
                            <a:gd name="T35" fmla="*/ 4579 h 627"/>
                            <a:gd name="T36" fmla="+- 0 6085 5614"/>
                            <a:gd name="T37" fmla="*/ T36 w 655"/>
                            <a:gd name="T38" fmla="+- 0 4603 4571"/>
                            <a:gd name="T39" fmla="*/ 4603 h 627"/>
                            <a:gd name="T40" fmla="+- 0 6146 5614"/>
                            <a:gd name="T41" fmla="*/ T40 w 655"/>
                            <a:gd name="T42" fmla="+- 0 4640 4571"/>
                            <a:gd name="T43" fmla="*/ 4640 h 627"/>
                            <a:gd name="T44" fmla="+- 0 6196 5614"/>
                            <a:gd name="T45" fmla="*/ T44 w 655"/>
                            <a:gd name="T46" fmla="+- 0 4688 4571"/>
                            <a:gd name="T47" fmla="*/ 4688 h 627"/>
                            <a:gd name="T48" fmla="+- 0 6235 5614"/>
                            <a:gd name="T49" fmla="*/ T48 w 655"/>
                            <a:gd name="T50" fmla="+- 0 4747 4571"/>
                            <a:gd name="T51" fmla="*/ 4747 h 627"/>
                            <a:gd name="T52" fmla="+- 0 6260 5614"/>
                            <a:gd name="T53" fmla="*/ T52 w 655"/>
                            <a:gd name="T54" fmla="+- 0 4812 4571"/>
                            <a:gd name="T55" fmla="*/ 4812 h 627"/>
                            <a:gd name="T56" fmla="+- 0 6268 5614"/>
                            <a:gd name="T57" fmla="*/ T56 w 655"/>
                            <a:gd name="T58" fmla="+- 0 4884 4571"/>
                            <a:gd name="T59" fmla="*/ 4884 h 627"/>
                            <a:gd name="T60" fmla="+- 0 6260 5614"/>
                            <a:gd name="T61" fmla="*/ T60 w 655"/>
                            <a:gd name="T62" fmla="+- 0 4956 4571"/>
                            <a:gd name="T63" fmla="*/ 4956 h 627"/>
                            <a:gd name="T64" fmla="+- 0 6235 5614"/>
                            <a:gd name="T65" fmla="*/ T64 w 655"/>
                            <a:gd name="T66" fmla="+- 0 5022 4571"/>
                            <a:gd name="T67" fmla="*/ 5022 h 627"/>
                            <a:gd name="T68" fmla="+- 0 6196 5614"/>
                            <a:gd name="T69" fmla="*/ T68 w 655"/>
                            <a:gd name="T70" fmla="+- 0 5080 4571"/>
                            <a:gd name="T71" fmla="*/ 5080 h 627"/>
                            <a:gd name="T72" fmla="+- 0 6146 5614"/>
                            <a:gd name="T73" fmla="*/ T72 w 655"/>
                            <a:gd name="T74" fmla="+- 0 5129 4571"/>
                            <a:gd name="T75" fmla="*/ 5129 h 627"/>
                            <a:gd name="T76" fmla="+- 0 6085 5614"/>
                            <a:gd name="T77" fmla="*/ T76 w 655"/>
                            <a:gd name="T78" fmla="+- 0 5166 4571"/>
                            <a:gd name="T79" fmla="*/ 5166 h 627"/>
                            <a:gd name="T80" fmla="+- 0 6016 5614"/>
                            <a:gd name="T81" fmla="*/ T80 w 655"/>
                            <a:gd name="T82" fmla="+- 0 5189 4571"/>
                            <a:gd name="T83" fmla="*/ 5189 h 627"/>
                            <a:gd name="T84" fmla="+- 0 5941 5614"/>
                            <a:gd name="T85" fmla="*/ T84 w 655"/>
                            <a:gd name="T86" fmla="+- 0 5198 4571"/>
                            <a:gd name="T87" fmla="*/ 5198 h 627"/>
                            <a:gd name="T88" fmla="+- 0 5866 5614"/>
                            <a:gd name="T89" fmla="*/ T88 w 655"/>
                            <a:gd name="T90" fmla="+- 0 5189 4571"/>
                            <a:gd name="T91" fmla="*/ 5189 h 627"/>
                            <a:gd name="T92" fmla="+- 0 5797 5614"/>
                            <a:gd name="T93" fmla="*/ T92 w 655"/>
                            <a:gd name="T94" fmla="+- 0 5166 4571"/>
                            <a:gd name="T95" fmla="*/ 5166 h 627"/>
                            <a:gd name="T96" fmla="+- 0 5736 5614"/>
                            <a:gd name="T97" fmla="*/ T96 w 655"/>
                            <a:gd name="T98" fmla="+- 0 5129 4571"/>
                            <a:gd name="T99" fmla="*/ 5129 h 627"/>
                            <a:gd name="T100" fmla="+- 0 5686 5614"/>
                            <a:gd name="T101" fmla="*/ T100 w 655"/>
                            <a:gd name="T102" fmla="+- 0 5080 4571"/>
                            <a:gd name="T103" fmla="*/ 5080 h 627"/>
                            <a:gd name="T104" fmla="+- 0 5647 5614"/>
                            <a:gd name="T105" fmla="*/ T104 w 655"/>
                            <a:gd name="T106" fmla="+- 0 5022 4571"/>
                            <a:gd name="T107" fmla="*/ 5022 h 627"/>
                            <a:gd name="T108" fmla="+- 0 5623 5614"/>
                            <a:gd name="T109" fmla="*/ T108 w 655"/>
                            <a:gd name="T110" fmla="+- 0 4956 4571"/>
                            <a:gd name="T111" fmla="*/ 4956 h 627"/>
                            <a:gd name="T112" fmla="+- 0 5614 5614"/>
                            <a:gd name="T113" fmla="*/ T112 w 655"/>
                            <a:gd name="T114" fmla="+- 0 4884 4571"/>
                            <a:gd name="T115" fmla="*/ 4884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1"/>
                              </a:lnTo>
                              <a:lnTo>
                                <a:pt x="33" y="176"/>
                              </a:lnTo>
                              <a:lnTo>
                                <a:pt x="72" y="117"/>
                              </a:lnTo>
                              <a:lnTo>
                                <a:pt x="122" y="69"/>
                              </a:lnTo>
                              <a:lnTo>
                                <a:pt x="183" y="32"/>
                              </a:lnTo>
                              <a:lnTo>
                                <a:pt x="252" y="8"/>
                              </a:lnTo>
                              <a:lnTo>
                                <a:pt x="327" y="0"/>
                              </a:lnTo>
                              <a:lnTo>
                                <a:pt x="402" y="8"/>
                              </a:lnTo>
                              <a:lnTo>
                                <a:pt x="471" y="32"/>
                              </a:lnTo>
                              <a:lnTo>
                                <a:pt x="532" y="69"/>
                              </a:lnTo>
                              <a:lnTo>
                                <a:pt x="582" y="117"/>
                              </a:lnTo>
                              <a:lnTo>
                                <a:pt x="621" y="176"/>
                              </a:lnTo>
                              <a:lnTo>
                                <a:pt x="646" y="241"/>
                              </a:lnTo>
                              <a:lnTo>
                                <a:pt x="654" y="313"/>
                              </a:lnTo>
                              <a:lnTo>
                                <a:pt x="646" y="385"/>
                              </a:lnTo>
                              <a:lnTo>
                                <a:pt x="621" y="451"/>
                              </a:lnTo>
                              <a:lnTo>
                                <a:pt x="582" y="509"/>
                              </a:lnTo>
                              <a:lnTo>
                                <a:pt x="532" y="558"/>
                              </a:lnTo>
                              <a:lnTo>
                                <a:pt x="471" y="595"/>
                              </a:lnTo>
                              <a:lnTo>
                                <a:pt x="402" y="618"/>
                              </a:lnTo>
                              <a:lnTo>
                                <a:pt x="327" y="627"/>
                              </a:lnTo>
                              <a:lnTo>
                                <a:pt x="252" y="618"/>
                              </a:lnTo>
                              <a:lnTo>
                                <a:pt x="183" y="595"/>
                              </a:lnTo>
                              <a:lnTo>
                                <a:pt x="122" y="558"/>
                              </a:lnTo>
                              <a:lnTo>
                                <a:pt x="72" y="509"/>
                              </a:lnTo>
                              <a:lnTo>
                                <a:pt x="33" y="451"/>
                              </a:lnTo>
                              <a:lnTo>
                                <a:pt x="9" y="385"/>
                              </a:lnTo>
                              <a:lnTo>
                                <a:pt x="0" y="313"/>
                              </a:lnTo>
                              <a:close/>
                            </a:path>
                          </a:pathLst>
                        </a:custGeom>
                        <a:solidFill>
                          <a:schemeClr val="bg2"/>
                        </a:solid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7741D740" id="Freeform 56" o:spid="_x0000_s1026" style="position:absolute;margin-left:198.7pt;margin-top:228.6pt;width:32.75pt;height:31.35pt;z-index:25163366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" path="m,313l9,241,33,176,72,117,122,69,183,32,252,8,327,r75,8l471,32r61,37l582,117r39,59l646,241r8,72l646,385r-25,66l582,509r-50,49l471,595r-69,23l327,627r-75,-9l183,595,122,558,72,509,33,451,9,385,,313xe" fillcolor="#e7e6e6 [3214]" strokecolor="#c7c7c7" strokeweight=".14942mm">
                <v:path arrowok="t" o:connecttype="custom" o:connectlocs="0,3101340;5715,3055620;20955,3014345;45720,2976880;77470,2946400;116205,2922905;160020,2907665;207645,2902585;255270,2907665;299085,2922905;337820,2946400;369570,2976880;394335,3014345;410210,3055620;415290,3101340;410210,3147060;394335,3188970;369570,3225800;337820,3256915;299085,3280410;255270,3295015;207645,3300730;160020,3295015;116205,3280410;77470,3256915;45720,3225800;20955,3188970;5715,3147060;0,3101340"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35712" behindDoc="0" locked="0" layoutInCell="1" allowOverlap="1">
                <wp:simplePos x="0" y="0"/>
                <wp:positionH relativeFrom="column">
                  <wp:posOffset>2705454</wp:posOffset>
                </wp:positionH>
                <wp:positionV relativeFrom="paragraph">
                  <wp:posOffset>2853764</wp:posOffset>
                </wp:positionV>
                <wp:extent cx="52070" cy="49530"/>
                <wp:effectExtent l="0" t="0" r="5080" b="7620"/>
                <wp:wrapTopAndBottom/>
                <wp:docPr id="768738978" name="Freeform 54"/>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4493 4493"/>
                            <a:gd name="T3" fmla="*/ 4493 h 78"/>
                            <a:gd name="T4" fmla="+- 0 5900 5900"/>
                            <a:gd name="T5" fmla="*/ T4 w 82"/>
                            <a:gd name="T6" fmla="+- 0 4493 4493"/>
                            <a:gd name="T7" fmla="*/ 4493 h 78"/>
                            <a:gd name="T8" fmla="+- 0 5941 5900"/>
                            <a:gd name="T9" fmla="*/ T8 w 82"/>
                            <a:gd name="T10" fmla="+- 0 4571 4493"/>
                            <a:gd name="T11" fmla="*/ 4571 h 78"/>
                            <a:gd name="T12" fmla="+- 0 5982 5900"/>
                            <a:gd name="T13" fmla="*/ T12 w 82"/>
                            <a:gd name="T14" fmla="+- 0 4493 4493"/>
                            <a:gd name="T15" fmla="*/ 4493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0AD18969" id="Freeform 54" o:spid="_x0000_s1026" style="position:absolute;margin-left:213.05pt;margin-top:224.7pt;width:4.1pt;height:3.9pt;z-index:25163571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" path="m82,l,,41,78,82,xe" fillcolor="#5b9bd4" stroked="f">
                <v:path arrowok="t" o:connecttype="custom" o:connectlocs="52070,2853055;0,2853055;26035,2902585;52070,2853055" o:connectangles="0,0,0,0"/>
                <w10:wrap type="topAndBottom"/>
              </v:shape>
            </w:pict>
          </mc:Fallback>
        </mc:AlternateContent>
      </w:r>
      <w:r>
        <w:rPr>
          <w:b/>
          <w:noProof/>
          <w:sz w:val="10"/>
          <w:lang w:val="en-US"/>
        </w:rPr>
        <w:drawing>
          <wp:anchor distT="0" distB="0" distL="114300" distR="114300" simplePos="0" relativeHeight="251636736" behindDoc="0" locked="0" layoutInCell="1" allowOverlap="1">
            <wp:simplePos x="0" y="0"/>
            <wp:positionH relativeFrom="column">
              <wp:posOffset>2509239</wp:posOffset>
            </wp:positionH>
            <wp:positionV relativeFrom="paragraph">
              <wp:posOffset>3444949</wp:posOffset>
            </wp:positionV>
            <wp:extent cx="451485" cy="436880"/>
            <wp:effectExtent l="0" t="0" r="5715" b="1270"/>
            <wp:wrapTopAndBottom/>
            <wp:docPr id="209521029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10295" name="Picture 5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b/>
          <w:noProof/>
          <w:sz w:val="10"/>
          <w:lang w:val="en-US"/>
        </w:rPr>
        <mc:AlternateContent>
          <mc:Choice Requires="wps">
            <w:drawing>
              <wp:anchor distT="0" distB="0" distL="114300" distR="114300" simplePos="0" relativeHeight="251637760" behindDoc="0" locked="0" layoutInCell="1" allowOverlap="1">
                <wp:simplePos x="0" y="0"/>
                <wp:positionH relativeFrom="column">
                  <wp:posOffset>2523209</wp:posOffset>
                </wp:positionH>
                <wp:positionV relativeFrom="paragraph">
                  <wp:posOffset>3450029</wp:posOffset>
                </wp:positionV>
                <wp:extent cx="415925" cy="398145"/>
                <wp:effectExtent l="0" t="0" r="3175" b="1905"/>
                <wp:wrapTopAndBottom/>
                <wp:docPr id="1281151385" name="Freeform 52"/>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5432 5432"/>
                            <a:gd name="T3" fmla="*/ 5432 h 627"/>
                            <a:gd name="T4" fmla="+- 0 5866 5614"/>
                            <a:gd name="T5" fmla="*/ T4 w 655"/>
                            <a:gd name="T6" fmla="+- 0 5441 5432"/>
                            <a:gd name="T7" fmla="*/ 5441 h 627"/>
                            <a:gd name="T8" fmla="+- 0 5797 5614"/>
                            <a:gd name="T9" fmla="*/ T8 w 655"/>
                            <a:gd name="T10" fmla="+- 0 5464 5432"/>
                            <a:gd name="T11" fmla="*/ 5464 h 627"/>
                            <a:gd name="T12" fmla="+- 0 5736 5614"/>
                            <a:gd name="T13" fmla="*/ T12 w 655"/>
                            <a:gd name="T14" fmla="+- 0 5501 5432"/>
                            <a:gd name="T15" fmla="*/ 5501 h 627"/>
                            <a:gd name="T16" fmla="+- 0 5686 5614"/>
                            <a:gd name="T17" fmla="*/ T16 w 655"/>
                            <a:gd name="T18" fmla="+- 0 5550 5432"/>
                            <a:gd name="T19" fmla="*/ 5550 h 627"/>
                            <a:gd name="T20" fmla="+- 0 5647 5614"/>
                            <a:gd name="T21" fmla="*/ T20 w 655"/>
                            <a:gd name="T22" fmla="+- 0 5608 5432"/>
                            <a:gd name="T23" fmla="*/ 5608 h 627"/>
                            <a:gd name="T24" fmla="+- 0 5623 5614"/>
                            <a:gd name="T25" fmla="*/ T24 w 655"/>
                            <a:gd name="T26" fmla="+- 0 5674 5432"/>
                            <a:gd name="T27" fmla="*/ 5674 h 627"/>
                            <a:gd name="T28" fmla="+- 0 5614 5614"/>
                            <a:gd name="T29" fmla="*/ T28 w 655"/>
                            <a:gd name="T30" fmla="+- 0 5746 5432"/>
                            <a:gd name="T31" fmla="*/ 5746 h 627"/>
                            <a:gd name="T32" fmla="+- 0 5623 5614"/>
                            <a:gd name="T33" fmla="*/ T32 w 655"/>
                            <a:gd name="T34" fmla="+- 0 5817 5432"/>
                            <a:gd name="T35" fmla="*/ 5817 h 627"/>
                            <a:gd name="T36" fmla="+- 0 5647 5614"/>
                            <a:gd name="T37" fmla="*/ T36 w 655"/>
                            <a:gd name="T38" fmla="+- 0 5883 5432"/>
                            <a:gd name="T39" fmla="*/ 5883 h 627"/>
                            <a:gd name="T40" fmla="+- 0 5686 5614"/>
                            <a:gd name="T41" fmla="*/ T40 w 655"/>
                            <a:gd name="T42" fmla="+- 0 5941 5432"/>
                            <a:gd name="T43" fmla="*/ 5941 h 627"/>
                            <a:gd name="T44" fmla="+- 0 5736 5614"/>
                            <a:gd name="T45" fmla="*/ T44 w 655"/>
                            <a:gd name="T46" fmla="+- 0 5990 5432"/>
                            <a:gd name="T47" fmla="*/ 5990 h 627"/>
                            <a:gd name="T48" fmla="+- 0 5797 5614"/>
                            <a:gd name="T49" fmla="*/ T48 w 655"/>
                            <a:gd name="T50" fmla="+- 0 6027 5432"/>
                            <a:gd name="T51" fmla="*/ 6027 h 627"/>
                            <a:gd name="T52" fmla="+- 0 5866 5614"/>
                            <a:gd name="T53" fmla="*/ T52 w 655"/>
                            <a:gd name="T54" fmla="+- 0 6050 5432"/>
                            <a:gd name="T55" fmla="*/ 6050 h 627"/>
                            <a:gd name="T56" fmla="+- 0 5941 5614"/>
                            <a:gd name="T57" fmla="*/ T56 w 655"/>
                            <a:gd name="T58" fmla="+- 0 6059 5432"/>
                            <a:gd name="T59" fmla="*/ 6059 h 627"/>
                            <a:gd name="T60" fmla="+- 0 6016 5614"/>
                            <a:gd name="T61" fmla="*/ T60 w 655"/>
                            <a:gd name="T62" fmla="+- 0 6050 5432"/>
                            <a:gd name="T63" fmla="*/ 6050 h 627"/>
                            <a:gd name="T64" fmla="+- 0 6085 5614"/>
                            <a:gd name="T65" fmla="*/ T64 w 655"/>
                            <a:gd name="T66" fmla="+- 0 6027 5432"/>
                            <a:gd name="T67" fmla="*/ 6027 h 627"/>
                            <a:gd name="T68" fmla="+- 0 6146 5614"/>
                            <a:gd name="T69" fmla="*/ T68 w 655"/>
                            <a:gd name="T70" fmla="+- 0 5990 5432"/>
                            <a:gd name="T71" fmla="*/ 5990 h 627"/>
                            <a:gd name="T72" fmla="+- 0 6196 5614"/>
                            <a:gd name="T73" fmla="*/ T72 w 655"/>
                            <a:gd name="T74" fmla="+- 0 5941 5432"/>
                            <a:gd name="T75" fmla="*/ 5941 h 627"/>
                            <a:gd name="T76" fmla="+- 0 6235 5614"/>
                            <a:gd name="T77" fmla="*/ T76 w 655"/>
                            <a:gd name="T78" fmla="+- 0 5883 5432"/>
                            <a:gd name="T79" fmla="*/ 5883 h 627"/>
                            <a:gd name="T80" fmla="+- 0 6260 5614"/>
                            <a:gd name="T81" fmla="*/ T80 w 655"/>
                            <a:gd name="T82" fmla="+- 0 5817 5432"/>
                            <a:gd name="T83" fmla="*/ 5817 h 627"/>
                            <a:gd name="T84" fmla="+- 0 6268 5614"/>
                            <a:gd name="T85" fmla="*/ T84 w 655"/>
                            <a:gd name="T86" fmla="+- 0 5746 5432"/>
                            <a:gd name="T87" fmla="*/ 5746 h 627"/>
                            <a:gd name="T88" fmla="+- 0 6260 5614"/>
                            <a:gd name="T89" fmla="*/ T88 w 655"/>
                            <a:gd name="T90" fmla="+- 0 5674 5432"/>
                            <a:gd name="T91" fmla="*/ 5674 h 627"/>
                            <a:gd name="T92" fmla="+- 0 6235 5614"/>
                            <a:gd name="T93" fmla="*/ T92 w 655"/>
                            <a:gd name="T94" fmla="+- 0 5608 5432"/>
                            <a:gd name="T95" fmla="*/ 5608 h 627"/>
                            <a:gd name="T96" fmla="+- 0 6196 5614"/>
                            <a:gd name="T97" fmla="*/ T96 w 655"/>
                            <a:gd name="T98" fmla="+- 0 5550 5432"/>
                            <a:gd name="T99" fmla="*/ 5550 h 627"/>
                            <a:gd name="T100" fmla="+- 0 6146 5614"/>
                            <a:gd name="T101" fmla="*/ T100 w 655"/>
                            <a:gd name="T102" fmla="+- 0 5501 5432"/>
                            <a:gd name="T103" fmla="*/ 5501 h 627"/>
                            <a:gd name="T104" fmla="+- 0 6085 5614"/>
                            <a:gd name="T105" fmla="*/ T104 w 655"/>
                            <a:gd name="T106" fmla="+- 0 5464 5432"/>
                            <a:gd name="T107" fmla="*/ 5464 h 627"/>
                            <a:gd name="T108" fmla="+- 0 6016 5614"/>
                            <a:gd name="T109" fmla="*/ T108 w 655"/>
                            <a:gd name="T110" fmla="+- 0 5441 5432"/>
                            <a:gd name="T111" fmla="*/ 5441 h 627"/>
                            <a:gd name="T112" fmla="+- 0 5941 5614"/>
                            <a:gd name="T113" fmla="*/ T112 w 655"/>
                            <a:gd name="T114" fmla="+- 0 5432 5432"/>
                            <a:gd name="T115" fmla="*/ 5432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9"/>
                              </a:lnTo>
                              <a:lnTo>
                                <a:pt x="183" y="32"/>
                              </a:lnTo>
                              <a:lnTo>
                                <a:pt x="122" y="69"/>
                              </a:lnTo>
                              <a:lnTo>
                                <a:pt x="72" y="118"/>
                              </a:lnTo>
                              <a:lnTo>
                                <a:pt x="33" y="176"/>
                              </a:lnTo>
                              <a:lnTo>
                                <a:pt x="9" y="242"/>
                              </a:lnTo>
                              <a:lnTo>
                                <a:pt x="0" y="314"/>
                              </a:lnTo>
                              <a:lnTo>
                                <a:pt x="9" y="385"/>
                              </a:lnTo>
                              <a:lnTo>
                                <a:pt x="33" y="451"/>
                              </a:lnTo>
                              <a:lnTo>
                                <a:pt x="72" y="509"/>
                              </a:lnTo>
                              <a:lnTo>
                                <a:pt x="122" y="558"/>
                              </a:lnTo>
                              <a:lnTo>
                                <a:pt x="183" y="595"/>
                              </a:lnTo>
                              <a:lnTo>
                                <a:pt x="252" y="618"/>
                              </a:lnTo>
                              <a:lnTo>
                                <a:pt x="327" y="627"/>
                              </a:lnTo>
                              <a:lnTo>
                                <a:pt x="402" y="618"/>
                              </a:lnTo>
                              <a:lnTo>
                                <a:pt x="471" y="595"/>
                              </a:lnTo>
                              <a:lnTo>
                                <a:pt x="532" y="558"/>
                              </a:lnTo>
                              <a:lnTo>
                                <a:pt x="582" y="509"/>
                              </a:lnTo>
                              <a:lnTo>
                                <a:pt x="621" y="451"/>
                              </a:lnTo>
                              <a:lnTo>
                                <a:pt x="646" y="385"/>
                              </a:lnTo>
                              <a:lnTo>
                                <a:pt x="654" y="314"/>
                              </a:lnTo>
                              <a:lnTo>
                                <a:pt x="646" y="242"/>
                              </a:lnTo>
                              <a:lnTo>
                                <a:pt x="621" y="176"/>
                              </a:lnTo>
                              <a:lnTo>
                                <a:pt x="582" y="118"/>
                              </a:lnTo>
                              <a:lnTo>
                                <a:pt x="532" y="69"/>
                              </a:lnTo>
                              <a:lnTo>
                                <a:pt x="471" y="32"/>
                              </a:lnTo>
                              <a:lnTo>
                                <a:pt x="402" y="9"/>
                              </a:lnTo>
                              <a:lnTo>
                                <a:pt x="327"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6B4F7D62" id="Freeform 52" o:spid="_x0000_s1026" style="position:absolute;margin-left:198.7pt;margin-top:271.65pt;width:32.75pt;height:31.35pt;z-index:25163776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" path="m327,l252,9,183,32,122,69,72,118,33,176,9,242,,314r9,71l33,451r39,58l122,558r61,37l252,618r75,9l402,618r69,-23l532,558r50,-49l621,451r25,-66l654,314r-8,-72l621,176,582,118,532,69,471,32,402,9,327,xe" fillcolor="#5b9bd4" stroked="f">
                <v:path arrowok="t" o:connecttype="custom" o:connectlocs="207645,3449320;160020,3455035;116205,3469640;77470,3493135;45720,3524250;20955,3561080;5715,3602990;0,3648710;5715,3693795;20955,3735705;45720,3772535;77470,3803650;116205,3827145;160020,3841750;207645,3847465;255270,3841750;299085,3827145;337820,3803650;369570,3772535;394335,3735705;410210,3693795;415290,3648710;410210,3602990;394335,3561080;369570,3524250;337820,3493135;299085,3469640;255270,3455035;207645,3449320"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38784" behindDoc="0" locked="0" layoutInCell="1" allowOverlap="1">
                <wp:simplePos x="0" y="0"/>
                <wp:positionH relativeFrom="column">
                  <wp:posOffset>2523209</wp:posOffset>
                </wp:positionH>
                <wp:positionV relativeFrom="paragraph">
                  <wp:posOffset>3450029</wp:posOffset>
                </wp:positionV>
                <wp:extent cx="415925" cy="398145"/>
                <wp:effectExtent l="0" t="0" r="22225" b="20955"/>
                <wp:wrapTopAndBottom/>
                <wp:docPr id="58627989" name="Freeform 51"/>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5746 5432"/>
                            <a:gd name="T3" fmla="*/ 5746 h 627"/>
                            <a:gd name="T4" fmla="+- 0 5623 5614"/>
                            <a:gd name="T5" fmla="*/ T4 w 655"/>
                            <a:gd name="T6" fmla="+- 0 5674 5432"/>
                            <a:gd name="T7" fmla="*/ 5674 h 627"/>
                            <a:gd name="T8" fmla="+- 0 5647 5614"/>
                            <a:gd name="T9" fmla="*/ T8 w 655"/>
                            <a:gd name="T10" fmla="+- 0 5608 5432"/>
                            <a:gd name="T11" fmla="*/ 5608 h 627"/>
                            <a:gd name="T12" fmla="+- 0 5686 5614"/>
                            <a:gd name="T13" fmla="*/ T12 w 655"/>
                            <a:gd name="T14" fmla="+- 0 5550 5432"/>
                            <a:gd name="T15" fmla="*/ 5550 h 627"/>
                            <a:gd name="T16" fmla="+- 0 5736 5614"/>
                            <a:gd name="T17" fmla="*/ T16 w 655"/>
                            <a:gd name="T18" fmla="+- 0 5501 5432"/>
                            <a:gd name="T19" fmla="*/ 5501 h 627"/>
                            <a:gd name="T20" fmla="+- 0 5797 5614"/>
                            <a:gd name="T21" fmla="*/ T20 w 655"/>
                            <a:gd name="T22" fmla="+- 0 5464 5432"/>
                            <a:gd name="T23" fmla="*/ 5464 h 627"/>
                            <a:gd name="T24" fmla="+- 0 5866 5614"/>
                            <a:gd name="T25" fmla="*/ T24 w 655"/>
                            <a:gd name="T26" fmla="+- 0 5441 5432"/>
                            <a:gd name="T27" fmla="*/ 5441 h 627"/>
                            <a:gd name="T28" fmla="+- 0 5941 5614"/>
                            <a:gd name="T29" fmla="*/ T28 w 655"/>
                            <a:gd name="T30" fmla="+- 0 5432 5432"/>
                            <a:gd name="T31" fmla="*/ 5432 h 627"/>
                            <a:gd name="T32" fmla="+- 0 6016 5614"/>
                            <a:gd name="T33" fmla="*/ T32 w 655"/>
                            <a:gd name="T34" fmla="+- 0 5441 5432"/>
                            <a:gd name="T35" fmla="*/ 5441 h 627"/>
                            <a:gd name="T36" fmla="+- 0 6085 5614"/>
                            <a:gd name="T37" fmla="*/ T36 w 655"/>
                            <a:gd name="T38" fmla="+- 0 5464 5432"/>
                            <a:gd name="T39" fmla="*/ 5464 h 627"/>
                            <a:gd name="T40" fmla="+- 0 6146 5614"/>
                            <a:gd name="T41" fmla="*/ T40 w 655"/>
                            <a:gd name="T42" fmla="+- 0 5501 5432"/>
                            <a:gd name="T43" fmla="*/ 5501 h 627"/>
                            <a:gd name="T44" fmla="+- 0 6196 5614"/>
                            <a:gd name="T45" fmla="*/ T44 w 655"/>
                            <a:gd name="T46" fmla="+- 0 5550 5432"/>
                            <a:gd name="T47" fmla="*/ 5550 h 627"/>
                            <a:gd name="T48" fmla="+- 0 6235 5614"/>
                            <a:gd name="T49" fmla="*/ T48 w 655"/>
                            <a:gd name="T50" fmla="+- 0 5608 5432"/>
                            <a:gd name="T51" fmla="*/ 5608 h 627"/>
                            <a:gd name="T52" fmla="+- 0 6260 5614"/>
                            <a:gd name="T53" fmla="*/ T52 w 655"/>
                            <a:gd name="T54" fmla="+- 0 5674 5432"/>
                            <a:gd name="T55" fmla="*/ 5674 h 627"/>
                            <a:gd name="T56" fmla="+- 0 6268 5614"/>
                            <a:gd name="T57" fmla="*/ T56 w 655"/>
                            <a:gd name="T58" fmla="+- 0 5746 5432"/>
                            <a:gd name="T59" fmla="*/ 5746 h 627"/>
                            <a:gd name="T60" fmla="+- 0 6260 5614"/>
                            <a:gd name="T61" fmla="*/ T60 w 655"/>
                            <a:gd name="T62" fmla="+- 0 5817 5432"/>
                            <a:gd name="T63" fmla="*/ 5817 h 627"/>
                            <a:gd name="T64" fmla="+- 0 6235 5614"/>
                            <a:gd name="T65" fmla="*/ T64 w 655"/>
                            <a:gd name="T66" fmla="+- 0 5883 5432"/>
                            <a:gd name="T67" fmla="*/ 5883 h 627"/>
                            <a:gd name="T68" fmla="+- 0 6196 5614"/>
                            <a:gd name="T69" fmla="*/ T68 w 655"/>
                            <a:gd name="T70" fmla="+- 0 5941 5432"/>
                            <a:gd name="T71" fmla="*/ 5941 h 627"/>
                            <a:gd name="T72" fmla="+- 0 6146 5614"/>
                            <a:gd name="T73" fmla="*/ T72 w 655"/>
                            <a:gd name="T74" fmla="+- 0 5990 5432"/>
                            <a:gd name="T75" fmla="*/ 5990 h 627"/>
                            <a:gd name="T76" fmla="+- 0 6085 5614"/>
                            <a:gd name="T77" fmla="*/ T76 w 655"/>
                            <a:gd name="T78" fmla="+- 0 6027 5432"/>
                            <a:gd name="T79" fmla="*/ 6027 h 627"/>
                            <a:gd name="T80" fmla="+- 0 6016 5614"/>
                            <a:gd name="T81" fmla="*/ T80 w 655"/>
                            <a:gd name="T82" fmla="+- 0 6050 5432"/>
                            <a:gd name="T83" fmla="*/ 6050 h 627"/>
                            <a:gd name="T84" fmla="+- 0 5941 5614"/>
                            <a:gd name="T85" fmla="*/ T84 w 655"/>
                            <a:gd name="T86" fmla="+- 0 6059 5432"/>
                            <a:gd name="T87" fmla="*/ 6059 h 627"/>
                            <a:gd name="T88" fmla="+- 0 5866 5614"/>
                            <a:gd name="T89" fmla="*/ T88 w 655"/>
                            <a:gd name="T90" fmla="+- 0 6050 5432"/>
                            <a:gd name="T91" fmla="*/ 6050 h 627"/>
                            <a:gd name="T92" fmla="+- 0 5797 5614"/>
                            <a:gd name="T93" fmla="*/ T92 w 655"/>
                            <a:gd name="T94" fmla="+- 0 6027 5432"/>
                            <a:gd name="T95" fmla="*/ 6027 h 627"/>
                            <a:gd name="T96" fmla="+- 0 5736 5614"/>
                            <a:gd name="T97" fmla="*/ T96 w 655"/>
                            <a:gd name="T98" fmla="+- 0 5990 5432"/>
                            <a:gd name="T99" fmla="*/ 5990 h 627"/>
                            <a:gd name="T100" fmla="+- 0 5686 5614"/>
                            <a:gd name="T101" fmla="*/ T100 w 655"/>
                            <a:gd name="T102" fmla="+- 0 5941 5432"/>
                            <a:gd name="T103" fmla="*/ 5941 h 627"/>
                            <a:gd name="T104" fmla="+- 0 5647 5614"/>
                            <a:gd name="T105" fmla="*/ T104 w 655"/>
                            <a:gd name="T106" fmla="+- 0 5883 5432"/>
                            <a:gd name="T107" fmla="*/ 5883 h 627"/>
                            <a:gd name="T108" fmla="+- 0 5623 5614"/>
                            <a:gd name="T109" fmla="*/ T108 w 655"/>
                            <a:gd name="T110" fmla="+- 0 5817 5432"/>
                            <a:gd name="T111" fmla="*/ 5817 h 627"/>
                            <a:gd name="T112" fmla="+- 0 5614 5614"/>
                            <a:gd name="T113" fmla="*/ T112 w 655"/>
                            <a:gd name="T114" fmla="+- 0 5746 5432"/>
                            <a:gd name="T115" fmla="*/ 5746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4"/>
                              </a:moveTo>
                              <a:lnTo>
                                <a:pt x="9" y="242"/>
                              </a:lnTo>
                              <a:lnTo>
                                <a:pt x="33" y="176"/>
                              </a:lnTo>
                              <a:lnTo>
                                <a:pt x="72" y="118"/>
                              </a:lnTo>
                              <a:lnTo>
                                <a:pt x="122" y="69"/>
                              </a:lnTo>
                              <a:lnTo>
                                <a:pt x="183" y="32"/>
                              </a:lnTo>
                              <a:lnTo>
                                <a:pt x="252" y="9"/>
                              </a:lnTo>
                              <a:lnTo>
                                <a:pt x="327" y="0"/>
                              </a:lnTo>
                              <a:lnTo>
                                <a:pt x="402" y="9"/>
                              </a:lnTo>
                              <a:lnTo>
                                <a:pt x="471" y="32"/>
                              </a:lnTo>
                              <a:lnTo>
                                <a:pt x="532" y="69"/>
                              </a:lnTo>
                              <a:lnTo>
                                <a:pt x="582" y="118"/>
                              </a:lnTo>
                              <a:lnTo>
                                <a:pt x="621" y="176"/>
                              </a:lnTo>
                              <a:lnTo>
                                <a:pt x="646" y="242"/>
                              </a:lnTo>
                              <a:lnTo>
                                <a:pt x="654" y="314"/>
                              </a:lnTo>
                              <a:lnTo>
                                <a:pt x="646" y="385"/>
                              </a:lnTo>
                              <a:lnTo>
                                <a:pt x="621" y="451"/>
                              </a:lnTo>
                              <a:lnTo>
                                <a:pt x="582" y="509"/>
                              </a:lnTo>
                              <a:lnTo>
                                <a:pt x="532" y="558"/>
                              </a:lnTo>
                              <a:lnTo>
                                <a:pt x="471" y="595"/>
                              </a:lnTo>
                              <a:lnTo>
                                <a:pt x="402" y="618"/>
                              </a:lnTo>
                              <a:lnTo>
                                <a:pt x="327" y="627"/>
                              </a:lnTo>
                              <a:lnTo>
                                <a:pt x="252" y="618"/>
                              </a:lnTo>
                              <a:lnTo>
                                <a:pt x="183" y="595"/>
                              </a:lnTo>
                              <a:lnTo>
                                <a:pt x="122" y="558"/>
                              </a:lnTo>
                              <a:lnTo>
                                <a:pt x="72" y="509"/>
                              </a:lnTo>
                              <a:lnTo>
                                <a:pt x="33" y="451"/>
                              </a:lnTo>
                              <a:lnTo>
                                <a:pt x="9" y="385"/>
                              </a:lnTo>
                              <a:lnTo>
                                <a:pt x="0" y="314"/>
                              </a:lnTo>
                              <a:close/>
                            </a:path>
                          </a:pathLst>
                        </a:custGeom>
                        <a:solidFill>
                          <a:schemeClr val="bg2"/>
                        </a:solid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751A0597" id="Freeform 51" o:spid="_x0000_s1026" style="position:absolute;margin-left:198.7pt;margin-top:271.65pt;width:32.75pt;height:31.35pt;z-index:25163878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" path="m,314l9,242,33,176,72,118,122,69,183,32,252,9,327,r75,9l471,32r61,37l582,118r39,58l646,242r8,72l646,385r-25,66l582,509r-50,49l471,595r-69,23l327,627r-75,-9l183,595,122,558,72,509,33,451,9,385,,314xe" fillcolor="#e7e6e6 [3214]" strokecolor="#c7c7c7" strokeweight=".14942mm">
                <v:path arrowok="t" o:connecttype="custom" o:connectlocs="0,3648710;5715,3602990;20955,3561080;45720,3524250;77470,3493135;116205,3469640;160020,3455035;207645,3449320;255270,3455035;299085,3469640;337820,3493135;369570,3524250;394335,3561080;410210,3602990;415290,3648710;410210,3693795;394335,3735705;369570,3772535;337820,3803650;299085,3827145;255270,3841750;207645,3847465;160020,3841750;116205,3827145;77470,3803650;45720,3772535;20955,3735705;5715,3693795;0,3648710"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39808" behindDoc="0" locked="0" layoutInCell="1" allowOverlap="1">
                <wp:simplePos x="0" y="0"/>
                <wp:positionH relativeFrom="column">
                  <wp:posOffset>2731489</wp:posOffset>
                </wp:positionH>
                <wp:positionV relativeFrom="paragraph">
                  <wp:posOffset>3301439</wp:posOffset>
                </wp:positionV>
                <wp:extent cx="0" cy="105410"/>
                <wp:effectExtent l="0" t="0" r="19050" b="27940"/>
                <wp:wrapTopAndBottom/>
                <wp:docPr id="184523477" name="Lin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5410"/>
                        </a:xfrm>
                        <a:prstGeom prst="line">
                          <a:avLst/>
                        </a:prstGeom>
                        <a:noFill/>
                        <a:ln w="7329">
                          <a:solidFill>
                            <a:srgbClr val="5B9BD4"/>
                          </a:solidFill>
                          <a:prstDash val="solid"/>
                          <a:round/>
                        </a:ln>
                      </wps:spPr>
                      <wps:bodyPr/>
                    </wps:wsp>
                  </a:graphicData>
                </a:graphic>
              </wp:anchor>
            </w:drawing>
          </mc:Choice>
          <mc:Fallback>
            <w:pict>
              <v:line w14:anchorId="111C0B39" id="Line 50" o:spid="_x0000_s1026" style="position:absolute;z-index:251639808;visibility:visible;mso-wrap-style:square;mso-wrap-distance-left:9pt;mso-wrap-distance-top:0;mso-wrap-distance-right:9pt;mso-wrap-distance-bottom:0;mso-position-horizontal:absolute;mso-position-horizontal-relative:text;mso-position-vertical:absolute;mso-position-vertical-relative:text" from="215.1pt,259.95pt" to="215.1pt,2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" strokecolor="#5b9bd4" strokeweight=".20358mm">
                <w10:wrap type="topAndBottom"/>
              </v:line>
            </w:pict>
          </mc:Fallback>
        </mc:AlternateContent>
      </w:r>
      <w:r>
        <w:rPr>
          <w:b/>
          <w:noProof/>
          <w:sz w:val="10"/>
          <w:lang w:val="en-US"/>
        </w:rPr>
        <mc:AlternateContent>
          <mc:Choice Requires="wps">
            <w:drawing>
              <wp:anchor distT="0" distB="0" distL="114300" distR="114300" simplePos="0" relativeHeight="251640832" behindDoc="0" locked="0" layoutInCell="1" allowOverlap="1">
                <wp:simplePos x="0" y="0"/>
                <wp:positionH relativeFrom="column">
                  <wp:posOffset>2705454</wp:posOffset>
                </wp:positionH>
                <wp:positionV relativeFrom="paragraph">
                  <wp:posOffset>3400499</wp:posOffset>
                </wp:positionV>
                <wp:extent cx="52070" cy="49530"/>
                <wp:effectExtent l="0" t="0" r="5080" b="7620"/>
                <wp:wrapTopAndBottom/>
                <wp:docPr id="1988197873" name="Freeform 49"/>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5355 5355"/>
                            <a:gd name="T3" fmla="*/ 5355 h 78"/>
                            <a:gd name="T4" fmla="+- 0 5900 5900"/>
                            <a:gd name="T5" fmla="*/ T4 w 82"/>
                            <a:gd name="T6" fmla="+- 0 5355 5355"/>
                            <a:gd name="T7" fmla="*/ 5355 h 78"/>
                            <a:gd name="T8" fmla="+- 0 5941 5900"/>
                            <a:gd name="T9" fmla="*/ T8 w 82"/>
                            <a:gd name="T10" fmla="+- 0 5432 5355"/>
                            <a:gd name="T11" fmla="*/ 5432 h 78"/>
                            <a:gd name="T12" fmla="+- 0 5982 5900"/>
                            <a:gd name="T13" fmla="*/ T12 w 82"/>
                            <a:gd name="T14" fmla="+- 0 5355 5355"/>
                            <a:gd name="T15" fmla="*/ 5355 h 78"/>
                          </a:gdLst>
                          <a:ahLst/>
                          <a:cxnLst>
                            <a:cxn ang="0">
                              <a:pos x="T1" y="T3"/>
                            </a:cxn>
                            <a:cxn ang="0">
                              <a:pos x="T5" y="T7"/>
                            </a:cxn>
                            <a:cxn ang="0">
                              <a:pos x="T9" y="T11"/>
                            </a:cxn>
                            <a:cxn ang="0">
                              <a:pos x="T13" y="T15"/>
                            </a:cxn>
                          </a:cxnLst>
                          <a:rect l="0" t="0" r="r" b="b"/>
                          <a:pathLst>
                            <a:path w="82" h="78">
                              <a:moveTo>
                                <a:pt x="82" y="0"/>
                              </a:moveTo>
                              <a:lnTo>
                                <a:pt x="0" y="0"/>
                              </a:lnTo>
                              <a:lnTo>
                                <a:pt x="41" y="77"/>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596F7534" id="Freeform 49" o:spid="_x0000_s1026" style="position:absolute;margin-left:213.05pt;margin-top:267.75pt;width:4.1pt;height:3.9pt;z-index:25164083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" path="m82,l,,41,77,82,xe" fillcolor="#5b9bd4" stroked="f">
                <v:path arrowok="t" o:connecttype="custom" o:connectlocs="52070,3400425;0,3400425;26035,3449320;52070,3400425" o:connectangles="0,0,0,0"/>
                <w10:wrap type="topAndBottom"/>
              </v:shape>
            </w:pict>
          </mc:Fallback>
        </mc:AlternateContent>
      </w:r>
      <w:r>
        <w:rPr>
          <w:b/>
          <w:noProof/>
          <w:sz w:val="10"/>
          <w:lang w:val="en-US"/>
        </w:rPr>
        <w:drawing>
          <wp:anchor distT="0" distB="0" distL="114300" distR="114300" simplePos="0" relativeHeight="251641856" behindDoc="0" locked="0" layoutInCell="1" allowOverlap="1">
            <wp:simplePos x="0" y="0"/>
            <wp:positionH relativeFrom="column">
              <wp:posOffset>2509239</wp:posOffset>
            </wp:positionH>
            <wp:positionV relativeFrom="paragraph">
              <wp:posOffset>3992319</wp:posOffset>
            </wp:positionV>
            <wp:extent cx="451485" cy="436880"/>
            <wp:effectExtent l="0" t="0" r="5715" b="1270"/>
            <wp:wrapTopAndBottom/>
            <wp:docPr id="8011099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109918" name="Picture 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b/>
          <w:noProof/>
          <w:sz w:val="10"/>
          <w:lang w:val="en-US"/>
        </w:rPr>
        <mc:AlternateContent>
          <mc:Choice Requires="wps">
            <w:drawing>
              <wp:anchor distT="0" distB="0" distL="114300" distR="114300" simplePos="0" relativeHeight="251642880" behindDoc="0" locked="0" layoutInCell="1" allowOverlap="1">
                <wp:simplePos x="0" y="0"/>
                <wp:positionH relativeFrom="column">
                  <wp:posOffset>2523209</wp:posOffset>
                </wp:positionH>
                <wp:positionV relativeFrom="paragraph">
                  <wp:posOffset>3996764</wp:posOffset>
                </wp:positionV>
                <wp:extent cx="415925" cy="398145"/>
                <wp:effectExtent l="0" t="0" r="3175" b="1905"/>
                <wp:wrapTopAndBottom/>
                <wp:docPr id="1401361446" name="Freeform 47"/>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6294 6294"/>
                            <a:gd name="T3" fmla="*/ 6294 h 627"/>
                            <a:gd name="T4" fmla="+- 0 5866 5614"/>
                            <a:gd name="T5" fmla="*/ T4 w 655"/>
                            <a:gd name="T6" fmla="+- 0 6302 6294"/>
                            <a:gd name="T7" fmla="*/ 6302 h 627"/>
                            <a:gd name="T8" fmla="+- 0 5797 5614"/>
                            <a:gd name="T9" fmla="*/ T8 w 655"/>
                            <a:gd name="T10" fmla="+- 0 6325 6294"/>
                            <a:gd name="T11" fmla="*/ 6325 h 627"/>
                            <a:gd name="T12" fmla="+- 0 5736 5614"/>
                            <a:gd name="T13" fmla="*/ T12 w 655"/>
                            <a:gd name="T14" fmla="+- 0 6362 6294"/>
                            <a:gd name="T15" fmla="*/ 6362 h 627"/>
                            <a:gd name="T16" fmla="+- 0 5686 5614"/>
                            <a:gd name="T17" fmla="*/ T16 w 655"/>
                            <a:gd name="T18" fmla="+- 0 6411 6294"/>
                            <a:gd name="T19" fmla="*/ 6411 h 627"/>
                            <a:gd name="T20" fmla="+- 0 5647 5614"/>
                            <a:gd name="T21" fmla="*/ T20 w 655"/>
                            <a:gd name="T22" fmla="+- 0 6469 6294"/>
                            <a:gd name="T23" fmla="*/ 6469 h 627"/>
                            <a:gd name="T24" fmla="+- 0 5623 5614"/>
                            <a:gd name="T25" fmla="*/ T24 w 655"/>
                            <a:gd name="T26" fmla="+- 0 6535 6294"/>
                            <a:gd name="T27" fmla="*/ 6535 h 627"/>
                            <a:gd name="T28" fmla="+- 0 5614 5614"/>
                            <a:gd name="T29" fmla="*/ T28 w 655"/>
                            <a:gd name="T30" fmla="+- 0 6607 6294"/>
                            <a:gd name="T31" fmla="*/ 6607 h 627"/>
                            <a:gd name="T32" fmla="+- 0 5623 5614"/>
                            <a:gd name="T33" fmla="*/ T32 w 655"/>
                            <a:gd name="T34" fmla="+- 0 6679 6294"/>
                            <a:gd name="T35" fmla="*/ 6679 h 627"/>
                            <a:gd name="T36" fmla="+- 0 5647 5614"/>
                            <a:gd name="T37" fmla="*/ T36 w 655"/>
                            <a:gd name="T38" fmla="+- 0 6745 6294"/>
                            <a:gd name="T39" fmla="*/ 6745 h 627"/>
                            <a:gd name="T40" fmla="+- 0 5686 5614"/>
                            <a:gd name="T41" fmla="*/ T40 w 655"/>
                            <a:gd name="T42" fmla="+- 0 6803 6294"/>
                            <a:gd name="T43" fmla="*/ 6803 h 627"/>
                            <a:gd name="T44" fmla="+- 0 5736 5614"/>
                            <a:gd name="T45" fmla="*/ T44 w 655"/>
                            <a:gd name="T46" fmla="+- 0 6851 6294"/>
                            <a:gd name="T47" fmla="*/ 6851 h 627"/>
                            <a:gd name="T48" fmla="+- 0 5797 5614"/>
                            <a:gd name="T49" fmla="*/ T48 w 655"/>
                            <a:gd name="T50" fmla="+- 0 6888 6294"/>
                            <a:gd name="T51" fmla="*/ 6888 h 627"/>
                            <a:gd name="T52" fmla="+- 0 5866 5614"/>
                            <a:gd name="T53" fmla="*/ T52 w 655"/>
                            <a:gd name="T54" fmla="+- 0 6912 6294"/>
                            <a:gd name="T55" fmla="*/ 6912 h 627"/>
                            <a:gd name="T56" fmla="+- 0 5941 5614"/>
                            <a:gd name="T57" fmla="*/ T56 w 655"/>
                            <a:gd name="T58" fmla="+- 0 6920 6294"/>
                            <a:gd name="T59" fmla="*/ 6920 h 627"/>
                            <a:gd name="T60" fmla="+- 0 6016 5614"/>
                            <a:gd name="T61" fmla="*/ T60 w 655"/>
                            <a:gd name="T62" fmla="+- 0 6912 6294"/>
                            <a:gd name="T63" fmla="*/ 6912 h 627"/>
                            <a:gd name="T64" fmla="+- 0 6085 5614"/>
                            <a:gd name="T65" fmla="*/ T64 w 655"/>
                            <a:gd name="T66" fmla="+- 0 6888 6294"/>
                            <a:gd name="T67" fmla="*/ 6888 h 627"/>
                            <a:gd name="T68" fmla="+- 0 6146 5614"/>
                            <a:gd name="T69" fmla="*/ T68 w 655"/>
                            <a:gd name="T70" fmla="+- 0 6851 6294"/>
                            <a:gd name="T71" fmla="*/ 6851 h 627"/>
                            <a:gd name="T72" fmla="+- 0 6196 5614"/>
                            <a:gd name="T73" fmla="*/ T72 w 655"/>
                            <a:gd name="T74" fmla="+- 0 6803 6294"/>
                            <a:gd name="T75" fmla="*/ 6803 h 627"/>
                            <a:gd name="T76" fmla="+- 0 6235 5614"/>
                            <a:gd name="T77" fmla="*/ T76 w 655"/>
                            <a:gd name="T78" fmla="+- 0 6745 6294"/>
                            <a:gd name="T79" fmla="*/ 6745 h 627"/>
                            <a:gd name="T80" fmla="+- 0 6260 5614"/>
                            <a:gd name="T81" fmla="*/ T80 w 655"/>
                            <a:gd name="T82" fmla="+- 0 6679 6294"/>
                            <a:gd name="T83" fmla="*/ 6679 h 627"/>
                            <a:gd name="T84" fmla="+- 0 6268 5614"/>
                            <a:gd name="T85" fmla="*/ T84 w 655"/>
                            <a:gd name="T86" fmla="+- 0 6607 6294"/>
                            <a:gd name="T87" fmla="*/ 6607 h 627"/>
                            <a:gd name="T88" fmla="+- 0 6260 5614"/>
                            <a:gd name="T89" fmla="*/ T88 w 655"/>
                            <a:gd name="T90" fmla="+- 0 6535 6294"/>
                            <a:gd name="T91" fmla="*/ 6535 h 627"/>
                            <a:gd name="T92" fmla="+- 0 6235 5614"/>
                            <a:gd name="T93" fmla="*/ T92 w 655"/>
                            <a:gd name="T94" fmla="+- 0 6469 6294"/>
                            <a:gd name="T95" fmla="*/ 6469 h 627"/>
                            <a:gd name="T96" fmla="+- 0 6196 5614"/>
                            <a:gd name="T97" fmla="*/ T96 w 655"/>
                            <a:gd name="T98" fmla="+- 0 6411 6294"/>
                            <a:gd name="T99" fmla="*/ 6411 h 627"/>
                            <a:gd name="T100" fmla="+- 0 6146 5614"/>
                            <a:gd name="T101" fmla="*/ T100 w 655"/>
                            <a:gd name="T102" fmla="+- 0 6362 6294"/>
                            <a:gd name="T103" fmla="*/ 6362 h 627"/>
                            <a:gd name="T104" fmla="+- 0 6085 5614"/>
                            <a:gd name="T105" fmla="*/ T104 w 655"/>
                            <a:gd name="T106" fmla="+- 0 6325 6294"/>
                            <a:gd name="T107" fmla="*/ 6325 h 627"/>
                            <a:gd name="T108" fmla="+- 0 6016 5614"/>
                            <a:gd name="T109" fmla="*/ T108 w 655"/>
                            <a:gd name="T110" fmla="+- 0 6302 6294"/>
                            <a:gd name="T111" fmla="*/ 6302 h 627"/>
                            <a:gd name="T112" fmla="+- 0 5941 5614"/>
                            <a:gd name="T113" fmla="*/ T112 w 655"/>
                            <a:gd name="T114" fmla="+- 0 6294 6294"/>
                            <a:gd name="T115" fmla="*/ 6294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1"/>
                              </a:lnTo>
                              <a:lnTo>
                                <a:pt x="122" y="68"/>
                              </a:lnTo>
                              <a:lnTo>
                                <a:pt x="72" y="117"/>
                              </a:lnTo>
                              <a:lnTo>
                                <a:pt x="33" y="175"/>
                              </a:lnTo>
                              <a:lnTo>
                                <a:pt x="9" y="241"/>
                              </a:lnTo>
                              <a:lnTo>
                                <a:pt x="0" y="313"/>
                              </a:lnTo>
                              <a:lnTo>
                                <a:pt x="9" y="385"/>
                              </a:lnTo>
                              <a:lnTo>
                                <a:pt x="33" y="451"/>
                              </a:lnTo>
                              <a:lnTo>
                                <a:pt x="72" y="509"/>
                              </a:lnTo>
                              <a:lnTo>
                                <a:pt x="122" y="557"/>
                              </a:lnTo>
                              <a:lnTo>
                                <a:pt x="183" y="594"/>
                              </a:lnTo>
                              <a:lnTo>
                                <a:pt x="252" y="618"/>
                              </a:lnTo>
                              <a:lnTo>
                                <a:pt x="327" y="626"/>
                              </a:lnTo>
                              <a:lnTo>
                                <a:pt x="402" y="618"/>
                              </a:lnTo>
                              <a:lnTo>
                                <a:pt x="471" y="594"/>
                              </a:lnTo>
                              <a:lnTo>
                                <a:pt x="532" y="557"/>
                              </a:lnTo>
                              <a:lnTo>
                                <a:pt x="582" y="509"/>
                              </a:lnTo>
                              <a:lnTo>
                                <a:pt x="621" y="451"/>
                              </a:lnTo>
                              <a:lnTo>
                                <a:pt x="646" y="385"/>
                              </a:lnTo>
                              <a:lnTo>
                                <a:pt x="654" y="313"/>
                              </a:lnTo>
                              <a:lnTo>
                                <a:pt x="646" y="241"/>
                              </a:lnTo>
                              <a:lnTo>
                                <a:pt x="621" y="175"/>
                              </a:lnTo>
                              <a:lnTo>
                                <a:pt x="582" y="117"/>
                              </a:lnTo>
                              <a:lnTo>
                                <a:pt x="532" y="68"/>
                              </a:lnTo>
                              <a:lnTo>
                                <a:pt x="471" y="31"/>
                              </a:lnTo>
                              <a:lnTo>
                                <a:pt x="402" y="8"/>
                              </a:lnTo>
                              <a:lnTo>
                                <a:pt x="327" y="0"/>
                              </a:lnTo>
                              <a:close/>
                            </a:path>
                          </a:pathLst>
                        </a:custGeom>
                        <a:solidFill>
                          <a:schemeClr val="bg2"/>
                        </a:solidFill>
                        <a:ln>
                          <a:noFill/>
                        </a:ln>
                      </wps:spPr>
                      <wps:bodyPr rot="0" vert="horz" wrap="square" lIns="91440" tIns="45720" rIns="91440" bIns="45720" anchor="t" anchorCtr="0" upright="1">
                        <a:noAutofit/>
                      </wps:bodyPr>
                    </wps:wsp>
                  </a:graphicData>
                </a:graphic>
              </wp:anchor>
            </w:drawing>
          </mc:Choice>
          <mc:Fallback>
            <w:pict>
              <v:shape w14:anchorId="7A1E4208" id="Freeform 47" o:spid="_x0000_s1026" style="position:absolute;margin-left:198.7pt;margin-top:314.7pt;width:32.75pt;height:31.35pt;z-index:25164288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" path="m327,l252,8,183,31,122,68,72,117,33,175,9,241,,313r9,72l33,451r39,58l122,557r61,37l252,618r75,8l402,618r69,-24l532,557r50,-48l621,451r25,-66l654,313r-8,-72l621,175,582,117,532,68,471,31,402,8,327,xe" fillcolor="#e7e6e6 [3214]" stroked="f">
                <v:path arrowok="t" o:connecttype="custom" o:connectlocs="207645,3996690;160020,4001770;116205,4016375;77470,4039870;45720,4070985;20955,4107815;5715,4149725;0,4195445;5715,4241165;20955,4283075;45720,4319905;77470,4350385;116205,4373880;160020,4389120;207645,4394200;255270,4389120;299085,4373880;337820,4350385;369570,4319905;394335,4283075;410210,4241165;415290,4195445;410210,4149725;394335,4107815;369570,4070985;337820,4039870;299085,4016375;255270,4001770;207645,3996690"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43904" behindDoc="0" locked="0" layoutInCell="1" allowOverlap="1">
                <wp:simplePos x="0" y="0"/>
                <wp:positionH relativeFrom="column">
                  <wp:posOffset>2523209</wp:posOffset>
                </wp:positionH>
                <wp:positionV relativeFrom="paragraph">
                  <wp:posOffset>3996764</wp:posOffset>
                </wp:positionV>
                <wp:extent cx="415925" cy="398145"/>
                <wp:effectExtent l="0" t="0" r="22225" b="20955"/>
                <wp:wrapTopAndBottom/>
                <wp:docPr id="467953875" name="Freeform 46"/>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6607 6294"/>
                            <a:gd name="T3" fmla="*/ 6607 h 627"/>
                            <a:gd name="T4" fmla="+- 0 5623 5614"/>
                            <a:gd name="T5" fmla="*/ T4 w 655"/>
                            <a:gd name="T6" fmla="+- 0 6535 6294"/>
                            <a:gd name="T7" fmla="*/ 6535 h 627"/>
                            <a:gd name="T8" fmla="+- 0 5647 5614"/>
                            <a:gd name="T9" fmla="*/ T8 w 655"/>
                            <a:gd name="T10" fmla="+- 0 6469 6294"/>
                            <a:gd name="T11" fmla="*/ 6469 h 627"/>
                            <a:gd name="T12" fmla="+- 0 5686 5614"/>
                            <a:gd name="T13" fmla="*/ T12 w 655"/>
                            <a:gd name="T14" fmla="+- 0 6411 6294"/>
                            <a:gd name="T15" fmla="*/ 6411 h 627"/>
                            <a:gd name="T16" fmla="+- 0 5736 5614"/>
                            <a:gd name="T17" fmla="*/ T16 w 655"/>
                            <a:gd name="T18" fmla="+- 0 6362 6294"/>
                            <a:gd name="T19" fmla="*/ 6362 h 627"/>
                            <a:gd name="T20" fmla="+- 0 5797 5614"/>
                            <a:gd name="T21" fmla="*/ T20 w 655"/>
                            <a:gd name="T22" fmla="+- 0 6325 6294"/>
                            <a:gd name="T23" fmla="*/ 6325 h 627"/>
                            <a:gd name="T24" fmla="+- 0 5866 5614"/>
                            <a:gd name="T25" fmla="*/ T24 w 655"/>
                            <a:gd name="T26" fmla="+- 0 6302 6294"/>
                            <a:gd name="T27" fmla="*/ 6302 h 627"/>
                            <a:gd name="T28" fmla="+- 0 5941 5614"/>
                            <a:gd name="T29" fmla="*/ T28 w 655"/>
                            <a:gd name="T30" fmla="+- 0 6294 6294"/>
                            <a:gd name="T31" fmla="*/ 6294 h 627"/>
                            <a:gd name="T32" fmla="+- 0 6016 5614"/>
                            <a:gd name="T33" fmla="*/ T32 w 655"/>
                            <a:gd name="T34" fmla="+- 0 6302 6294"/>
                            <a:gd name="T35" fmla="*/ 6302 h 627"/>
                            <a:gd name="T36" fmla="+- 0 6085 5614"/>
                            <a:gd name="T37" fmla="*/ T36 w 655"/>
                            <a:gd name="T38" fmla="+- 0 6325 6294"/>
                            <a:gd name="T39" fmla="*/ 6325 h 627"/>
                            <a:gd name="T40" fmla="+- 0 6146 5614"/>
                            <a:gd name="T41" fmla="*/ T40 w 655"/>
                            <a:gd name="T42" fmla="+- 0 6362 6294"/>
                            <a:gd name="T43" fmla="*/ 6362 h 627"/>
                            <a:gd name="T44" fmla="+- 0 6196 5614"/>
                            <a:gd name="T45" fmla="*/ T44 w 655"/>
                            <a:gd name="T46" fmla="+- 0 6411 6294"/>
                            <a:gd name="T47" fmla="*/ 6411 h 627"/>
                            <a:gd name="T48" fmla="+- 0 6235 5614"/>
                            <a:gd name="T49" fmla="*/ T48 w 655"/>
                            <a:gd name="T50" fmla="+- 0 6469 6294"/>
                            <a:gd name="T51" fmla="*/ 6469 h 627"/>
                            <a:gd name="T52" fmla="+- 0 6260 5614"/>
                            <a:gd name="T53" fmla="*/ T52 w 655"/>
                            <a:gd name="T54" fmla="+- 0 6535 6294"/>
                            <a:gd name="T55" fmla="*/ 6535 h 627"/>
                            <a:gd name="T56" fmla="+- 0 6268 5614"/>
                            <a:gd name="T57" fmla="*/ T56 w 655"/>
                            <a:gd name="T58" fmla="+- 0 6607 6294"/>
                            <a:gd name="T59" fmla="*/ 6607 h 627"/>
                            <a:gd name="T60" fmla="+- 0 6260 5614"/>
                            <a:gd name="T61" fmla="*/ T60 w 655"/>
                            <a:gd name="T62" fmla="+- 0 6679 6294"/>
                            <a:gd name="T63" fmla="*/ 6679 h 627"/>
                            <a:gd name="T64" fmla="+- 0 6235 5614"/>
                            <a:gd name="T65" fmla="*/ T64 w 655"/>
                            <a:gd name="T66" fmla="+- 0 6745 6294"/>
                            <a:gd name="T67" fmla="*/ 6745 h 627"/>
                            <a:gd name="T68" fmla="+- 0 6196 5614"/>
                            <a:gd name="T69" fmla="*/ T68 w 655"/>
                            <a:gd name="T70" fmla="+- 0 6803 6294"/>
                            <a:gd name="T71" fmla="*/ 6803 h 627"/>
                            <a:gd name="T72" fmla="+- 0 6146 5614"/>
                            <a:gd name="T73" fmla="*/ T72 w 655"/>
                            <a:gd name="T74" fmla="+- 0 6851 6294"/>
                            <a:gd name="T75" fmla="*/ 6851 h 627"/>
                            <a:gd name="T76" fmla="+- 0 6085 5614"/>
                            <a:gd name="T77" fmla="*/ T76 w 655"/>
                            <a:gd name="T78" fmla="+- 0 6888 6294"/>
                            <a:gd name="T79" fmla="*/ 6888 h 627"/>
                            <a:gd name="T80" fmla="+- 0 6016 5614"/>
                            <a:gd name="T81" fmla="*/ T80 w 655"/>
                            <a:gd name="T82" fmla="+- 0 6912 6294"/>
                            <a:gd name="T83" fmla="*/ 6912 h 627"/>
                            <a:gd name="T84" fmla="+- 0 5941 5614"/>
                            <a:gd name="T85" fmla="*/ T84 w 655"/>
                            <a:gd name="T86" fmla="+- 0 6920 6294"/>
                            <a:gd name="T87" fmla="*/ 6920 h 627"/>
                            <a:gd name="T88" fmla="+- 0 5866 5614"/>
                            <a:gd name="T89" fmla="*/ T88 w 655"/>
                            <a:gd name="T90" fmla="+- 0 6912 6294"/>
                            <a:gd name="T91" fmla="*/ 6912 h 627"/>
                            <a:gd name="T92" fmla="+- 0 5797 5614"/>
                            <a:gd name="T93" fmla="*/ T92 w 655"/>
                            <a:gd name="T94" fmla="+- 0 6888 6294"/>
                            <a:gd name="T95" fmla="*/ 6888 h 627"/>
                            <a:gd name="T96" fmla="+- 0 5736 5614"/>
                            <a:gd name="T97" fmla="*/ T96 w 655"/>
                            <a:gd name="T98" fmla="+- 0 6851 6294"/>
                            <a:gd name="T99" fmla="*/ 6851 h 627"/>
                            <a:gd name="T100" fmla="+- 0 5686 5614"/>
                            <a:gd name="T101" fmla="*/ T100 w 655"/>
                            <a:gd name="T102" fmla="+- 0 6803 6294"/>
                            <a:gd name="T103" fmla="*/ 6803 h 627"/>
                            <a:gd name="T104" fmla="+- 0 5647 5614"/>
                            <a:gd name="T105" fmla="*/ T104 w 655"/>
                            <a:gd name="T106" fmla="+- 0 6745 6294"/>
                            <a:gd name="T107" fmla="*/ 6745 h 627"/>
                            <a:gd name="T108" fmla="+- 0 5623 5614"/>
                            <a:gd name="T109" fmla="*/ T108 w 655"/>
                            <a:gd name="T110" fmla="+- 0 6679 6294"/>
                            <a:gd name="T111" fmla="*/ 6679 h 627"/>
                            <a:gd name="T112" fmla="+- 0 5614 5614"/>
                            <a:gd name="T113" fmla="*/ T112 w 655"/>
                            <a:gd name="T114" fmla="+- 0 6607 6294"/>
                            <a:gd name="T115" fmla="*/ 6607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1"/>
                              </a:lnTo>
                              <a:lnTo>
                                <a:pt x="33" y="175"/>
                              </a:lnTo>
                              <a:lnTo>
                                <a:pt x="72" y="117"/>
                              </a:lnTo>
                              <a:lnTo>
                                <a:pt x="122" y="68"/>
                              </a:lnTo>
                              <a:lnTo>
                                <a:pt x="183" y="31"/>
                              </a:lnTo>
                              <a:lnTo>
                                <a:pt x="252" y="8"/>
                              </a:lnTo>
                              <a:lnTo>
                                <a:pt x="327" y="0"/>
                              </a:lnTo>
                              <a:lnTo>
                                <a:pt x="402" y="8"/>
                              </a:lnTo>
                              <a:lnTo>
                                <a:pt x="471" y="31"/>
                              </a:lnTo>
                              <a:lnTo>
                                <a:pt x="532" y="68"/>
                              </a:lnTo>
                              <a:lnTo>
                                <a:pt x="582" y="117"/>
                              </a:lnTo>
                              <a:lnTo>
                                <a:pt x="621" y="175"/>
                              </a:lnTo>
                              <a:lnTo>
                                <a:pt x="646" y="241"/>
                              </a:lnTo>
                              <a:lnTo>
                                <a:pt x="654" y="313"/>
                              </a:lnTo>
                              <a:lnTo>
                                <a:pt x="646" y="385"/>
                              </a:lnTo>
                              <a:lnTo>
                                <a:pt x="621" y="451"/>
                              </a:lnTo>
                              <a:lnTo>
                                <a:pt x="582" y="509"/>
                              </a:lnTo>
                              <a:lnTo>
                                <a:pt x="532" y="557"/>
                              </a:lnTo>
                              <a:lnTo>
                                <a:pt x="471" y="594"/>
                              </a:lnTo>
                              <a:lnTo>
                                <a:pt x="402" y="618"/>
                              </a:lnTo>
                              <a:lnTo>
                                <a:pt x="327" y="626"/>
                              </a:lnTo>
                              <a:lnTo>
                                <a:pt x="252" y="618"/>
                              </a:lnTo>
                              <a:lnTo>
                                <a:pt x="183" y="594"/>
                              </a:lnTo>
                              <a:lnTo>
                                <a:pt x="122" y="557"/>
                              </a:lnTo>
                              <a:lnTo>
                                <a:pt x="72" y="509"/>
                              </a:lnTo>
                              <a:lnTo>
                                <a:pt x="33" y="451"/>
                              </a:lnTo>
                              <a:lnTo>
                                <a:pt x="9" y="385"/>
                              </a:lnTo>
                              <a:lnTo>
                                <a:pt x="0" y="313"/>
                              </a:lnTo>
                              <a:close/>
                            </a:path>
                          </a:pathLst>
                        </a:custGeom>
                        <a:no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076AD76A" id="Freeform 46" o:spid="_x0000_s1026" style="position:absolute;margin-left:198.7pt;margin-top:314.7pt;width:32.75pt;height:31.35pt;z-index:25164390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" path="m,313l9,241,33,175,72,117,122,68,183,31,252,8,327,r75,8l471,31r61,37l582,117r39,58l646,241r8,72l646,385r-25,66l582,509r-50,48l471,594r-69,24l327,626r-75,-8l183,594,122,557,72,509,33,451,9,385,,313xe" filled="f" strokecolor="#c7c7c7" strokeweight=".14942mm">
                <v:path arrowok="t" o:connecttype="custom" o:connectlocs="0,4195445;5715,4149725;20955,4107815;45720,4070985;77470,4039870;116205,4016375;160020,4001770;207645,3996690;255270,4001770;299085,4016375;337820,4039870;369570,4070985;394335,4107815;410210,4149725;415290,4195445;410210,4241165;394335,4283075;369570,4319905;337820,4350385;299085,4373880;255270,4389120;207645,4394200;160020,4389120;116205,4373880;77470,4350385;45720,4319905;20955,4283075;5715,4241165;0,4195445"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44928" behindDoc="0" locked="0" layoutInCell="1" allowOverlap="1">
                <wp:simplePos x="0" y="0"/>
                <wp:positionH relativeFrom="column">
                  <wp:posOffset>2731489</wp:posOffset>
                </wp:positionH>
                <wp:positionV relativeFrom="paragraph">
                  <wp:posOffset>3848174</wp:posOffset>
                </wp:positionV>
                <wp:extent cx="0" cy="106045"/>
                <wp:effectExtent l="0" t="0" r="19050" b="27305"/>
                <wp:wrapTopAndBottom/>
                <wp:docPr id="2033667237"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679099F6" id="Line 45"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215.1pt,303pt" to="215.1pt,3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" strokecolor="#5b9bd4" strokeweight=".20358mm">
                <w10:wrap type="topAndBottom"/>
              </v:line>
            </w:pict>
          </mc:Fallback>
        </mc:AlternateContent>
      </w:r>
      <w:r>
        <w:rPr>
          <w:b/>
          <w:noProof/>
          <w:sz w:val="10"/>
          <w:lang w:val="en-US"/>
        </w:rPr>
        <mc:AlternateContent>
          <mc:Choice Requires="wps">
            <w:drawing>
              <wp:anchor distT="0" distB="0" distL="114300" distR="114300" simplePos="0" relativeHeight="251645952" behindDoc="0" locked="0" layoutInCell="1" allowOverlap="1">
                <wp:simplePos x="0" y="0"/>
                <wp:positionH relativeFrom="column">
                  <wp:posOffset>2705454</wp:posOffset>
                </wp:positionH>
                <wp:positionV relativeFrom="paragraph">
                  <wp:posOffset>3947234</wp:posOffset>
                </wp:positionV>
                <wp:extent cx="52070" cy="49530"/>
                <wp:effectExtent l="0" t="0" r="5080" b="7620"/>
                <wp:wrapTopAndBottom/>
                <wp:docPr id="1732109471" name="Freeform 44"/>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6216 6216"/>
                            <a:gd name="T3" fmla="*/ 6216 h 78"/>
                            <a:gd name="T4" fmla="+- 0 5900 5900"/>
                            <a:gd name="T5" fmla="*/ T4 w 82"/>
                            <a:gd name="T6" fmla="+- 0 6216 6216"/>
                            <a:gd name="T7" fmla="*/ 6216 h 78"/>
                            <a:gd name="T8" fmla="+- 0 5941 5900"/>
                            <a:gd name="T9" fmla="*/ T8 w 82"/>
                            <a:gd name="T10" fmla="+- 0 6294 6216"/>
                            <a:gd name="T11" fmla="*/ 6294 h 78"/>
                            <a:gd name="T12" fmla="+- 0 5982 5900"/>
                            <a:gd name="T13" fmla="*/ T12 w 82"/>
                            <a:gd name="T14" fmla="+- 0 6216 6216"/>
                            <a:gd name="T15" fmla="*/ 6216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0586A597" id="Freeform 44" o:spid="_x0000_s1026" style="position:absolute;margin-left:213.05pt;margin-top:310.8pt;width:4.1pt;height:3.9pt;z-index:25164595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" path="m82,l,,41,78,82,xe" fillcolor="#5b9bd4" stroked="f">
                <v:path arrowok="t" o:connecttype="custom" o:connectlocs="52070,3947160;0,3947160;26035,3996690;52070,3947160" o:connectangles="0,0,0,0"/>
                <w10:wrap type="topAndBottom"/>
              </v:shape>
            </w:pict>
          </mc:Fallback>
        </mc:AlternateContent>
      </w:r>
      <w:r>
        <w:rPr>
          <w:b/>
          <w:noProof/>
          <w:sz w:val="10"/>
          <w:lang w:val="en-US"/>
        </w:rPr>
        <w:drawing>
          <wp:anchor distT="0" distB="0" distL="114300" distR="114300" simplePos="0" relativeHeight="251646976" behindDoc="0" locked="0" layoutInCell="1" allowOverlap="1">
            <wp:simplePos x="0" y="0"/>
            <wp:positionH relativeFrom="column">
              <wp:posOffset>2509239</wp:posOffset>
            </wp:positionH>
            <wp:positionV relativeFrom="paragraph">
              <wp:posOffset>4539689</wp:posOffset>
            </wp:positionV>
            <wp:extent cx="451485" cy="436880"/>
            <wp:effectExtent l="0" t="0" r="5715" b="1270"/>
            <wp:wrapTopAndBottom/>
            <wp:docPr id="99769124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91247" name="Picture 4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b/>
          <w:noProof/>
          <w:sz w:val="10"/>
          <w:lang w:val="en-US"/>
        </w:rPr>
        <mc:AlternateContent>
          <mc:Choice Requires="wps">
            <w:drawing>
              <wp:anchor distT="0" distB="0" distL="114300" distR="114300" simplePos="0" relativeHeight="251648000" behindDoc="0" locked="0" layoutInCell="1" allowOverlap="1">
                <wp:simplePos x="0" y="0"/>
                <wp:positionH relativeFrom="column">
                  <wp:posOffset>2523209</wp:posOffset>
                </wp:positionH>
                <wp:positionV relativeFrom="paragraph">
                  <wp:posOffset>4543499</wp:posOffset>
                </wp:positionV>
                <wp:extent cx="415925" cy="398145"/>
                <wp:effectExtent l="0" t="0" r="3175" b="1905"/>
                <wp:wrapTopAndBottom/>
                <wp:docPr id="666284583" name="Freeform 42"/>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7155 7155"/>
                            <a:gd name="T3" fmla="*/ 7155 h 627"/>
                            <a:gd name="T4" fmla="+- 0 5866 5614"/>
                            <a:gd name="T5" fmla="*/ T4 w 655"/>
                            <a:gd name="T6" fmla="+- 0 7163 7155"/>
                            <a:gd name="T7" fmla="*/ 7163 h 627"/>
                            <a:gd name="T8" fmla="+- 0 5797 5614"/>
                            <a:gd name="T9" fmla="*/ T8 w 655"/>
                            <a:gd name="T10" fmla="+- 0 7187 7155"/>
                            <a:gd name="T11" fmla="*/ 7187 h 627"/>
                            <a:gd name="T12" fmla="+- 0 5736 5614"/>
                            <a:gd name="T13" fmla="*/ T12 w 655"/>
                            <a:gd name="T14" fmla="+- 0 7224 7155"/>
                            <a:gd name="T15" fmla="*/ 7224 h 627"/>
                            <a:gd name="T16" fmla="+- 0 5686 5614"/>
                            <a:gd name="T17" fmla="*/ T16 w 655"/>
                            <a:gd name="T18" fmla="+- 0 7272 7155"/>
                            <a:gd name="T19" fmla="*/ 7272 h 627"/>
                            <a:gd name="T20" fmla="+- 0 5647 5614"/>
                            <a:gd name="T21" fmla="*/ T20 w 655"/>
                            <a:gd name="T22" fmla="+- 0 7330 7155"/>
                            <a:gd name="T23" fmla="*/ 7330 h 627"/>
                            <a:gd name="T24" fmla="+- 0 5623 5614"/>
                            <a:gd name="T25" fmla="*/ T24 w 655"/>
                            <a:gd name="T26" fmla="+- 0 7396 7155"/>
                            <a:gd name="T27" fmla="*/ 7396 h 627"/>
                            <a:gd name="T28" fmla="+- 0 5614 5614"/>
                            <a:gd name="T29" fmla="*/ T28 w 655"/>
                            <a:gd name="T30" fmla="+- 0 7468 7155"/>
                            <a:gd name="T31" fmla="*/ 7468 h 627"/>
                            <a:gd name="T32" fmla="+- 0 5623 5614"/>
                            <a:gd name="T33" fmla="*/ T32 w 655"/>
                            <a:gd name="T34" fmla="+- 0 7540 7155"/>
                            <a:gd name="T35" fmla="*/ 7540 h 627"/>
                            <a:gd name="T36" fmla="+- 0 5647 5614"/>
                            <a:gd name="T37" fmla="*/ T36 w 655"/>
                            <a:gd name="T38" fmla="+- 0 7606 7155"/>
                            <a:gd name="T39" fmla="*/ 7606 h 627"/>
                            <a:gd name="T40" fmla="+- 0 5686 5614"/>
                            <a:gd name="T41" fmla="*/ T40 w 655"/>
                            <a:gd name="T42" fmla="+- 0 7664 7155"/>
                            <a:gd name="T43" fmla="*/ 7664 h 627"/>
                            <a:gd name="T44" fmla="+- 0 5736 5614"/>
                            <a:gd name="T45" fmla="*/ T44 w 655"/>
                            <a:gd name="T46" fmla="+- 0 7712 7155"/>
                            <a:gd name="T47" fmla="*/ 7712 h 627"/>
                            <a:gd name="T48" fmla="+- 0 5797 5614"/>
                            <a:gd name="T49" fmla="*/ T48 w 655"/>
                            <a:gd name="T50" fmla="+- 0 7749 7155"/>
                            <a:gd name="T51" fmla="*/ 7749 h 627"/>
                            <a:gd name="T52" fmla="+- 0 5866 5614"/>
                            <a:gd name="T53" fmla="*/ T52 w 655"/>
                            <a:gd name="T54" fmla="+- 0 7773 7155"/>
                            <a:gd name="T55" fmla="*/ 7773 h 627"/>
                            <a:gd name="T56" fmla="+- 0 5941 5614"/>
                            <a:gd name="T57" fmla="*/ T56 w 655"/>
                            <a:gd name="T58" fmla="+- 0 7781 7155"/>
                            <a:gd name="T59" fmla="*/ 7781 h 627"/>
                            <a:gd name="T60" fmla="+- 0 6016 5614"/>
                            <a:gd name="T61" fmla="*/ T60 w 655"/>
                            <a:gd name="T62" fmla="+- 0 7773 7155"/>
                            <a:gd name="T63" fmla="*/ 7773 h 627"/>
                            <a:gd name="T64" fmla="+- 0 6085 5614"/>
                            <a:gd name="T65" fmla="*/ T64 w 655"/>
                            <a:gd name="T66" fmla="+- 0 7749 7155"/>
                            <a:gd name="T67" fmla="*/ 7749 h 627"/>
                            <a:gd name="T68" fmla="+- 0 6146 5614"/>
                            <a:gd name="T69" fmla="*/ T68 w 655"/>
                            <a:gd name="T70" fmla="+- 0 7712 7155"/>
                            <a:gd name="T71" fmla="*/ 7712 h 627"/>
                            <a:gd name="T72" fmla="+- 0 6196 5614"/>
                            <a:gd name="T73" fmla="*/ T72 w 655"/>
                            <a:gd name="T74" fmla="+- 0 7664 7155"/>
                            <a:gd name="T75" fmla="*/ 7664 h 627"/>
                            <a:gd name="T76" fmla="+- 0 6235 5614"/>
                            <a:gd name="T77" fmla="*/ T76 w 655"/>
                            <a:gd name="T78" fmla="+- 0 7606 7155"/>
                            <a:gd name="T79" fmla="*/ 7606 h 627"/>
                            <a:gd name="T80" fmla="+- 0 6260 5614"/>
                            <a:gd name="T81" fmla="*/ T80 w 655"/>
                            <a:gd name="T82" fmla="+- 0 7540 7155"/>
                            <a:gd name="T83" fmla="*/ 7540 h 627"/>
                            <a:gd name="T84" fmla="+- 0 6268 5614"/>
                            <a:gd name="T85" fmla="*/ T84 w 655"/>
                            <a:gd name="T86" fmla="+- 0 7468 7155"/>
                            <a:gd name="T87" fmla="*/ 7468 h 627"/>
                            <a:gd name="T88" fmla="+- 0 6260 5614"/>
                            <a:gd name="T89" fmla="*/ T88 w 655"/>
                            <a:gd name="T90" fmla="+- 0 7396 7155"/>
                            <a:gd name="T91" fmla="*/ 7396 h 627"/>
                            <a:gd name="T92" fmla="+- 0 6235 5614"/>
                            <a:gd name="T93" fmla="*/ T92 w 655"/>
                            <a:gd name="T94" fmla="+- 0 7330 7155"/>
                            <a:gd name="T95" fmla="*/ 7330 h 627"/>
                            <a:gd name="T96" fmla="+- 0 6196 5614"/>
                            <a:gd name="T97" fmla="*/ T96 w 655"/>
                            <a:gd name="T98" fmla="+- 0 7272 7155"/>
                            <a:gd name="T99" fmla="*/ 7272 h 627"/>
                            <a:gd name="T100" fmla="+- 0 6146 5614"/>
                            <a:gd name="T101" fmla="*/ T100 w 655"/>
                            <a:gd name="T102" fmla="+- 0 7224 7155"/>
                            <a:gd name="T103" fmla="*/ 7224 h 627"/>
                            <a:gd name="T104" fmla="+- 0 6085 5614"/>
                            <a:gd name="T105" fmla="*/ T104 w 655"/>
                            <a:gd name="T106" fmla="+- 0 7187 7155"/>
                            <a:gd name="T107" fmla="*/ 7187 h 627"/>
                            <a:gd name="T108" fmla="+- 0 6016 5614"/>
                            <a:gd name="T109" fmla="*/ T108 w 655"/>
                            <a:gd name="T110" fmla="+- 0 7163 7155"/>
                            <a:gd name="T111" fmla="*/ 7163 h 627"/>
                            <a:gd name="T112" fmla="+- 0 5941 5614"/>
                            <a:gd name="T113" fmla="*/ T112 w 655"/>
                            <a:gd name="T114" fmla="+- 0 7155 7155"/>
                            <a:gd name="T115" fmla="*/ 7155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2" y="117"/>
                              </a:lnTo>
                              <a:lnTo>
                                <a:pt x="33" y="175"/>
                              </a:lnTo>
                              <a:lnTo>
                                <a:pt x="9" y="241"/>
                              </a:lnTo>
                              <a:lnTo>
                                <a:pt x="0" y="313"/>
                              </a:lnTo>
                              <a:lnTo>
                                <a:pt x="9" y="385"/>
                              </a:lnTo>
                              <a:lnTo>
                                <a:pt x="33" y="451"/>
                              </a:lnTo>
                              <a:lnTo>
                                <a:pt x="72" y="509"/>
                              </a:lnTo>
                              <a:lnTo>
                                <a:pt x="122" y="557"/>
                              </a:lnTo>
                              <a:lnTo>
                                <a:pt x="183" y="594"/>
                              </a:lnTo>
                              <a:lnTo>
                                <a:pt x="252" y="618"/>
                              </a:lnTo>
                              <a:lnTo>
                                <a:pt x="327" y="626"/>
                              </a:lnTo>
                              <a:lnTo>
                                <a:pt x="402" y="618"/>
                              </a:lnTo>
                              <a:lnTo>
                                <a:pt x="471" y="594"/>
                              </a:lnTo>
                              <a:lnTo>
                                <a:pt x="532" y="557"/>
                              </a:lnTo>
                              <a:lnTo>
                                <a:pt x="582" y="509"/>
                              </a:lnTo>
                              <a:lnTo>
                                <a:pt x="621" y="451"/>
                              </a:lnTo>
                              <a:lnTo>
                                <a:pt x="646" y="385"/>
                              </a:lnTo>
                              <a:lnTo>
                                <a:pt x="654" y="313"/>
                              </a:lnTo>
                              <a:lnTo>
                                <a:pt x="646" y="241"/>
                              </a:lnTo>
                              <a:lnTo>
                                <a:pt x="621" y="175"/>
                              </a:lnTo>
                              <a:lnTo>
                                <a:pt x="582" y="117"/>
                              </a:lnTo>
                              <a:lnTo>
                                <a:pt x="532" y="69"/>
                              </a:lnTo>
                              <a:lnTo>
                                <a:pt x="471" y="32"/>
                              </a:lnTo>
                              <a:lnTo>
                                <a:pt x="402" y="8"/>
                              </a:lnTo>
                              <a:lnTo>
                                <a:pt x="327"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4005808B" id="Freeform 42" o:spid="_x0000_s1026" style="position:absolute;margin-left:198.7pt;margin-top:357.75pt;width:32.75pt;height:31.35pt;z-index:25164800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" path="m327,l252,8,183,32,122,69,72,117,33,175,9,241,,313r9,72l33,451r39,58l122,557r61,37l252,618r75,8l402,618r69,-24l532,557r50,-48l621,451r25,-66l654,313r-8,-72l621,175,582,117,532,69,471,32,402,8,327,xe" fillcolor="#5b9bd4" stroked="f">
                <v:path arrowok="t" o:connecttype="custom" o:connectlocs="207645,4543425;160020,4548505;116205,4563745;77470,4587240;45720,4617720;20955,4654550;5715,4696460;0,4742180;5715,4787900;20955,4829810;45720,4866640;77470,4897120;116205,4920615;160020,4935855;207645,4940935;255270,4935855;299085,4920615;337820,4897120;369570,4866640;394335,4829810;410210,4787900;415290,4742180;410210,4696460;394335,4654550;369570,4617720;337820,4587240;299085,4563745;255270,4548505;207645,4543425"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49024" behindDoc="0" locked="0" layoutInCell="1" allowOverlap="1">
                <wp:simplePos x="0" y="0"/>
                <wp:positionH relativeFrom="column">
                  <wp:posOffset>2523209</wp:posOffset>
                </wp:positionH>
                <wp:positionV relativeFrom="paragraph">
                  <wp:posOffset>4543499</wp:posOffset>
                </wp:positionV>
                <wp:extent cx="415925" cy="398145"/>
                <wp:effectExtent l="0" t="0" r="22225" b="20955"/>
                <wp:wrapTopAndBottom/>
                <wp:docPr id="117730788" name="Freeform 41"/>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7468 7155"/>
                            <a:gd name="T3" fmla="*/ 7468 h 627"/>
                            <a:gd name="T4" fmla="+- 0 5623 5614"/>
                            <a:gd name="T5" fmla="*/ T4 w 655"/>
                            <a:gd name="T6" fmla="+- 0 7396 7155"/>
                            <a:gd name="T7" fmla="*/ 7396 h 627"/>
                            <a:gd name="T8" fmla="+- 0 5647 5614"/>
                            <a:gd name="T9" fmla="*/ T8 w 655"/>
                            <a:gd name="T10" fmla="+- 0 7330 7155"/>
                            <a:gd name="T11" fmla="*/ 7330 h 627"/>
                            <a:gd name="T12" fmla="+- 0 5686 5614"/>
                            <a:gd name="T13" fmla="*/ T12 w 655"/>
                            <a:gd name="T14" fmla="+- 0 7272 7155"/>
                            <a:gd name="T15" fmla="*/ 7272 h 627"/>
                            <a:gd name="T16" fmla="+- 0 5736 5614"/>
                            <a:gd name="T17" fmla="*/ T16 w 655"/>
                            <a:gd name="T18" fmla="+- 0 7224 7155"/>
                            <a:gd name="T19" fmla="*/ 7224 h 627"/>
                            <a:gd name="T20" fmla="+- 0 5797 5614"/>
                            <a:gd name="T21" fmla="*/ T20 w 655"/>
                            <a:gd name="T22" fmla="+- 0 7187 7155"/>
                            <a:gd name="T23" fmla="*/ 7187 h 627"/>
                            <a:gd name="T24" fmla="+- 0 5866 5614"/>
                            <a:gd name="T25" fmla="*/ T24 w 655"/>
                            <a:gd name="T26" fmla="+- 0 7163 7155"/>
                            <a:gd name="T27" fmla="*/ 7163 h 627"/>
                            <a:gd name="T28" fmla="+- 0 5941 5614"/>
                            <a:gd name="T29" fmla="*/ T28 w 655"/>
                            <a:gd name="T30" fmla="+- 0 7155 7155"/>
                            <a:gd name="T31" fmla="*/ 7155 h 627"/>
                            <a:gd name="T32" fmla="+- 0 6016 5614"/>
                            <a:gd name="T33" fmla="*/ T32 w 655"/>
                            <a:gd name="T34" fmla="+- 0 7163 7155"/>
                            <a:gd name="T35" fmla="*/ 7163 h 627"/>
                            <a:gd name="T36" fmla="+- 0 6085 5614"/>
                            <a:gd name="T37" fmla="*/ T36 w 655"/>
                            <a:gd name="T38" fmla="+- 0 7187 7155"/>
                            <a:gd name="T39" fmla="*/ 7187 h 627"/>
                            <a:gd name="T40" fmla="+- 0 6146 5614"/>
                            <a:gd name="T41" fmla="*/ T40 w 655"/>
                            <a:gd name="T42" fmla="+- 0 7224 7155"/>
                            <a:gd name="T43" fmla="*/ 7224 h 627"/>
                            <a:gd name="T44" fmla="+- 0 6196 5614"/>
                            <a:gd name="T45" fmla="*/ T44 w 655"/>
                            <a:gd name="T46" fmla="+- 0 7272 7155"/>
                            <a:gd name="T47" fmla="*/ 7272 h 627"/>
                            <a:gd name="T48" fmla="+- 0 6235 5614"/>
                            <a:gd name="T49" fmla="*/ T48 w 655"/>
                            <a:gd name="T50" fmla="+- 0 7330 7155"/>
                            <a:gd name="T51" fmla="*/ 7330 h 627"/>
                            <a:gd name="T52" fmla="+- 0 6260 5614"/>
                            <a:gd name="T53" fmla="*/ T52 w 655"/>
                            <a:gd name="T54" fmla="+- 0 7396 7155"/>
                            <a:gd name="T55" fmla="*/ 7396 h 627"/>
                            <a:gd name="T56" fmla="+- 0 6268 5614"/>
                            <a:gd name="T57" fmla="*/ T56 w 655"/>
                            <a:gd name="T58" fmla="+- 0 7468 7155"/>
                            <a:gd name="T59" fmla="*/ 7468 h 627"/>
                            <a:gd name="T60" fmla="+- 0 6260 5614"/>
                            <a:gd name="T61" fmla="*/ T60 w 655"/>
                            <a:gd name="T62" fmla="+- 0 7540 7155"/>
                            <a:gd name="T63" fmla="*/ 7540 h 627"/>
                            <a:gd name="T64" fmla="+- 0 6235 5614"/>
                            <a:gd name="T65" fmla="*/ T64 w 655"/>
                            <a:gd name="T66" fmla="+- 0 7606 7155"/>
                            <a:gd name="T67" fmla="*/ 7606 h 627"/>
                            <a:gd name="T68" fmla="+- 0 6196 5614"/>
                            <a:gd name="T69" fmla="*/ T68 w 655"/>
                            <a:gd name="T70" fmla="+- 0 7664 7155"/>
                            <a:gd name="T71" fmla="*/ 7664 h 627"/>
                            <a:gd name="T72" fmla="+- 0 6146 5614"/>
                            <a:gd name="T73" fmla="*/ T72 w 655"/>
                            <a:gd name="T74" fmla="+- 0 7712 7155"/>
                            <a:gd name="T75" fmla="*/ 7712 h 627"/>
                            <a:gd name="T76" fmla="+- 0 6085 5614"/>
                            <a:gd name="T77" fmla="*/ T76 w 655"/>
                            <a:gd name="T78" fmla="+- 0 7749 7155"/>
                            <a:gd name="T79" fmla="*/ 7749 h 627"/>
                            <a:gd name="T80" fmla="+- 0 6016 5614"/>
                            <a:gd name="T81" fmla="*/ T80 w 655"/>
                            <a:gd name="T82" fmla="+- 0 7773 7155"/>
                            <a:gd name="T83" fmla="*/ 7773 h 627"/>
                            <a:gd name="T84" fmla="+- 0 5941 5614"/>
                            <a:gd name="T85" fmla="*/ T84 w 655"/>
                            <a:gd name="T86" fmla="+- 0 7781 7155"/>
                            <a:gd name="T87" fmla="*/ 7781 h 627"/>
                            <a:gd name="T88" fmla="+- 0 5866 5614"/>
                            <a:gd name="T89" fmla="*/ T88 w 655"/>
                            <a:gd name="T90" fmla="+- 0 7773 7155"/>
                            <a:gd name="T91" fmla="*/ 7773 h 627"/>
                            <a:gd name="T92" fmla="+- 0 5797 5614"/>
                            <a:gd name="T93" fmla="*/ T92 w 655"/>
                            <a:gd name="T94" fmla="+- 0 7749 7155"/>
                            <a:gd name="T95" fmla="*/ 7749 h 627"/>
                            <a:gd name="T96" fmla="+- 0 5736 5614"/>
                            <a:gd name="T97" fmla="*/ T96 w 655"/>
                            <a:gd name="T98" fmla="+- 0 7712 7155"/>
                            <a:gd name="T99" fmla="*/ 7712 h 627"/>
                            <a:gd name="T100" fmla="+- 0 5686 5614"/>
                            <a:gd name="T101" fmla="*/ T100 w 655"/>
                            <a:gd name="T102" fmla="+- 0 7664 7155"/>
                            <a:gd name="T103" fmla="*/ 7664 h 627"/>
                            <a:gd name="T104" fmla="+- 0 5647 5614"/>
                            <a:gd name="T105" fmla="*/ T104 w 655"/>
                            <a:gd name="T106" fmla="+- 0 7606 7155"/>
                            <a:gd name="T107" fmla="*/ 7606 h 627"/>
                            <a:gd name="T108" fmla="+- 0 5623 5614"/>
                            <a:gd name="T109" fmla="*/ T108 w 655"/>
                            <a:gd name="T110" fmla="+- 0 7540 7155"/>
                            <a:gd name="T111" fmla="*/ 7540 h 627"/>
                            <a:gd name="T112" fmla="+- 0 5614 5614"/>
                            <a:gd name="T113" fmla="*/ T112 w 655"/>
                            <a:gd name="T114" fmla="+- 0 7468 7155"/>
                            <a:gd name="T115" fmla="*/ 7468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1"/>
                              </a:lnTo>
                              <a:lnTo>
                                <a:pt x="33" y="175"/>
                              </a:lnTo>
                              <a:lnTo>
                                <a:pt x="72" y="117"/>
                              </a:lnTo>
                              <a:lnTo>
                                <a:pt x="122" y="69"/>
                              </a:lnTo>
                              <a:lnTo>
                                <a:pt x="183" y="32"/>
                              </a:lnTo>
                              <a:lnTo>
                                <a:pt x="252" y="8"/>
                              </a:lnTo>
                              <a:lnTo>
                                <a:pt x="327" y="0"/>
                              </a:lnTo>
                              <a:lnTo>
                                <a:pt x="402" y="8"/>
                              </a:lnTo>
                              <a:lnTo>
                                <a:pt x="471" y="32"/>
                              </a:lnTo>
                              <a:lnTo>
                                <a:pt x="532" y="69"/>
                              </a:lnTo>
                              <a:lnTo>
                                <a:pt x="582" y="117"/>
                              </a:lnTo>
                              <a:lnTo>
                                <a:pt x="621" y="175"/>
                              </a:lnTo>
                              <a:lnTo>
                                <a:pt x="646" y="241"/>
                              </a:lnTo>
                              <a:lnTo>
                                <a:pt x="654" y="313"/>
                              </a:lnTo>
                              <a:lnTo>
                                <a:pt x="646" y="385"/>
                              </a:lnTo>
                              <a:lnTo>
                                <a:pt x="621" y="451"/>
                              </a:lnTo>
                              <a:lnTo>
                                <a:pt x="582" y="509"/>
                              </a:lnTo>
                              <a:lnTo>
                                <a:pt x="532" y="557"/>
                              </a:lnTo>
                              <a:lnTo>
                                <a:pt x="471" y="594"/>
                              </a:lnTo>
                              <a:lnTo>
                                <a:pt x="402" y="618"/>
                              </a:lnTo>
                              <a:lnTo>
                                <a:pt x="327" y="626"/>
                              </a:lnTo>
                              <a:lnTo>
                                <a:pt x="252" y="618"/>
                              </a:lnTo>
                              <a:lnTo>
                                <a:pt x="183" y="594"/>
                              </a:lnTo>
                              <a:lnTo>
                                <a:pt x="122" y="557"/>
                              </a:lnTo>
                              <a:lnTo>
                                <a:pt x="72" y="509"/>
                              </a:lnTo>
                              <a:lnTo>
                                <a:pt x="33" y="451"/>
                              </a:lnTo>
                              <a:lnTo>
                                <a:pt x="9" y="385"/>
                              </a:lnTo>
                              <a:lnTo>
                                <a:pt x="0" y="313"/>
                              </a:lnTo>
                              <a:close/>
                            </a:path>
                          </a:pathLst>
                        </a:custGeom>
                        <a:solidFill>
                          <a:schemeClr val="bg2"/>
                        </a:solid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3F252999" id="Freeform 41" o:spid="_x0000_s1026" style="position:absolute;margin-left:198.7pt;margin-top:357.75pt;width:32.75pt;height:31.35pt;z-index:25164902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" path="m,313l9,241,33,175,72,117,122,69,183,32,252,8,327,r75,8l471,32r61,37l582,117r39,58l646,241r8,72l646,385r-25,66l582,509r-50,48l471,594r-69,24l327,626r-75,-8l183,594,122,557,72,509,33,451,9,385,,313xe" fillcolor="#e7e6e6 [3214]" strokecolor="#c7c7c7" strokeweight=".14942mm">
                <v:path arrowok="t" o:connecttype="custom" o:connectlocs="0,4742180;5715,4696460;20955,4654550;45720,4617720;77470,4587240;116205,4563745;160020,4548505;207645,4543425;255270,4548505;299085,4563745;337820,4587240;369570,4617720;394335,4654550;410210,4696460;415290,4742180;410210,4787900;394335,4829810;369570,4866640;337820,4897120;299085,4920615;255270,4935855;207645,4940935;160020,4935855;116205,4920615;77470,4897120;45720,4866640;20955,4829810;5715,4787900;0,4742180"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50048" behindDoc="0" locked="0" layoutInCell="1" allowOverlap="1">
                <wp:simplePos x="0" y="0"/>
                <wp:positionH relativeFrom="column">
                  <wp:posOffset>2731489</wp:posOffset>
                </wp:positionH>
                <wp:positionV relativeFrom="paragraph">
                  <wp:posOffset>4394909</wp:posOffset>
                </wp:positionV>
                <wp:extent cx="0" cy="106045"/>
                <wp:effectExtent l="0" t="0" r="19050" b="27305"/>
                <wp:wrapTopAndBottom/>
                <wp:docPr id="1327156599"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6E86D6A2" id="Line 40"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215.1pt,346.05pt" to="215.1pt,35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" strokecolor="#5b9bd4" strokeweight=".20358mm">
                <w10:wrap type="topAndBottom"/>
              </v:line>
            </w:pict>
          </mc:Fallback>
        </mc:AlternateContent>
      </w:r>
      <w:r>
        <w:rPr>
          <w:b/>
          <w:noProof/>
          <w:sz w:val="10"/>
          <w:lang w:val="en-US"/>
        </w:rPr>
        <mc:AlternateContent>
          <mc:Choice Requires="wps">
            <w:drawing>
              <wp:anchor distT="0" distB="0" distL="114300" distR="114300" simplePos="0" relativeHeight="251651072" behindDoc="0" locked="0" layoutInCell="1" allowOverlap="1">
                <wp:simplePos x="0" y="0"/>
                <wp:positionH relativeFrom="column">
                  <wp:posOffset>2705454</wp:posOffset>
                </wp:positionH>
                <wp:positionV relativeFrom="paragraph">
                  <wp:posOffset>4494604</wp:posOffset>
                </wp:positionV>
                <wp:extent cx="52070" cy="49530"/>
                <wp:effectExtent l="0" t="0" r="5080" b="7620"/>
                <wp:wrapTopAndBottom/>
                <wp:docPr id="1826104213" name="Freeform 39"/>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7077 7077"/>
                            <a:gd name="T3" fmla="*/ 7077 h 78"/>
                            <a:gd name="T4" fmla="+- 0 5900 5900"/>
                            <a:gd name="T5" fmla="*/ T4 w 82"/>
                            <a:gd name="T6" fmla="+- 0 7077 7077"/>
                            <a:gd name="T7" fmla="*/ 7077 h 78"/>
                            <a:gd name="T8" fmla="+- 0 5941 5900"/>
                            <a:gd name="T9" fmla="*/ T8 w 82"/>
                            <a:gd name="T10" fmla="+- 0 7155 7077"/>
                            <a:gd name="T11" fmla="*/ 7155 h 78"/>
                            <a:gd name="T12" fmla="+- 0 5982 5900"/>
                            <a:gd name="T13" fmla="*/ T12 w 82"/>
                            <a:gd name="T14" fmla="+- 0 7077 7077"/>
                            <a:gd name="T15" fmla="*/ 7077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771DD182" id="Freeform 39" o:spid="_x0000_s1026" style="position:absolute;margin-left:213.05pt;margin-top:353.9pt;width:4.1pt;height:3.9pt;z-index:25165107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" path="m82,l,,41,78,82,xe" fillcolor="#5b9bd4" stroked="f">
                <v:path arrowok="t" o:connecttype="custom" o:connectlocs="52070,4493895;0,4493895;26035,4543425;52070,4493895" o:connectangles="0,0,0,0"/>
                <w10:wrap type="topAndBottom"/>
              </v:shape>
            </w:pict>
          </mc:Fallback>
        </mc:AlternateContent>
      </w:r>
      <w:r>
        <w:rPr>
          <w:b/>
          <w:noProof/>
          <w:sz w:val="10"/>
          <w:lang w:val="en-US"/>
        </w:rPr>
        <w:drawing>
          <wp:anchor distT="0" distB="0" distL="114300" distR="114300" simplePos="0" relativeHeight="251652096" behindDoc="0" locked="0" layoutInCell="1" allowOverlap="1">
            <wp:simplePos x="0" y="0"/>
            <wp:positionH relativeFrom="column">
              <wp:posOffset>2509239</wp:posOffset>
            </wp:positionH>
            <wp:positionV relativeFrom="paragraph">
              <wp:posOffset>5087059</wp:posOffset>
            </wp:positionV>
            <wp:extent cx="451485" cy="436880"/>
            <wp:effectExtent l="0" t="0" r="5715" b="1270"/>
            <wp:wrapTopAndBottom/>
            <wp:docPr id="138730000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00006" name="Picture 3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a:xfrm>
                      <a:off x="0" y="0"/>
                      <a:ext cx="451485" cy="436880"/>
                    </a:xfrm>
                    <a:prstGeom prst="rect">
                      <a:avLst/>
                    </a:prstGeom>
                    <a:noFill/>
                    <a:ln>
                      <a:noFill/>
                    </a:ln>
                  </pic:spPr>
                </pic:pic>
              </a:graphicData>
            </a:graphic>
          </wp:anchor>
        </w:drawing>
      </w:r>
      <w:r>
        <w:rPr>
          <w:b/>
          <w:noProof/>
          <w:sz w:val="10"/>
          <w:lang w:val="en-US"/>
        </w:rPr>
        <mc:AlternateContent>
          <mc:Choice Requires="wps">
            <w:drawing>
              <wp:anchor distT="0" distB="0" distL="114300" distR="114300" simplePos="0" relativeHeight="251653120" behindDoc="0" locked="0" layoutInCell="1" allowOverlap="1">
                <wp:simplePos x="0" y="0"/>
                <wp:positionH relativeFrom="column">
                  <wp:posOffset>2523209</wp:posOffset>
                </wp:positionH>
                <wp:positionV relativeFrom="paragraph">
                  <wp:posOffset>5090869</wp:posOffset>
                </wp:positionV>
                <wp:extent cx="415925" cy="398145"/>
                <wp:effectExtent l="0" t="0" r="3175" b="1905"/>
                <wp:wrapTopAndBottom/>
                <wp:docPr id="1736237655" name="Freeform 37"/>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941 5614"/>
                            <a:gd name="T1" fmla="*/ T0 w 655"/>
                            <a:gd name="T2" fmla="+- 0 8016 8016"/>
                            <a:gd name="T3" fmla="*/ 8016 h 627"/>
                            <a:gd name="T4" fmla="+- 0 5866 5614"/>
                            <a:gd name="T5" fmla="*/ T4 w 655"/>
                            <a:gd name="T6" fmla="+- 0 8024 8016"/>
                            <a:gd name="T7" fmla="*/ 8024 h 627"/>
                            <a:gd name="T8" fmla="+- 0 5797 5614"/>
                            <a:gd name="T9" fmla="*/ T8 w 655"/>
                            <a:gd name="T10" fmla="+- 0 8048 8016"/>
                            <a:gd name="T11" fmla="*/ 8048 h 627"/>
                            <a:gd name="T12" fmla="+- 0 5736 5614"/>
                            <a:gd name="T13" fmla="*/ T12 w 655"/>
                            <a:gd name="T14" fmla="+- 0 8085 8016"/>
                            <a:gd name="T15" fmla="*/ 8085 h 627"/>
                            <a:gd name="T16" fmla="+- 0 5686 5614"/>
                            <a:gd name="T17" fmla="*/ T16 w 655"/>
                            <a:gd name="T18" fmla="+- 0 8133 8016"/>
                            <a:gd name="T19" fmla="*/ 8133 h 627"/>
                            <a:gd name="T20" fmla="+- 0 5647 5614"/>
                            <a:gd name="T21" fmla="*/ T20 w 655"/>
                            <a:gd name="T22" fmla="+- 0 8192 8016"/>
                            <a:gd name="T23" fmla="*/ 8192 h 627"/>
                            <a:gd name="T24" fmla="+- 0 5623 5614"/>
                            <a:gd name="T25" fmla="*/ T24 w 655"/>
                            <a:gd name="T26" fmla="+- 0 8258 8016"/>
                            <a:gd name="T27" fmla="*/ 8258 h 627"/>
                            <a:gd name="T28" fmla="+- 0 5614 5614"/>
                            <a:gd name="T29" fmla="*/ T28 w 655"/>
                            <a:gd name="T30" fmla="+- 0 8329 8016"/>
                            <a:gd name="T31" fmla="*/ 8329 h 627"/>
                            <a:gd name="T32" fmla="+- 0 5623 5614"/>
                            <a:gd name="T33" fmla="*/ T32 w 655"/>
                            <a:gd name="T34" fmla="+- 0 8401 8016"/>
                            <a:gd name="T35" fmla="*/ 8401 h 627"/>
                            <a:gd name="T36" fmla="+- 0 5647 5614"/>
                            <a:gd name="T37" fmla="*/ T36 w 655"/>
                            <a:gd name="T38" fmla="+- 0 8467 8016"/>
                            <a:gd name="T39" fmla="*/ 8467 h 627"/>
                            <a:gd name="T40" fmla="+- 0 5686 5614"/>
                            <a:gd name="T41" fmla="*/ T40 w 655"/>
                            <a:gd name="T42" fmla="+- 0 8525 8016"/>
                            <a:gd name="T43" fmla="*/ 8525 h 627"/>
                            <a:gd name="T44" fmla="+- 0 5736 5614"/>
                            <a:gd name="T45" fmla="*/ T44 w 655"/>
                            <a:gd name="T46" fmla="+- 0 8574 8016"/>
                            <a:gd name="T47" fmla="*/ 8574 h 627"/>
                            <a:gd name="T48" fmla="+- 0 5797 5614"/>
                            <a:gd name="T49" fmla="*/ T48 w 655"/>
                            <a:gd name="T50" fmla="+- 0 8611 8016"/>
                            <a:gd name="T51" fmla="*/ 8611 h 627"/>
                            <a:gd name="T52" fmla="+- 0 5866 5614"/>
                            <a:gd name="T53" fmla="*/ T52 w 655"/>
                            <a:gd name="T54" fmla="+- 0 8634 8016"/>
                            <a:gd name="T55" fmla="*/ 8634 h 627"/>
                            <a:gd name="T56" fmla="+- 0 5941 5614"/>
                            <a:gd name="T57" fmla="*/ T56 w 655"/>
                            <a:gd name="T58" fmla="+- 0 8643 8016"/>
                            <a:gd name="T59" fmla="*/ 8643 h 627"/>
                            <a:gd name="T60" fmla="+- 0 6016 5614"/>
                            <a:gd name="T61" fmla="*/ T60 w 655"/>
                            <a:gd name="T62" fmla="+- 0 8634 8016"/>
                            <a:gd name="T63" fmla="*/ 8634 h 627"/>
                            <a:gd name="T64" fmla="+- 0 6085 5614"/>
                            <a:gd name="T65" fmla="*/ T64 w 655"/>
                            <a:gd name="T66" fmla="+- 0 8611 8016"/>
                            <a:gd name="T67" fmla="*/ 8611 h 627"/>
                            <a:gd name="T68" fmla="+- 0 6146 5614"/>
                            <a:gd name="T69" fmla="*/ T68 w 655"/>
                            <a:gd name="T70" fmla="+- 0 8574 8016"/>
                            <a:gd name="T71" fmla="*/ 8574 h 627"/>
                            <a:gd name="T72" fmla="+- 0 6196 5614"/>
                            <a:gd name="T73" fmla="*/ T72 w 655"/>
                            <a:gd name="T74" fmla="+- 0 8525 8016"/>
                            <a:gd name="T75" fmla="*/ 8525 h 627"/>
                            <a:gd name="T76" fmla="+- 0 6235 5614"/>
                            <a:gd name="T77" fmla="*/ T76 w 655"/>
                            <a:gd name="T78" fmla="+- 0 8467 8016"/>
                            <a:gd name="T79" fmla="*/ 8467 h 627"/>
                            <a:gd name="T80" fmla="+- 0 6260 5614"/>
                            <a:gd name="T81" fmla="*/ T80 w 655"/>
                            <a:gd name="T82" fmla="+- 0 8401 8016"/>
                            <a:gd name="T83" fmla="*/ 8401 h 627"/>
                            <a:gd name="T84" fmla="+- 0 6268 5614"/>
                            <a:gd name="T85" fmla="*/ T84 w 655"/>
                            <a:gd name="T86" fmla="+- 0 8329 8016"/>
                            <a:gd name="T87" fmla="*/ 8329 h 627"/>
                            <a:gd name="T88" fmla="+- 0 6260 5614"/>
                            <a:gd name="T89" fmla="*/ T88 w 655"/>
                            <a:gd name="T90" fmla="+- 0 8258 8016"/>
                            <a:gd name="T91" fmla="*/ 8258 h 627"/>
                            <a:gd name="T92" fmla="+- 0 6235 5614"/>
                            <a:gd name="T93" fmla="*/ T92 w 655"/>
                            <a:gd name="T94" fmla="+- 0 8192 8016"/>
                            <a:gd name="T95" fmla="*/ 8192 h 627"/>
                            <a:gd name="T96" fmla="+- 0 6196 5614"/>
                            <a:gd name="T97" fmla="*/ T96 w 655"/>
                            <a:gd name="T98" fmla="+- 0 8133 8016"/>
                            <a:gd name="T99" fmla="*/ 8133 h 627"/>
                            <a:gd name="T100" fmla="+- 0 6146 5614"/>
                            <a:gd name="T101" fmla="*/ T100 w 655"/>
                            <a:gd name="T102" fmla="+- 0 8085 8016"/>
                            <a:gd name="T103" fmla="*/ 8085 h 627"/>
                            <a:gd name="T104" fmla="+- 0 6085 5614"/>
                            <a:gd name="T105" fmla="*/ T104 w 655"/>
                            <a:gd name="T106" fmla="+- 0 8048 8016"/>
                            <a:gd name="T107" fmla="*/ 8048 h 627"/>
                            <a:gd name="T108" fmla="+- 0 6016 5614"/>
                            <a:gd name="T109" fmla="*/ T108 w 655"/>
                            <a:gd name="T110" fmla="+- 0 8024 8016"/>
                            <a:gd name="T111" fmla="*/ 8024 h 627"/>
                            <a:gd name="T112" fmla="+- 0 5941 5614"/>
                            <a:gd name="T113" fmla="*/ T112 w 655"/>
                            <a:gd name="T114" fmla="+- 0 8016 8016"/>
                            <a:gd name="T115" fmla="*/ 8016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327" y="0"/>
                              </a:moveTo>
                              <a:lnTo>
                                <a:pt x="252" y="8"/>
                              </a:lnTo>
                              <a:lnTo>
                                <a:pt x="183" y="32"/>
                              </a:lnTo>
                              <a:lnTo>
                                <a:pt x="122" y="69"/>
                              </a:lnTo>
                              <a:lnTo>
                                <a:pt x="72" y="117"/>
                              </a:lnTo>
                              <a:lnTo>
                                <a:pt x="33" y="176"/>
                              </a:lnTo>
                              <a:lnTo>
                                <a:pt x="9" y="242"/>
                              </a:lnTo>
                              <a:lnTo>
                                <a:pt x="0" y="313"/>
                              </a:lnTo>
                              <a:lnTo>
                                <a:pt x="9" y="385"/>
                              </a:lnTo>
                              <a:lnTo>
                                <a:pt x="33" y="451"/>
                              </a:lnTo>
                              <a:lnTo>
                                <a:pt x="72" y="509"/>
                              </a:lnTo>
                              <a:lnTo>
                                <a:pt x="122" y="558"/>
                              </a:lnTo>
                              <a:lnTo>
                                <a:pt x="183" y="595"/>
                              </a:lnTo>
                              <a:lnTo>
                                <a:pt x="252" y="618"/>
                              </a:lnTo>
                              <a:lnTo>
                                <a:pt x="327" y="627"/>
                              </a:lnTo>
                              <a:lnTo>
                                <a:pt x="402" y="618"/>
                              </a:lnTo>
                              <a:lnTo>
                                <a:pt x="471" y="595"/>
                              </a:lnTo>
                              <a:lnTo>
                                <a:pt x="532" y="558"/>
                              </a:lnTo>
                              <a:lnTo>
                                <a:pt x="582" y="509"/>
                              </a:lnTo>
                              <a:lnTo>
                                <a:pt x="621" y="451"/>
                              </a:lnTo>
                              <a:lnTo>
                                <a:pt x="646" y="385"/>
                              </a:lnTo>
                              <a:lnTo>
                                <a:pt x="654" y="313"/>
                              </a:lnTo>
                              <a:lnTo>
                                <a:pt x="646" y="242"/>
                              </a:lnTo>
                              <a:lnTo>
                                <a:pt x="621" y="176"/>
                              </a:lnTo>
                              <a:lnTo>
                                <a:pt x="582" y="117"/>
                              </a:lnTo>
                              <a:lnTo>
                                <a:pt x="532" y="69"/>
                              </a:lnTo>
                              <a:lnTo>
                                <a:pt x="471" y="32"/>
                              </a:lnTo>
                              <a:lnTo>
                                <a:pt x="402" y="8"/>
                              </a:lnTo>
                              <a:lnTo>
                                <a:pt x="327"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39D3595E" id="Freeform 37" o:spid="_x0000_s1026" style="position:absolute;margin-left:198.7pt;margin-top:400.85pt;width:32.75pt;height:31.35pt;z-index:251653120;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" path="m327,l252,8,183,32,122,69,72,117,33,176,9,242,,313r9,72l33,451r39,58l122,558r61,37l252,618r75,9l402,618r69,-23l532,558r50,-49l621,451r25,-66l654,313r-8,-71l621,176,582,117,532,69,471,32,402,8,327,xe" fillcolor="#5b9bd4" stroked="f">
                <v:path arrowok="t" o:connecttype="custom" o:connectlocs="207645,5090160;160020,5095240;116205,5110480;77470,5133975;45720,5164455;20955,5201920;5715,5243830;0,5288915;5715,5334635;20955,5376545;45720,5413375;77470,5444490;116205,5467985;160020,5482590;207645,5488305;255270,5482590;299085,5467985;337820,5444490;369570,5413375;394335,5376545;410210,5334635;415290,5288915;410210,5243830;394335,5201920;369570,5164455;337820,5133975;299085,5110480;255270,5095240;207645,5090160"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54144" behindDoc="0" locked="0" layoutInCell="1" allowOverlap="1">
                <wp:simplePos x="0" y="0"/>
                <wp:positionH relativeFrom="column">
                  <wp:posOffset>2523209</wp:posOffset>
                </wp:positionH>
                <wp:positionV relativeFrom="paragraph">
                  <wp:posOffset>5090869</wp:posOffset>
                </wp:positionV>
                <wp:extent cx="415925" cy="398145"/>
                <wp:effectExtent l="0" t="0" r="22225" b="20955"/>
                <wp:wrapTopAndBottom/>
                <wp:docPr id="876093546" name="Freeform 36"/>
                <wp:cNvGraphicFramePr/>
                <a:graphic xmlns:a="http://schemas.openxmlformats.org/drawingml/2006/main">
                  <a:graphicData uri="http://schemas.microsoft.com/office/word/2010/wordprocessingShape">
                    <wps:wsp>
                      <wps:cNvSpPr/>
                      <wps:spPr bwMode="auto">
                        <a:xfrm>
                          <a:off x="0" y="0"/>
                          <a:ext cx="415925" cy="398145"/>
                        </a:xfrm>
                        <a:custGeom>
                          <a:avLst/>
                          <a:gdLst>
                            <a:gd name="T0" fmla="+- 0 5614 5614"/>
                            <a:gd name="T1" fmla="*/ T0 w 655"/>
                            <a:gd name="T2" fmla="+- 0 8329 8016"/>
                            <a:gd name="T3" fmla="*/ 8329 h 627"/>
                            <a:gd name="T4" fmla="+- 0 5623 5614"/>
                            <a:gd name="T5" fmla="*/ T4 w 655"/>
                            <a:gd name="T6" fmla="+- 0 8258 8016"/>
                            <a:gd name="T7" fmla="*/ 8258 h 627"/>
                            <a:gd name="T8" fmla="+- 0 5647 5614"/>
                            <a:gd name="T9" fmla="*/ T8 w 655"/>
                            <a:gd name="T10" fmla="+- 0 8192 8016"/>
                            <a:gd name="T11" fmla="*/ 8192 h 627"/>
                            <a:gd name="T12" fmla="+- 0 5686 5614"/>
                            <a:gd name="T13" fmla="*/ T12 w 655"/>
                            <a:gd name="T14" fmla="+- 0 8133 8016"/>
                            <a:gd name="T15" fmla="*/ 8133 h 627"/>
                            <a:gd name="T16" fmla="+- 0 5736 5614"/>
                            <a:gd name="T17" fmla="*/ T16 w 655"/>
                            <a:gd name="T18" fmla="+- 0 8085 8016"/>
                            <a:gd name="T19" fmla="*/ 8085 h 627"/>
                            <a:gd name="T20" fmla="+- 0 5797 5614"/>
                            <a:gd name="T21" fmla="*/ T20 w 655"/>
                            <a:gd name="T22" fmla="+- 0 8048 8016"/>
                            <a:gd name="T23" fmla="*/ 8048 h 627"/>
                            <a:gd name="T24" fmla="+- 0 5866 5614"/>
                            <a:gd name="T25" fmla="*/ T24 w 655"/>
                            <a:gd name="T26" fmla="+- 0 8024 8016"/>
                            <a:gd name="T27" fmla="*/ 8024 h 627"/>
                            <a:gd name="T28" fmla="+- 0 5941 5614"/>
                            <a:gd name="T29" fmla="*/ T28 w 655"/>
                            <a:gd name="T30" fmla="+- 0 8016 8016"/>
                            <a:gd name="T31" fmla="*/ 8016 h 627"/>
                            <a:gd name="T32" fmla="+- 0 6016 5614"/>
                            <a:gd name="T33" fmla="*/ T32 w 655"/>
                            <a:gd name="T34" fmla="+- 0 8024 8016"/>
                            <a:gd name="T35" fmla="*/ 8024 h 627"/>
                            <a:gd name="T36" fmla="+- 0 6085 5614"/>
                            <a:gd name="T37" fmla="*/ T36 w 655"/>
                            <a:gd name="T38" fmla="+- 0 8048 8016"/>
                            <a:gd name="T39" fmla="*/ 8048 h 627"/>
                            <a:gd name="T40" fmla="+- 0 6146 5614"/>
                            <a:gd name="T41" fmla="*/ T40 w 655"/>
                            <a:gd name="T42" fmla="+- 0 8085 8016"/>
                            <a:gd name="T43" fmla="*/ 8085 h 627"/>
                            <a:gd name="T44" fmla="+- 0 6196 5614"/>
                            <a:gd name="T45" fmla="*/ T44 w 655"/>
                            <a:gd name="T46" fmla="+- 0 8133 8016"/>
                            <a:gd name="T47" fmla="*/ 8133 h 627"/>
                            <a:gd name="T48" fmla="+- 0 6235 5614"/>
                            <a:gd name="T49" fmla="*/ T48 w 655"/>
                            <a:gd name="T50" fmla="+- 0 8192 8016"/>
                            <a:gd name="T51" fmla="*/ 8192 h 627"/>
                            <a:gd name="T52" fmla="+- 0 6260 5614"/>
                            <a:gd name="T53" fmla="*/ T52 w 655"/>
                            <a:gd name="T54" fmla="+- 0 8258 8016"/>
                            <a:gd name="T55" fmla="*/ 8258 h 627"/>
                            <a:gd name="T56" fmla="+- 0 6268 5614"/>
                            <a:gd name="T57" fmla="*/ T56 w 655"/>
                            <a:gd name="T58" fmla="+- 0 8329 8016"/>
                            <a:gd name="T59" fmla="*/ 8329 h 627"/>
                            <a:gd name="T60" fmla="+- 0 6260 5614"/>
                            <a:gd name="T61" fmla="*/ T60 w 655"/>
                            <a:gd name="T62" fmla="+- 0 8401 8016"/>
                            <a:gd name="T63" fmla="*/ 8401 h 627"/>
                            <a:gd name="T64" fmla="+- 0 6235 5614"/>
                            <a:gd name="T65" fmla="*/ T64 w 655"/>
                            <a:gd name="T66" fmla="+- 0 8467 8016"/>
                            <a:gd name="T67" fmla="*/ 8467 h 627"/>
                            <a:gd name="T68" fmla="+- 0 6196 5614"/>
                            <a:gd name="T69" fmla="*/ T68 w 655"/>
                            <a:gd name="T70" fmla="+- 0 8525 8016"/>
                            <a:gd name="T71" fmla="*/ 8525 h 627"/>
                            <a:gd name="T72" fmla="+- 0 6146 5614"/>
                            <a:gd name="T73" fmla="*/ T72 w 655"/>
                            <a:gd name="T74" fmla="+- 0 8574 8016"/>
                            <a:gd name="T75" fmla="*/ 8574 h 627"/>
                            <a:gd name="T76" fmla="+- 0 6085 5614"/>
                            <a:gd name="T77" fmla="*/ T76 w 655"/>
                            <a:gd name="T78" fmla="+- 0 8611 8016"/>
                            <a:gd name="T79" fmla="*/ 8611 h 627"/>
                            <a:gd name="T80" fmla="+- 0 6016 5614"/>
                            <a:gd name="T81" fmla="*/ T80 w 655"/>
                            <a:gd name="T82" fmla="+- 0 8634 8016"/>
                            <a:gd name="T83" fmla="*/ 8634 h 627"/>
                            <a:gd name="T84" fmla="+- 0 5941 5614"/>
                            <a:gd name="T85" fmla="*/ T84 w 655"/>
                            <a:gd name="T86" fmla="+- 0 8643 8016"/>
                            <a:gd name="T87" fmla="*/ 8643 h 627"/>
                            <a:gd name="T88" fmla="+- 0 5866 5614"/>
                            <a:gd name="T89" fmla="*/ T88 w 655"/>
                            <a:gd name="T90" fmla="+- 0 8634 8016"/>
                            <a:gd name="T91" fmla="*/ 8634 h 627"/>
                            <a:gd name="T92" fmla="+- 0 5797 5614"/>
                            <a:gd name="T93" fmla="*/ T92 w 655"/>
                            <a:gd name="T94" fmla="+- 0 8611 8016"/>
                            <a:gd name="T95" fmla="*/ 8611 h 627"/>
                            <a:gd name="T96" fmla="+- 0 5736 5614"/>
                            <a:gd name="T97" fmla="*/ T96 w 655"/>
                            <a:gd name="T98" fmla="+- 0 8574 8016"/>
                            <a:gd name="T99" fmla="*/ 8574 h 627"/>
                            <a:gd name="T100" fmla="+- 0 5686 5614"/>
                            <a:gd name="T101" fmla="*/ T100 w 655"/>
                            <a:gd name="T102" fmla="+- 0 8525 8016"/>
                            <a:gd name="T103" fmla="*/ 8525 h 627"/>
                            <a:gd name="T104" fmla="+- 0 5647 5614"/>
                            <a:gd name="T105" fmla="*/ T104 w 655"/>
                            <a:gd name="T106" fmla="+- 0 8467 8016"/>
                            <a:gd name="T107" fmla="*/ 8467 h 627"/>
                            <a:gd name="T108" fmla="+- 0 5623 5614"/>
                            <a:gd name="T109" fmla="*/ T108 w 655"/>
                            <a:gd name="T110" fmla="+- 0 8401 8016"/>
                            <a:gd name="T111" fmla="*/ 8401 h 627"/>
                            <a:gd name="T112" fmla="+- 0 5614 5614"/>
                            <a:gd name="T113" fmla="*/ T112 w 655"/>
                            <a:gd name="T114" fmla="+- 0 8329 8016"/>
                            <a:gd name="T115" fmla="*/ 8329 h 6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55" h="627">
                              <a:moveTo>
                                <a:pt x="0" y="313"/>
                              </a:moveTo>
                              <a:lnTo>
                                <a:pt x="9" y="242"/>
                              </a:lnTo>
                              <a:lnTo>
                                <a:pt x="33" y="176"/>
                              </a:lnTo>
                              <a:lnTo>
                                <a:pt x="72" y="117"/>
                              </a:lnTo>
                              <a:lnTo>
                                <a:pt x="122" y="69"/>
                              </a:lnTo>
                              <a:lnTo>
                                <a:pt x="183" y="32"/>
                              </a:lnTo>
                              <a:lnTo>
                                <a:pt x="252" y="8"/>
                              </a:lnTo>
                              <a:lnTo>
                                <a:pt x="327" y="0"/>
                              </a:lnTo>
                              <a:lnTo>
                                <a:pt x="402" y="8"/>
                              </a:lnTo>
                              <a:lnTo>
                                <a:pt x="471" y="32"/>
                              </a:lnTo>
                              <a:lnTo>
                                <a:pt x="532" y="69"/>
                              </a:lnTo>
                              <a:lnTo>
                                <a:pt x="582" y="117"/>
                              </a:lnTo>
                              <a:lnTo>
                                <a:pt x="621" y="176"/>
                              </a:lnTo>
                              <a:lnTo>
                                <a:pt x="646" y="242"/>
                              </a:lnTo>
                              <a:lnTo>
                                <a:pt x="654" y="313"/>
                              </a:lnTo>
                              <a:lnTo>
                                <a:pt x="646" y="385"/>
                              </a:lnTo>
                              <a:lnTo>
                                <a:pt x="621" y="451"/>
                              </a:lnTo>
                              <a:lnTo>
                                <a:pt x="582" y="509"/>
                              </a:lnTo>
                              <a:lnTo>
                                <a:pt x="532" y="558"/>
                              </a:lnTo>
                              <a:lnTo>
                                <a:pt x="471" y="595"/>
                              </a:lnTo>
                              <a:lnTo>
                                <a:pt x="402" y="618"/>
                              </a:lnTo>
                              <a:lnTo>
                                <a:pt x="327" y="627"/>
                              </a:lnTo>
                              <a:lnTo>
                                <a:pt x="252" y="618"/>
                              </a:lnTo>
                              <a:lnTo>
                                <a:pt x="183" y="595"/>
                              </a:lnTo>
                              <a:lnTo>
                                <a:pt x="122" y="558"/>
                              </a:lnTo>
                              <a:lnTo>
                                <a:pt x="72" y="509"/>
                              </a:lnTo>
                              <a:lnTo>
                                <a:pt x="33" y="451"/>
                              </a:lnTo>
                              <a:lnTo>
                                <a:pt x="9" y="385"/>
                              </a:lnTo>
                              <a:lnTo>
                                <a:pt x="0" y="313"/>
                              </a:lnTo>
                              <a:close/>
                            </a:path>
                          </a:pathLst>
                        </a:custGeom>
                        <a:solidFill>
                          <a:schemeClr val="bg2"/>
                        </a:solidFill>
                        <a:ln w="5379">
                          <a:solidFill>
                            <a:srgbClr val="C7C7C7"/>
                          </a:solidFill>
                          <a:prstDash val="solid"/>
                          <a:round/>
                        </a:ln>
                      </wps:spPr>
                      <wps:bodyPr rot="0" vert="horz" wrap="square" lIns="91440" tIns="45720" rIns="91440" bIns="45720" anchor="t" anchorCtr="0" upright="1">
                        <a:noAutofit/>
                      </wps:bodyPr>
                    </wps:wsp>
                  </a:graphicData>
                </a:graphic>
              </wp:anchor>
            </w:drawing>
          </mc:Choice>
          <mc:Fallback>
            <w:pict>
              <v:shape w14:anchorId="29DB727F" id="Freeform 36" o:spid="_x0000_s1026" style="position:absolute;margin-left:198.7pt;margin-top:400.85pt;width:32.75pt;height:31.35pt;z-index:251654144;visibility:visible;mso-wrap-style:square;mso-wrap-distance-left:9pt;mso-wrap-distance-top:0;mso-wrap-distance-right:9pt;mso-wrap-distance-bottom:0;mso-position-horizontal:absolute;mso-position-horizontal-relative:text;mso-position-vertical:absolute;mso-position-vertical-relative:text;v-text-anchor:top" coordsize="65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" path="m,313l9,242,33,176,72,117,122,69,183,32,252,8,327,r75,8l471,32r61,37l582,117r39,59l646,242r8,71l646,385r-25,66l582,509r-50,49l471,595r-69,23l327,627r-75,-9l183,595,122,558,72,509,33,451,9,385,,313xe" fillcolor="#e7e6e6 [3214]" strokecolor="#c7c7c7" strokeweight=".14942mm">
                <v:path arrowok="t" o:connecttype="custom" o:connectlocs="0,5288915;5715,5243830;20955,5201920;45720,5164455;77470,5133975;116205,5110480;160020,5095240;207645,5090160;255270,5095240;299085,5110480;337820,5133975;369570,5164455;394335,5201920;410210,5243830;415290,5288915;410210,5334635;394335,5376545;369570,5413375;337820,5444490;299085,5467985;255270,5482590;207645,5488305;160020,5482590;116205,5467985;77470,5444490;45720,5413375;20955,5376545;5715,5334635;0,5288915" o:connectangles="0,0,0,0,0,0,0,0,0,0,0,0,0,0,0,0,0,0,0,0,0,0,0,0,0,0,0,0,0"/>
                <w10:wrap type="topAndBottom"/>
              </v:shape>
            </w:pict>
          </mc:Fallback>
        </mc:AlternateContent>
      </w:r>
      <w:r>
        <w:rPr>
          <w:b/>
          <w:noProof/>
          <w:sz w:val="10"/>
          <w:lang w:val="en-US"/>
        </w:rPr>
        <mc:AlternateContent>
          <mc:Choice Requires="wps">
            <w:drawing>
              <wp:anchor distT="0" distB="0" distL="114300" distR="114300" simplePos="0" relativeHeight="251655168" behindDoc="0" locked="0" layoutInCell="1" allowOverlap="1">
                <wp:simplePos x="0" y="0"/>
                <wp:positionH relativeFrom="column">
                  <wp:posOffset>2731489</wp:posOffset>
                </wp:positionH>
                <wp:positionV relativeFrom="paragraph">
                  <wp:posOffset>4941644</wp:posOffset>
                </wp:positionV>
                <wp:extent cx="0" cy="106045"/>
                <wp:effectExtent l="0" t="0" r="19050" b="27305"/>
                <wp:wrapTopAndBottom/>
                <wp:docPr id="926735818"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045"/>
                        </a:xfrm>
                        <a:prstGeom prst="line">
                          <a:avLst/>
                        </a:prstGeom>
                        <a:noFill/>
                        <a:ln w="7329">
                          <a:solidFill>
                            <a:srgbClr val="5B9BD4"/>
                          </a:solidFill>
                          <a:prstDash val="solid"/>
                          <a:round/>
                        </a:ln>
                      </wps:spPr>
                      <wps:bodyPr/>
                    </wps:wsp>
                  </a:graphicData>
                </a:graphic>
              </wp:anchor>
            </w:drawing>
          </mc:Choice>
          <mc:Fallback>
            <w:pict>
              <v:line w14:anchorId="5966658C" id="Line 35"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15.1pt,389.1pt" to="215.1pt,39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" strokecolor="#5b9bd4" strokeweight=".20358mm">
                <w10:wrap type="topAndBottom"/>
              </v:line>
            </w:pict>
          </mc:Fallback>
        </mc:AlternateContent>
      </w:r>
      <w:r>
        <w:rPr>
          <w:b/>
          <w:noProof/>
          <w:sz w:val="10"/>
          <w:lang w:val="en-US"/>
        </w:rPr>
        <mc:AlternateContent>
          <mc:Choice Requires="wps">
            <w:drawing>
              <wp:anchor distT="0" distB="0" distL="114300" distR="114300" simplePos="0" relativeHeight="251656192" behindDoc="0" locked="0" layoutInCell="1" allowOverlap="1">
                <wp:simplePos x="0" y="0"/>
                <wp:positionH relativeFrom="column">
                  <wp:posOffset>2705454</wp:posOffset>
                </wp:positionH>
                <wp:positionV relativeFrom="paragraph">
                  <wp:posOffset>5041339</wp:posOffset>
                </wp:positionV>
                <wp:extent cx="52070" cy="49530"/>
                <wp:effectExtent l="0" t="0" r="5080" b="7620"/>
                <wp:wrapTopAndBottom/>
                <wp:docPr id="536852459" name="Freeform 34"/>
                <wp:cNvGraphicFramePr/>
                <a:graphic xmlns:a="http://schemas.openxmlformats.org/drawingml/2006/main">
                  <a:graphicData uri="http://schemas.microsoft.com/office/word/2010/wordprocessingShape">
                    <wps:wsp>
                      <wps:cNvSpPr/>
                      <wps:spPr bwMode="auto">
                        <a:xfrm>
                          <a:off x="0" y="0"/>
                          <a:ext cx="52070" cy="49530"/>
                        </a:xfrm>
                        <a:custGeom>
                          <a:avLst/>
                          <a:gdLst>
                            <a:gd name="T0" fmla="+- 0 5982 5900"/>
                            <a:gd name="T1" fmla="*/ T0 w 82"/>
                            <a:gd name="T2" fmla="+- 0 7938 7938"/>
                            <a:gd name="T3" fmla="*/ 7938 h 78"/>
                            <a:gd name="T4" fmla="+- 0 5900 5900"/>
                            <a:gd name="T5" fmla="*/ T4 w 82"/>
                            <a:gd name="T6" fmla="+- 0 7938 7938"/>
                            <a:gd name="T7" fmla="*/ 7938 h 78"/>
                            <a:gd name="T8" fmla="+- 0 5941 5900"/>
                            <a:gd name="T9" fmla="*/ T8 w 82"/>
                            <a:gd name="T10" fmla="+- 0 8016 7938"/>
                            <a:gd name="T11" fmla="*/ 8016 h 78"/>
                            <a:gd name="T12" fmla="+- 0 5982 5900"/>
                            <a:gd name="T13" fmla="*/ T12 w 82"/>
                            <a:gd name="T14" fmla="+- 0 7938 7938"/>
                            <a:gd name="T15" fmla="*/ 7938 h 78"/>
                          </a:gdLst>
                          <a:ahLst/>
                          <a:cxnLst>
                            <a:cxn ang="0">
                              <a:pos x="T1" y="T3"/>
                            </a:cxn>
                            <a:cxn ang="0">
                              <a:pos x="T5" y="T7"/>
                            </a:cxn>
                            <a:cxn ang="0">
                              <a:pos x="T9" y="T11"/>
                            </a:cxn>
                            <a:cxn ang="0">
                              <a:pos x="T13" y="T15"/>
                            </a:cxn>
                          </a:cxnLst>
                          <a:rect l="0" t="0" r="r" b="b"/>
                          <a:pathLst>
                            <a:path w="82" h="78">
                              <a:moveTo>
                                <a:pt x="82" y="0"/>
                              </a:moveTo>
                              <a:lnTo>
                                <a:pt x="0" y="0"/>
                              </a:lnTo>
                              <a:lnTo>
                                <a:pt x="41" y="78"/>
                              </a:lnTo>
                              <a:lnTo>
                                <a:pt x="82"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2C6B8B5B" id="Freeform 34" o:spid="_x0000_s1026" style="position:absolute;margin-left:213.05pt;margin-top:396.95pt;width:4.1pt;height:3.9pt;z-index:251656192;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" path="m82,l,,41,78,82,xe" fillcolor="#5b9bd4" stroked="f">
                <v:path arrowok="t" o:connecttype="custom" o:connectlocs="52070,5040630;0,5040630;26035,5090160;52070,5040630" o:connectangles="0,0,0,0"/>
                <w10:wrap type="topAndBottom"/>
              </v:shape>
            </w:pict>
          </mc:Fallback>
        </mc:AlternateContent>
      </w:r>
      <w:r>
        <w:rPr>
          <w:b/>
          <w:noProof/>
          <w:sz w:val="10"/>
          <w:lang w:val="en-US"/>
        </w:rPr>
        <mc:AlternateContent>
          <mc:Choice Requires="wps">
            <w:drawing>
              <wp:anchor distT="0" distB="0" distL="114300" distR="114300" simplePos="0" relativeHeight="251663360" behindDoc="0" locked="0" layoutInCell="1" allowOverlap="1">
                <wp:simplePos x="0" y="0"/>
                <wp:positionH relativeFrom="column">
                  <wp:posOffset>2939134</wp:posOffset>
                </wp:positionH>
                <wp:positionV relativeFrom="paragraph">
                  <wp:posOffset>5264859</wp:posOffset>
                </wp:positionV>
                <wp:extent cx="52070" cy="49530"/>
                <wp:effectExtent l="0" t="0" r="5080" b="7620"/>
                <wp:wrapTopAndBottom/>
                <wp:docPr id="77499971" name="Freeform 27"/>
                <wp:cNvGraphicFramePr/>
                <a:graphic xmlns:a="http://schemas.openxmlformats.org/drawingml/2006/main">
                  <a:graphicData uri="http://schemas.microsoft.com/office/word/2010/wordprocessingShape">
                    <wps:wsp>
                      <wps:cNvSpPr/>
                      <wps:spPr bwMode="auto">
                        <a:xfrm>
                          <a:off x="0" y="0"/>
                          <a:ext cx="52070" cy="49530"/>
                        </a:xfrm>
                        <a:custGeom>
                          <a:avLst/>
                          <a:gdLst>
                            <a:gd name="T0" fmla="+- 0 6349 6268"/>
                            <a:gd name="T1" fmla="*/ T0 w 82"/>
                            <a:gd name="T2" fmla="+- 0 8290 8290"/>
                            <a:gd name="T3" fmla="*/ 8290 h 78"/>
                            <a:gd name="T4" fmla="+- 0 6268 6268"/>
                            <a:gd name="T5" fmla="*/ T4 w 82"/>
                            <a:gd name="T6" fmla="+- 0 8329 8290"/>
                            <a:gd name="T7" fmla="*/ 8329 h 78"/>
                            <a:gd name="T8" fmla="+- 0 6349 6268"/>
                            <a:gd name="T9" fmla="*/ T8 w 82"/>
                            <a:gd name="T10" fmla="+- 0 8368 8290"/>
                            <a:gd name="T11" fmla="*/ 8368 h 78"/>
                            <a:gd name="T12" fmla="+- 0 6349 6268"/>
                            <a:gd name="T13" fmla="*/ T12 w 82"/>
                            <a:gd name="T14" fmla="+- 0 8290 8290"/>
                            <a:gd name="T15" fmla="*/ 8290 h 78"/>
                          </a:gdLst>
                          <a:ahLst/>
                          <a:cxnLst>
                            <a:cxn ang="0">
                              <a:pos x="T1" y="T3"/>
                            </a:cxn>
                            <a:cxn ang="0">
                              <a:pos x="T5" y="T7"/>
                            </a:cxn>
                            <a:cxn ang="0">
                              <a:pos x="T9" y="T11"/>
                            </a:cxn>
                            <a:cxn ang="0">
                              <a:pos x="T13" y="T15"/>
                            </a:cxn>
                          </a:cxnLst>
                          <a:rect l="0" t="0" r="r" b="b"/>
                          <a:pathLst>
                            <a:path w="82" h="78">
                              <a:moveTo>
                                <a:pt x="81" y="0"/>
                              </a:moveTo>
                              <a:lnTo>
                                <a:pt x="0" y="39"/>
                              </a:lnTo>
                              <a:lnTo>
                                <a:pt x="81" y="78"/>
                              </a:lnTo>
                              <a:lnTo>
                                <a:pt x="81" y="0"/>
                              </a:lnTo>
                              <a:close/>
                            </a:path>
                          </a:pathLst>
                        </a:custGeom>
                        <a:solidFill>
                          <a:srgbClr val="5B9BD4"/>
                        </a:solidFill>
                        <a:ln>
                          <a:noFill/>
                        </a:ln>
                      </wps:spPr>
                      <wps:bodyPr rot="0" vert="horz" wrap="square" lIns="91440" tIns="45720" rIns="91440" bIns="45720" anchor="t" anchorCtr="0" upright="1">
                        <a:noAutofit/>
                      </wps:bodyPr>
                    </wps:wsp>
                  </a:graphicData>
                </a:graphic>
              </wp:anchor>
            </w:drawing>
          </mc:Choice>
          <mc:Fallback>
            <w:pict>
              <v:shape w14:anchorId="44F7011F" id="Freeform 27" o:spid="_x0000_s1026" style="position:absolute;margin-left:231.45pt;margin-top:414.55pt;width:4.1pt;height:3.9pt;z-index:251663360;visibility:visible;mso-wrap-style:square;mso-wrap-distance-left:9pt;mso-wrap-distance-top:0;mso-wrap-distance-right:9pt;mso-wrap-distance-bottom:0;mso-position-horizontal:absolute;mso-position-horizontal-relative:text;mso-position-vertical:absolute;mso-position-vertical-relative:text;v-text-anchor:top" coordsize="8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" path="m81,l,39,81,78,81,xe" fillcolor="#5b9bd4" stroked="f">
                <v:path arrowok="t" o:connecttype="custom" o:connectlocs="51435,5264150;0,5288915;51435,5313680;51435,5264150" o:connectangles="0,0,0,0"/>
                <w10:wrap type="topAndBottom"/>
              </v:shape>
            </w:pict>
          </mc:Fallback>
        </mc:AlternateContent>
      </w:r>
      <w:r>
        <w:rPr>
          <w:b/>
          <w:noProof/>
          <w:sz w:val="10"/>
          <w:lang w:val="en-US"/>
        </w:rPr>
        <mc:AlternateContent>
          <mc:Choice Requires="wps">
            <w:drawing>
              <wp:anchor distT="0" distB="0" distL="114300" distR="114300" simplePos="0" relativeHeight="251673600" behindDoc="0" locked="0" layoutInCell="1" allowOverlap="1">
                <wp:simplePos x="0" y="0"/>
                <wp:positionH relativeFrom="column">
                  <wp:posOffset>2686404</wp:posOffset>
                </wp:positionH>
                <wp:positionV relativeFrom="paragraph">
                  <wp:posOffset>3002354</wp:posOffset>
                </wp:positionV>
                <wp:extent cx="103505" cy="193040"/>
                <wp:effectExtent l="0" t="0" r="10795" b="16510"/>
                <wp:wrapTopAndBottom/>
                <wp:docPr id="61917779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7</w:t>
                            </w:r>
                          </w:p>
                        </w:txbxContent>
                      </wps:txbx>
                      <wps:bodyPr rot="0" vert="horz" wrap="square" lIns="0" tIns="0" rIns="0" bIns="0" anchor="t" anchorCtr="0" upright="1">
                        <a:noAutofit/>
                      </wps:bodyPr>
                    </wps:wsp>
                  </a:graphicData>
                </a:graphic>
              </wp:anchor>
            </w:drawing>
          </mc:Choice>
          <mc:Fallback>
            <w:pict>
              <v:shape id="Text Box 17" o:spid="_x0000_s1347" type="#_x0000_t202" style="position:absolute;margin-left:211.55pt;margin-top:236.4pt;width:8.15pt;height:15.2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" filled="f" stroked="f">
                <v:textbox inset="0,0,0,0">
                  <w:txbxContent>
                    <w:p w:rsidR="00EB334A" w:rsidRPr="0082062B" w:rsidRDefault="00EB334A">
                      <w:pPr>
                        <w:spacing w:line="302" w:lineRule="exact"/>
                        <w:rPr>
                          <w:sz w:val="27"/>
                        </w:rPr>
                      </w:pPr>
                      <w:r w:rsidRPr="0082062B">
                        <w:rPr>
                          <w:w w:val="105"/>
                          <w:sz w:val="27"/>
                        </w:rPr>
                        <w:t>7</w:t>
                      </w:r>
                    </w:p>
                  </w:txbxContent>
                </v:textbox>
                <w10:wrap type="topAndBottom"/>
              </v:shape>
            </w:pict>
          </mc:Fallback>
        </mc:AlternateContent>
      </w:r>
      <w:r>
        <w:rPr>
          <w:b/>
          <w:noProof/>
          <w:sz w:val="10"/>
          <w:lang w:val="en-US"/>
        </w:rPr>
        <mc:AlternateContent>
          <mc:Choice Requires="wps">
            <w:drawing>
              <wp:anchor distT="0" distB="0" distL="114300" distR="114300" simplePos="0" relativeHeight="251674624" behindDoc="0" locked="0" layoutInCell="1" allowOverlap="1">
                <wp:simplePos x="0" y="0"/>
                <wp:positionH relativeFrom="column">
                  <wp:posOffset>2686404</wp:posOffset>
                </wp:positionH>
                <wp:positionV relativeFrom="paragraph">
                  <wp:posOffset>3550359</wp:posOffset>
                </wp:positionV>
                <wp:extent cx="103505" cy="193040"/>
                <wp:effectExtent l="0" t="0" r="10795" b="16510"/>
                <wp:wrapTopAndBottom/>
                <wp:docPr id="37228001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8</w:t>
                            </w:r>
                          </w:p>
                        </w:txbxContent>
                      </wps:txbx>
                      <wps:bodyPr rot="0" vert="horz" wrap="square" lIns="0" tIns="0" rIns="0" bIns="0" anchor="t" anchorCtr="0" upright="1">
                        <a:noAutofit/>
                      </wps:bodyPr>
                    </wps:wsp>
                  </a:graphicData>
                </a:graphic>
              </wp:anchor>
            </w:drawing>
          </mc:Choice>
          <mc:Fallback>
            <w:pict>
              <v:shape id="Text Box 16" o:spid="_x0000_s1348" type="#_x0000_t202" style="position:absolute;margin-left:211.55pt;margin-top:279.55pt;width:8.15pt;height:15.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" filled="f" stroked="f">
                <v:textbox inset="0,0,0,0">
                  <w:txbxContent>
                    <w:p w:rsidR="00EB334A" w:rsidRPr="0082062B" w:rsidRDefault="00EB334A">
                      <w:pPr>
                        <w:spacing w:line="302" w:lineRule="exact"/>
                        <w:rPr>
                          <w:sz w:val="27"/>
                        </w:rPr>
                      </w:pPr>
                      <w:r w:rsidRPr="0082062B">
                        <w:rPr>
                          <w:w w:val="105"/>
                          <w:sz w:val="27"/>
                        </w:rPr>
                        <w:t>8</w:t>
                      </w:r>
                    </w:p>
                  </w:txbxContent>
                </v:textbox>
                <w10:wrap type="topAndBottom"/>
              </v:shape>
            </w:pict>
          </mc:Fallback>
        </mc:AlternateContent>
      </w:r>
      <w:r>
        <w:rPr>
          <w:b/>
          <w:noProof/>
          <w:sz w:val="10"/>
          <w:lang w:val="en-US"/>
        </w:rPr>
        <mc:AlternateContent>
          <mc:Choice Requires="wps">
            <w:drawing>
              <wp:anchor distT="0" distB="0" distL="114300" distR="114300" simplePos="0" relativeHeight="251675648" behindDoc="0" locked="0" layoutInCell="1" allowOverlap="1">
                <wp:simplePos x="0" y="0"/>
                <wp:positionH relativeFrom="column">
                  <wp:posOffset>3214724</wp:posOffset>
                </wp:positionH>
                <wp:positionV relativeFrom="paragraph">
                  <wp:posOffset>3549089</wp:posOffset>
                </wp:positionV>
                <wp:extent cx="185420" cy="158115"/>
                <wp:effectExtent l="0" t="0" r="5080" b="13335"/>
                <wp:wrapTopAndBottom/>
                <wp:docPr id="5600802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420" cy="158115"/>
                        </a:xfrm>
                        <a:prstGeom prst="rect">
                          <a:avLst/>
                        </a:prstGeom>
                        <a:noFill/>
                        <a:ln>
                          <a:noFill/>
                        </a:ln>
                      </wps:spPr>
                      <wps:txbx>
                        <w:txbxContent>
                          <w:p w:rsidR="00EB334A" w:rsidRDefault="00EB334A">
                            <w:pPr>
                              <w:spacing w:line="247" w:lineRule="exact"/>
                            </w:pPr>
                            <w:r>
                              <w:rPr>
                                <w:w w:val="105"/>
                              </w:rPr>
                              <w:t>R2</w:t>
                            </w:r>
                          </w:p>
                        </w:txbxContent>
                      </wps:txbx>
                      <wps:bodyPr rot="0" vert="horz" wrap="square" lIns="0" tIns="0" rIns="0" bIns="0" anchor="t" anchorCtr="0" upright="1">
                        <a:noAutofit/>
                      </wps:bodyPr>
                    </wps:wsp>
                  </a:graphicData>
                </a:graphic>
              </wp:anchor>
            </w:drawing>
          </mc:Choice>
          <mc:Fallback>
            <w:pict>
              <v:shape id="Text Box 15" o:spid="_x0000_s1349" type="#_x0000_t202" style="position:absolute;margin-left:253.15pt;margin-top:279.45pt;width:14.6pt;height:12.4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" filled="f" stroked="f">
                <v:textbox inset="0,0,0,0">
                  <w:txbxContent>
                    <w:p w:rsidR="00EB334A" w:rsidRDefault="00EB334A">
                      <w:pPr>
                        <w:spacing w:line="247" w:lineRule="exact"/>
                      </w:pPr>
                      <w:r>
                        <w:rPr>
                          <w:w w:val="105"/>
                        </w:rPr>
                        <w:t>R2</w:t>
                      </w:r>
                    </w:p>
                  </w:txbxContent>
                </v:textbox>
                <w10:wrap type="topAndBottom"/>
              </v:shape>
            </w:pict>
          </mc:Fallback>
        </mc:AlternateContent>
      </w:r>
      <w:r>
        <w:rPr>
          <w:b/>
          <w:noProof/>
          <w:sz w:val="10"/>
          <w:lang w:val="en-US"/>
        </w:rPr>
        <mc:AlternateContent>
          <mc:Choice Requires="wps">
            <w:drawing>
              <wp:anchor distT="0" distB="0" distL="114300" distR="114300" simplePos="0" relativeHeight="251676672" behindDoc="0" locked="0" layoutInCell="1" allowOverlap="1">
                <wp:simplePos x="0" y="0"/>
                <wp:positionH relativeFrom="column">
                  <wp:posOffset>2686404</wp:posOffset>
                </wp:positionH>
                <wp:positionV relativeFrom="paragraph">
                  <wp:posOffset>4097729</wp:posOffset>
                </wp:positionV>
                <wp:extent cx="103505" cy="193040"/>
                <wp:effectExtent l="0" t="0" r="10795" b="16510"/>
                <wp:wrapTopAndBottom/>
                <wp:docPr id="140644260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9</w:t>
                            </w:r>
                          </w:p>
                        </w:txbxContent>
                      </wps:txbx>
                      <wps:bodyPr rot="0" vert="horz" wrap="square" lIns="0" tIns="0" rIns="0" bIns="0" anchor="t" anchorCtr="0" upright="1">
                        <a:noAutofit/>
                      </wps:bodyPr>
                    </wps:wsp>
                  </a:graphicData>
                </a:graphic>
              </wp:anchor>
            </w:drawing>
          </mc:Choice>
          <mc:Fallback>
            <w:pict>
              <v:shape id="Text Box 14" o:spid="_x0000_s1350" type="#_x0000_t202" style="position:absolute;margin-left:211.55pt;margin-top:322.65pt;width:8.15pt;height:15.2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" filled="f" stroked="f">
                <v:textbox inset="0,0,0,0">
                  <w:txbxContent>
                    <w:p w:rsidR="00EB334A" w:rsidRPr="0082062B" w:rsidRDefault="00EB334A">
                      <w:pPr>
                        <w:spacing w:line="302" w:lineRule="exact"/>
                        <w:rPr>
                          <w:sz w:val="27"/>
                        </w:rPr>
                      </w:pPr>
                      <w:r w:rsidRPr="0082062B">
                        <w:rPr>
                          <w:w w:val="105"/>
                          <w:sz w:val="27"/>
                        </w:rPr>
                        <w:t>9</w:t>
                      </w:r>
                    </w:p>
                  </w:txbxContent>
                </v:textbox>
                <w10:wrap type="topAndBottom"/>
              </v:shape>
            </w:pict>
          </mc:Fallback>
        </mc:AlternateContent>
      </w:r>
      <w:r>
        <w:rPr>
          <w:b/>
          <w:noProof/>
          <w:sz w:val="10"/>
          <w:lang w:val="en-US"/>
        </w:rPr>
        <mc:AlternateContent>
          <mc:Choice Requires="wps">
            <w:drawing>
              <wp:anchor distT="0" distB="0" distL="114300" distR="114300" simplePos="0" relativeHeight="251677696" behindDoc="0" locked="0" layoutInCell="1" allowOverlap="1">
                <wp:simplePos x="0" y="0"/>
                <wp:positionH relativeFrom="column">
                  <wp:posOffset>2640049</wp:posOffset>
                </wp:positionH>
                <wp:positionV relativeFrom="paragraph">
                  <wp:posOffset>4645099</wp:posOffset>
                </wp:positionV>
                <wp:extent cx="201295" cy="193040"/>
                <wp:effectExtent l="0" t="0" r="8255" b="16510"/>
                <wp:wrapTopAndBottom/>
                <wp:docPr id="5457498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93040"/>
                        </a:xfrm>
                        <a:prstGeom prst="rect">
                          <a:avLst/>
                        </a:prstGeom>
                        <a:noFill/>
                        <a:ln>
                          <a:noFill/>
                        </a:ln>
                      </wps:spPr>
                      <wps:txbx>
                        <w:txbxContent>
                          <w:p w:rsidR="00EB334A" w:rsidRPr="0082062B" w:rsidRDefault="00EB334A">
                            <w:pPr>
                              <w:spacing w:line="302" w:lineRule="exact"/>
                              <w:rPr>
                                <w:sz w:val="27"/>
                              </w:rPr>
                            </w:pPr>
                            <w:r w:rsidRPr="0082062B">
                              <w:rPr>
                                <w:w w:val="105"/>
                                <w:sz w:val="27"/>
                              </w:rPr>
                              <w:t>10</w:t>
                            </w:r>
                          </w:p>
                        </w:txbxContent>
                      </wps:txbx>
                      <wps:bodyPr rot="0" vert="horz" wrap="square" lIns="0" tIns="0" rIns="0" bIns="0" anchor="t" anchorCtr="0" upright="1">
                        <a:noAutofit/>
                      </wps:bodyPr>
                    </wps:wsp>
                  </a:graphicData>
                </a:graphic>
              </wp:anchor>
            </w:drawing>
          </mc:Choice>
          <mc:Fallback>
            <w:pict>
              <v:shape id="Text Box 13" o:spid="_x0000_s1351" type="#_x0000_t202" style="position:absolute;margin-left:207.9pt;margin-top:365.75pt;width:15.85pt;height:15.2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" filled="f" stroked="f">
                <v:textbox inset="0,0,0,0">
                  <w:txbxContent>
                    <w:p w:rsidR="00EB334A" w:rsidRPr="0082062B" w:rsidRDefault="00EB334A">
                      <w:pPr>
                        <w:spacing w:line="302" w:lineRule="exact"/>
                        <w:rPr>
                          <w:sz w:val="27"/>
                        </w:rPr>
                      </w:pPr>
                      <w:r w:rsidRPr="0082062B">
                        <w:rPr>
                          <w:w w:val="105"/>
                          <w:sz w:val="27"/>
                        </w:rPr>
                        <w:t>10</w:t>
                      </w:r>
                    </w:p>
                  </w:txbxContent>
                </v:textbox>
                <w10:wrap type="topAndBottom"/>
              </v:shape>
            </w:pict>
          </mc:Fallback>
        </mc:AlternateContent>
      </w:r>
      <w:r>
        <w:rPr>
          <w:b/>
          <w:noProof/>
          <w:sz w:val="10"/>
          <w:lang w:val="en-US"/>
        </w:rPr>
        <mc:AlternateContent>
          <mc:Choice Requires="wps">
            <w:drawing>
              <wp:anchor distT="0" distB="0" distL="114300" distR="114300" simplePos="0" relativeHeight="251678720" behindDoc="0" locked="0" layoutInCell="1" allowOverlap="1">
                <wp:simplePos x="0" y="0"/>
                <wp:positionH relativeFrom="column">
                  <wp:posOffset>2640049</wp:posOffset>
                </wp:positionH>
                <wp:positionV relativeFrom="paragraph">
                  <wp:posOffset>5192469</wp:posOffset>
                </wp:positionV>
                <wp:extent cx="201295" cy="193040"/>
                <wp:effectExtent l="0" t="0" r="8255" b="16510"/>
                <wp:wrapTopAndBottom/>
                <wp:docPr id="19707183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93040"/>
                        </a:xfrm>
                        <a:prstGeom prst="rect">
                          <a:avLst/>
                        </a:prstGeom>
                        <a:noFill/>
                        <a:ln>
                          <a:noFill/>
                        </a:ln>
                      </wps:spPr>
                      <wps:txbx>
                        <w:txbxContent>
                          <w:p w:rsidR="00EB334A" w:rsidRDefault="00EB334A">
                            <w:pPr>
                              <w:spacing w:line="302" w:lineRule="exact"/>
                              <w:rPr>
                                <w:sz w:val="27"/>
                              </w:rPr>
                            </w:pPr>
                            <w:r w:rsidRPr="006B0A3B">
                              <w:rPr>
                                <w:w w:val="105"/>
                                <w:sz w:val="27"/>
                              </w:rPr>
                              <w:t>11</w:t>
                            </w:r>
                          </w:p>
                        </w:txbxContent>
                      </wps:txbx>
                      <wps:bodyPr rot="0" vert="horz" wrap="square" lIns="0" tIns="0" rIns="0" bIns="0" anchor="t" anchorCtr="0" upright="1">
                        <a:noAutofit/>
                      </wps:bodyPr>
                    </wps:wsp>
                  </a:graphicData>
                </a:graphic>
              </wp:anchor>
            </w:drawing>
          </mc:Choice>
          <mc:Fallback>
            <w:pict>
              <v:shape id="Text Box 12" o:spid="_x0000_s1352" type="#_x0000_t202" style="position:absolute;margin-left:207.9pt;margin-top:408.85pt;width:15.85pt;height:15.2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" filled="f" stroked="f">
                <v:textbox inset="0,0,0,0">
                  <w:txbxContent>
                    <w:p w:rsidR="00EB334A" w:rsidRDefault="00EB334A">
                      <w:pPr>
                        <w:spacing w:line="302" w:lineRule="exact"/>
                        <w:rPr>
                          <w:sz w:val="27"/>
                        </w:rPr>
                      </w:pPr>
                      <w:r w:rsidRPr="006B0A3B">
                        <w:rPr>
                          <w:w w:val="105"/>
                          <w:sz w:val="27"/>
                        </w:rPr>
                        <w:t>11</w:t>
                      </w:r>
                    </w:p>
                  </w:txbxContent>
                </v:textbox>
                <w10:wrap type="topAndBottom"/>
              </v:shape>
            </w:pict>
          </mc:Fallback>
        </mc:AlternateContent>
      </w:r>
    </w:p>
    <w:p w:rsidR="00405434" w:rsidRPr="00AC363E" w:rsidRDefault="00405434">
      <w:pPr>
        <w:pStyle w:val="BodyText"/>
        <w:spacing w:before="2" w:line="360" w:lineRule="auto"/>
        <w:rPr>
          <w:b/>
          <w:sz w:val="16"/>
        </w:rPr>
      </w:pPr>
    </w:p>
    <w:p w:rsidR="00405434" w:rsidRPr="00AC363E" w:rsidRDefault="00845063">
      <w:pPr>
        <w:spacing w:before="90" w:line="360" w:lineRule="auto"/>
        <w:ind w:left="1999" w:right="2412"/>
        <w:jc w:val="center"/>
        <w:rPr>
          <w:rFonts w:ascii="Times New Roman" w:hAnsi="Times New Roman" w:cs="Times New Roman"/>
          <w:b/>
          <w:sz w:val="24"/>
        </w:rPr>
      </w:pPr>
      <w:r w:rsidRPr="00AC363E">
        <w:rPr>
          <w:rFonts w:ascii="Times New Roman" w:hAnsi="Times New Roman" w:cs="Times New Roman"/>
          <w:b/>
          <w:sz w:val="24"/>
        </w:rPr>
        <w:t>Gambar 4.14 Flowgraph</w:t>
      </w:r>
    </w:p>
    <w:p w:rsidR="00405434" w:rsidRPr="00AC363E" w:rsidRDefault="00405434">
      <w:pPr>
        <w:spacing w:line="360" w:lineRule="auto"/>
        <w:jc w:val="center"/>
        <w:rPr>
          <w:rFonts w:ascii="Times New Roman" w:hAnsi="Times New Roman" w:cs="Times New Roman"/>
          <w:b/>
          <w:sz w:val="24"/>
        </w:rPr>
        <w:sectPr w:rsidR="00405434" w:rsidRPr="00AC363E">
          <w:pgSz w:w="11910" w:h="16840"/>
          <w:pgMar w:top="960" w:right="661" w:bottom="280" w:left="1640" w:header="710" w:footer="0" w:gutter="0"/>
          <w:cols w:space="720"/>
        </w:sectPr>
      </w:pPr>
    </w:p>
    <w:p w:rsidR="00405434" w:rsidRPr="00AC363E" w:rsidRDefault="00845063">
      <w:pPr>
        <w:spacing w:before="90" w:line="360" w:lineRule="auto"/>
        <w:ind w:left="629" w:right="4400"/>
        <w:rPr>
          <w:rFonts w:ascii="Times New Roman" w:hAnsi="Times New Roman" w:cs="Times New Roman"/>
          <w:bCs/>
          <w:sz w:val="24"/>
        </w:rPr>
      </w:pPr>
      <w:r w:rsidRPr="00AC363E">
        <w:rPr>
          <w:rFonts w:ascii="Times New Roman" w:hAnsi="Times New Roman" w:cs="Times New Roman"/>
          <w:bCs/>
          <w:sz w:val="24"/>
        </w:rPr>
        <w:lastRenderedPageBreak/>
        <w:t xml:space="preserve">Menghitung Nilai </w:t>
      </w:r>
      <w:r w:rsidRPr="00AC363E">
        <w:rPr>
          <w:rFonts w:ascii="Times New Roman" w:hAnsi="Times New Roman" w:cs="Times New Roman"/>
          <w:bCs/>
          <w:i/>
          <w:sz w:val="24"/>
        </w:rPr>
        <w:t xml:space="preserve">Cyclomatic Complexity </w:t>
      </w:r>
      <w:r w:rsidRPr="00AC363E">
        <w:rPr>
          <w:rFonts w:ascii="Times New Roman" w:hAnsi="Times New Roman" w:cs="Times New Roman"/>
          <w:bCs/>
          <w:sz w:val="24"/>
        </w:rPr>
        <w:t>(CC) Dimana :</w:t>
      </w:r>
    </w:p>
    <w:p w:rsidR="00405434" w:rsidRPr="00AC363E" w:rsidRDefault="00845063">
      <w:pPr>
        <w:tabs>
          <w:tab w:val="left" w:pos="1348"/>
        </w:tabs>
        <w:spacing w:before="1" w:line="360" w:lineRule="auto"/>
        <w:ind w:left="629" w:right="6863"/>
        <w:rPr>
          <w:rFonts w:ascii="Times New Roman" w:hAnsi="Times New Roman" w:cs="Times New Roman"/>
          <w:bCs/>
          <w:sz w:val="28"/>
        </w:rPr>
      </w:pPr>
      <w:r w:rsidRPr="00AC363E">
        <w:rPr>
          <w:rFonts w:ascii="Times New Roman" w:hAnsi="Times New Roman" w:cs="Times New Roman"/>
          <w:bCs/>
          <w:sz w:val="28"/>
        </w:rPr>
        <w:t>Node (N) = 11 Edge (E) = 11 Region (R) = 2 Predikat (P) = 1 CC</w:t>
      </w:r>
      <w:r w:rsidRPr="00AC363E">
        <w:rPr>
          <w:rFonts w:ascii="Times New Roman" w:hAnsi="Times New Roman" w:cs="Times New Roman"/>
          <w:bCs/>
          <w:sz w:val="28"/>
        </w:rPr>
        <w:tab/>
        <w:t xml:space="preserve">= E – N + </w:t>
      </w:r>
      <w:r w:rsidRPr="00AC363E">
        <w:rPr>
          <w:rFonts w:ascii="Times New Roman" w:hAnsi="Times New Roman" w:cs="Times New Roman"/>
          <w:bCs/>
          <w:spacing w:val="-14"/>
          <w:sz w:val="28"/>
        </w:rPr>
        <w:t>2</w:t>
      </w:r>
    </w:p>
    <w:p w:rsidR="00405434" w:rsidRPr="00AC363E" w:rsidRDefault="00845063">
      <w:pPr>
        <w:spacing w:before="1" w:line="360" w:lineRule="auto"/>
        <w:ind w:left="1348"/>
        <w:rPr>
          <w:rFonts w:ascii="Times New Roman" w:hAnsi="Times New Roman" w:cs="Times New Roman"/>
          <w:bCs/>
          <w:sz w:val="28"/>
        </w:rPr>
      </w:pPr>
      <w:r w:rsidRPr="00AC363E">
        <w:rPr>
          <w:rFonts w:ascii="Times New Roman" w:hAnsi="Times New Roman" w:cs="Times New Roman"/>
          <w:bCs/>
          <w:sz w:val="28"/>
        </w:rPr>
        <w:t>= (11 – 11) + 2</w:t>
      </w:r>
    </w:p>
    <w:p w:rsidR="00405434" w:rsidRPr="00AC363E" w:rsidRDefault="00845063">
      <w:pPr>
        <w:spacing w:before="46" w:line="360" w:lineRule="auto"/>
        <w:ind w:left="1348"/>
        <w:rPr>
          <w:rFonts w:ascii="Times New Roman" w:hAnsi="Times New Roman" w:cs="Times New Roman"/>
          <w:bCs/>
          <w:sz w:val="28"/>
        </w:rPr>
      </w:pPr>
      <w:r w:rsidRPr="00AC363E">
        <w:rPr>
          <w:rFonts w:ascii="Times New Roman" w:hAnsi="Times New Roman" w:cs="Times New Roman"/>
          <w:bCs/>
          <w:sz w:val="28"/>
        </w:rPr>
        <w:t>= 2</w:t>
      </w:r>
    </w:p>
    <w:p w:rsidR="00405434" w:rsidRPr="00AC363E" w:rsidRDefault="00845063">
      <w:pPr>
        <w:tabs>
          <w:tab w:val="left" w:pos="1348"/>
        </w:tabs>
        <w:spacing w:before="50" w:line="360" w:lineRule="auto"/>
        <w:ind w:left="629"/>
        <w:rPr>
          <w:rFonts w:ascii="Times New Roman" w:hAnsi="Times New Roman" w:cs="Times New Roman"/>
          <w:bCs/>
          <w:sz w:val="28"/>
        </w:rPr>
      </w:pPr>
      <w:r w:rsidRPr="00AC363E">
        <w:rPr>
          <w:rFonts w:ascii="Times New Roman" w:hAnsi="Times New Roman" w:cs="Times New Roman"/>
          <w:bCs/>
          <w:sz w:val="28"/>
        </w:rPr>
        <w:t>CC</w:t>
      </w:r>
      <w:r w:rsidRPr="00AC363E">
        <w:rPr>
          <w:rFonts w:ascii="Times New Roman" w:hAnsi="Times New Roman" w:cs="Times New Roman"/>
          <w:bCs/>
          <w:sz w:val="28"/>
        </w:rPr>
        <w:tab/>
        <w:t>= P +</w:t>
      </w:r>
      <w:r w:rsidRPr="00AC363E">
        <w:rPr>
          <w:rFonts w:ascii="Times New Roman" w:hAnsi="Times New Roman" w:cs="Times New Roman"/>
          <w:bCs/>
          <w:spacing w:val="1"/>
          <w:sz w:val="28"/>
        </w:rPr>
        <w:t xml:space="preserve"> </w:t>
      </w:r>
      <w:r w:rsidRPr="00AC363E">
        <w:rPr>
          <w:rFonts w:ascii="Times New Roman" w:hAnsi="Times New Roman" w:cs="Times New Roman"/>
          <w:bCs/>
          <w:sz w:val="28"/>
        </w:rPr>
        <w:t>1</w:t>
      </w:r>
    </w:p>
    <w:p w:rsidR="00405434" w:rsidRPr="00AC363E" w:rsidRDefault="00845063">
      <w:pPr>
        <w:spacing w:before="50" w:line="360" w:lineRule="auto"/>
        <w:ind w:left="1348"/>
        <w:rPr>
          <w:rFonts w:ascii="Times New Roman" w:hAnsi="Times New Roman" w:cs="Times New Roman"/>
          <w:bCs/>
          <w:sz w:val="28"/>
        </w:rPr>
      </w:pPr>
      <w:r w:rsidRPr="00AC363E">
        <w:rPr>
          <w:rFonts w:ascii="Times New Roman" w:hAnsi="Times New Roman" w:cs="Times New Roman"/>
          <w:bCs/>
          <w:sz w:val="28"/>
        </w:rPr>
        <w:t>= 1 + 1</w:t>
      </w:r>
    </w:p>
    <w:p w:rsidR="00405434" w:rsidRPr="00AC363E" w:rsidRDefault="00845063">
      <w:pPr>
        <w:spacing w:before="46" w:line="360" w:lineRule="auto"/>
        <w:ind w:left="1348"/>
        <w:rPr>
          <w:rFonts w:ascii="Times New Roman" w:hAnsi="Times New Roman" w:cs="Times New Roman"/>
          <w:bCs/>
          <w:sz w:val="28"/>
        </w:rPr>
      </w:pPr>
      <w:r w:rsidRPr="00AC363E">
        <w:rPr>
          <w:rFonts w:ascii="Times New Roman" w:hAnsi="Times New Roman" w:cs="Times New Roman"/>
          <w:bCs/>
          <w:sz w:val="28"/>
        </w:rPr>
        <w:t>= 2</w:t>
      </w:r>
    </w:p>
    <w:p w:rsidR="00405434" w:rsidRPr="00AC363E" w:rsidRDefault="00845063">
      <w:pPr>
        <w:pStyle w:val="BodyText"/>
        <w:spacing w:before="56" w:line="360" w:lineRule="auto"/>
        <w:ind w:left="629"/>
        <w:rPr>
          <w:bCs/>
        </w:rPr>
      </w:pPr>
      <w:r w:rsidRPr="00AC363E">
        <w:rPr>
          <w:bCs/>
        </w:rPr>
        <w:t>Menentukan Basis Path :</w:t>
      </w:r>
    </w:p>
    <w:p w:rsidR="00405434" w:rsidRPr="00AC363E" w:rsidRDefault="00845063">
      <w:pPr>
        <w:pStyle w:val="BodyText"/>
        <w:spacing w:before="136" w:line="360" w:lineRule="auto"/>
        <w:ind w:left="629"/>
        <w:rPr>
          <w:bCs/>
        </w:rPr>
      </w:pPr>
      <w:r w:rsidRPr="00AC363E">
        <w:rPr>
          <w:bCs/>
        </w:rPr>
        <w:t>Path 1 = 1-2-3-4-5-6-11</w:t>
      </w:r>
    </w:p>
    <w:p w:rsidR="00405434" w:rsidRPr="00AC363E" w:rsidRDefault="00405434">
      <w:pPr>
        <w:pStyle w:val="BodyText"/>
        <w:spacing w:before="1" w:line="360" w:lineRule="auto"/>
        <w:rPr>
          <w:bCs/>
          <w:sz w:val="26"/>
        </w:rPr>
      </w:pPr>
    </w:p>
    <w:p w:rsidR="00405434" w:rsidRPr="00AC363E" w:rsidRDefault="00845063">
      <w:pPr>
        <w:pStyle w:val="BodyText"/>
        <w:spacing w:line="360" w:lineRule="auto"/>
        <w:ind w:left="629"/>
        <w:rPr>
          <w:bCs/>
        </w:rPr>
      </w:pPr>
      <w:r w:rsidRPr="00AC363E">
        <w:rPr>
          <w:bCs/>
        </w:rPr>
        <w:t>Path 2 = 1-2-3-4-5-7-8-9-10-11</w:t>
      </w:r>
    </w:p>
    <w:p w:rsidR="00405434" w:rsidRPr="00AC363E" w:rsidRDefault="00405434">
      <w:pPr>
        <w:pStyle w:val="BodyText"/>
        <w:spacing w:before="9" w:line="360" w:lineRule="auto"/>
        <w:rPr>
          <w:bCs/>
          <w:sz w:val="25"/>
        </w:rPr>
      </w:pPr>
    </w:p>
    <w:p w:rsidR="00405434" w:rsidRPr="00AC363E" w:rsidRDefault="00845063">
      <w:pPr>
        <w:pStyle w:val="BodyText"/>
        <w:spacing w:line="360" w:lineRule="auto"/>
        <w:ind w:left="629" w:right="1481" w:firstLine="720"/>
        <w:jc w:val="both"/>
        <w:rPr>
          <w:bCs/>
        </w:rPr>
      </w:pPr>
      <w:r w:rsidRPr="00AC363E">
        <w:rPr>
          <w:bCs/>
        </w:rPr>
        <w:t>Ketika aplikasi dijalankan, maka terlihat bahwa semua basis path</w:t>
      </w:r>
      <w:r w:rsidRPr="00AC363E">
        <w:rPr>
          <w:bCs/>
          <w:spacing w:val="-37"/>
        </w:rPr>
        <w:t xml:space="preserve"> </w:t>
      </w:r>
      <w:r w:rsidRPr="00AC363E">
        <w:rPr>
          <w:bCs/>
        </w:rPr>
        <w:t xml:space="preserve">yang dihasilkan telah dieksekusi satu kali. Berdasarkan ketentuan tersebut dari segi kelayakan </w:t>
      </w:r>
      <w:r w:rsidRPr="00AC363E">
        <w:rPr>
          <w:bCs/>
          <w:i/>
        </w:rPr>
        <w:t>software</w:t>
      </w:r>
      <w:r w:rsidRPr="00AC363E">
        <w:rPr>
          <w:bCs/>
        </w:rPr>
        <w:t>, sistem ini telah memenuhi</w:t>
      </w:r>
      <w:r w:rsidRPr="00AC363E">
        <w:rPr>
          <w:bCs/>
          <w:spacing w:val="-6"/>
        </w:rPr>
        <w:t xml:space="preserve"> </w:t>
      </w:r>
      <w:r w:rsidRPr="00AC363E">
        <w:rPr>
          <w:bCs/>
        </w:rPr>
        <w:t>syarat.</w:t>
      </w:r>
    </w:p>
    <w:p w:rsidR="00405434" w:rsidRPr="00AC363E" w:rsidRDefault="00405434">
      <w:pPr>
        <w:spacing w:line="360" w:lineRule="auto"/>
        <w:jc w:val="both"/>
        <w:rPr>
          <w:rFonts w:ascii="Times New Roman" w:hAnsi="Times New Roman" w:cs="Times New Roman"/>
          <w:b/>
        </w:rPr>
        <w:sectPr w:rsidR="00405434" w:rsidRPr="00AC363E">
          <w:pgSz w:w="11910" w:h="16840"/>
          <w:pgMar w:top="960" w:right="661" w:bottom="280" w:left="1640" w:header="710" w:footer="0" w:gutter="0"/>
          <w:cols w:space="720"/>
        </w:sectPr>
      </w:pPr>
    </w:p>
    <w:p w:rsidR="00405434" w:rsidRPr="00AC363E" w:rsidRDefault="00845063">
      <w:pPr>
        <w:pStyle w:val="ListParagraph"/>
        <w:widowControl w:val="0"/>
        <w:numPr>
          <w:ilvl w:val="2"/>
          <w:numId w:val="44"/>
        </w:numPr>
        <w:tabs>
          <w:tab w:val="left" w:pos="1349"/>
        </w:tabs>
        <w:autoSpaceDE w:val="0"/>
        <w:autoSpaceDN w:val="0"/>
        <w:spacing w:before="90" w:after="0" w:line="360" w:lineRule="auto"/>
        <w:contextualSpacing w:val="0"/>
        <w:rPr>
          <w:rFonts w:ascii="Times New Roman" w:hAnsi="Times New Roman" w:cs="Times New Roman"/>
          <w:b/>
          <w:i/>
          <w:sz w:val="24"/>
        </w:rPr>
      </w:pPr>
      <w:r w:rsidRPr="00AC363E">
        <w:rPr>
          <w:rFonts w:ascii="Times New Roman" w:hAnsi="Times New Roman" w:cs="Times New Roman"/>
          <w:b/>
          <w:sz w:val="24"/>
        </w:rPr>
        <w:lastRenderedPageBreak/>
        <w:t xml:space="preserve">Pengujian </w:t>
      </w:r>
      <w:r w:rsidRPr="00AC363E">
        <w:rPr>
          <w:rFonts w:ascii="Times New Roman" w:hAnsi="Times New Roman" w:cs="Times New Roman"/>
          <w:b/>
          <w:i/>
          <w:sz w:val="24"/>
        </w:rPr>
        <w:t>Black</w:t>
      </w:r>
      <w:r w:rsidRPr="00AC363E">
        <w:rPr>
          <w:rFonts w:ascii="Times New Roman" w:hAnsi="Times New Roman" w:cs="Times New Roman"/>
          <w:b/>
          <w:i/>
          <w:spacing w:val="-1"/>
          <w:sz w:val="24"/>
        </w:rPr>
        <w:t xml:space="preserve"> </w:t>
      </w:r>
      <w:r w:rsidRPr="00AC363E">
        <w:rPr>
          <w:rFonts w:ascii="Times New Roman" w:hAnsi="Times New Roman" w:cs="Times New Roman"/>
          <w:b/>
          <w:i/>
          <w:sz w:val="24"/>
        </w:rPr>
        <w:t>Box</w:t>
      </w:r>
    </w:p>
    <w:p w:rsidR="00405434" w:rsidRPr="00AC363E" w:rsidRDefault="00845063">
      <w:pPr>
        <w:pStyle w:val="BodyText"/>
        <w:spacing w:line="360" w:lineRule="auto"/>
        <w:ind w:left="629" w:right="1033" w:firstLine="720"/>
        <w:jc w:val="both"/>
        <w:rPr>
          <w:bCs/>
        </w:rPr>
      </w:pPr>
      <w:r w:rsidRPr="00AC363E">
        <w:rPr>
          <w:bCs/>
        </w:rPr>
        <w:t xml:space="preserve">Pengujian </w:t>
      </w:r>
      <w:r w:rsidRPr="00AC363E">
        <w:rPr>
          <w:bCs/>
          <w:i/>
        </w:rPr>
        <w:t xml:space="preserve">Black Box </w:t>
      </w:r>
      <w:r w:rsidRPr="00AC363E">
        <w:rPr>
          <w:bCs/>
        </w:rPr>
        <w:t xml:space="preserve">dilakukan untuk memastikan bahwa suatu </w:t>
      </w:r>
      <w:r w:rsidRPr="00AC363E">
        <w:rPr>
          <w:bCs/>
          <w:i/>
        </w:rPr>
        <w:t xml:space="preserve">event </w:t>
      </w:r>
      <w:r w:rsidRPr="00AC363E">
        <w:rPr>
          <w:bCs/>
        </w:rPr>
        <w:t xml:space="preserve">atau masukan akan menjalankan proses yang tepat dan menghasilkan </w:t>
      </w:r>
      <w:r w:rsidRPr="00AC363E">
        <w:rPr>
          <w:bCs/>
          <w:i/>
        </w:rPr>
        <w:t xml:space="preserve">Output </w:t>
      </w:r>
      <w:r w:rsidRPr="00AC363E">
        <w:rPr>
          <w:bCs/>
        </w:rPr>
        <w:t>Sesuai dengan rancangan. Untuk Contoh pengujian terhadap beberapa proses menberikan hasil sebagai berikut:</w:t>
      </w:r>
    </w:p>
    <w:p w:rsidR="00405434" w:rsidRPr="00AC363E" w:rsidRDefault="00405434">
      <w:pPr>
        <w:spacing w:before="1" w:line="360" w:lineRule="auto"/>
        <w:ind w:left="2002" w:right="2412"/>
        <w:jc w:val="center"/>
        <w:rPr>
          <w:rFonts w:ascii="Times New Roman" w:hAnsi="Times New Roman" w:cs="Times New Roman"/>
          <w:b/>
          <w:sz w:val="4"/>
        </w:rPr>
      </w:pPr>
    </w:p>
    <w:p w:rsidR="00405434" w:rsidRPr="00AC363E" w:rsidRDefault="00845063">
      <w:pPr>
        <w:spacing w:before="1" w:line="360" w:lineRule="auto"/>
        <w:ind w:left="2002" w:right="2412"/>
        <w:jc w:val="center"/>
        <w:rPr>
          <w:rFonts w:ascii="Times New Roman" w:hAnsi="Times New Roman" w:cs="Times New Roman"/>
          <w:b/>
          <w:i/>
          <w:sz w:val="24"/>
        </w:rPr>
      </w:pPr>
      <w:r w:rsidRPr="00AC363E">
        <w:rPr>
          <w:rFonts w:ascii="Times New Roman" w:hAnsi="Times New Roman" w:cs="Times New Roman"/>
          <w:b/>
          <w:sz w:val="24"/>
        </w:rPr>
        <w:t xml:space="preserve">Tabel 4.10 Tabel Pengujian </w:t>
      </w:r>
      <w:r w:rsidRPr="00AC363E">
        <w:rPr>
          <w:rFonts w:ascii="Times New Roman" w:hAnsi="Times New Roman" w:cs="Times New Roman"/>
          <w:b/>
          <w:i/>
          <w:sz w:val="24"/>
        </w:rPr>
        <w:t>Black Box</w:t>
      </w:r>
    </w:p>
    <w:p w:rsidR="00405434" w:rsidRPr="00AC363E" w:rsidRDefault="00405434">
      <w:pPr>
        <w:pStyle w:val="BodyText"/>
        <w:spacing w:before="7" w:line="360" w:lineRule="auto"/>
        <w:rPr>
          <w:b/>
          <w:i/>
          <w:sz w:val="13"/>
        </w:rPr>
      </w:pPr>
    </w:p>
    <w:tbl>
      <w:tblPr>
        <w:tblW w:w="0" w:type="auto"/>
        <w:tblInd w:w="5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205"/>
        <w:gridCol w:w="2337"/>
        <w:gridCol w:w="2308"/>
        <w:gridCol w:w="1209"/>
      </w:tblGrid>
      <w:tr w:rsidR="00405434" w:rsidRPr="00AC363E">
        <w:trPr>
          <w:trHeight w:val="830"/>
        </w:trPr>
        <w:tc>
          <w:tcPr>
            <w:tcW w:w="2205" w:type="dxa"/>
            <w:shd w:val="clear" w:color="auto" w:fill="5B9BD4"/>
          </w:tcPr>
          <w:p w:rsidR="00405434" w:rsidRPr="00AC363E" w:rsidRDefault="00845063">
            <w:pPr>
              <w:pStyle w:val="TableParagraph"/>
              <w:spacing w:before="207" w:line="360" w:lineRule="auto"/>
              <w:ind w:left="98" w:right="98"/>
              <w:jc w:val="center"/>
              <w:rPr>
                <w:b/>
                <w:sz w:val="24"/>
              </w:rPr>
            </w:pPr>
            <w:r w:rsidRPr="00AC363E">
              <w:rPr>
                <w:b/>
                <w:sz w:val="24"/>
              </w:rPr>
              <w:t>Input/Event</w:t>
            </w:r>
          </w:p>
        </w:tc>
        <w:tc>
          <w:tcPr>
            <w:tcW w:w="2337" w:type="dxa"/>
            <w:shd w:val="clear" w:color="auto" w:fill="5B9BD4"/>
          </w:tcPr>
          <w:p w:rsidR="00405434" w:rsidRPr="00AC363E" w:rsidRDefault="00845063">
            <w:pPr>
              <w:pStyle w:val="TableParagraph"/>
              <w:spacing w:before="207" w:line="360" w:lineRule="auto"/>
              <w:ind w:left="161" w:right="160"/>
              <w:jc w:val="center"/>
              <w:rPr>
                <w:b/>
                <w:sz w:val="24"/>
              </w:rPr>
            </w:pPr>
            <w:r w:rsidRPr="00AC363E">
              <w:rPr>
                <w:b/>
                <w:sz w:val="24"/>
              </w:rPr>
              <w:t>Fungsi</w:t>
            </w:r>
          </w:p>
        </w:tc>
        <w:tc>
          <w:tcPr>
            <w:tcW w:w="2308" w:type="dxa"/>
            <w:shd w:val="clear" w:color="auto" w:fill="5B9BD4"/>
          </w:tcPr>
          <w:p w:rsidR="00405434" w:rsidRPr="00AC363E" w:rsidRDefault="00845063">
            <w:pPr>
              <w:pStyle w:val="TableParagraph"/>
              <w:spacing w:before="3" w:line="360" w:lineRule="auto"/>
              <w:ind w:left="463"/>
              <w:rPr>
                <w:b/>
                <w:sz w:val="24"/>
              </w:rPr>
            </w:pPr>
            <w:r w:rsidRPr="00AC363E">
              <w:rPr>
                <w:b/>
                <w:sz w:val="24"/>
              </w:rPr>
              <w:t>Hasil Yang</w:t>
            </w:r>
          </w:p>
          <w:p w:rsidR="00405434" w:rsidRPr="00AC363E" w:rsidRDefault="00845063">
            <w:pPr>
              <w:pStyle w:val="TableParagraph"/>
              <w:spacing w:before="136" w:line="360" w:lineRule="auto"/>
              <w:ind w:left="414"/>
              <w:rPr>
                <w:b/>
                <w:sz w:val="24"/>
              </w:rPr>
            </w:pPr>
            <w:r w:rsidRPr="00AC363E">
              <w:rPr>
                <w:b/>
                <w:sz w:val="24"/>
              </w:rPr>
              <w:t>Diharapkan</w:t>
            </w:r>
          </w:p>
        </w:tc>
        <w:tc>
          <w:tcPr>
            <w:tcW w:w="1209" w:type="dxa"/>
            <w:shd w:val="clear" w:color="auto" w:fill="5B9BD4"/>
          </w:tcPr>
          <w:p w:rsidR="00405434" w:rsidRPr="00AC363E" w:rsidRDefault="00845063">
            <w:pPr>
              <w:pStyle w:val="TableParagraph"/>
              <w:spacing w:before="207" w:line="360" w:lineRule="auto"/>
              <w:ind w:left="126" w:right="119"/>
              <w:jc w:val="center"/>
              <w:rPr>
                <w:b/>
                <w:sz w:val="24"/>
              </w:rPr>
            </w:pPr>
            <w:r w:rsidRPr="00AC363E">
              <w:rPr>
                <w:b/>
                <w:sz w:val="24"/>
              </w:rPr>
              <w:t>Hasil Uji</w:t>
            </w:r>
          </w:p>
        </w:tc>
      </w:tr>
      <w:tr w:rsidR="00405434" w:rsidRPr="00AC363E">
        <w:trPr>
          <w:trHeight w:val="633"/>
        </w:trPr>
        <w:tc>
          <w:tcPr>
            <w:tcW w:w="2205" w:type="dxa"/>
          </w:tcPr>
          <w:p w:rsidR="00405434" w:rsidRPr="00AC363E" w:rsidRDefault="00845063">
            <w:pPr>
              <w:pStyle w:val="TableParagraph"/>
              <w:spacing w:before="155" w:line="360" w:lineRule="auto"/>
              <w:ind w:left="98" w:right="98"/>
              <w:jc w:val="center"/>
              <w:rPr>
                <w:bCs/>
                <w:sz w:val="24"/>
              </w:rPr>
            </w:pPr>
            <w:r w:rsidRPr="00AC363E">
              <w:rPr>
                <w:bCs/>
                <w:sz w:val="24"/>
              </w:rPr>
              <w:t>Klik Menu Login</w:t>
            </w:r>
          </w:p>
        </w:tc>
        <w:tc>
          <w:tcPr>
            <w:tcW w:w="2337" w:type="dxa"/>
          </w:tcPr>
          <w:p w:rsidR="00405434" w:rsidRPr="00AC363E" w:rsidRDefault="00845063">
            <w:pPr>
              <w:pStyle w:val="TableParagraph"/>
              <w:spacing w:line="360" w:lineRule="auto"/>
              <w:ind w:left="163" w:right="160"/>
              <w:jc w:val="center"/>
              <w:rPr>
                <w:bCs/>
                <w:sz w:val="24"/>
              </w:rPr>
            </w:pPr>
            <w:r w:rsidRPr="00AC363E">
              <w:rPr>
                <w:bCs/>
                <w:sz w:val="24"/>
              </w:rPr>
              <w:t>Menampilkan form</w:t>
            </w:r>
          </w:p>
          <w:p w:rsidR="00405434" w:rsidRPr="00AC363E" w:rsidRDefault="00845063">
            <w:pPr>
              <w:pStyle w:val="TableParagraph"/>
              <w:spacing w:before="44" w:line="360" w:lineRule="auto"/>
              <w:ind w:left="163" w:right="160"/>
              <w:jc w:val="center"/>
              <w:rPr>
                <w:bCs/>
                <w:sz w:val="24"/>
              </w:rPr>
            </w:pPr>
            <w:r w:rsidRPr="00AC363E">
              <w:rPr>
                <w:bCs/>
                <w:sz w:val="24"/>
              </w:rPr>
              <w:t>login</w:t>
            </w:r>
          </w:p>
        </w:tc>
        <w:tc>
          <w:tcPr>
            <w:tcW w:w="2308" w:type="dxa"/>
          </w:tcPr>
          <w:p w:rsidR="00405434" w:rsidRPr="00AC363E" w:rsidRDefault="00845063">
            <w:pPr>
              <w:pStyle w:val="TableParagraph"/>
              <w:spacing w:line="360" w:lineRule="auto"/>
              <w:ind w:left="110" w:right="110"/>
              <w:jc w:val="center"/>
              <w:rPr>
                <w:bCs/>
                <w:sz w:val="24"/>
              </w:rPr>
            </w:pPr>
            <w:r w:rsidRPr="00AC363E">
              <w:rPr>
                <w:bCs/>
                <w:sz w:val="24"/>
              </w:rPr>
              <w:t>Tampil halaman</w:t>
            </w:r>
          </w:p>
          <w:p w:rsidR="00405434" w:rsidRPr="00AC363E" w:rsidRDefault="00845063">
            <w:pPr>
              <w:pStyle w:val="TableParagraph"/>
              <w:spacing w:before="44" w:line="360" w:lineRule="auto"/>
              <w:ind w:left="111" w:right="110"/>
              <w:jc w:val="center"/>
              <w:rPr>
                <w:bCs/>
                <w:sz w:val="24"/>
              </w:rPr>
            </w:pPr>
            <w:r w:rsidRPr="00AC363E">
              <w:rPr>
                <w:bCs/>
                <w:sz w:val="24"/>
              </w:rPr>
              <w:t>login</w:t>
            </w:r>
          </w:p>
        </w:tc>
        <w:tc>
          <w:tcPr>
            <w:tcW w:w="1209" w:type="dxa"/>
          </w:tcPr>
          <w:p w:rsidR="00405434" w:rsidRPr="00AC363E" w:rsidRDefault="00845063">
            <w:pPr>
              <w:pStyle w:val="TableParagraph"/>
              <w:spacing w:before="155" w:line="360" w:lineRule="auto"/>
              <w:ind w:left="119" w:right="119"/>
              <w:jc w:val="center"/>
              <w:rPr>
                <w:bCs/>
                <w:sz w:val="24"/>
              </w:rPr>
            </w:pPr>
            <w:r w:rsidRPr="00AC363E">
              <w:rPr>
                <w:bCs/>
                <w:sz w:val="24"/>
              </w:rPr>
              <w:t>sesuai</w:t>
            </w:r>
          </w:p>
        </w:tc>
      </w:tr>
      <w:tr w:rsidR="00405434" w:rsidRPr="00AC363E">
        <w:trPr>
          <w:trHeight w:val="1586"/>
        </w:trPr>
        <w:tc>
          <w:tcPr>
            <w:tcW w:w="2205" w:type="dxa"/>
          </w:tcPr>
          <w:p w:rsidR="00405434" w:rsidRPr="00AC363E" w:rsidRDefault="00405434">
            <w:pPr>
              <w:pStyle w:val="TableParagraph"/>
              <w:spacing w:before="4" w:line="360" w:lineRule="auto"/>
              <w:rPr>
                <w:bCs/>
                <w:i/>
                <w:sz w:val="27"/>
              </w:rPr>
            </w:pPr>
          </w:p>
          <w:p w:rsidR="00405434" w:rsidRPr="00AC363E" w:rsidRDefault="00845063">
            <w:pPr>
              <w:pStyle w:val="TableParagraph"/>
              <w:spacing w:line="360" w:lineRule="auto"/>
              <w:ind w:left="102" w:right="98"/>
              <w:jc w:val="center"/>
              <w:rPr>
                <w:bCs/>
                <w:sz w:val="24"/>
              </w:rPr>
            </w:pPr>
            <w:r w:rsidRPr="00AC363E">
              <w:rPr>
                <w:bCs/>
                <w:sz w:val="24"/>
              </w:rPr>
              <w:t>Masukkan username password Benar Admin</w:t>
            </w:r>
          </w:p>
        </w:tc>
        <w:tc>
          <w:tcPr>
            <w:tcW w:w="2337" w:type="dxa"/>
          </w:tcPr>
          <w:p w:rsidR="00405434" w:rsidRPr="00AC363E" w:rsidRDefault="00405434">
            <w:pPr>
              <w:pStyle w:val="TableParagraph"/>
              <w:spacing w:before="4" w:line="360" w:lineRule="auto"/>
              <w:rPr>
                <w:bCs/>
                <w:i/>
                <w:sz w:val="27"/>
              </w:rPr>
            </w:pPr>
          </w:p>
          <w:p w:rsidR="00405434" w:rsidRPr="00AC363E" w:rsidRDefault="00845063">
            <w:pPr>
              <w:pStyle w:val="TableParagraph"/>
              <w:spacing w:line="360" w:lineRule="auto"/>
              <w:ind w:left="131" w:right="127" w:hanging="2"/>
              <w:jc w:val="center"/>
              <w:rPr>
                <w:bCs/>
                <w:sz w:val="24"/>
              </w:rPr>
            </w:pPr>
            <w:r w:rsidRPr="00AC363E">
              <w:rPr>
                <w:bCs/>
                <w:sz w:val="24"/>
              </w:rPr>
              <w:t>Menampilkan pesan, “Selamat Datang, Admin!” dan Muncul</w:t>
            </w:r>
          </w:p>
        </w:tc>
        <w:tc>
          <w:tcPr>
            <w:tcW w:w="2308" w:type="dxa"/>
          </w:tcPr>
          <w:p w:rsidR="00405434" w:rsidRPr="00AC363E" w:rsidRDefault="00845063">
            <w:pPr>
              <w:pStyle w:val="TableParagraph"/>
              <w:spacing w:line="360" w:lineRule="auto"/>
              <w:ind w:left="238" w:right="230" w:hanging="5"/>
              <w:jc w:val="center"/>
              <w:rPr>
                <w:bCs/>
                <w:sz w:val="24"/>
              </w:rPr>
            </w:pPr>
            <w:r w:rsidRPr="00AC363E">
              <w:rPr>
                <w:bCs/>
                <w:sz w:val="24"/>
              </w:rPr>
              <w:t>Pesan selamat datang tampil, kemudian Halaman Admin</w:t>
            </w:r>
          </w:p>
          <w:p w:rsidR="00405434" w:rsidRPr="00AC363E" w:rsidRDefault="00845063">
            <w:pPr>
              <w:pStyle w:val="TableParagraph"/>
              <w:spacing w:line="360" w:lineRule="auto"/>
              <w:ind w:left="114" w:right="110"/>
              <w:jc w:val="center"/>
              <w:rPr>
                <w:bCs/>
                <w:sz w:val="24"/>
              </w:rPr>
            </w:pPr>
            <w:r w:rsidRPr="00AC363E">
              <w:rPr>
                <w:bCs/>
                <w:sz w:val="24"/>
              </w:rPr>
              <w:t>Tampil</w:t>
            </w:r>
          </w:p>
        </w:tc>
        <w:tc>
          <w:tcPr>
            <w:tcW w:w="1209" w:type="dxa"/>
          </w:tcPr>
          <w:p w:rsidR="00405434" w:rsidRPr="00AC363E" w:rsidRDefault="00405434">
            <w:pPr>
              <w:pStyle w:val="TableParagraph"/>
              <w:spacing w:line="360" w:lineRule="auto"/>
              <w:rPr>
                <w:bCs/>
                <w:i/>
                <w:sz w:val="26"/>
              </w:rPr>
            </w:pPr>
          </w:p>
          <w:p w:rsidR="00405434" w:rsidRPr="00AC363E" w:rsidRDefault="00405434">
            <w:pPr>
              <w:pStyle w:val="TableParagraph"/>
              <w:spacing w:before="10" w:line="360" w:lineRule="auto"/>
              <w:rPr>
                <w:bCs/>
                <w:i/>
                <w:sz w:val="28"/>
              </w:rPr>
            </w:pPr>
          </w:p>
          <w:p w:rsidR="00405434" w:rsidRPr="00AC363E" w:rsidRDefault="00845063">
            <w:pPr>
              <w:pStyle w:val="TableParagraph"/>
              <w:spacing w:line="360" w:lineRule="auto"/>
              <w:ind w:left="119" w:right="119"/>
              <w:jc w:val="center"/>
              <w:rPr>
                <w:bCs/>
                <w:sz w:val="24"/>
              </w:rPr>
            </w:pPr>
            <w:r w:rsidRPr="00AC363E">
              <w:rPr>
                <w:bCs/>
                <w:sz w:val="24"/>
              </w:rPr>
              <w:t>Sesuai</w:t>
            </w:r>
          </w:p>
        </w:tc>
      </w:tr>
      <w:tr w:rsidR="00405434" w:rsidRPr="00AC363E">
        <w:trPr>
          <w:trHeight w:val="1590"/>
        </w:trPr>
        <w:tc>
          <w:tcPr>
            <w:tcW w:w="2205" w:type="dxa"/>
          </w:tcPr>
          <w:p w:rsidR="00405434" w:rsidRPr="00AC363E" w:rsidRDefault="00405434">
            <w:pPr>
              <w:pStyle w:val="TableParagraph"/>
              <w:spacing w:before="4" w:line="360" w:lineRule="auto"/>
              <w:rPr>
                <w:bCs/>
                <w:i/>
                <w:sz w:val="27"/>
              </w:rPr>
            </w:pPr>
          </w:p>
          <w:p w:rsidR="00405434" w:rsidRPr="00AC363E" w:rsidRDefault="00845063">
            <w:pPr>
              <w:pStyle w:val="TableParagraph"/>
              <w:spacing w:line="360" w:lineRule="auto"/>
              <w:ind w:left="102" w:right="98"/>
              <w:jc w:val="center"/>
              <w:rPr>
                <w:bCs/>
                <w:sz w:val="24"/>
              </w:rPr>
            </w:pPr>
            <w:r w:rsidRPr="00AC363E">
              <w:rPr>
                <w:bCs/>
                <w:sz w:val="24"/>
              </w:rPr>
              <w:t>Masukkan username dan/atau password salah</w:t>
            </w:r>
          </w:p>
        </w:tc>
        <w:tc>
          <w:tcPr>
            <w:tcW w:w="2337" w:type="dxa"/>
          </w:tcPr>
          <w:p w:rsidR="00405434" w:rsidRPr="00AC363E" w:rsidRDefault="00845063">
            <w:pPr>
              <w:pStyle w:val="TableParagraph"/>
              <w:spacing w:line="360" w:lineRule="auto"/>
              <w:ind w:left="163" w:right="156"/>
              <w:jc w:val="center"/>
              <w:rPr>
                <w:bCs/>
                <w:sz w:val="24"/>
              </w:rPr>
            </w:pPr>
            <w:r w:rsidRPr="00AC363E">
              <w:rPr>
                <w:bCs/>
                <w:sz w:val="24"/>
              </w:rPr>
              <w:t>Menampilkan pesan kesalahan, “Login Gagal! Username atau Password anda</w:t>
            </w:r>
          </w:p>
          <w:p w:rsidR="00405434" w:rsidRPr="00AC363E" w:rsidRDefault="00845063">
            <w:pPr>
              <w:pStyle w:val="TableParagraph"/>
              <w:spacing w:line="360" w:lineRule="auto"/>
              <w:ind w:left="163" w:right="158"/>
              <w:jc w:val="center"/>
              <w:rPr>
                <w:bCs/>
                <w:sz w:val="24"/>
              </w:rPr>
            </w:pPr>
            <w:r w:rsidRPr="00AC363E">
              <w:rPr>
                <w:bCs/>
                <w:sz w:val="24"/>
              </w:rPr>
              <w:t>salah!”</w:t>
            </w:r>
          </w:p>
        </w:tc>
        <w:tc>
          <w:tcPr>
            <w:tcW w:w="2308" w:type="dxa"/>
          </w:tcPr>
          <w:p w:rsidR="00405434" w:rsidRPr="00AC363E" w:rsidRDefault="00405434">
            <w:pPr>
              <w:pStyle w:val="TableParagraph"/>
              <w:spacing w:before="4" w:line="360" w:lineRule="auto"/>
              <w:rPr>
                <w:bCs/>
                <w:i/>
                <w:sz w:val="27"/>
              </w:rPr>
            </w:pPr>
          </w:p>
          <w:p w:rsidR="00405434" w:rsidRPr="00AC363E" w:rsidRDefault="00845063">
            <w:pPr>
              <w:pStyle w:val="TableParagraph"/>
              <w:spacing w:line="360" w:lineRule="auto"/>
              <w:ind w:left="243" w:right="220" w:hanging="20"/>
              <w:jc w:val="both"/>
              <w:rPr>
                <w:bCs/>
                <w:sz w:val="24"/>
              </w:rPr>
            </w:pPr>
            <w:r w:rsidRPr="00AC363E">
              <w:rPr>
                <w:bCs/>
                <w:sz w:val="24"/>
              </w:rPr>
              <w:t>Pesan Kesalahan input nama atau password tampil</w:t>
            </w:r>
          </w:p>
        </w:tc>
        <w:tc>
          <w:tcPr>
            <w:tcW w:w="1209" w:type="dxa"/>
          </w:tcPr>
          <w:p w:rsidR="00405434" w:rsidRPr="00AC363E" w:rsidRDefault="00405434">
            <w:pPr>
              <w:pStyle w:val="TableParagraph"/>
              <w:spacing w:line="360" w:lineRule="auto"/>
              <w:rPr>
                <w:bCs/>
                <w:i/>
                <w:sz w:val="26"/>
              </w:rPr>
            </w:pPr>
          </w:p>
          <w:p w:rsidR="00405434" w:rsidRPr="00AC363E" w:rsidRDefault="00405434">
            <w:pPr>
              <w:pStyle w:val="TableParagraph"/>
              <w:spacing w:before="9" w:line="360" w:lineRule="auto"/>
              <w:rPr>
                <w:bCs/>
                <w:i/>
                <w:sz w:val="28"/>
              </w:rPr>
            </w:pPr>
          </w:p>
          <w:p w:rsidR="00405434" w:rsidRPr="00AC363E" w:rsidRDefault="00845063">
            <w:pPr>
              <w:pStyle w:val="TableParagraph"/>
              <w:spacing w:before="1" w:line="360" w:lineRule="auto"/>
              <w:ind w:left="119" w:right="119"/>
              <w:jc w:val="center"/>
              <w:rPr>
                <w:bCs/>
                <w:sz w:val="24"/>
              </w:rPr>
            </w:pPr>
            <w:r w:rsidRPr="00AC363E">
              <w:rPr>
                <w:bCs/>
                <w:sz w:val="24"/>
              </w:rPr>
              <w:t>Sesuai</w:t>
            </w:r>
          </w:p>
        </w:tc>
      </w:tr>
      <w:tr w:rsidR="00405434" w:rsidRPr="00AC363E">
        <w:trPr>
          <w:trHeight w:val="1265"/>
        </w:trPr>
        <w:tc>
          <w:tcPr>
            <w:tcW w:w="2205" w:type="dxa"/>
          </w:tcPr>
          <w:p w:rsidR="00405434" w:rsidRPr="00AC363E" w:rsidRDefault="00405434">
            <w:pPr>
              <w:pStyle w:val="TableParagraph"/>
              <w:spacing w:line="360" w:lineRule="auto"/>
              <w:rPr>
                <w:bCs/>
                <w:i/>
                <w:sz w:val="27"/>
              </w:rPr>
            </w:pPr>
          </w:p>
          <w:p w:rsidR="00405434" w:rsidRPr="00AC363E" w:rsidRDefault="00845063">
            <w:pPr>
              <w:pStyle w:val="TableParagraph"/>
              <w:spacing w:line="360" w:lineRule="auto"/>
              <w:ind w:left="875" w:right="296" w:hanging="556"/>
              <w:rPr>
                <w:bCs/>
                <w:sz w:val="24"/>
              </w:rPr>
            </w:pPr>
            <w:r w:rsidRPr="00AC363E">
              <w:rPr>
                <w:bCs/>
                <w:sz w:val="24"/>
              </w:rPr>
              <w:t>Klik Menu Atribut</w:t>
            </w:r>
          </w:p>
        </w:tc>
        <w:tc>
          <w:tcPr>
            <w:tcW w:w="2337" w:type="dxa"/>
          </w:tcPr>
          <w:p w:rsidR="00405434" w:rsidRPr="00AC363E" w:rsidRDefault="00405434">
            <w:pPr>
              <w:pStyle w:val="TableParagraph"/>
              <w:spacing w:line="360" w:lineRule="auto"/>
              <w:rPr>
                <w:bCs/>
                <w:i/>
                <w:sz w:val="27"/>
              </w:rPr>
            </w:pPr>
          </w:p>
          <w:p w:rsidR="00405434" w:rsidRPr="00AC363E" w:rsidRDefault="00845063">
            <w:pPr>
              <w:pStyle w:val="TableParagraph"/>
              <w:spacing w:line="360" w:lineRule="auto"/>
              <w:ind w:left="735" w:right="212" w:hanging="500"/>
              <w:rPr>
                <w:bCs/>
                <w:sz w:val="24"/>
              </w:rPr>
            </w:pPr>
            <w:r w:rsidRPr="00AC363E">
              <w:rPr>
                <w:bCs/>
                <w:sz w:val="24"/>
              </w:rPr>
              <w:t>Menampilkan tabel Atribut</w:t>
            </w:r>
          </w:p>
        </w:tc>
        <w:tc>
          <w:tcPr>
            <w:tcW w:w="2308" w:type="dxa"/>
          </w:tcPr>
          <w:p w:rsidR="00405434" w:rsidRPr="00AC363E" w:rsidRDefault="00845063">
            <w:pPr>
              <w:pStyle w:val="TableParagraph"/>
              <w:spacing w:line="360" w:lineRule="auto"/>
              <w:ind w:left="146" w:right="141" w:firstLine="100"/>
              <w:jc w:val="both"/>
              <w:rPr>
                <w:bCs/>
                <w:sz w:val="24"/>
              </w:rPr>
            </w:pPr>
            <w:r w:rsidRPr="00AC363E">
              <w:rPr>
                <w:bCs/>
                <w:sz w:val="24"/>
              </w:rPr>
              <w:t>Tampil halaman Atribut dan link untuk tambah data</w:t>
            </w:r>
          </w:p>
          <w:p w:rsidR="00405434" w:rsidRPr="00AC363E" w:rsidRDefault="00845063">
            <w:pPr>
              <w:pStyle w:val="TableParagraph"/>
              <w:spacing w:line="360" w:lineRule="auto"/>
              <w:ind w:left="116" w:right="110"/>
              <w:jc w:val="center"/>
              <w:rPr>
                <w:bCs/>
                <w:sz w:val="24"/>
              </w:rPr>
            </w:pPr>
            <w:r w:rsidRPr="00AC363E">
              <w:rPr>
                <w:bCs/>
                <w:sz w:val="24"/>
              </w:rPr>
              <w:t>user</w:t>
            </w:r>
          </w:p>
        </w:tc>
        <w:tc>
          <w:tcPr>
            <w:tcW w:w="1209" w:type="dxa"/>
          </w:tcPr>
          <w:p w:rsidR="00405434" w:rsidRPr="00AC363E" w:rsidRDefault="00405434">
            <w:pPr>
              <w:pStyle w:val="TableParagraph"/>
              <w:spacing w:before="11" w:line="360" w:lineRule="auto"/>
              <w:rPr>
                <w:bCs/>
                <w:i/>
                <w:sz w:val="33"/>
              </w:rPr>
            </w:pPr>
          </w:p>
          <w:p w:rsidR="00405434" w:rsidRPr="00AC363E" w:rsidRDefault="00845063">
            <w:pPr>
              <w:pStyle w:val="TableParagraph"/>
              <w:spacing w:line="360" w:lineRule="auto"/>
              <w:ind w:left="119" w:right="119"/>
              <w:jc w:val="center"/>
              <w:rPr>
                <w:bCs/>
                <w:sz w:val="24"/>
              </w:rPr>
            </w:pPr>
            <w:r w:rsidRPr="00AC363E">
              <w:rPr>
                <w:bCs/>
                <w:sz w:val="24"/>
              </w:rPr>
              <w:t>Sesuai</w:t>
            </w:r>
          </w:p>
        </w:tc>
      </w:tr>
      <w:tr w:rsidR="00405434" w:rsidRPr="00AC363E">
        <w:trPr>
          <w:trHeight w:val="638"/>
        </w:trPr>
        <w:tc>
          <w:tcPr>
            <w:tcW w:w="2205" w:type="dxa"/>
          </w:tcPr>
          <w:p w:rsidR="00405434" w:rsidRPr="00AC363E" w:rsidRDefault="00845063">
            <w:pPr>
              <w:pStyle w:val="TableParagraph"/>
              <w:spacing w:line="360" w:lineRule="auto"/>
              <w:ind w:left="103" w:right="98"/>
              <w:jc w:val="center"/>
              <w:rPr>
                <w:bCs/>
                <w:sz w:val="24"/>
              </w:rPr>
            </w:pPr>
            <w:r w:rsidRPr="00AC363E">
              <w:rPr>
                <w:bCs/>
                <w:sz w:val="24"/>
              </w:rPr>
              <w:t>Klik Link Tambah</w:t>
            </w:r>
          </w:p>
          <w:p w:rsidR="00405434" w:rsidRPr="00AC363E" w:rsidRDefault="00845063">
            <w:pPr>
              <w:pStyle w:val="TableParagraph"/>
              <w:spacing w:before="40" w:line="360" w:lineRule="auto"/>
              <w:ind w:left="100" w:right="98"/>
              <w:jc w:val="center"/>
              <w:rPr>
                <w:bCs/>
                <w:sz w:val="24"/>
              </w:rPr>
            </w:pPr>
            <w:r w:rsidRPr="00AC363E">
              <w:rPr>
                <w:bCs/>
                <w:sz w:val="24"/>
              </w:rPr>
              <w:t>Atribut</w:t>
            </w:r>
          </w:p>
        </w:tc>
        <w:tc>
          <w:tcPr>
            <w:tcW w:w="2337" w:type="dxa"/>
          </w:tcPr>
          <w:p w:rsidR="00405434" w:rsidRPr="00AC363E" w:rsidRDefault="00845063">
            <w:pPr>
              <w:pStyle w:val="TableParagraph"/>
              <w:spacing w:line="360" w:lineRule="auto"/>
              <w:ind w:left="211"/>
              <w:rPr>
                <w:bCs/>
                <w:sz w:val="24"/>
              </w:rPr>
            </w:pPr>
            <w:r w:rsidRPr="00AC363E">
              <w:rPr>
                <w:bCs/>
                <w:sz w:val="24"/>
              </w:rPr>
              <w:t>Menampilkan Form</w:t>
            </w:r>
          </w:p>
          <w:p w:rsidR="00405434" w:rsidRPr="00AC363E" w:rsidRDefault="00845063">
            <w:pPr>
              <w:pStyle w:val="TableParagraph"/>
              <w:spacing w:before="40" w:line="360" w:lineRule="auto"/>
              <w:ind w:left="258"/>
              <w:rPr>
                <w:bCs/>
                <w:sz w:val="24"/>
              </w:rPr>
            </w:pPr>
            <w:r w:rsidRPr="00AC363E">
              <w:rPr>
                <w:bCs/>
                <w:sz w:val="24"/>
              </w:rPr>
              <w:t>Tambah Atribut</w:t>
            </w:r>
          </w:p>
        </w:tc>
        <w:tc>
          <w:tcPr>
            <w:tcW w:w="2308" w:type="dxa"/>
          </w:tcPr>
          <w:p w:rsidR="00405434" w:rsidRPr="00AC363E" w:rsidRDefault="00845063">
            <w:pPr>
              <w:pStyle w:val="TableParagraph"/>
              <w:spacing w:line="360" w:lineRule="auto"/>
              <w:ind w:left="115" w:right="110"/>
              <w:jc w:val="center"/>
              <w:rPr>
                <w:bCs/>
                <w:sz w:val="24"/>
              </w:rPr>
            </w:pPr>
            <w:r w:rsidRPr="00AC363E">
              <w:rPr>
                <w:bCs/>
                <w:sz w:val="24"/>
              </w:rPr>
              <w:t>Form Tambah</w:t>
            </w:r>
          </w:p>
          <w:p w:rsidR="00405434" w:rsidRPr="00AC363E" w:rsidRDefault="00845063">
            <w:pPr>
              <w:pStyle w:val="TableParagraph"/>
              <w:spacing w:before="40" w:line="360" w:lineRule="auto"/>
              <w:ind w:left="117" w:right="110"/>
              <w:jc w:val="center"/>
              <w:rPr>
                <w:bCs/>
                <w:sz w:val="24"/>
              </w:rPr>
            </w:pPr>
            <w:r w:rsidRPr="00AC363E">
              <w:rPr>
                <w:bCs/>
                <w:sz w:val="24"/>
              </w:rPr>
              <w:t>Atribut tampil</w:t>
            </w:r>
          </w:p>
        </w:tc>
        <w:tc>
          <w:tcPr>
            <w:tcW w:w="1209" w:type="dxa"/>
          </w:tcPr>
          <w:p w:rsidR="00405434" w:rsidRPr="00AC363E" w:rsidRDefault="00845063">
            <w:pPr>
              <w:pStyle w:val="TableParagraph"/>
              <w:spacing w:before="79" w:line="360" w:lineRule="auto"/>
              <w:ind w:left="119" w:right="119"/>
              <w:jc w:val="center"/>
              <w:rPr>
                <w:bCs/>
                <w:sz w:val="24"/>
              </w:rPr>
            </w:pPr>
            <w:r w:rsidRPr="00AC363E">
              <w:rPr>
                <w:bCs/>
                <w:sz w:val="24"/>
              </w:rPr>
              <w:t>Sesuai</w:t>
            </w:r>
          </w:p>
        </w:tc>
      </w:tr>
      <w:tr w:rsidR="00405434" w:rsidRPr="00AC363E">
        <w:trPr>
          <w:trHeight w:val="634"/>
        </w:trPr>
        <w:tc>
          <w:tcPr>
            <w:tcW w:w="2205" w:type="dxa"/>
          </w:tcPr>
          <w:p w:rsidR="00405434" w:rsidRPr="00AC363E" w:rsidRDefault="00845063">
            <w:pPr>
              <w:pStyle w:val="TableParagraph"/>
              <w:spacing w:line="360" w:lineRule="auto"/>
              <w:ind w:left="103" w:right="98"/>
              <w:jc w:val="center"/>
              <w:rPr>
                <w:bCs/>
                <w:sz w:val="24"/>
              </w:rPr>
            </w:pPr>
            <w:r w:rsidRPr="00AC363E">
              <w:rPr>
                <w:bCs/>
                <w:sz w:val="24"/>
              </w:rPr>
              <w:t>Input Atribut lalu</w:t>
            </w:r>
          </w:p>
          <w:p w:rsidR="00405434" w:rsidRPr="00AC363E" w:rsidRDefault="00845063">
            <w:pPr>
              <w:pStyle w:val="TableParagraph"/>
              <w:spacing w:before="40" w:line="360" w:lineRule="auto"/>
              <w:ind w:left="103" w:right="97"/>
              <w:jc w:val="center"/>
              <w:rPr>
                <w:bCs/>
                <w:sz w:val="24"/>
              </w:rPr>
            </w:pPr>
            <w:r w:rsidRPr="00AC363E">
              <w:rPr>
                <w:bCs/>
                <w:sz w:val="24"/>
              </w:rPr>
              <w:t>klik simpan</w:t>
            </w:r>
          </w:p>
        </w:tc>
        <w:tc>
          <w:tcPr>
            <w:tcW w:w="2337" w:type="dxa"/>
          </w:tcPr>
          <w:p w:rsidR="00405434" w:rsidRPr="00AC363E" w:rsidRDefault="00845063">
            <w:pPr>
              <w:pStyle w:val="TableParagraph"/>
              <w:spacing w:before="155" w:line="360" w:lineRule="auto"/>
              <w:ind w:left="107" w:right="99"/>
              <w:jc w:val="center"/>
              <w:rPr>
                <w:bCs/>
                <w:sz w:val="24"/>
              </w:rPr>
            </w:pPr>
            <w:r w:rsidRPr="00AC363E">
              <w:rPr>
                <w:bCs/>
                <w:sz w:val="24"/>
              </w:rPr>
              <w:t>Menyimpan Atribut</w:t>
            </w:r>
          </w:p>
        </w:tc>
        <w:tc>
          <w:tcPr>
            <w:tcW w:w="2308" w:type="dxa"/>
          </w:tcPr>
          <w:p w:rsidR="00405434" w:rsidRPr="00AC363E" w:rsidRDefault="00845063">
            <w:pPr>
              <w:pStyle w:val="TableParagraph"/>
              <w:spacing w:line="360" w:lineRule="auto"/>
              <w:ind w:left="551"/>
              <w:rPr>
                <w:bCs/>
                <w:sz w:val="24"/>
              </w:rPr>
            </w:pPr>
            <w:r w:rsidRPr="00AC363E">
              <w:rPr>
                <w:bCs/>
                <w:sz w:val="24"/>
              </w:rPr>
              <w:t>Atribut</w:t>
            </w:r>
          </w:p>
          <w:p w:rsidR="00405434" w:rsidRPr="00AC363E" w:rsidRDefault="00845063">
            <w:pPr>
              <w:pStyle w:val="TableParagraph"/>
              <w:spacing w:before="40" w:line="360" w:lineRule="auto"/>
              <w:ind w:left="559"/>
              <w:rPr>
                <w:bCs/>
                <w:sz w:val="24"/>
              </w:rPr>
            </w:pPr>
            <w:r w:rsidRPr="00AC363E">
              <w:rPr>
                <w:bCs/>
                <w:sz w:val="24"/>
              </w:rPr>
              <w:t>tersimpan</w:t>
            </w:r>
          </w:p>
        </w:tc>
        <w:tc>
          <w:tcPr>
            <w:tcW w:w="1209" w:type="dxa"/>
          </w:tcPr>
          <w:p w:rsidR="00405434" w:rsidRPr="00AC363E" w:rsidRDefault="00845063">
            <w:pPr>
              <w:pStyle w:val="TableParagraph"/>
              <w:spacing w:before="75" w:line="360" w:lineRule="auto"/>
              <w:ind w:left="119" w:right="119"/>
              <w:jc w:val="center"/>
              <w:rPr>
                <w:bCs/>
                <w:sz w:val="24"/>
              </w:rPr>
            </w:pPr>
            <w:r w:rsidRPr="00AC363E">
              <w:rPr>
                <w:bCs/>
                <w:sz w:val="24"/>
              </w:rPr>
              <w:t>sesuai</w:t>
            </w:r>
          </w:p>
        </w:tc>
      </w:tr>
      <w:tr w:rsidR="00405434" w:rsidRPr="00AC363E">
        <w:trPr>
          <w:trHeight w:val="633"/>
        </w:trPr>
        <w:tc>
          <w:tcPr>
            <w:tcW w:w="2205" w:type="dxa"/>
          </w:tcPr>
          <w:p w:rsidR="00405434" w:rsidRPr="00AC363E" w:rsidRDefault="00845063">
            <w:pPr>
              <w:pStyle w:val="TableParagraph"/>
              <w:spacing w:line="360" w:lineRule="auto"/>
              <w:ind w:left="102" w:right="98"/>
              <w:jc w:val="center"/>
              <w:rPr>
                <w:bCs/>
                <w:sz w:val="24"/>
              </w:rPr>
            </w:pPr>
            <w:r w:rsidRPr="00AC363E">
              <w:rPr>
                <w:bCs/>
                <w:sz w:val="24"/>
              </w:rPr>
              <w:t>Klik Menu data</w:t>
            </w:r>
          </w:p>
          <w:p w:rsidR="00405434" w:rsidRPr="00AC363E" w:rsidRDefault="00845063">
            <w:pPr>
              <w:pStyle w:val="TableParagraph"/>
              <w:spacing w:before="44" w:line="360" w:lineRule="auto"/>
              <w:ind w:left="103" w:right="93"/>
              <w:jc w:val="center"/>
              <w:rPr>
                <w:bCs/>
                <w:sz w:val="24"/>
              </w:rPr>
            </w:pPr>
            <w:r w:rsidRPr="00AC363E">
              <w:rPr>
                <w:bCs/>
                <w:sz w:val="24"/>
              </w:rPr>
              <w:t>Training</w:t>
            </w:r>
          </w:p>
        </w:tc>
        <w:tc>
          <w:tcPr>
            <w:tcW w:w="2337" w:type="dxa"/>
          </w:tcPr>
          <w:p w:rsidR="00405434" w:rsidRPr="00AC363E" w:rsidRDefault="00845063">
            <w:pPr>
              <w:pStyle w:val="TableParagraph"/>
              <w:spacing w:line="360" w:lineRule="auto"/>
              <w:ind w:left="163" w:right="158"/>
              <w:jc w:val="center"/>
              <w:rPr>
                <w:bCs/>
                <w:sz w:val="24"/>
              </w:rPr>
            </w:pPr>
            <w:r w:rsidRPr="00AC363E">
              <w:rPr>
                <w:bCs/>
                <w:sz w:val="24"/>
              </w:rPr>
              <w:t>Menampilkan tabel</w:t>
            </w:r>
          </w:p>
          <w:p w:rsidR="00405434" w:rsidRPr="00AC363E" w:rsidRDefault="00845063">
            <w:pPr>
              <w:pStyle w:val="TableParagraph"/>
              <w:spacing w:before="44" w:line="360" w:lineRule="auto"/>
              <w:ind w:left="163" w:right="154"/>
              <w:jc w:val="center"/>
              <w:rPr>
                <w:bCs/>
                <w:sz w:val="24"/>
              </w:rPr>
            </w:pPr>
            <w:r w:rsidRPr="00AC363E">
              <w:rPr>
                <w:bCs/>
                <w:sz w:val="24"/>
              </w:rPr>
              <w:t>Nilai Atribut</w:t>
            </w:r>
          </w:p>
        </w:tc>
        <w:tc>
          <w:tcPr>
            <w:tcW w:w="2308" w:type="dxa"/>
          </w:tcPr>
          <w:p w:rsidR="00405434" w:rsidRPr="00AC363E" w:rsidRDefault="00845063">
            <w:pPr>
              <w:pStyle w:val="TableParagraph"/>
              <w:spacing w:line="360" w:lineRule="auto"/>
              <w:ind w:left="223"/>
              <w:rPr>
                <w:bCs/>
                <w:sz w:val="24"/>
              </w:rPr>
            </w:pPr>
            <w:r w:rsidRPr="00AC363E">
              <w:rPr>
                <w:bCs/>
                <w:sz w:val="24"/>
              </w:rPr>
              <w:t>Tampil</w:t>
            </w:r>
            <w:r w:rsidRPr="00AC363E">
              <w:rPr>
                <w:bCs/>
                <w:spacing w:val="-4"/>
                <w:sz w:val="24"/>
              </w:rPr>
              <w:t xml:space="preserve"> </w:t>
            </w:r>
            <w:r w:rsidRPr="00AC363E">
              <w:rPr>
                <w:bCs/>
                <w:sz w:val="24"/>
              </w:rPr>
              <w:t>Halaman</w:t>
            </w:r>
          </w:p>
          <w:p w:rsidR="00405434" w:rsidRPr="00AC363E" w:rsidRDefault="00845063">
            <w:pPr>
              <w:pStyle w:val="TableParagraph"/>
              <w:spacing w:before="44" w:line="360" w:lineRule="auto"/>
              <w:ind w:left="186"/>
              <w:rPr>
                <w:bCs/>
                <w:sz w:val="24"/>
              </w:rPr>
            </w:pPr>
            <w:r w:rsidRPr="00AC363E">
              <w:rPr>
                <w:bCs/>
                <w:sz w:val="24"/>
              </w:rPr>
              <w:t>Nilai Atribut</w:t>
            </w:r>
            <w:r w:rsidRPr="00AC363E">
              <w:rPr>
                <w:bCs/>
                <w:spacing w:val="-3"/>
                <w:sz w:val="24"/>
              </w:rPr>
              <w:t xml:space="preserve"> </w:t>
            </w:r>
            <w:r w:rsidRPr="00AC363E">
              <w:rPr>
                <w:bCs/>
                <w:sz w:val="24"/>
              </w:rPr>
              <w:t>dan</w:t>
            </w:r>
          </w:p>
        </w:tc>
        <w:tc>
          <w:tcPr>
            <w:tcW w:w="1209" w:type="dxa"/>
          </w:tcPr>
          <w:p w:rsidR="00405434" w:rsidRPr="00AC363E" w:rsidRDefault="00845063">
            <w:pPr>
              <w:pStyle w:val="TableParagraph"/>
              <w:spacing w:before="75" w:line="360" w:lineRule="auto"/>
              <w:ind w:left="119" w:right="119"/>
              <w:jc w:val="center"/>
              <w:rPr>
                <w:bCs/>
                <w:sz w:val="24"/>
              </w:rPr>
            </w:pPr>
            <w:r w:rsidRPr="00AC363E">
              <w:rPr>
                <w:bCs/>
                <w:sz w:val="24"/>
              </w:rPr>
              <w:t>Sesuai</w:t>
            </w:r>
          </w:p>
        </w:tc>
      </w:tr>
    </w:tbl>
    <w:p w:rsidR="00405434" w:rsidRPr="00AC363E" w:rsidRDefault="00405434">
      <w:pPr>
        <w:spacing w:line="360" w:lineRule="auto"/>
        <w:jc w:val="center"/>
        <w:rPr>
          <w:rFonts w:ascii="Times New Roman" w:hAnsi="Times New Roman" w:cs="Times New Roman"/>
          <w:b/>
          <w:sz w:val="24"/>
        </w:rPr>
        <w:sectPr w:rsidR="00405434" w:rsidRPr="00AC363E">
          <w:pgSz w:w="11910" w:h="16840"/>
          <w:pgMar w:top="960" w:right="661" w:bottom="280" w:left="1640" w:header="710" w:footer="0" w:gutter="0"/>
          <w:cols w:space="720"/>
        </w:sectPr>
      </w:pPr>
    </w:p>
    <w:p w:rsidR="00405434" w:rsidRPr="00AC363E" w:rsidRDefault="00405434">
      <w:pPr>
        <w:pStyle w:val="BodyText"/>
        <w:spacing w:before="4" w:line="360" w:lineRule="auto"/>
        <w:rPr>
          <w:b/>
          <w:sz w:val="12"/>
        </w:rPr>
      </w:pPr>
    </w:p>
    <w:tbl>
      <w:tblPr>
        <w:tblW w:w="0" w:type="auto"/>
        <w:tblInd w:w="5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205"/>
        <w:gridCol w:w="2337"/>
        <w:gridCol w:w="2073"/>
        <w:gridCol w:w="1209"/>
      </w:tblGrid>
      <w:tr w:rsidR="00405434" w:rsidRPr="00AC363E">
        <w:trPr>
          <w:trHeight w:val="1270"/>
        </w:trPr>
        <w:tc>
          <w:tcPr>
            <w:tcW w:w="2205" w:type="dxa"/>
          </w:tcPr>
          <w:p w:rsidR="00405434" w:rsidRPr="00AC363E" w:rsidRDefault="00405434">
            <w:pPr>
              <w:pStyle w:val="TableParagraph"/>
              <w:spacing w:line="360" w:lineRule="auto"/>
              <w:rPr>
                <w:bCs/>
                <w:sz w:val="24"/>
              </w:rPr>
            </w:pPr>
          </w:p>
        </w:tc>
        <w:tc>
          <w:tcPr>
            <w:tcW w:w="2337" w:type="dxa"/>
          </w:tcPr>
          <w:p w:rsidR="00405434" w:rsidRPr="00AC363E" w:rsidRDefault="00405434">
            <w:pPr>
              <w:pStyle w:val="TableParagraph"/>
              <w:spacing w:line="360" w:lineRule="auto"/>
              <w:rPr>
                <w:bCs/>
                <w:sz w:val="24"/>
              </w:rPr>
            </w:pPr>
          </w:p>
        </w:tc>
        <w:tc>
          <w:tcPr>
            <w:tcW w:w="2073" w:type="dxa"/>
          </w:tcPr>
          <w:p w:rsidR="00405434" w:rsidRPr="00AC363E" w:rsidRDefault="00845063">
            <w:pPr>
              <w:pStyle w:val="TableParagraph"/>
              <w:spacing w:line="360" w:lineRule="auto"/>
              <w:ind w:left="106" w:right="101" w:firstLine="52"/>
              <w:jc w:val="both"/>
              <w:rPr>
                <w:bCs/>
                <w:sz w:val="24"/>
              </w:rPr>
            </w:pPr>
            <w:r w:rsidRPr="00AC363E">
              <w:rPr>
                <w:bCs/>
                <w:sz w:val="24"/>
              </w:rPr>
              <w:t>link untuk tambah Nilai Atribut dan tombol upload data</w:t>
            </w:r>
          </w:p>
          <w:p w:rsidR="00405434" w:rsidRPr="00AC363E" w:rsidRDefault="00845063">
            <w:pPr>
              <w:pStyle w:val="TableParagraph"/>
              <w:spacing w:line="360" w:lineRule="auto"/>
              <w:ind w:left="659"/>
              <w:rPr>
                <w:bCs/>
                <w:sz w:val="24"/>
              </w:rPr>
            </w:pPr>
            <w:r w:rsidRPr="00AC363E">
              <w:rPr>
                <w:bCs/>
                <w:sz w:val="24"/>
              </w:rPr>
              <w:t>training</w:t>
            </w:r>
          </w:p>
        </w:tc>
        <w:tc>
          <w:tcPr>
            <w:tcW w:w="1209" w:type="dxa"/>
          </w:tcPr>
          <w:p w:rsidR="00405434" w:rsidRPr="00AC363E" w:rsidRDefault="00405434">
            <w:pPr>
              <w:pStyle w:val="TableParagraph"/>
              <w:spacing w:line="360" w:lineRule="auto"/>
              <w:rPr>
                <w:bCs/>
                <w:sz w:val="24"/>
              </w:rPr>
            </w:pPr>
          </w:p>
        </w:tc>
      </w:tr>
      <w:tr w:rsidR="00405434" w:rsidRPr="00AC363E">
        <w:trPr>
          <w:trHeight w:val="950"/>
        </w:trPr>
        <w:tc>
          <w:tcPr>
            <w:tcW w:w="2205" w:type="dxa"/>
          </w:tcPr>
          <w:p w:rsidR="00405434" w:rsidRPr="00AC363E" w:rsidRDefault="00845063">
            <w:pPr>
              <w:pStyle w:val="TableParagraph"/>
              <w:spacing w:before="155" w:line="360" w:lineRule="auto"/>
              <w:ind w:left="431" w:right="181" w:hanging="224"/>
              <w:rPr>
                <w:bCs/>
                <w:sz w:val="24"/>
              </w:rPr>
            </w:pPr>
            <w:r w:rsidRPr="00AC363E">
              <w:rPr>
                <w:bCs/>
                <w:sz w:val="24"/>
              </w:rPr>
              <w:t>Klik Link Tambah Nilai Atribut</w:t>
            </w:r>
          </w:p>
        </w:tc>
        <w:tc>
          <w:tcPr>
            <w:tcW w:w="2337" w:type="dxa"/>
          </w:tcPr>
          <w:p w:rsidR="00405434" w:rsidRPr="00AC363E" w:rsidRDefault="00845063">
            <w:pPr>
              <w:pStyle w:val="TableParagraph"/>
              <w:spacing w:line="360" w:lineRule="auto"/>
              <w:ind w:left="163" w:right="160"/>
              <w:jc w:val="center"/>
              <w:rPr>
                <w:bCs/>
                <w:sz w:val="24"/>
              </w:rPr>
            </w:pPr>
            <w:r w:rsidRPr="00AC363E">
              <w:rPr>
                <w:bCs/>
                <w:sz w:val="24"/>
              </w:rPr>
              <w:t>Menampilkan Form</w:t>
            </w:r>
          </w:p>
          <w:p w:rsidR="00405434" w:rsidRPr="00AC363E" w:rsidRDefault="00845063">
            <w:pPr>
              <w:pStyle w:val="TableParagraph"/>
              <w:spacing w:before="10" w:line="360" w:lineRule="auto"/>
              <w:ind w:left="163" w:right="156"/>
              <w:jc w:val="center"/>
              <w:rPr>
                <w:bCs/>
                <w:sz w:val="24"/>
              </w:rPr>
            </w:pPr>
            <w:r w:rsidRPr="00AC363E">
              <w:rPr>
                <w:bCs/>
                <w:sz w:val="24"/>
              </w:rPr>
              <w:t>Tambah Nilai Atribut</w:t>
            </w:r>
          </w:p>
        </w:tc>
        <w:tc>
          <w:tcPr>
            <w:tcW w:w="2073" w:type="dxa"/>
          </w:tcPr>
          <w:p w:rsidR="00405434" w:rsidRPr="00AC363E" w:rsidRDefault="00845063">
            <w:pPr>
              <w:pStyle w:val="TableParagraph"/>
              <w:spacing w:line="360" w:lineRule="auto"/>
              <w:ind w:left="363" w:hanging="12"/>
              <w:rPr>
                <w:bCs/>
                <w:sz w:val="24"/>
              </w:rPr>
            </w:pPr>
            <w:r w:rsidRPr="00AC363E">
              <w:rPr>
                <w:bCs/>
                <w:sz w:val="24"/>
              </w:rPr>
              <w:t>Form Tambah</w:t>
            </w:r>
          </w:p>
          <w:p w:rsidR="00405434" w:rsidRPr="00AC363E" w:rsidRDefault="00845063">
            <w:pPr>
              <w:pStyle w:val="TableParagraph"/>
              <w:spacing w:before="10" w:line="360" w:lineRule="auto"/>
              <w:ind w:left="726" w:right="341" w:hanging="364"/>
              <w:rPr>
                <w:bCs/>
                <w:sz w:val="24"/>
              </w:rPr>
            </w:pPr>
            <w:r w:rsidRPr="00AC363E">
              <w:rPr>
                <w:bCs/>
                <w:sz w:val="24"/>
              </w:rPr>
              <w:t>Nilai Atribut tampil</w:t>
            </w:r>
          </w:p>
        </w:tc>
        <w:tc>
          <w:tcPr>
            <w:tcW w:w="1209" w:type="dxa"/>
          </w:tcPr>
          <w:p w:rsidR="00405434" w:rsidRPr="00AC363E" w:rsidRDefault="00405434">
            <w:pPr>
              <w:pStyle w:val="TableParagraph"/>
              <w:spacing w:before="4" w:line="360" w:lineRule="auto"/>
              <w:rPr>
                <w:bCs/>
                <w:sz w:val="20"/>
              </w:rPr>
            </w:pPr>
          </w:p>
          <w:p w:rsidR="00405434" w:rsidRPr="00AC363E" w:rsidRDefault="00845063">
            <w:pPr>
              <w:pStyle w:val="TableParagraph"/>
              <w:spacing w:before="1" w:line="360" w:lineRule="auto"/>
              <w:ind w:left="286"/>
              <w:rPr>
                <w:bCs/>
                <w:sz w:val="24"/>
              </w:rPr>
            </w:pPr>
            <w:r w:rsidRPr="00AC363E">
              <w:rPr>
                <w:bCs/>
                <w:sz w:val="24"/>
              </w:rPr>
              <w:t>Sesuai</w:t>
            </w:r>
          </w:p>
        </w:tc>
      </w:tr>
      <w:tr w:rsidR="00405434" w:rsidRPr="00AC363E">
        <w:trPr>
          <w:trHeight w:val="638"/>
        </w:trPr>
        <w:tc>
          <w:tcPr>
            <w:tcW w:w="2205" w:type="dxa"/>
          </w:tcPr>
          <w:p w:rsidR="00405434" w:rsidRPr="00AC363E" w:rsidRDefault="00845063">
            <w:pPr>
              <w:pStyle w:val="TableParagraph"/>
              <w:spacing w:line="360" w:lineRule="auto"/>
              <w:ind w:left="103" w:right="93"/>
              <w:jc w:val="center"/>
              <w:rPr>
                <w:bCs/>
                <w:sz w:val="24"/>
              </w:rPr>
            </w:pPr>
            <w:r w:rsidRPr="00AC363E">
              <w:rPr>
                <w:bCs/>
                <w:sz w:val="24"/>
              </w:rPr>
              <w:t>Input Nilai Atribut</w:t>
            </w:r>
          </w:p>
          <w:p w:rsidR="00405434" w:rsidRPr="00AC363E" w:rsidRDefault="00845063">
            <w:pPr>
              <w:pStyle w:val="TableParagraph"/>
              <w:spacing w:before="40" w:line="360" w:lineRule="auto"/>
              <w:ind w:left="103" w:right="94"/>
              <w:jc w:val="center"/>
              <w:rPr>
                <w:bCs/>
                <w:sz w:val="24"/>
              </w:rPr>
            </w:pPr>
            <w:r w:rsidRPr="00AC363E">
              <w:rPr>
                <w:bCs/>
                <w:sz w:val="24"/>
              </w:rPr>
              <w:t>lalu klik simpan</w:t>
            </w:r>
          </w:p>
        </w:tc>
        <w:tc>
          <w:tcPr>
            <w:tcW w:w="2337" w:type="dxa"/>
          </w:tcPr>
          <w:p w:rsidR="00405434" w:rsidRPr="00AC363E" w:rsidRDefault="00845063">
            <w:pPr>
              <w:pStyle w:val="TableParagraph"/>
              <w:spacing w:line="360" w:lineRule="auto"/>
              <w:ind w:left="163" w:right="160"/>
              <w:jc w:val="center"/>
              <w:rPr>
                <w:bCs/>
                <w:sz w:val="24"/>
                <w:lang w:val="en-US"/>
              </w:rPr>
            </w:pPr>
            <w:r w:rsidRPr="00AC363E">
              <w:rPr>
                <w:bCs/>
                <w:sz w:val="24"/>
              </w:rPr>
              <w:t xml:space="preserve">Menyimpan </w:t>
            </w:r>
            <w:r w:rsidRPr="00AC363E">
              <w:rPr>
                <w:bCs/>
                <w:sz w:val="24"/>
                <w:lang w:val="en-US"/>
              </w:rPr>
              <w:t>dataset</w:t>
            </w:r>
          </w:p>
        </w:tc>
        <w:tc>
          <w:tcPr>
            <w:tcW w:w="2073" w:type="dxa"/>
          </w:tcPr>
          <w:p w:rsidR="00405434" w:rsidRPr="00AC363E" w:rsidRDefault="00845063">
            <w:pPr>
              <w:pStyle w:val="TableParagraph"/>
              <w:spacing w:line="360" w:lineRule="auto"/>
              <w:ind w:left="112" w:right="110"/>
              <w:jc w:val="center"/>
              <w:rPr>
                <w:bCs/>
                <w:sz w:val="24"/>
              </w:rPr>
            </w:pPr>
            <w:r w:rsidRPr="00AC363E">
              <w:rPr>
                <w:bCs/>
                <w:sz w:val="24"/>
              </w:rPr>
              <w:t>Dataset Baru</w:t>
            </w:r>
          </w:p>
          <w:p w:rsidR="00405434" w:rsidRPr="00AC363E" w:rsidRDefault="00845063">
            <w:pPr>
              <w:pStyle w:val="TableParagraph"/>
              <w:spacing w:before="40" w:line="360" w:lineRule="auto"/>
              <w:ind w:left="115" w:right="110"/>
              <w:jc w:val="center"/>
              <w:rPr>
                <w:bCs/>
                <w:sz w:val="24"/>
              </w:rPr>
            </w:pPr>
            <w:r w:rsidRPr="00AC363E">
              <w:rPr>
                <w:bCs/>
                <w:sz w:val="24"/>
              </w:rPr>
              <w:t>tersimpan</w:t>
            </w:r>
          </w:p>
        </w:tc>
        <w:tc>
          <w:tcPr>
            <w:tcW w:w="1209" w:type="dxa"/>
          </w:tcPr>
          <w:p w:rsidR="00405434" w:rsidRPr="00AC363E" w:rsidRDefault="00845063">
            <w:pPr>
              <w:pStyle w:val="TableParagraph"/>
              <w:spacing w:before="79" w:line="360" w:lineRule="auto"/>
              <w:ind w:left="286"/>
              <w:rPr>
                <w:bCs/>
                <w:sz w:val="24"/>
              </w:rPr>
            </w:pPr>
            <w:r w:rsidRPr="00AC363E">
              <w:rPr>
                <w:bCs/>
                <w:sz w:val="24"/>
              </w:rPr>
              <w:t>Sesuai</w:t>
            </w:r>
          </w:p>
        </w:tc>
      </w:tr>
      <w:tr w:rsidR="00405434" w:rsidRPr="00AC363E">
        <w:trPr>
          <w:trHeight w:val="950"/>
        </w:trPr>
        <w:tc>
          <w:tcPr>
            <w:tcW w:w="2205" w:type="dxa"/>
          </w:tcPr>
          <w:p w:rsidR="00405434" w:rsidRPr="00AC363E" w:rsidRDefault="00845063">
            <w:pPr>
              <w:pStyle w:val="TableParagraph"/>
              <w:spacing w:line="360" w:lineRule="auto"/>
              <w:ind w:left="131" w:right="129" w:firstLine="5"/>
              <w:jc w:val="center"/>
              <w:rPr>
                <w:bCs/>
                <w:sz w:val="24"/>
              </w:rPr>
            </w:pPr>
            <w:r w:rsidRPr="00AC363E">
              <w:rPr>
                <w:bCs/>
                <w:sz w:val="24"/>
              </w:rPr>
              <w:t>Klim Link Upload Nilai Atribut (Data</w:t>
            </w:r>
          </w:p>
          <w:p w:rsidR="00405434" w:rsidRPr="00AC363E" w:rsidRDefault="00845063">
            <w:pPr>
              <w:pStyle w:val="TableParagraph"/>
              <w:spacing w:line="360" w:lineRule="auto"/>
              <w:ind w:left="103" w:right="96"/>
              <w:jc w:val="center"/>
              <w:rPr>
                <w:bCs/>
                <w:sz w:val="24"/>
              </w:rPr>
            </w:pPr>
            <w:r w:rsidRPr="00AC363E">
              <w:rPr>
                <w:bCs/>
                <w:sz w:val="24"/>
              </w:rPr>
              <w:t>Set)</w:t>
            </w:r>
          </w:p>
        </w:tc>
        <w:tc>
          <w:tcPr>
            <w:tcW w:w="2337" w:type="dxa"/>
          </w:tcPr>
          <w:p w:rsidR="00405434" w:rsidRPr="00AC363E" w:rsidRDefault="00845063">
            <w:pPr>
              <w:pStyle w:val="TableParagraph"/>
              <w:spacing w:line="360" w:lineRule="auto"/>
              <w:ind w:left="455" w:right="447" w:hanging="1"/>
              <w:jc w:val="center"/>
              <w:rPr>
                <w:bCs/>
                <w:sz w:val="24"/>
              </w:rPr>
            </w:pPr>
            <w:r w:rsidRPr="00AC363E">
              <w:rPr>
                <w:bCs/>
                <w:sz w:val="24"/>
              </w:rPr>
              <w:t>Menampilkan halaman untuk</w:t>
            </w:r>
          </w:p>
          <w:p w:rsidR="00405434" w:rsidRPr="00AC363E" w:rsidRDefault="00845063">
            <w:pPr>
              <w:pStyle w:val="TableParagraph"/>
              <w:spacing w:line="360" w:lineRule="auto"/>
              <w:ind w:left="163" w:right="155"/>
              <w:jc w:val="center"/>
              <w:rPr>
                <w:bCs/>
                <w:sz w:val="24"/>
              </w:rPr>
            </w:pPr>
            <w:r w:rsidRPr="00AC363E">
              <w:rPr>
                <w:bCs/>
                <w:sz w:val="24"/>
              </w:rPr>
              <w:t>upload Nilai Atribut</w:t>
            </w:r>
          </w:p>
        </w:tc>
        <w:tc>
          <w:tcPr>
            <w:tcW w:w="2073" w:type="dxa"/>
          </w:tcPr>
          <w:p w:rsidR="00405434" w:rsidRPr="00AC363E" w:rsidRDefault="00845063">
            <w:pPr>
              <w:pStyle w:val="TableParagraph"/>
              <w:spacing w:line="360" w:lineRule="auto"/>
              <w:ind w:left="112" w:right="110"/>
              <w:jc w:val="center"/>
              <w:rPr>
                <w:bCs/>
                <w:sz w:val="24"/>
              </w:rPr>
            </w:pPr>
            <w:r w:rsidRPr="00AC363E">
              <w:rPr>
                <w:bCs/>
                <w:sz w:val="24"/>
              </w:rPr>
              <w:t>Halaman Upload Nilai Atribut</w:t>
            </w:r>
          </w:p>
          <w:p w:rsidR="00405434" w:rsidRPr="00AC363E" w:rsidRDefault="00845063">
            <w:pPr>
              <w:pStyle w:val="TableParagraph"/>
              <w:spacing w:line="360" w:lineRule="auto"/>
              <w:ind w:left="114" w:right="110"/>
              <w:jc w:val="center"/>
              <w:rPr>
                <w:bCs/>
                <w:sz w:val="24"/>
              </w:rPr>
            </w:pPr>
            <w:r w:rsidRPr="00AC363E">
              <w:rPr>
                <w:bCs/>
                <w:sz w:val="24"/>
              </w:rPr>
              <w:t>tampil</w:t>
            </w:r>
          </w:p>
        </w:tc>
        <w:tc>
          <w:tcPr>
            <w:tcW w:w="1209" w:type="dxa"/>
          </w:tcPr>
          <w:p w:rsidR="00405434" w:rsidRPr="00AC363E" w:rsidRDefault="00845063">
            <w:pPr>
              <w:pStyle w:val="TableParagraph"/>
              <w:spacing w:before="231" w:line="360" w:lineRule="auto"/>
              <w:ind w:left="286"/>
              <w:rPr>
                <w:bCs/>
                <w:sz w:val="24"/>
              </w:rPr>
            </w:pPr>
            <w:r w:rsidRPr="00AC363E">
              <w:rPr>
                <w:bCs/>
                <w:sz w:val="24"/>
              </w:rPr>
              <w:t>Sesuai</w:t>
            </w:r>
          </w:p>
        </w:tc>
      </w:tr>
      <w:tr w:rsidR="00405434" w:rsidRPr="00AC363E">
        <w:trPr>
          <w:trHeight w:val="633"/>
        </w:trPr>
        <w:tc>
          <w:tcPr>
            <w:tcW w:w="2205" w:type="dxa"/>
          </w:tcPr>
          <w:p w:rsidR="00405434" w:rsidRPr="00AC363E" w:rsidRDefault="00845063">
            <w:pPr>
              <w:pStyle w:val="TableParagraph"/>
              <w:spacing w:before="155" w:line="360" w:lineRule="auto"/>
              <w:ind w:left="98" w:right="98"/>
              <w:jc w:val="center"/>
              <w:rPr>
                <w:bCs/>
                <w:sz w:val="24"/>
              </w:rPr>
            </w:pPr>
            <w:r w:rsidRPr="00AC363E">
              <w:rPr>
                <w:bCs/>
                <w:sz w:val="24"/>
              </w:rPr>
              <w:t>Klik Menu Log Out</w:t>
            </w:r>
          </w:p>
        </w:tc>
        <w:tc>
          <w:tcPr>
            <w:tcW w:w="2337" w:type="dxa"/>
          </w:tcPr>
          <w:p w:rsidR="00405434" w:rsidRPr="00AC363E" w:rsidRDefault="00845063">
            <w:pPr>
              <w:pStyle w:val="TableParagraph"/>
              <w:spacing w:line="360" w:lineRule="auto"/>
              <w:ind w:left="163" w:right="158"/>
              <w:jc w:val="center"/>
              <w:rPr>
                <w:bCs/>
                <w:sz w:val="24"/>
              </w:rPr>
            </w:pPr>
            <w:r w:rsidRPr="00AC363E">
              <w:rPr>
                <w:bCs/>
                <w:sz w:val="24"/>
              </w:rPr>
              <w:t>Keluar Dari Menu</w:t>
            </w:r>
          </w:p>
          <w:p w:rsidR="00405434" w:rsidRPr="00AC363E" w:rsidRDefault="00845063">
            <w:pPr>
              <w:pStyle w:val="TableParagraph"/>
              <w:spacing w:before="44" w:line="360" w:lineRule="auto"/>
              <w:ind w:left="159" w:right="160"/>
              <w:jc w:val="center"/>
              <w:rPr>
                <w:bCs/>
                <w:sz w:val="24"/>
              </w:rPr>
            </w:pPr>
            <w:r w:rsidRPr="00AC363E">
              <w:rPr>
                <w:bCs/>
                <w:sz w:val="24"/>
              </w:rPr>
              <w:t>Admin</w:t>
            </w:r>
          </w:p>
        </w:tc>
        <w:tc>
          <w:tcPr>
            <w:tcW w:w="2073" w:type="dxa"/>
          </w:tcPr>
          <w:p w:rsidR="00405434" w:rsidRPr="00AC363E" w:rsidRDefault="00845063">
            <w:pPr>
              <w:pStyle w:val="TableParagraph"/>
              <w:spacing w:line="360" w:lineRule="auto"/>
              <w:ind w:left="114" w:right="110"/>
              <w:jc w:val="center"/>
              <w:rPr>
                <w:bCs/>
                <w:sz w:val="24"/>
              </w:rPr>
            </w:pPr>
            <w:r w:rsidRPr="00AC363E">
              <w:rPr>
                <w:bCs/>
                <w:sz w:val="24"/>
              </w:rPr>
              <w:t>Tampil Halaman</w:t>
            </w:r>
          </w:p>
          <w:p w:rsidR="00405434" w:rsidRPr="00AC363E" w:rsidRDefault="00845063">
            <w:pPr>
              <w:pStyle w:val="TableParagraph"/>
              <w:spacing w:before="44" w:line="360" w:lineRule="auto"/>
              <w:ind w:left="112" w:right="110"/>
              <w:jc w:val="center"/>
              <w:rPr>
                <w:bCs/>
                <w:sz w:val="24"/>
              </w:rPr>
            </w:pPr>
            <w:r w:rsidRPr="00AC363E">
              <w:rPr>
                <w:bCs/>
                <w:sz w:val="24"/>
              </w:rPr>
              <w:t>Depan</w:t>
            </w:r>
          </w:p>
        </w:tc>
        <w:tc>
          <w:tcPr>
            <w:tcW w:w="1209" w:type="dxa"/>
          </w:tcPr>
          <w:p w:rsidR="00405434" w:rsidRPr="00AC363E" w:rsidRDefault="00845063">
            <w:pPr>
              <w:pStyle w:val="TableParagraph"/>
              <w:spacing w:before="75" w:line="360" w:lineRule="auto"/>
              <w:ind w:left="286"/>
              <w:rPr>
                <w:bCs/>
                <w:sz w:val="24"/>
              </w:rPr>
            </w:pPr>
            <w:r w:rsidRPr="00AC363E">
              <w:rPr>
                <w:bCs/>
                <w:sz w:val="24"/>
              </w:rPr>
              <w:t>Sesuai</w:t>
            </w:r>
          </w:p>
        </w:tc>
      </w:tr>
    </w:tbl>
    <w:p w:rsidR="00405434" w:rsidRPr="00AC363E" w:rsidRDefault="00405434">
      <w:pPr>
        <w:spacing w:line="360" w:lineRule="auto"/>
        <w:rPr>
          <w:rFonts w:ascii="Times New Roman" w:hAnsi="Times New Roman" w:cs="Times New Roman"/>
          <w:bCs/>
          <w:sz w:val="24"/>
        </w:rPr>
      </w:pPr>
    </w:p>
    <w:p w:rsidR="00405434" w:rsidRPr="00AC363E" w:rsidRDefault="00405434">
      <w:pPr>
        <w:rPr>
          <w:rFonts w:ascii="Times New Roman" w:hAnsi="Times New Roman" w:cs="Times New Roman"/>
          <w:bCs/>
          <w:sz w:val="24"/>
        </w:rPr>
      </w:pPr>
    </w:p>
    <w:p w:rsidR="00405434" w:rsidRPr="00AC363E" w:rsidRDefault="00405434">
      <w:pPr>
        <w:rPr>
          <w:rFonts w:ascii="Times New Roman" w:hAnsi="Times New Roman" w:cs="Times New Roman"/>
          <w:bCs/>
          <w:sz w:val="24"/>
        </w:rPr>
      </w:pPr>
    </w:p>
    <w:p w:rsidR="00405434" w:rsidRPr="00AC363E" w:rsidRDefault="00845063">
      <w:pPr>
        <w:tabs>
          <w:tab w:val="left" w:pos="5438"/>
        </w:tabs>
        <w:rPr>
          <w:rFonts w:ascii="Times New Roman" w:hAnsi="Times New Roman" w:cs="Times New Roman"/>
          <w:bCs/>
          <w:sz w:val="24"/>
        </w:rPr>
      </w:pPr>
      <w:r w:rsidRPr="00AC363E">
        <w:rPr>
          <w:rFonts w:ascii="Times New Roman" w:hAnsi="Times New Roman" w:cs="Times New Roman"/>
          <w:bCs/>
          <w:sz w:val="24"/>
        </w:rPr>
        <w:tab/>
      </w:r>
    </w:p>
    <w:p w:rsidR="00405434" w:rsidRPr="00AC363E" w:rsidRDefault="00405434">
      <w:pPr>
        <w:rPr>
          <w:rFonts w:ascii="Times New Roman" w:hAnsi="Times New Roman" w:cs="Times New Roman"/>
          <w:bCs/>
          <w:sz w:val="24"/>
        </w:rPr>
      </w:pPr>
    </w:p>
    <w:p w:rsidR="00405434" w:rsidRPr="00AC363E" w:rsidRDefault="00405434">
      <w:pPr>
        <w:rPr>
          <w:rFonts w:ascii="Times New Roman" w:hAnsi="Times New Roman" w:cs="Times New Roman"/>
          <w:sz w:val="24"/>
        </w:rPr>
        <w:sectPr w:rsidR="00405434" w:rsidRPr="00AC363E">
          <w:pgSz w:w="11910" w:h="16840"/>
          <w:pgMar w:top="960" w:right="661" w:bottom="1418" w:left="1640" w:header="710" w:footer="0" w:gutter="0"/>
          <w:cols w:space="720"/>
        </w:sectPr>
      </w:pPr>
    </w:p>
    <w:p w:rsidR="00405434" w:rsidRPr="00AC363E" w:rsidRDefault="00845063">
      <w:pPr>
        <w:pStyle w:val="Heading2"/>
        <w:spacing w:before="90" w:line="360" w:lineRule="auto"/>
        <w:ind w:right="-29"/>
        <w:jc w:val="center"/>
        <w:rPr>
          <w:rFonts w:ascii="Times New Roman" w:hAnsi="Times New Roman" w:cs="Times New Roman"/>
          <w:b/>
          <w:color w:val="auto"/>
        </w:rPr>
      </w:pPr>
      <w:bookmarkStart w:id="112" w:name="_Toc153498445"/>
      <w:r w:rsidRPr="00AC363E">
        <w:rPr>
          <w:rFonts w:ascii="Times New Roman" w:hAnsi="Times New Roman" w:cs="Times New Roman"/>
          <w:b/>
          <w:color w:val="auto"/>
        </w:rPr>
        <w:lastRenderedPageBreak/>
        <w:t>BAB V</w:t>
      </w:r>
      <w:bookmarkEnd w:id="112"/>
      <w:r w:rsidRPr="00AC363E">
        <w:rPr>
          <w:rFonts w:ascii="Times New Roman" w:hAnsi="Times New Roman" w:cs="Times New Roman"/>
          <w:b/>
          <w:color w:val="auto"/>
        </w:rPr>
        <w:t xml:space="preserve"> </w:t>
      </w:r>
    </w:p>
    <w:p w:rsidR="00405434" w:rsidRPr="00AC363E" w:rsidRDefault="00845063">
      <w:pPr>
        <w:pStyle w:val="Heading2"/>
        <w:spacing w:before="90" w:line="360" w:lineRule="auto"/>
        <w:ind w:right="-29"/>
        <w:jc w:val="center"/>
        <w:rPr>
          <w:rFonts w:ascii="Times New Roman" w:hAnsi="Times New Roman" w:cs="Times New Roman"/>
          <w:b/>
        </w:rPr>
      </w:pPr>
      <w:bookmarkStart w:id="113" w:name="_Toc153498446"/>
      <w:r w:rsidRPr="00AC363E">
        <w:rPr>
          <w:rFonts w:ascii="Times New Roman" w:hAnsi="Times New Roman" w:cs="Times New Roman"/>
          <w:b/>
          <w:color w:val="auto"/>
        </w:rPr>
        <w:t>PEMBAHASAN SISTEM</w:t>
      </w:r>
      <w:bookmarkEnd w:id="113"/>
    </w:p>
    <w:p w:rsidR="00405434" w:rsidRPr="00AC363E" w:rsidRDefault="00405434">
      <w:pPr>
        <w:pStyle w:val="BodyText"/>
        <w:spacing w:line="360" w:lineRule="auto"/>
        <w:rPr>
          <w:b/>
          <w:sz w:val="26"/>
        </w:rPr>
      </w:pPr>
    </w:p>
    <w:p w:rsidR="00405434" w:rsidRPr="00AC363E" w:rsidRDefault="00845063">
      <w:pPr>
        <w:pStyle w:val="ListParagraph"/>
        <w:widowControl w:val="0"/>
        <w:numPr>
          <w:ilvl w:val="1"/>
          <w:numId w:val="49"/>
        </w:numPr>
        <w:tabs>
          <w:tab w:val="left" w:pos="1348"/>
          <w:tab w:val="left" w:pos="1349"/>
        </w:tabs>
        <w:autoSpaceDE w:val="0"/>
        <w:autoSpaceDN w:val="0"/>
        <w:spacing w:before="158" w:after="0" w:line="360" w:lineRule="auto"/>
        <w:ind w:hanging="721"/>
        <w:contextualSpacing w:val="0"/>
        <w:rPr>
          <w:rFonts w:ascii="Times New Roman" w:hAnsi="Times New Roman" w:cs="Times New Roman"/>
          <w:b/>
          <w:sz w:val="24"/>
        </w:rPr>
      </w:pPr>
      <w:r w:rsidRPr="00AC363E">
        <w:rPr>
          <w:rFonts w:ascii="Times New Roman" w:hAnsi="Times New Roman" w:cs="Times New Roman"/>
          <w:b/>
          <w:sz w:val="24"/>
        </w:rPr>
        <w:t>Pembahasan</w:t>
      </w:r>
      <w:r w:rsidRPr="00AC363E">
        <w:rPr>
          <w:rFonts w:ascii="Times New Roman" w:hAnsi="Times New Roman" w:cs="Times New Roman"/>
          <w:b/>
          <w:spacing w:val="-1"/>
          <w:sz w:val="24"/>
        </w:rPr>
        <w:t xml:space="preserve"> </w:t>
      </w:r>
      <w:r w:rsidRPr="00AC363E">
        <w:rPr>
          <w:rFonts w:ascii="Times New Roman" w:hAnsi="Times New Roman" w:cs="Times New Roman"/>
          <w:b/>
          <w:sz w:val="24"/>
        </w:rPr>
        <w:t>Sistem</w:t>
      </w:r>
    </w:p>
    <w:p w:rsidR="00405434" w:rsidRPr="00AC363E" w:rsidRDefault="00845063">
      <w:pPr>
        <w:pStyle w:val="BodyText"/>
        <w:spacing w:before="180" w:line="360" w:lineRule="auto"/>
        <w:ind w:left="628" w:right="1038" w:firstLine="720"/>
        <w:rPr>
          <w:bCs/>
        </w:rPr>
      </w:pPr>
      <w:r w:rsidRPr="00AC363E">
        <w:rPr>
          <w:bCs/>
        </w:rPr>
        <w:t xml:space="preserve">Berikut adalah hasil tampilan sistem </w:t>
      </w:r>
      <w:r w:rsidRPr="00AC363E">
        <w:rPr>
          <w:bCs/>
          <w:lang w:val="en-US"/>
        </w:rPr>
        <w:t>Penerapan Metode Naïve Bayes Pada Sistem Pendukung Keputusan Akhir Perceraian</w:t>
      </w:r>
      <w:r w:rsidRPr="00AC363E">
        <w:rPr>
          <w:bCs/>
        </w:rPr>
        <w:t>:</w:t>
      </w:r>
    </w:p>
    <w:p w:rsidR="00405434" w:rsidRPr="00AC363E" w:rsidRDefault="00405434">
      <w:pPr>
        <w:pStyle w:val="BodyText"/>
        <w:spacing w:before="5" w:line="360" w:lineRule="auto"/>
        <w:rPr>
          <w:b/>
          <w:sz w:val="28"/>
        </w:rPr>
      </w:pPr>
    </w:p>
    <w:p w:rsidR="00405434" w:rsidRPr="00AC363E" w:rsidRDefault="00845063">
      <w:pPr>
        <w:pStyle w:val="Heading2"/>
        <w:keepNext w:val="0"/>
        <w:keepLines w:val="0"/>
        <w:widowControl w:val="0"/>
        <w:numPr>
          <w:ilvl w:val="2"/>
          <w:numId w:val="49"/>
        </w:numPr>
        <w:tabs>
          <w:tab w:val="left" w:pos="1348"/>
          <w:tab w:val="left" w:pos="1349"/>
        </w:tabs>
        <w:autoSpaceDE w:val="0"/>
        <w:autoSpaceDN w:val="0"/>
        <w:spacing w:before="0" w:line="360" w:lineRule="auto"/>
        <w:ind w:hanging="721"/>
        <w:rPr>
          <w:rFonts w:ascii="Times New Roman" w:hAnsi="Times New Roman" w:cs="Times New Roman"/>
          <w:b/>
          <w:color w:val="auto"/>
          <w:sz w:val="24"/>
          <w:szCs w:val="24"/>
        </w:rPr>
      </w:pPr>
      <w:bookmarkStart w:id="114" w:name="_Toc153498447"/>
      <w:r w:rsidRPr="00AC363E">
        <w:rPr>
          <w:rFonts w:ascii="Times New Roman" w:hAnsi="Times New Roman" w:cs="Times New Roman"/>
          <w:b/>
          <w:color w:val="auto"/>
          <w:sz w:val="24"/>
          <w:szCs w:val="24"/>
        </w:rPr>
        <w:t>Tampilan Halaman</w:t>
      </w:r>
      <w:r w:rsidRPr="00AC363E">
        <w:rPr>
          <w:rFonts w:ascii="Times New Roman" w:hAnsi="Times New Roman" w:cs="Times New Roman"/>
          <w:b/>
          <w:color w:val="auto"/>
          <w:spacing w:val="-1"/>
          <w:sz w:val="24"/>
          <w:szCs w:val="24"/>
        </w:rPr>
        <w:t xml:space="preserve"> </w:t>
      </w:r>
      <w:r w:rsidRPr="00AC363E">
        <w:rPr>
          <w:rFonts w:ascii="Times New Roman" w:hAnsi="Times New Roman" w:cs="Times New Roman"/>
          <w:b/>
          <w:color w:val="auto"/>
          <w:sz w:val="24"/>
          <w:szCs w:val="24"/>
        </w:rPr>
        <w:t>Home</w:t>
      </w:r>
      <w:bookmarkEnd w:id="114"/>
    </w:p>
    <w:p w:rsidR="00405434" w:rsidRPr="00AC363E" w:rsidRDefault="00845063">
      <w:pPr>
        <w:pStyle w:val="BodyText"/>
        <w:spacing w:before="3" w:line="360" w:lineRule="auto"/>
        <w:rPr>
          <w:b/>
        </w:rPr>
      </w:pPr>
      <w:r w:rsidRPr="00AC363E">
        <w:rPr>
          <w:b/>
          <w:noProof/>
          <w:lang w:val="en-US"/>
        </w:rPr>
        <w:drawing>
          <wp:anchor distT="0" distB="0" distL="114300" distR="114300" simplePos="0" relativeHeight="251691008" behindDoc="0" locked="0" layoutInCell="1" allowOverlap="1" wp14:anchorId="41F6948A" wp14:editId="2BAD51F8">
            <wp:simplePos x="0" y="0"/>
            <wp:positionH relativeFrom="margin">
              <wp:align>center</wp:align>
            </wp:positionH>
            <wp:positionV relativeFrom="paragraph">
              <wp:posOffset>5080</wp:posOffset>
            </wp:positionV>
            <wp:extent cx="3366770" cy="2157095"/>
            <wp:effectExtent l="0" t="0" r="5080" b="0"/>
            <wp:wrapNone/>
            <wp:docPr id="804026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026016" name="Picture 1"/>
                    <pic:cNvPicPr>
                      <a:picLocks noChangeAspect="1"/>
                    </pic:cNvPicPr>
                  </pic:nvPicPr>
                  <pic:blipFill>
                    <a:blip r:embed="rId178"/>
                    <a:stretch>
                      <a:fillRect/>
                    </a:stretch>
                  </pic:blipFill>
                  <pic:spPr>
                    <a:xfrm>
                      <a:off x="0" y="0"/>
                      <a:ext cx="3366848" cy="2157095"/>
                    </a:xfrm>
                    <a:prstGeom prst="rect">
                      <a:avLst/>
                    </a:prstGeom>
                  </pic:spPr>
                </pic:pic>
              </a:graphicData>
            </a:graphic>
          </wp:anchor>
        </w:drawing>
      </w: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rPr>
      </w:pPr>
    </w:p>
    <w:p w:rsidR="00405434" w:rsidRPr="00AC363E" w:rsidRDefault="00405434">
      <w:pPr>
        <w:pStyle w:val="BodyText"/>
        <w:spacing w:before="3" w:line="360" w:lineRule="auto"/>
        <w:rPr>
          <w:b/>
          <w:sz w:val="19"/>
        </w:rPr>
      </w:pPr>
    </w:p>
    <w:p w:rsidR="00405434" w:rsidRPr="00AC363E" w:rsidRDefault="00845063">
      <w:pPr>
        <w:spacing w:before="170" w:line="360" w:lineRule="auto"/>
        <w:ind w:left="610" w:right="1020"/>
        <w:jc w:val="center"/>
        <w:rPr>
          <w:rFonts w:ascii="Times New Roman" w:hAnsi="Times New Roman" w:cs="Times New Roman"/>
          <w:b/>
          <w:sz w:val="24"/>
        </w:rPr>
      </w:pPr>
      <w:r w:rsidRPr="00AC363E">
        <w:rPr>
          <w:rFonts w:ascii="Times New Roman" w:hAnsi="Times New Roman" w:cs="Times New Roman"/>
          <w:b/>
          <w:sz w:val="24"/>
        </w:rPr>
        <w:t>Gambar 5.1 Tampilan Halaman Home</w:t>
      </w:r>
    </w:p>
    <w:p w:rsidR="00405434" w:rsidRPr="00AC363E" w:rsidRDefault="00845063">
      <w:pPr>
        <w:pStyle w:val="BodyText"/>
        <w:spacing w:before="185" w:line="360" w:lineRule="auto"/>
        <w:ind w:left="628" w:right="1090" w:firstLine="720"/>
        <w:rPr>
          <w:bCs/>
        </w:rPr>
      </w:pPr>
      <w:r w:rsidRPr="00AC363E">
        <w:rPr>
          <w:bCs/>
        </w:rPr>
        <w:t>Halaman ini menampilkan halaman Home dengan menu login untuk masuk ke</w:t>
      </w:r>
      <w:r w:rsidRPr="00AC363E">
        <w:rPr>
          <w:bCs/>
          <w:spacing w:val="-3"/>
        </w:rPr>
        <w:t xml:space="preserve"> </w:t>
      </w:r>
      <w:r w:rsidRPr="00AC363E">
        <w:rPr>
          <w:bCs/>
        </w:rPr>
        <w:t>program.</w:t>
      </w:r>
    </w:p>
    <w:p w:rsidR="00405434" w:rsidRPr="00AC363E" w:rsidRDefault="00405434">
      <w:pPr>
        <w:pStyle w:val="BodyText"/>
        <w:spacing w:before="10" w:line="360" w:lineRule="auto"/>
        <w:rPr>
          <w:b/>
        </w:rPr>
      </w:pPr>
    </w:p>
    <w:p w:rsidR="00405434" w:rsidRPr="00AC363E" w:rsidRDefault="00845063">
      <w:pPr>
        <w:pStyle w:val="BodyText"/>
        <w:spacing w:before="10" w:line="360" w:lineRule="auto"/>
        <w:rPr>
          <w:b/>
        </w:rPr>
      </w:pPr>
      <w:r w:rsidRPr="00AC363E">
        <w:rPr>
          <w:b/>
          <w:noProof/>
          <w:lang w:val="en-US"/>
        </w:rPr>
        <w:drawing>
          <wp:anchor distT="0" distB="0" distL="114300" distR="114300" simplePos="0" relativeHeight="251692032" behindDoc="0" locked="0" layoutInCell="1" allowOverlap="1" wp14:anchorId="332E56C9" wp14:editId="13C41FA2">
            <wp:simplePos x="0" y="0"/>
            <wp:positionH relativeFrom="margin">
              <wp:posOffset>1367155</wp:posOffset>
            </wp:positionH>
            <wp:positionV relativeFrom="paragraph">
              <wp:posOffset>22860</wp:posOffset>
            </wp:positionV>
            <wp:extent cx="3144520" cy="1461135"/>
            <wp:effectExtent l="0" t="0" r="0" b="5715"/>
            <wp:wrapNone/>
            <wp:docPr id="942929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29048" name="Picture 1"/>
                    <pic:cNvPicPr>
                      <a:picLocks noChangeAspect="1"/>
                    </pic:cNvPicPr>
                  </pic:nvPicPr>
                  <pic:blipFill>
                    <a:blip r:embed="rId179"/>
                    <a:stretch>
                      <a:fillRect/>
                    </a:stretch>
                  </pic:blipFill>
                  <pic:spPr>
                    <a:xfrm>
                      <a:off x="0" y="0"/>
                      <a:ext cx="3144405" cy="1461281"/>
                    </a:xfrm>
                    <a:prstGeom prst="rect">
                      <a:avLst/>
                    </a:prstGeom>
                  </pic:spPr>
                </pic:pic>
              </a:graphicData>
            </a:graphic>
          </wp:anchor>
        </w:drawing>
      </w: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845063">
      <w:pPr>
        <w:spacing w:before="170" w:line="360" w:lineRule="auto"/>
        <w:ind w:right="1025"/>
        <w:jc w:val="center"/>
        <w:rPr>
          <w:rFonts w:ascii="Times New Roman" w:hAnsi="Times New Roman" w:cs="Times New Roman"/>
          <w:b/>
          <w:sz w:val="24"/>
        </w:rPr>
      </w:pPr>
      <w:r w:rsidRPr="00AC363E">
        <w:rPr>
          <w:rFonts w:ascii="Times New Roman" w:hAnsi="Times New Roman" w:cs="Times New Roman"/>
          <w:b/>
          <w:sz w:val="24"/>
        </w:rPr>
        <w:t>Gambar 5.2 Tampilan Halaman Login</w:t>
      </w:r>
    </w:p>
    <w:p w:rsidR="00405434" w:rsidRPr="00AC363E" w:rsidRDefault="00405434">
      <w:pPr>
        <w:pStyle w:val="BodyText"/>
        <w:spacing w:before="90" w:line="360" w:lineRule="auto"/>
        <w:ind w:left="628" w:right="1041" w:firstLine="720"/>
        <w:jc w:val="both"/>
        <w:rPr>
          <w:b/>
        </w:rPr>
      </w:pPr>
    </w:p>
    <w:p w:rsidR="00405434" w:rsidRPr="00AC363E" w:rsidRDefault="00845063">
      <w:pPr>
        <w:pStyle w:val="BodyText"/>
        <w:spacing w:before="90" w:line="360" w:lineRule="auto"/>
        <w:ind w:left="628" w:right="1041" w:firstLine="720"/>
        <w:jc w:val="both"/>
        <w:rPr>
          <w:bCs/>
        </w:rPr>
      </w:pPr>
      <w:r w:rsidRPr="00AC363E">
        <w:rPr>
          <w:bCs/>
        </w:rPr>
        <w:t>Halaman ini menampilkan halaman Login dengan form Username dan Password untuk masuk ke program.</w:t>
      </w:r>
    </w:p>
    <w:p w:rsidR="00405434" w:rsidRPr="00AC363E" w:rsidRDefault="00405434">
      <w:pPr>
        <w:pStyle w:val="BodyText"/>
        <w:spacing w:before="90" w:line="360" w:lineRule="auto"/>
        <w:ind w:left="628" w:right="1041" w:firstLine="720"/>
        <w:jc w:val="both"/>
        <w:rPr>
          <w:bCs/>
        </w:rPr>
      </w:pPr>
    </w:p>
    <w:p w:rsidR="00405434" w:rsidRPr="00AC363E" w:rsidRDefault="00405434">
      <w:pPr>
        <w:pStyle w:val="BodyText"/>
        <w:spacing w:before="90" w:line="360" w:lineRule="auto"/>
        <w:ind w:left="628" w:right="1041" w:firstLine="720"/>
        <w:jc w:val="both"/>
        <w:rPr>
          <w:b/>
        </w:rPr>
      </w:pPr>
    </w:p>
    <w:p w:rsidR="00405434" w:rsidRPr="00AC363E" w:rsidRDefault="00405434">
      <w:pPr>
        <w:pStyle w:val="BodyText"/>
        <w:spacing w:line="360" w:lineRule="auto"/>
        <w:rPr>
          <w:b/>
          <w:sz w:val="20"/>
        </w:rPr>
      </w:pPr>
    </w:p>
    <w:p w:rsidR="00405434" w:rsidRPr="00AC363E" w:rsidRDefault="00845063">
      <w:pPr>
        <w:pStyle w:val="BodyText"/>
        <w:spacing w:line="360" w:lineRule="auto"/>
        <w:rPr>
          <w:b/>
          <w:sz w:val="20"/>
        </w:rPr>
      </w:pPr>
      <w:r w:rsidRPr="00AC363E">
        <w:rPr>
          <w:b/>
          <w:noProof/>
          <w:lang w:val="en-US"/>
        </w:rPr>
        <w:drawing>
          <wp:anchor distT="0" distB="0" distL="114300" distR="114300" simplePos="0" relativeHeight="251693056" behindDoc="0" locked="0" layoutInCell="1" allowOverlap="1" wp14:anchorId="65FE4FAF" wp14:editId="6843D180">
            <wp:simplePos x="0" y="0"/>
            <wp:positionH relativeFrom="margin">
              <wp:align>center</wp:align>
            </wp:positionH>
            <wp:positionV relativeFrom="paragraph">
              <wp:posOffset>5715</wp:posOffset>
            </wp:positionV>
            <wp:extent cx="3398520" cy="2193925"/>
            <wp:effectExtent l="0" t="0" r="0" b="0"/>
            <wp:wrapNone/>
            <wp:docPr id="1827242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242406" name="Picture 1"/>
                    <pic:cNvPicPr>
                      <a:picLocks noChangeAspect="1"/>
                    </pic:cNvPicPr>
                  </pic:nvPicPr>
                  <pic:blipFill>
                    <a:blip r:embed="rId180"/>
                    <a:stretch>
                      <a:fillRect/>
                    </a:stretch>
                  </pic:blipFill>
                  <pic:spPr>
                    <a:xfrm>
                      <a:off x="0" y="0"/>
                      <a:ext cx="3398303" cy="2193868"/>
                    </a:xfrm>
                    <a:prstGeom prst="rect">
                      <a:avLst/>
                    </a:prstGeom>
                  </pic:spPr>
                </pic:pic>
              </a:graphicData>
            </a:graphic>
          </wp:anchor>
        </w:drawing>
      </w: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rPr>
      </w:pPr>
    </w:p>
    <w:p w:rsidR="00405434" w:rsidRPr="00AC363E" w:rsidRDefault="00405434">
      <w:pPr>
        <w:pStyle w:val="BodyText"/>
        <w:spacing w:before="10" w:line="360" w:lineRule="auto"/>
        <w:rPr>
          <w:b/>
          <w:sz w:val="15"/>
        </w:rPr>
      </w:pPr>
    </w:p>
    <w:p w:rsidR="00405434" w:rsidRPr="00AC363E" w:rsidRDefault="00405434">
      <w:pPr>
        <w:pStyle w:val="BodyText"/>
        <w:spacing w:before="6" w:line="360" w:lineRule="auto"/>
        <w:rPr>
          <w:b/>
          <w:sz w:val="22"/>
        </w:rPr>
      </w:pPr>
    </w:p>
    <w:p w:rsidR="00405434" w:rsidRPr="00AC363E" w:rsidRDefault="00845063">
      <w:pPr>
        <w:spacing w:line="360" w:lineRule="auto"/>
        <w:ind w:left="610" w:right="306"/>
        <w:jc w:val="center"/>
        <w:rPr>
          <w:rFonts w:ascii="Times New Roman" w:hAnsi="Times New Roman" w:cs="Times New Roman"/>
          <w:b/>
          <w:sz w:val="24"/>
        </w:rPr>
      </w:pPr>
      <w:r w:rsidRPr="00AC363E">
        <w:rPr>
          <w:rFonts w:ascii="Times New Roman" w:hAnsi="Times New Roman" w:cs="Times New Roman"/>
          <w:b/>
          <w:sz w:val="24"/>
        </w:rPr>
        <w:t>Gambar 5.3 Tampilan Home Admin</w:t>
      </w:r>
    </w:p>
    <w:p w:rsidR="00405434" w:rsidRPr="00AC363E" w:rsidRDefault="00405434">
      <w:pPr>
        <w:pStyle w:val="BodyText"/>
        <w:spacing w:before="185" w:line="360" w:lineRule="auto"/>
        <w:ind w:left="628" w:right="1043" w:firstLine="720"/>
        <w:jc w:val="both"/>
        <w:rPr>
          <w:b/>
        </w:rPr>
      </w:pPr>
    </w:p>
    <w:p w:rsidR="00405434" w:rsidRPr="00AC363E" w:rsidRDefault="00845063">
      <w:pPr>
        <w:pStyle w:val="BodyText"/>
        <w:spacing w:before="185" w:line="360" w:lineRule="auto"/>
        <w:ind w:left="628" w:right="1043" w:firstLine="720"/>
        <w:jc w:val="both"/>
        <w:rPr>
          <w:bCs/>
        </w:rPr>
      </w:pPr>
      <w:r w:rsidRPr="00AC363E">
        <w:rPr>
          <w:bCs/>
        </w:rPr>
        <w:t xml:space="preserve">Halaman ini menampilkan halaman home Admin dengan menu Atribut, Nilai Atribut, </w:t>
      </w:r>
      <w:r w:rsidRPr="00AC363E">
        <w:rPr>
          <w:bCs/>
          <w:lang w:val="en-US"/>
        </w:rPr>
        <w:t>Dataset</w:t>
      </w:r>
      <w:r w:rsidRPr="00AC363E">
        <w:rPr>
          <w:bCs/>
        </w:rPr>
        <w:t>, serta tombol logout untuk keluar program.</w:t>
      </w:r>
    </w:p>
    <w:p w:rsidR="00405434" w:rsidRPr="00AC363E" w:rsidRDefault="00405434">
      <w:pPr>
        <w:pStyle w:val="BodyText"/>
        <w:spacing w:line="360" w:lineRule="auto"/>
        <w:rPr>
          <w:b/>
          <w:sz w:val="26"/>
        </w:rPr>
      </w:pPr>
    </w:p>
    <w:p w:rsidR="00405434" w:rsidRPr="00AC363E" w:rsidRDefault="00405434">
      <w:pPr>
        <w:pStyle w:val="BodyText"/>
        <w:spacing w:before="5" w:line="360" w:lineRule="auto"/>
        <w:rPr>
          <w:b/>
          <w:sz w:val="28"/>
        </w:rPr>
      </w:pPr>
    </w:p>
    <w:p w:rsidR="00405434" w:rsidRPr="00AC363E" w:rsidRDefault="00845063">
      <w:pPr>
        <w:pStyle w:val="Heading2"/>
        <w:keepNext w:val="0"/>
        <w:keepLines w:val="0"/>
        <w:widowControl w:val="0"/>
        <w:numPr>
          <w:ilvl w:val="2"/>
          <w:numId w:val="49"/>
        </w:numPr>
        <w:tabs>
          <w:tab w:val="left" w:pos="1348"/>
          <w:tab w:val="left" w:pos="1349"/>
        </w:tabs>
        <w:autoSpaceDE w:val="0"/>
        <w:autoSpaceDN w:val="0"/>
        <w:spacing w:before="0" w:line="360" w:lineRule="auto"/>
        <w:ind w:hanging="721"/>
        <w:rPr>
          <w:rFonts w:ascii="Times New Roman" w:hAnsi="Times New Roman" w:cs="Times New Roman"/>
          <w:b/>
          <w:color w:val="auto"/>
          <w:sz w:val="24"/>
          <w:szCs w:val="24"/>
        </w:rPr>
      </w:pPr>
      <w:bookmarkStart w:id="115" w:name="_Toc153498448"/>
      <w:r w:rsidRPr="00AC363E">
        <w:rPr>
          <w:rFonts w:ascii="Times New Roman" w:hAnsi="Times New Roman" w:cs="Times New Roman"/>
          <w:b/>
          <w:color w:val="auto"/>
          <w:sz w:val="24"/>
          <w:szCs w:val="24"/>
        </w:rPr>
        <w:t>Tampilan Halaman Menu Atribut</w:t>
      </w:r>
      <w:bookmarkEnd w:id="115"/>
    </w:p>
    <w:p w:rsidR="00405434" w:rsidRPr="00AC363E" w:rsidRDefault="00405434">
      <w:pPr>
        <w:pStyle w:val="BodyText"/>
        <w:spacing w:before="8" w:line="360" w:lineRule="auto"/>
        <w:rPr>
          <w:b/>
        </w:rPr>
      </w:pPr>
    </w:p>
    <w:p w:rsidR="00405434" w:rsidRPr="00AC363E" w:rsidRDefault="00845063">
      <w:pPr>
        <w:pStyle w:val="BodyText"/>
        <w:spacing w:before="8" w:line="360" w:lineRule="auto"/>
        <w:rPr>
          <w:b/>
        </w:rPr>
      </w:pPr>
      <w:r w:rsidRPr="00AC363E">
        <w:rPr>
          <w:b/>
          <w:noProof/>
          <w:lang w:val="en-US"/>
        </w:rPr>
        <w:drawing>
          <wp:anchor distT="0" distB="0" distL="114300" distR="114300" simplePos="0" relativeHeight="251694080" behindDoc="0" locked="0" layoutInCell="1" allowOverlap="1" wp14:anchorId="0CC90F0B" wp14:editId="1852CFEC">
            <wp:simplePos x="0" y="0"/>
            <wp:positionH relativeFrom="margin">
              <wp:align>center</wp:align>
            </wp:positionH>
            <wp:positionV relativeFrom="paragraph">
              <wp:posOffset>15875</wp:posOffset>
            </wp:positionV>
            <wp:extent cx="3464560" cy="1683385"/>
            <wp:effectExtent l="0" t="0" r="2540" b="0"/>
            <wp:wrapNone/>
            <wp:docPr id="808370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70610" name="Picture 1"/>
                    <pic:cNvPicPr>
                      <a:picLocks noChangeAspect="1"/>
                    </pic:cNvPicPr>
                  </pic:nvPicPr>
                  <pic:blipFill>
                    <a:blip r:embed="rId181"/>
                    <a:stretch>
                      <a:fillRect/>
                    </a:stretch>
                  </pic:blipFill>
                  <pic:spPr>
                    <a:xfrm>
                      <a:off x="0" y="0"/>
                      <a:ext cx="3464600" cy="1683269"/>
                    </a:xfrm>
                    <a:prstGeom prst="rect">
                      <a:avLst/>
                    </a:prstGeom>
                  </pic:spPr>
                </pic:pic>
              </a:graphicData>
            </a:graphic>
          </wp:anchor>
        </w:drawing>
      </w:r>
    </w:p>
    <w:p w:rsidR="00405434" w:rsidRPr="00AC363E" w:rsidRDefault="00405434">
      <w:pPr>
        <w:pStyle w:val="BodyText"/>
        <w:spacing w:before="8" w:line="360" w:lineRule="auto"/>
        <w:rPr>
          <w:b/>
        </w:rPr>
      </w:pPr>
    </w:p>
    <w:p w:rsidR="00405434" w:rsidRPr="00AC363E" w:rsidRDefault="00405434">
      <w:pPr>
        <w:pStyle w:val="BodyText"/>
        <w:spacing w:before="8" w:line="360" w:lineRule="auto"/>
        <w:rPr>
          <w:b/>
        </w:rPr>
      </w:pPr>
    </w:p>
    <w:p w:rsidR="00405434" w:rsidRPr="00AC363E" w:rsidRDefault="00405434">
      <w:pPr>
        <w:pStyle w:val="BodyText"/>
        <w:spacing w:before="8" w:line="360" w:lineRule="auto"/>
        <w:rPr>
          <w:b/>
        </w:rPr>
      </w:pPr>
    </w:p>
    <w:p w:rsidR="00405434" w:rsidRPr="00AC363E" w:rsidRDefault="00405434">
      <w:pPr>
        <w:pStyle w:val="BodyText"/>
        <w:spacing w:before="8" w:line="360" w:lineRule="auto"/>
        <w:rPr>
          <w:b/>
        </w:rPr>
      </w:pPr>
    </w:p>
    <w:p w:rsidR="00405434" w:rsidRPr="00AC363E" w:rsidRDefault="00405434">
      <w:pPr>
        <w:pStyle w:val="BodyText"/>
        <w:spacing w:before="8" w:line="360" w:lineRule="auto"/>
        <w:rPr>
          <w:b/>
        </w:rPr>
      </w:pPr>
    </w:p>
    <w:p w:rsidR="00405434" w:rsidRPr="00AC363E" w:rsidRDefault="00405434">
      <w:pPr>
        <w:pStyle w:val="BodyText"/>
        <w:spacing w:before="8" w:line="360" w:lineRule="auto"/>
        <w:rPr>
          <w:b/>
        </w:rPr>
      </w:pPr>
    </w:p>
    <w:p w:rsidR="00405434" w:rsidRPr="00AC363E" w:rsidRDefault="00405434">
      <w:pPr>
        <w:pStyle w:val="BodyText"/>
        <w:spacing w:before="8" w:line="360" w:lineRule="auto"/>
        <w:rPr>
          <w:b/>
          <w:sz w:val="17"/>
        </w:rPr>
      </w:pPr>
    </w:p>
    <w:p w:rsidR="00405434" w:rsidRPr="00AC363E" w:rsidRDefault="00405434">
      <w:pPr>
        <w:pStyle w:val="BodyText"/>
        <w:spacing w:before="11" w:line="360" w:lineRule="auto"/>
        <w:rPr>
          <w:b/>
          <w:sz w:val="29"/>
        </w:rPr>
      </w:pPr>
    </w:p>
    <w:p w:rsidR="00405434" w:rsidRPr="00AC363E" w:rsidRDefault="00845063">
      <w:pPr>
        <w:spacing w:line="360" w:lineRule="auto"/>
        <w:ind w:left="1379" w:right="1074"/>
        <w:jc w:val="center"/>
        <w:rPr>
          <w:rFonts w:ascii="Times New Roman" w:hAnsi="Times New Roman" w:cs="Times New Roman"/>
          <w:b/>
          <w:sz w:val="24"/>
        </w:rPr>
      </w:pPr>
      <w:r w:rsidRPr="00AC363E">
        <w:rPr>
          <w:rFonts w:ascii="Times New Roman" w:hAnsi="Times New Roman" w:cs="Times New Roman"/>
          <w:b/>
          <w:sz w:val="24"/>
        </w:rPr>
        <w:t>Gambar 5.4 Tampilan Atribut</w:t>
      </w:r>
    </w:p>
    <w:p w:rsidR="00405434" w:rsidRPr="00AC363E" w:rsidRDefault="00845063">
      <w:pPr>
        <w:pStyle w:val="BodyText"/>
        <w:spacing w:before="185" w:line="360" w:lineRule="auto"/>
        <w:ind w:left="628" w:right="1042" w:firstLine="720"/>
        <w:jc w:val="both"/>
        <w:rPr>
          <w:bCs/>
          <w:sz w:val="20"/>
        </w:rPr>
      </w:pPr>
      <w:r w:rsidRPr="00AC363E">
        <w:rPr>
          <w:bCs/>
        </w:rPr>
        <w:t>Halaman ini menampilan tabel Atribut tersedia tombol tambah Atribut untuk menginput Atribut yang baru.</w:t>
      </w: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845063">
      <w:pPr>
        <w:pStyle w:val="BodyText"/>
        <w:spacing w:line="360" w:lineRule="auto"/>
        <w:rPr>
          <w:b/>
          <w:sz w:val="20"/>
        </w:rPr>
      </w:pPr>
      <w:r w:rsidRPr="00AC363E">
        <w:rPr>
          <w:b/>
          <w:noProof/>
          <w:lang w:val="en-US"/>
        </w:rPr>
        <w:drawing>
          <wp:anchor distT="0" distB="0" distL="114300" distR="114300" simplePos="0" relativeHeight="251695104" behindDoc="0" locked="0" layoutInCell="1" allowOverlap="1" wp14:anchorId="3BFF49AE" wp14:editId="4BBA73D9">
            <wp:simplePos x="0" y="0"/>
            <wp:positionH relativeFrom="margin">
              <wp:align>center</wp:align>
            </wp:positionH>
            <wp:positionV relativeFrom="paragraph">
              <wp:posOffset>25400</wp:posOffset>
            </wp:positionV>
            <wp:extent cx="3514725" cy="2690495"/>
            <wp:effectExtent l="0" t="0" r="0" b="0"/>
            <wp:wrapNone/>
            <wp:docPr id="786869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69039" name="Picture 1"/>
                    <pic:cNvPicPr>
                      <a:picLocks noChangeAspect="1"/>
                    </pic:cNvPicPr>
                  </pic:nvPicPr>
                  <pic:blipFill>
                    <a:blip r:embed="rId182"/>
                    <a:stretch>
                      <a:fillRect/>
                    </a:stretch>
                  </pic:blipFill>
                  <pic:spPr>
                    <a:xfrm>
                      <a:off x="0" y="0"/>
                      <a:ext cx="3514429" cy="2690495"/>
                    </a:xfrm>
                    <a:prstGeom prst="rect">
                      <a:avLst/>
                    </a:prstGeom>
                  </pic:spPr>
                </pic:pic>
              </a:graphicData>
            </a:graphic>
          </wp:anchor>
        </w:drawing>
      </w: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20"/>
        </w:rPr>
      </w:pPr>
    </w:p>
    <w:p w:rsidR="00405434" w:rsidRPr="00AC363E" w:rsidRDefault="00405434">
      <w:pPr>
        <w:pStyle w:val="BodyText"/>
        <w:spacing w:line="360" w:lineRule="auto"/>
        <w:rPr>
          <w:b/>
          <w:sz w:val="19"/>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line="360" w:lineRule="auto"/>
        <w:ind w:left="1129"/>
        <w:rPr>
          <w:b/>
          <w:sz w:val="20"/>
        </w:rPr>
      </w:pPr>
    </w:p>
    <w:p w:rsidR="00405434" w:rsidRPr="00AC363E" w:rsidRDefault="00405434">
      <w:pPr>
        <w:pStyle w:val="BodyText"/>
        <w:spacing w:before="4" w:line="360" w:lineRule="auto"/>
        <w:rPr>
          <w:b/>
          <w:sz w:val="16"/>
        </w:rPr>
      </w:pPr>
    </w:p>
    <w:p w:rsidR="00405434" w:rsidRPr="00AC363E" w:rsidRDefault="00845063">
      <w:pPr>
        <w:tabs>
          <w:tab w:val="center" w:pos="4957"/>
          <w:tab w:val="right" w:pos="9305"/>
        </w:tabs>
        <w:spacing w:before="90" w:line="360" w:lineRule="auto"/>
        <w:ind w:left="610" w:right="305"/>
        <w:rPr>
          <w:rFonts w:ascii="Times New Roman" w:hAnsi="Times New Roman" w:cs="Times New Roman"/>
          <w:b/>
          <w:sz w:val="24"/>
        </w:rPr>
      </w:pPr>
      <w:r w:rsidRPr="00AC363E">
        <w:rPr>
          <w:rFonts w:ascii="Times New Roman" w:hAnsi="Times New Roman" w:cs="Times New Roman"/>
          <w:b/>
          <w:sz w:val="24"/>
        </w:rPr>
        <w:tab/>
        <w:t>Gambar 5.5 Tampilan Tambah Atribut</w:t>
      </w:r>
      <w:r w:rsidRPr="00AC363E">
        <w:rPr>
          <w:rFonts w:ascii="Times New Roman" w:hAnsi="Times New Roman" w:cs="Times New Roman"/>
          <w:b/>
          <w:sz w:val="24"/>
        </w:rPr>
        <w:tab/>
      </w:r>
    </w:p>
    <w:p w:rsidR="00405434" w:rsidRPr="00AC363E" w:rsidRDefault="00845063">
      <w:pPr>
        <w:pStyle w:val="BodyText"/>
        <w:spacing w:before="185" w:line="360" w:lineRule="auto"/>
        <w:ind w:left="628" w:right="1042" w:firstLine="720"/>
        <w:jc w:val="both"/>
        <w:rPr>
          <w:bCs/>
        </w:rPr>
      </w:pPr>
      <w:r w:rsidRPr="00AC363E">
        <w:rPr>
          <w:bCs/>
        </w:rPr>
        <w:t>Halaman ini menampilan form input Atribut baru dengan tombol tombol simpan untuk menyimpan Atribut.</w:t>
      </w:r>
    </w:p>
    <w:p w:rsidR="00405434" w:rsidRPr="00AC363E" w:rsidRDefault="00405434">
      <w:pPr>
        <w:pStyle w:val="BodyText"/>
        <w:spacing w:line="360" w:lineRule="auto"/>
        <w:rPr>
          <w:b/>
          <w:sz w:val="26"/>
        </w:rPr>
      </w:pPr>
    </w:p>
    <w:p w:rsidR="00405434" w:rsidRPr="00AC363E" w:rsidRDefault="00845063">
      <w:pPr>
        <w:pStyle w:val="Heading2"/>
        <w:keepNext w:val="0"/>
        <w:keepLines w:val="0"/>
        <w:widowControl w:val="0"/>
        <w:numPr>
          <w:ilvl w:val="2"/>
          <w:numId w:val="49"/>
        </w:numPr>
        <w:tabs>
          <w:tab w:val="left" w:pos="1348"/>
          <w:tab w:val="left" w:pos="1349"/>
        </w:tabs>
        <w:autoSpaceDE w:val="0"/>
        <w:autoSpaceDN w:val="0"/>
        <w:spacing w:before="1" w:line="360" w:lineRule="auto"/>
        <w:ind w:hanging="721"/>
        <w:rPr>
          <w:rFonts w:ascii="Times New Roman" w:hAnsi="Times New Roman" w:cs="Times New Roman"/>
          <w:b/>
          <w:color w:val="auto"/>
          <w:sz w:val="24"/>
          <w:szCs w:val="24"/>
        </w:rPr>
      </w:pPr>
      <w:bookmarkStart w:id="116" w:name="_Toc153498449"/>
      <w:r w:rsidRPr="00AC363E">
        <w:rPr>
          <w:rFonts w:ascii="Times New Roman" w:hAnsi="Times New Roman" w:cs="Times New Roman"/>
          <w:b/>
          <w:color w:val="auto"/>
          <w:sz w:val="24"/>
          <w:szCs w:val="24"/>
        </w:rPr>
        <w:t>Tampilan Halaman Menu Nilai Atribut</w:t>
      </w:r>
      <w:bookmarkEnd w:id="116"/>
    </w:p>
    <w:p w:rsidR="00405434" w:rsidRPr="00AC363E" w:rsidRDefault="00405434">
      <w:pPr>
        <w:pStyle w:val="BodyText"/>
        <w:spacing w:before="2" w:line="360" w:lineRule="auto"/>
        <w:rPr>
          <w:b/>
        </w:rPr>
      </w:pPr>
    </w:p>
    <w:p w:rsidR="00405434" w:rsidRPr="00AC363E" w:rsidRDefault="00845063">
      <w:pPr>
        <w:pStyle w:val="BodyText"/>
        <w:spacing w:before="2" w:line="360" w:lineRule="auto"/>
        <w:rPr>
          <w:b/>
        </w:rPr>
      </w:pPr>
      <w:r w:rsidRPr="00AC363E">
        <w:rPr>
          <w:b/>
          <w:noProof/>
          <w:lang w:val="en-US"/>
        </w:rPr>
        <w:drawing>
          <wp:anchor distT="0" distB="0" distL="114300" distR="114300" simplePos="0" relativeHeight="251696128" behindDoc="0" locked="0" layoutInCell="1" allowOverlap="1" wp14:anchorId="4AFB2B4A" wp14:editId="20B89F76">
            <wp:simplePos x="0" y="0"/>
            <wp:positionH relativeFrom="margin">
              <wp:align>center</wp:align>
            </wp:positionH>
            <wp:positionV relativeFrom="paragraph">
              <wp:posOffset>9525</wp:posOffset>
            </wp:positionV>
            <wp:extent cx="4197350" cy="2748915"/>
            <wp:effectExtent l="0" t="0" r="0" b="0"/>
            <wp:wrapNone/>
            <wp:docPr id="857276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76492" name="Picture 1"/>
                    <pic:cNvPicPr>
                      <a:picLocks noChangeAspect="1"/>
                    </pic:cNvPicPr>
                  </pic:nvPicPr>
                  <pic:blipFill>
                    <a:blip r:embed="rId183"/>
                    <a:stretch>
                      <a:fillRect/>
                    </a:stretch>
                  </pic:blipFill>
                  <pic:spPr>
                    <a:xfrm>
                      <a:off x="0" y="0"/>
                      <a:ext cx="4197350" cy="2749024"/>
                    </a:xfrm>
                    <a:prstGeom prst="rect">
                      <a:avLst/>
                    </a:prstGeom>
                  </pic:spPr>
                </pic:pic>
              </a:graphicData>
            </a:graphic>
          </wp:anchor>
        </w:drawing>
      </w: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405434">
      <w:pPr>
        <w:pStyle w:val="BodyText"/>
        <w:spacing w:before="2" w:line="360" w:lineRule="auto"/>
        <w:rPr>
          <w:b/>
        </w:rPr>
      </w:pPr>
    </w:p>
    <w:p w:rsidR="00405434" w:rsidRPr="00AC363E" w:rsidRDefault="00845063">
      <w:pPr>
        <w:spacing w:before="165" w:line="360" w:lineRule="auto"/>
        <w:ind w:left="610" w:right="302"/>
        <w:jc w:val="center"/>
        <w:rPr>
          <w:rFonts w:ascii="Times New Roman" w:hAnsi="Times New Roman" w:cs="Times New Roman"/>
          <w:b/>
          <w:sz w:val="24"/>
        </w:rPr>
      </w:pPr>
      <w:r w:rsidRPr="00AC363E">
        <w:rPr>
          <w:rFonts w:ascii="Times New Roman" w:hAnsi="Times New Roman" w:cs="Times New Roman"/>
          <w:b/>
          <w:sz w:val="24"/>
        </w:rPr>
        <w:t>Gambar 5.6 Tampilan Nilai Atribut</w:t>
      </w:r>
    </w:p>
    <w:p w:rsidR="00405434" w:rsidRPr="00AC363E" w:rsidRDefault="00845063">
      <w:pPr>
        <w:pStyle w:val="BodyText"/>
        <w:spacing w:before="185" w:line="360" w:lineRule="auto"/>
        <w:ind w:left="628" w:right="1038" w:firstLine="720"/>
        <w:jc w:val="both"/>
        <w:rPr>
          <w:bCs/>
        </w:rPr>
      </w:pPr>
      <w:r w:rsidRPr="00AC363E">
        <w:rPr>
          <w:bCs/>
        </w:rPr>
        <w:t>Halaman ini menampilan tabel Nilai Atribut dengan tersedia tombol tambah Nilai Atribut untuk menginput Nilai Atribut yang baru.</w:t>
      </w:r>
    </w:p>
    <w:p w:rsidR="00405434" w:rsidRPr="00AC363E" w:rsidRDefault="00405434">
      <w:pPr>
        <w:spacing w:line="360" w:lineRule="auto"/>
        <w:jc w:val="both"/>
        <w:rPr>
          <w:rFonts w:ascii="Times New Roman" w:hAnsi="Times New Roman" w:cs="Times New Roman"/>
          <w:b/>
        </w:rPr>
        <w:sectPr w:rsidR="00405434" w:rsidRPr="00AC363E">
          <w:headerReference w:type="default" r:id="rId184"/>
          <w:pgSz w:w="11910" w:h="16840"/>
          <w:pgMar w:top="960" w:right="660" w:bottom="280" w:left="1640" w:header="710" w:footer="0" w:gutter="0"/>
          <w:cols w:space="720"/>
          <w:titlePg/>
          <w:docGrid w:linePitch="299"/>
        </w:sectPr>
      </w:pPr>
    </w:p>
    <w:p w:rsidR="00405434" w:rsidRPr="00AC363E" w:rsidRDefault="00405434">
      <w:pPr>
        <w:pStyle w:val="BodyText"/>
        <w:spacing w:line="360" w:lineRule="auto"/>
        <w:rPr>
          <w:b/>
          <w:sz w:val="20"/>
        </w:rPr>
      </w:pPr>
    </w:p>
    <w:p w:rsidR="00405434" w:rsidRPr="00AC363E" w:rsidRDefault="00845063">
      <w:pPr>
        <w:pStyle w:val="BodyText"/>
        <w:spacing w:line="360" w:lineRule="auto"/>
        <w:rPr>
          <w:b/>
          <w:sz w:val="18"/>
        </w:rPr>
      </w:pPr>
      <w:r w:rsidRPr="00AC363E">
        <w:rPr>
          <w:b/>
          <w:noProof/>
          <w:lang w:val="en-US"/>
        </w:rPr>
        <w:drawing>
          <wp:anchor distT="0" distB="0" distL="114300" distR="114300" simplePos="0" relativeHeight="251697152" behindDoc="0" locked="0" layoutInCell="1" allowOverlap="1" wp14:anchorId="65CA22B8" wp14:editId="16A2D72B">
            <wp:simplePos x="0" y="0"/>
            <wp:positionH relativeFrom="margin">
              <wp:align>center</wp:align>
            </wp:positionH>
            <wp:positionV relativeFrom="paragraph">
              <wp:posOffset>3810</wp:posOffset>
            </wp:positionV>
            <wp:extent cx="3003550" cy="2244725"/>
            <wp:effectExtent l="0" t="0" r="6350" b="3810"/>
            <wp:wrapNone/>
            <wp:docPr id="2016547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547444" name="Picture 1"/>
                    <pic:cNvPicPr>
                      <a:picLocks noChangeAspect="1"/>
                    </pic:cNvPicPr>
                  </pic:nvPicPr>
                  <pic:blipFill>
                    <a:blip r:embed="rId185"/>
                    <a:stretch>
                      <a:fillRect/>
                    </a:stretch>
                  </pic:blipFill>
                  <pic:spPr>
                    <a:xfrm>
                      <a:off x="0" y="0"/>
                      <a:ext cx="3003583" cy="2244436"/>
                    </a:xfrm>
                    <a:prstGeom prst="rect">
                      <a:avLst/>
                    </a:prstGeom>
                  </pic:spPr>
                </pic:pic>
              </a:graphicData>
            </a:graphic>
          </wp:anchor>
        </w:drawing>
      </w: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line="360" w:lineRule="auto"/>
        <w:ind w:left="1189"/>
        <w:rPr>
          <w:b/>
          <w:sz w:val="20"/>
        </w:rPr>
      </w:pPr>
    </w:p>
    <w:p w:rsidR="00405434" w:rsidRPr="00AC363E" w:rsidRDefault="00405434">
      <w:pPr>
        <w:pStyle w:val="BodyText"/>
        <w:spacing w:before="4" w:line="360" w:lineRule="auto"/>
        <w:rPr>
          <w:b/>
          <w:sz w:val="9"/>
        </w:rPr>
      </w:pPr>
    </w:p>
    <w:p w:rsidR="00405434" w:rsidRPr="00AC363E" w:rsidRDefault="00845063">
      <w:pPr>
        <w:spacing w:before="90" w:line="360" w:lineRule="auto"/>
        <w:ind w:left="610" w:right="302"/>
        <w:jc w:val="center"/>
        <w:rPr>
          <w:rFonts w:ascii="Times New Roman" w:hAnsi="Times New Roman" w:cs="Times New Roman"/>
          <w:b/>
          <w:sz w:val="24"/>
        </w:rPr>
      </w:pPr>
      <w:r w:rsidRPr="00AC363E">
        <w:rPr>
          <w:rFonts w:ascii="Times New Roman" w:hAnsi="Times New Roman" w:cs="Times New Roman"/>
          <w:b/>
          <w:sz w:val="24"/>
        </w:rPr>
        <w:t>Gambar 5.7 Tampilan Tambah Nilai Atribut</w:t>
      </w:r>
    </w:p>
    <w:p w:rsidR="00405434" w:rsidRPr="00AC363E" w:rsidRDefault="00845063">
      <w:pPr>
        <w:pStyle w:val="BodyText"/>
        <w:spacing w:before="185" w:line="360" w:lineRule="auto"/>
        <w:ind w:left="628" w:right="1035" w:firstLine="720"/>
        <w:jc w:val="both"/>
        <w:rPr>
          <w:bCs/>
        </w:rPr>
      </w:pPr>
      <w:r w:rsidRPr="00AC363E">
        <w:rPr>
          <w:bCs/>
        </w:rPr>
        <w:t xml:space="preserve">Halaman ini menampilan form input Nilai Atribut baru tombol simpan untuk menyimpan Nilai Atribut. </w:t>
      </w:r>
    </w:p>
    <w:p w:rsidR="00405434" w:rsidRPr="00AC363E" w:rsidRDefault="00405434">
      <w:pPr>
        <w:pStyle w:val="BodyText"/>
        <w:spacing w:line="360" w:lineRule="auto"/>
        <w:rPr>
          <w:b/>
          <w:sz w:val="26"/>
        </w:rPr>
      </w:pPr>
    </w:p>
    <w:p w:rsidR="00405434" w:rsidRPr="00AC363E" w:rsidRDefault="00405434">
      <w:pPr>
        <w:pStyle w:val="BodyText"/>
        <w:spacing w:before="10" w:line="360" w:lineRule="auto"/>
        <w:rPr>
          <w:b/>
        </w:rPr>
      </w:pPr>
    </w:p>
    <w:p w:rsidR="00405434" w:rsidRPr="00AC363E" w:rsidRDefault="00845063">
      <w:pPr>
        <w:pStyle w:val="Heading2"/>
        <w:keepNext w:val="0"/>
        <w:keepLines w:val="0"/>
        <w:widowControl w:val="0"/>
        <w:numPr>
          <w:ilvl w:val="2"/>
          <w:numId w:val="49"/>
        </w:numPr>
        <w:tabs>
          <w:tab w:val="left" w:pos="1348"/>
          <w:tab w:val="left" w:pos="1349"/>
        </w:tabs>
        <w:autoSpaceDE w:val="0"/>
        <w:autoSpaceDN w:val="0"/>
        <w:spacing w:before="0" w:line="360" w:lineRule="auto"/>
        <w:ind w:hanging="721"/>
        <w:rPr>
          <w:rFonts w:ascii="Times New Roman" w:hAnsi="Times New Roman" w:cs="Times New Roman"/>
          <w:b/>
          <w:color w:val="auto"/>
          <w:sz w:val="24"/>
          <w:szCs w:val="24"/>
        </w:rPr>
      </w:pPr>
      <w:bookmarkStart w:id="117" w:name="_Toc153498450"/>
      <w:r w:rsidRPr="00AC363E">
        <w:rPr>
          <w:rFonts w:ascii="Times New Roman" w:hAnsi="Times New Roman" w:cs="Times New Roman"/>
          <w:b/>
          <w:color w:val="auto"/>
          <w:sz w:val="24"/>
          <w:szCs w:val="24"/>
        </w:rPr>
        <w:t>Tampilan Halaman</w:t>
      </w:r>
      <w:r w:rsidRPr="00AC363E">
        <w:rPr>
          <w:rFonts w:ascii="Times New Roman" w:hAnsi="Times New Roman" w:cs="Times New Roman"/>
          <w:b/>
          <w:color w:val="auto"/>
          <w:spacing w:val="1"/>
          <w:sz w:val="24"/>
          <w:szCs w:val="24"/>
        </w:rPr>
        <w:t xml:space="preserve"> </w:t>
      </w:r>
      <w:r w:rsidRPr="00AC363E">
        <w:rPr>
          <w:rFonts w:ascii="Times New Roman" w:hAnsi="Times New Roman" w:cs="Times New Roman"/>
          <w:b/>
          <w:color w:val="auto"/>
          <w:spacing w:val="1"/>
          <w:sz w:val="24"/>
          <w:szCs w:val="24"/>
          <w:lang w:val="en-US"/>
        </w:rPr>
        <w:t>Dataset</w:t>
      </w:r>
      <w:bookmarkEnd w:id="117"/>
    </w:p>
    <w:p w:rsidR="00405434" w:rsidRPr="00AC363E" w:rsidRDefault="00405434">
      <w:pPr>
        <w:pStyle w:val="BodyText"/>
        <w:spacing w:before="4" w:line="360" w:lineRule="auto"/>
        <w:rPr>
          <w:b/>
        </w:rPr>
      </w:pPr>
    </w:p>
    <w:p w:rsidR="00405434" w:rsidRPr="00AC363E" w:rsidRDefault="00845063">
      <w:pPr>
        <w:pStyle w:val="BodyText"/>
        <w:spacing w:before="4" w:line="360" w:lineRule="auto"/>
        <w:rPr>
          <w:b/>
        </w:rPr>
      </w:pPr>
      <w:r w:rsidRPr="00AC363E">
        <w:rPr>
          <w:b/>
          <w:noProof/>
          <w:lang w:val="en-US"/>
        </w:rPr>
        <w:drawing>
          <wp:anchor distT="0" distB="0" distL="114300" distR="114300" simplePos="0" relativeHeight="251698176" behindDoc="0" locked="0" layoutInCell="1" allowOverlap="1" wp14:anchorId="00255CCC" wp14:editId="3465BF39">
            <wp:simplePos x="0" y="0"/>
            <wp:positionH relativeFrom="margin">
              <wp:align>center</wp:align>
            </wp:positionH>
            <wp:positionV relativeFrom="paragraph">
              <wp:posOffset>5080</wp:posOffset>
            </wp:positionV>
            <wp:extent cx="3647440" cy="2737485"/>
            <wp:effectExtent l="0" t="0" r="0" b="5715"/>
            <wp:wrapNone/>
            <wp:docPr id="1513214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214543" name="Picture 1"/>
                    <pic:cNvPicPr>
                      <a:picLocks noChangeAspect="1"/>
                    </pic:cNvPicPr>
                  </pic:nvPicPr>
                  <pic:blipFill>
                    <a:blip r:embed="rId186"/>
                    <a:stretch>
                      <a:fillRect/>
                    </a:stretch>
                  </pic:blipFill>
                  <pic:spPr>
                    <a:xfrm>
                      <a:off x="0" y="0"/>
                      <a:ext cx="3647350" cy="2737600"/>
                    </a:xfrm>
                    <a:prstGeom prst="rect">
                      <a:avLst/>
                    </a:prstGeom>
                  </pic:spPr>
                </pic:pic>
              </a:graphicData>
            </a:graphic>
          </wp:anchor>
        </w:drawing>
      </w: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sz w:val="20"/>
        </w:rPr>
      </w:pPr>
    </w:p>
    <w:p w:rsidR="00405434" w:rsidRPr="00AC363E" w:rsidRDefault="00845063">
      <w:pPr>
        <w:spacing w:before="191" w:line="360" w:lineRule="auto"/>
        <w:ind w:left="610" w:right="1023"/>
        <w:jc w:val="center"/>
        <w:rPr>
          <w:rFonts w:ascii="Times New Roman" w:hAnsi="Times New Roman" w:cs="Times New Roman"/>
          <w:b/>
          <w:sz w:val="24"/>
          <w:lang w:val="en-US"/>
        </w:rPr>
      </w:pPr>
      <w:r w:rsidRPr="00AC363E">
        <w:rPr>
          <w:rFonts w:ascii="Times New Roman" w:hAnsi="Times New Roman" w:cs="Times New Roman"/>
          <w:b/>
          <w:sz w:val="24"/>
        </w:rPr>
        <w:t xml:space="preserve">Gambar 5.8 Tampilan Detail </w:t>
      </w:r>
      <w:r w:rsidRPr="00AC363E">
        <w:rPr>
          <w:rFonts w:ascii="Times New Roman" w:hAnsi="Times New Roman" w:cs="Times New Roman"/>
          <w:b/>
          <w:sz w:val="24"/>
          <w:lang w:val="en-US"/>
        </w:rPr>
        <w:t>Dataset</w:t>
      </w:r>
    </w:p>
    <w:p w:rsidR="00405434" w:rsidRPr="00AC363E" w:rsidRDefault="00845063">
      <w:pPr>
        <w:pStyle w:val="BodyText"/>
        <w:spacing w:before="182" w:line="360" w:lineRule="auto"/>
        <w:ind w:left="628" w:right="1042" w:firstLine="720"/>
        <w:jc w:val="both"/>
        <w:rPr>
          <w:bCs/>
        </w:rPr>
      </w:pPr>
      <w:r w:rsidRPr="00AC363E">
        <w:rPr>
          <w:bCs/>
        </w:rPr>
        <w:t xml:space="preserve">Halaman ini menampilkan halaman </w:t>
      </w:r>
      <w:r w:rsidRPr="00AC363E">
        <w:rPr>
          <w:bCs/>
          <w:lang w:val="en-US"/>
        </w:rPr>
        <w:t>dataset</w:t>
      </w:r>
    </w:p>
    <w:p w:rsidR="00405434" w:rsidRPr="00AC363E" w:rsidRDefault="00405434">
      <w:pPr>
        <w:spacing w:line="360" w:lineRule="auto"/>
        <w:jc w:val="both"/>
        <w:rPr>
          <w:rFonts w:ascii="Times New Roman" w:hAnsi="Times New Roman" w:cs="Times New Roman"/>
          <w:b/>
        </w:rPr>
        <w:sectPr w:rsidR="00405434" w:rsidRPr="00AC363E">
          <w:pgSz w:w="11910" w:h="16840"/>
          <w:pgMar w:top="960" w:right="660" w:bottom="280" w:left="1640" w:header="710" w:footer="0" w:gutter="0"/>
          <w:cols w:space="720"/>
        </w:sectPr>
      </w:pPr>
    </w:p>
    <w:p w:rsidR="00405434" w:rsidRPr="00AC363E" w:rsidRDefault="00845063">
      <w:pPr>
        <w:pStyle w:val="Heading2"/>
        <w:keepNext w:val="0"/>
        <w:keepLines w:val="0"/>
        <w:widowControl w:val="0"/>
        <w:numPr>
          <w:ilvl w:val="2"/>
          <w:numId w:val="49"/>
        </w:numPr>
        <w:tabs>
          <w:tab w:val="left" w:pos="1348"/>
          <w:tab w:val="left" w:pos="1349"/>
        </w:tabs>
        <w:autoSpaceDE w:val="0"/>
        <w:autoSpaceDN w:val="0"/>
        <w:spacing w:before="90" w:line="360" w:lineRule="auto"/>
        <w:ind w:hanging="721"/>
        <w:rPr>
          <w:rFonts w:ascii="Times New Roman" w:hAnsi="Times New Roman" w:cs="Times New Roman"/>
          <w:b/>
          <w:color w:val="auto"/>
        </w:rPr>
      </w:pPr>
      <w:bookmarkStart w:id="118" w:name="_Toc153498451"/>
      <w:r w:rsidRPr="00AC363E">
        <w:rPr>
          <w:rFonts w:ascii="Times New Roman" w:hAnsi="Times New Roman" w:cs="Times New Roman"/>
          <w:b/>
          <w:color w:val="auto"/>
        </w:rPr>
        <w:lastRenderedPageBreak/>
        <w:t xml:space="preserve">Tampilan Halaman </w:t>
      </w:r>
      <w:r w:rsidRPr="00AC363E">
        <w:rPr>
          <w:rFonts w:ascii="Times New Roman" w:hAnsi="Times New Roman" w:cs="Times New Roman"/>
          <w:b/>
          <w:color w:val="auto"/>
          <w:lang w:val="en-US"/>
        </w:rPr>
        <w:t>Analisis</w:t>
      </w:r>
      <w:r w:rsidRPr="00AC363E">
        <w:rPr>
          <w:rFonts w:ascii="Times New Roman" w:hAnsi="Times New Roman" w:cs="Times New Roman"/>
          <w:b/>
          <w:color w:val="auto"/>
          <w:spacing w:val="-1"/>
        </w:rPr>
        <w:t xml:space="preserve"> </w:t>
      </w:r>
      <w:r w:rsidRPr="00AC363E">
        <w:rPr>
          <w:rFonts w:ascii="Times New Roman" w:hAnsi="Times New Roman" w:cs="Times New Roman"/>
          <w:b/>
          <w:color w:val="auto"/>
          <w:spacing w:val="-1"/>
          <w:lang w:val="en-US"/>
        </w:rPr>
        <w:t>SPK</w:t>
      </w:r>
      <w:bookmarkEnd w:id="118"/>
    </w:p>
    <w:p w:rsidR="00405434" w:rsidRPr="00AC363E" w:rsidRDefault="00845063">
      <w:pPr>
        <w:pStyle w:val="BodyText"/>
        <w:spacing w:before="4" w:line="360" w:lineRule="auto"/>
        <w:rPr>
          <w:b/>
        </w:rPr>
      </w:pPr>
      <w:r w:rsidRPr="00AC363E">
        <w:rPr>
          <w:b/>
          <w:noProof/>
          <w:lang w:val="en-US"/>
        </w:rPr>
        <w:drawing>
          <wp:anchor distT="0" distB="0" distL="114300" distR="114300" simplePos="0" relativeHeight="251699200" behindDoc="0" locked="0" layoutInCell="1" allowOverlap="1" wp14:anchorId="3E65C1A1" wp14:editId="60C21022">
            <wp:simplePos x="0" y="0"/>
            <wp:positionH relativeFrom="margin">
              <wp:posOffset>737870</wp:posOffset>
            </wp:positionH>
            <wp:positionV relativeFrom="paragraph">
              <wp:posOffset>61595</wp:posOffset>
            </wp:positionV>
            <wp:extent cx="4688840" cy="2595880"/>
            <wp:effectExtent l="0" t="0" r="0" b="0"/>
            <wp:wrapNone/>
            <wp:docPr id="177951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11795" name="Picture 1"/>
                    <pic:cNvPicPr>
                      <a:picLocks noChangeAspect="1"/>
                    </pic:cNvPicPr>
                  </pic:nvPicPr>
                  <pic:blipFill>
                    <a:blip r:embed="rId187"/>
                    <a:stretch>
                      <a:fillRect/>
                    </a:stretch>
                  </pic:blipFill>
                  <pic:spPr>
                    <a:xfrm>
                      <a:off x="0" y="0"/>
                      <a:ext cx="4690616" cy="2597121"/>
                    </a:xfrm>
                    <a:prstGeom prst="rect">
                      <a:avLst/>
                    </a:prstGeom>
                  </pic:spPr>
                </pic:pic>
              </a:graphicData>
            </a:graphic>
          </wp:anchor>
        </w:drawing>
      </w: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405434">
      <w:pPr>
        <w:pStyle w:val="BodyText"/>
        <w:spacing w:before="4" w:line="360" w:lineRule="auto"/>
        <w:rPr>
          <w:b/>
        </w:rPr>
      </w:pPr>
    </w:p>
    <w:p w:rsidR="00405434" w:rsidRPr="00AC363E" w:rsidRDefault="00845063">
      <w:pPr>
        <w:spacing w:line="360" w:lineRule="auto"/>
        <w:ind w:left="610" w:right="1020"/>
        <w:jc w:val="center"/>
        <w:rPr>
          <w:rFonts w:ascii="Times New Roman" w:hAnsi="Times New Roman" w:cs="Times New Roman"/>
          <w:b/>
          <w:sz w:val="24"/>
          <w:lang w:val="en-US"/>
        </w:rPr>
      </w:pPr>
      <w:r w:rsidRPr="00AC363E">
        <w:rPr>
          <w:rFonts w:ascii="Times New Roman" w:hAnsi="Times New Roman" w:cs="Times New Roman"/>
          <w:b/>
          <w:sz w:val="24"/>
        </w:rPr>
        <w:t xml:space="preserve">Gambar 5.9 Tampilan </w:t>
      </w:r>
      <w:r w:rsidRPr="00AC363E">
        <w:rPr>
          <w:rFonts w:ascii="Times New Roman" w:hAnsi="Times New Roman" w:cs="Times New Roman"/>
          <w:b/>
          <w:sz w:val="24"/>
          <w:lang w:val="en-US"/>
        </w:rPr>
        <w:t>Analisis SPK</w:t>
      </w:r>
    </w:p>
    <w:p w:rsidR="00405434" w:rsidRPr="00AC363E" w:rsidRDefault="00845063">
      <w:pPr>
        <w:pStyle w:val="BodyText"/>
        <w:spacing w:before="183" w:line="360" w:lineRule="auto"/>
        <w:ind w:left="628" w:right="1038" w:firstLine="720"/>
        <w:jc w:val="both"/>
        <w:rPr>
          <w:bCs/>
          <w:lang w:val="en-US"/>
        </w:rPr>
      </w:pPr>
      <w:r w:rsidRPr="00AC363E">
        <w:rPr>
          <w:bCs/>
        </w:rPr>
        <w:t xml:space="preserve">Halaman ini menampilkan halaman </w:t>
      </w:r>
      <w:r w:rsidRPr="00AC363E">
        <w:rPr>
          <w:bCs/>
          <w:lang w:val="en-US"/>
        </w:rPr>
        <w:t>Analisis, dengan cara memilih combobox dari beberapa atribut. Kemudian memilih tombol proses untuk melihat hasil SPK.</w:t>
      </w:r>
    </w:p>
    <w:p w:rsidR="00405434" w:rsidRPr="00AC363E" w:rsidRDefault="00845063">
      <w:pPr>
        <w:pStyle w:val="BodyText"/>
        <w:spacing w:before="183" w:line="360" w:lineRule="auto"/>
        <w:ind w:right="1038"/>
        <w:jc w:val="both"/>
        <w:rPr>
          <w:b/>
          <w:lang w:val="en-US"/>
        </w:rPr>
      </w:pPr>
      <w:r w:rsidRPr="00AC363E">
        <w:rPr>
          <w:b/>
          <w:noProof/>
          <w:lang w:val="en-US"/>
        </w:rPr>
        <w:drawing>
          <wp:anchor distT="0" distB="0" distL="114300" distR="114300" simplePos="0" relativeHeight="251700224" behindDoc="0" locked="0" layoutInCell="1" allowOverlap="1" wp14:anchorId="0FF1CF9B" wp14:editId="4AB62C53">
            <wp:simplePos x="0" y="0"/>
            <wp:positionH relativeFrom="page">
              <wp:align>center</wp:align>
            </wp:positionH>
            <wp:positionV relativeFrom="paragraph">
              <wp:posOffset>144145</wp:posOffset>
            </wp:positionV>
            <wp:extent cx="5257165" cy="2884805"/>
            <wp:effectExtent l="0" t="0" r="635" b="0"/>
            <wp:wrapNone/>
            <wp:docPr id="184529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293314" name="Picture 1"/>
                    <pic:cNvPicPr>
                      <a:picLocks noChangeAspect="1"/>
                    </pic:cNvPicPr>
                  </pic:nvPicPr>
                  <pic:blipFill>
                    <a:blip r:embed="rId188"/>
                    <a:stretch>
                      <a:fillRect/>
                    </a:stretch>
                  </pic:blipFill>
                  <pic:spPr>
                    <a:xfrm>
                      <a:off x="0" y="0"/>
                      <a:ext cx="5257223" cy="2884634"/>
                    </a:xfrm>
                    <a:prstGeom prst="rect">
                      <a:avLst/>
                    </a:prstGeom>
                  </pic:spPr>
                </pic:pic>
              </a:graphicData>
            </a:graphic>
          </wp:anchor>
        </w:drawing>
      </w:r>
    </w:p>
    <w:p w:rsidR="00405434" w:rsidRPr="00AC363E" w:rsidRDefault="00405434">
      <w:pPr>
        <w:pStyle w:val="BodyText"/>
        <w:spacing w:before="183" w:line="360" w:lineRule="auto"/>
        <w:ind w:right="1038"/>
        <w:jc w:val="both"/>
        <w:rPr>
          <w:b/>
          <w:lang w:val="en-US"/>
        </w:rPr>
      </w:pPr>
    </w:p>
    <w:p w:rsidR="00405434" w:rsidRPr="00AC363E" w:rsidRDefault="00405434">
      <w:pPr>
        <w:pStyle w:val="BodyText"/>
        <w:spacing w:before="183" w:line="360" w:lineRule="auto"/>
        <w:ind w:right="1038"/>
        <w:jc w:val="both"/>
        <w:rPr>
          <w:b/>
          <w:lang w:val="en-US"/>
        </w:rPr>
      </w:pPr>
    </w:p>
    <w:p w:rsidR="00405434" w:rsidRPr="00AC363E" w:rsidRDefault="00405434">
      <w:pPr>
        <w:pStyle w:val="BodyText"/>
        <w:spacing w:before="183" w:line="360" w:lineRule="auto"/>
        <w:ind w:right="1038"/>
        <w:jc w:val="both"/>
        <w:rPr>
          <w:b/>
          <w:lang w:val="en-US"/>
        </w:rPr>
      </w:pPr>
    </w:p>
    <w:p w:rsidR="00405434" w:rsidRPr="00AC363E" w:rsidRDefault="00405434">
      <w:pPr>
        <w:pStyle w:val="BodyText"/>
        <w:spacing w:before="183" w:line="360" w:lineRule="auto"/>
        <w:ind w:right="1038"/>
        <w:jc w:val="both"/>
        <w:rPr>
          <w:b/>
          <w:lang w:val="en-US"/>
        </w:rPr>
      </w:pPr>
    </w:p>
    <w:p w:rsidR="00405434" w:rsidRPr="00AC363E" w:rsidRDefault="00405434">
      <w:pPr>
        <w:pStyle w:val="BodyText"/>
        <w:spacing w:before="183" w:line="360" w:lineRule="auto"/>
        <w:ind w:right="1038"/>
        <w:jc w:val="both"/>
        <w:rPr>
          <w:b/>
          <w:lang w:val="en-US"/>
        </w:rPr>
      </w:pPr>
    </w:p>
    <w:p w:rsidR="00405434" w:rsidRPr="00AC363E" w:rsidRDefault="00405434">
      <w:pPr>
        <w:pStyle w:val="BodyText"/>
        <w:spacing w:before="183" w:line="360" w:lineRule="auto"/>
        <w:ind w:right="1038"/>
        <w:jc w:val="both"/>
        <w:rPr>
          <w:b/>
          <w:lang w:val="en-US"/>
        </w:rPr>
      </w:pPr>
    </w:p>
    <w:p w:rsidR="00405434" w:rsidRPr="00AC363E" w:rsidRDefault="00405434">
      <w:pPr>
        <w:pStyle w:val="BodyText"/>
        <w:spacing w:before="183" w:line="360" w:lineRule="auto"/>
        <w:ind w:right="1038"/>
        <w:jc w:val="both"/>
        <w:rPr>
          <w:b/>
          <w:lang w:val="en-US"/>
        </w:rPr>
      </w:pPr>
    </w:p>
    <w:p w:rsidR="00405434" w:rsidRPr="00AC363E" w:rsidRDefault="00845063">
      <w:pPr>
        <w:pStyle w:val="BodyText"/>
        <w:spacing w:before="183" w:line="360" w:lineRule="auto"/>
        <w:ind w:right="1038"/>
        <w:jc w:val="center"/>
        <w:rPr>
          <w:b/>
          <w:lang w:val="en-US"/>
        </w:rPr>
      </w:pPr>
      <w:r w:rsidRPr="00AC363E">
        <w:rPr>
          <w:b/>
          <w:bCs/>
          <w:lang w:val="en-US"/>
        </w:rPr>
        <w:t>Gambar 5.10</w:t>
      </w:r>
      <w:r w:rsidRPr="00AC363E">
        <w:rPr>
          <w:b/>
          <w:lang w:val="en-US"/>
        </w:rPr>
        <w:t xml:space="preserve">. Hasil Analisis </w:t>
      </w:r>
    </w:p>
    <w:p w:rsidR="00405434" w:rsidRPr="00AC363E" w:rsidRDefault="00845063">
      <w:pPr>
        <w:pStyle w:val="BodyText"/>
        <w:spacing w:before="183" w:line="360" w:lineRule="auto"/>
        <w:ind w:right="1038"/>
        <w:rPr>
          <w:bCs/>
          <w:lang w:val="en-US"/>
        </w:rPr>
      </w:pPr>
      <w:r w:rsidRPr="00AC363E">
        <w:rPr>
          <w:bCs/>
          <w:lang w:val="en-US"/>
        </w:rPr>
        <w:t>Halaman ini memperlihatkan hasil analisis SPK menggunakan proses Naïve Bayes, untuk melihat hasil perhitungan, silahkan tekan tombol perhitungan.</w:t>
      </w:r>
    </w:p>
    <w:p w:rsidR="00405434" w:rsidRPr="00AC363E" w:rsidRDefault="00405434">
      <w:pPr>
        <w:pStyle w:val="BodyText"/>
        <w:spacing w:before="183" w:line="360" w:lineRule="auto"/>
        <w:ind w:right="1038"/>
        <w:jc w:val="both"/>
        <w:rPr>
          <w:b/>
          <w:lang w:val="en-US"/>
        </w:rPr>
        <w:sectPr w:rsidR="00405434" w:rsidRPr="00AC363E">
          <w:pgSz w:w="11910" w:h="16840"/>
          <w:pgMar w:top="2268" w:right="711" w:bottom="1701" w:left="1701" w:header="709" w:footer="0" w:gutter="0"/>
          <w:cols w:space="720"/>
        </w:sectPr>
      </w:pPr>
    </w:p>
    <w:p w:rsidR="00405434" w:rsidRPr="00AC363E" w:rsidRDefault="00845063">
      <w:pPr>
        <w:pStyle w:val="Heading2"/>
        <w:spacing w:before="209" w:line="360" w:lineRule="auto"/>
        <w:jc w:val="center"/>
        <w:rPr>
          <w:rFonts w:ascii="Times New Roman" w:hAnsi="Times New Roman" w:cs="Times New Roman"/>
          <w:b/>
          <w:color w:val="auto"/>
          <w:sz w:val="24"/>
          <w:szCs w:val="24"/>
        </w:rPr>
      </w:pPr>
      <w:bookmarkStart w:id="119" w:name="_Toc153498452"/>
      <w:r w:rsidRPr="00AC363E">
        <w:rPr>
          <w:rFonts w:ascii="Times New Roman" w:hAnsi="Times New Roman" w:cs="Times New Roman"/>
          <w:b/>
          <w:color w:val="auto"/>
          <w:sz w:val="24"/>
          <w:szCs w:val="24"/>
        </w:rPr>
        <w:lastRenderedPageBreak/>
        <w:t>BAB VI</w:t>
      </w:r>
      <w:bookmarkEnd w:id="119"/>
      <w:r w:rsidRPr="00AC363E">
        <w:rPr>
          <w:rFonts w:ascii="Times New Roman" w:hAnsi="Times New Roman" w:cs="Times New Roman"/>
          <w:b/>
          <w:color w:val="auto"/>
          <w:sz w:val="24"/>
          <w:szCs w:val="24"/>
        </w:rPr>
        <w:t xml:space="preserve"> </w:t>
      </w:r>
    </w:p>
    <w:p w:rsidR="00405434" w:rsidRPr="00AC363E" w:rsidRDefault="00845063">
      <w:pPr>
        <w:pStyle w:val="Heading2"/>
        <w:spacing w:before="209" w:line="360" w:lineRule="auto"/>
        <w:jc w:val="center"/>
        <w:rPr>
          <w:rFonts w:ascii="Times New Roman" w:hAnsi="Times New Roman" w:cs="Times New Roman"/>
          <w:b/>
          <w:color w:val="auto"/>
          <w:sz w:val="24"/>
          <w:szCs w:val="24"/>
        </w:rPr>
      </w:pPr>
      <w:bookmarkStart w:id="120" w:name="_Toc153498453"/>
      <w:r w:rsidRPr="00AC363E">
        <w:rPr>
          <w:rFonts w:ascii="Times New Roman" w:hAnsi="Times New Roman" w:cs="Times New Roman"/>
          <w:b/>
          <w:color w:val="auto"/>
          <w:sz w:val="24"/>
          <w:szCs w:val="24"/>
        </w:rPr>
        <w:t>KESIMPULAN DAN SARAN</w:t>
      </w:r>
      <w:bookmarkEnd w:id="120"/>
    </w:p>
    <w:p w:rsidR="00405434" w:rsidRPr="00AC363E" w:rsidRDefault="00405434">
      <w:pPr>
        <w:pStyle w:val="BodyText"/>
        <w:spacing w:before="10" w:line="360" w:lineRule="auto"/>
        <w:rPr>
          <w:b/>
          <w:sz w:val="35"/>
        </w:rPr>
      </w:pPr>
    </w:p>
    <w:p w:rsidR="00405434" w:rsidRPr="00AC363E" w:rsidRDefault="00845063">
      <w:pPr>
        <w:pStyle w:val="ListParagraph"/>
        <w:widowControl w:val="0"/>
        <w:numPr>
          <w:ilvl w:val="1"/>
          <w:numId w:val="50"/>
        </w:numPr>
        <w:autoSpaceDE w:val="0"/>
        <w:autoSpaceDN w:val="0"/>
        <w:spacing w:after="0" w:line="360" w:lineRule="auto"/>
        <w:ind w:left="567" w:hanging="567"/>
        <w:contextualSpacing w:val="0"/>
        <w:rPr>
          <w:rFonts w:ascii="Times New Roman" w:hAnsi="Times New Roman" w:cs="Times New Roman"/>
          <w:b/>
          <w:sz w:val="24"/>
        </w:rPr>
      </w:pPr>
      <w:r w:rsidRPr="00AC363E">
        <w:rPr>
          <w:rFonts w:ascii="Times New Roman" w:hAnsi="Times New Roman" w:cs="Times New Roman"/>
          <w:b/>
          <w:sz w:val="24"/>
        </w:rPr>
        <w:t>Kesimpulan</w:t>
      </w:r>
    </w:p>
    <w:p w:rsidR="00405434" w:rsidRPr="00AC363E" w:rsidRDefault="00845063">
      <w:pPr>
        <w:pStyle w:val="BodyText"/>
        <w:spacing w:before="135" w:line="360" w:lineRule="auto"/>
        <w:jc w:val="both"/>
        <w:rPr>
          <w:bCs/>
        </w:rPr>
      </w:pPr>
      <w:r w:rsidRPr="00AC363E">
        <w:rPr>
          <w:bCs/>
        </w:rPr>
        <w:t>Berdasarkan hasil penelitian yang dilakukan telah diuraikan sebelumnya, maka dapat diambil suatu kesimpulan bahwa:</w:t>
      </w:r>
    </w:p>
    <w:p w:rsidR="00405434" w:rsidRPr="00AC363E" w:rsidRDefault="00845063">
      <w:pPr>
        <w:pStyle w:val="ListParagraph"/>
        <w:widowControl w:val="0"/>
        <w:numPr>
          <w:ilvl w:val="2"/>
          <w:numId w:val="50"/>
        </w:numPr>
        <w:autoSpaceDE w:val="0"/>
        <w:autoSpaceDN w:val="0"/>
        <w:spacing w:after="0" w:line="360" w:lineRule="auto"/>
        <w:ind w:left="567" w:hanging="425"/>
        <w:contextualSpacing w:val="0"/>
        <w:jc w:val="both"/>
        <w:rPr>
          <w:rFonts w:ascii="Times New Roman" w:hAnsi="Times New Roman" w:cs="Times New Roman"/>
          <w:bCs/>
          <w:sz w:val="24"/>
        </w:rPr>
      </w:pPr>
      <w:r w:rsidRPr="00AC363E">
        <w:rPr>
          <w:rFonts w:ascii="Times New Roman" w:hAnsi="Times New Roman" w:cs="Times New Roman"/>
          <w:bCs/>
          <w:sz w:val="24"/>
        </w:rPr>
        <w:t xml:space="preserve">Aplikasi ini dapat </w:t>
      </w:r>
      <w:r w:rsidRPr="00AC363E">
        <w:rPr>
          <w:rFonts w:ascii="Times New Roman" w:hAnsi="Times New Roman" w:cs="Times New Roman"/>
          <w:bCs/>
          <w:sz w:val="24"/>
          <w:lang w:val="en-US"/>
        </w:rPr>
        <w:t xml:space="preserve">menghasilkan suatu system pendukung Keputusan </w:t>
      </w:r>
      <w:r w:rsidRPr="00AC363E">
        <w:rPr>
          <w:rFonts w:ascii="Times New Roman" w:hAnsi="Times New Roman" w:cs="Times New Roman"/>
          <w:bCs/>
          <w:sz w:val="24"/>
        </w:rPr>
        <w:t xml:space="preserve">dengan menggunakan Algoritma </w:t>
      </w:r>
      <w:r w:rsidRPr="00AC363E">
        <w:rPr>
          <w:rFonts w:ascii="Times New Roman" w:hAnsi="Times New Roman" w:cs="Times New Roman"/>
          <w:bCs/>
          <w:i/>
          <w:sz w:val="24"/>
        </w:rPr>
        <w:t>Naïve</w:t>
      </w:r>
      <w:r w:rsidRPr="00AC363E">
        <w:rPr>
          <w:rFonts w:ascii="Times New Roman" w:hAnsi="Times New Roman" w:cs="Times New Roman"/>
          <w:bCs/>
          <w:i/>
          <w:spacing w:val="-4"/>
          <w:sz w:val="24"/>
        </w:rPr>
        <w:t xml:space="preserve"> </w:t>
      </w:r>
      <w:r w:rsidRPr="00AC363E">
        <w:rPr>
          <w:rFonts w:ascii="Times New Roman" w:hAnsi="Times New Roman" w:cs="Times New Roman"/>
          <w:bCs/>
          <w:i/>
          <w:sz w:val="24"/>
        </w:rPr>
        <w:t>Bayes</w:t>
      </w:r>
      <w:r w:rsidRPr="00AC363E">
        <w:rPr>
          <w:rFonts w:ascii="Times New Roman" w:hAnsi="Times New Roman" w:cs="Times New Roman"/>
          <w:bCs/>
          <w:sz w:val="24"/>
        </w:rPr>
        <w:t>.</w:t>
      </w:r>
    </w:p>
    <w:p w:rsidR="00405434" w:rsidRPr="00AC363E" w:rsidRDefault="00845063">
      <w:pPr>
        <w:pStyle w:val="ListParagraph"/>
        <w:widowControl w:val="0"/>
        <w:numPr>
          <w:ilvl w:val="2"/>
          <w:numId w:val="50"/>
        </w:numPr>
        <w:autoSpaceDE w:val="0"/>
        <w:autoSpaceDN w:val="0"/>
        <w:spacing w:after="0" w:line="360" w:lineRule="auto"/>
        <w:ind w:left="567" w:hanging="425"/>
        <w:contextualSpacing w:val="0"/>
        <w:jc w:val="both"/>
        <w:rPr>
          <w:rFonts w:ascii="Times New Roman" w:hAnsi="Times New Roman" w:cs="Times New Roman"/>
          <w:bCs/>
          <w:sz w:val="24"/>
        </w:rPr>
      </w:pPr>
      <w:r w:rsidRPr="00AC363E">
        <w:rPr>
          <w:rFonts w:ascii="Times New Roman" w:hAnsi="Times New Roman" w:cs="Times New Roman"/>
          <w:bCs/>
          <w:sz w:val="24"/>
        </w:rPr>
        <w:t xml:space="preserve">Peneliti juga dapat mengetahui penerapan Algoritma </w:t>
      </w:r>
      <w:r w:rsidRPr="00AC363E">
        <w:rPr>
          <w:rFonts w:ascii="Times New Roman" w:hAnsi="Times New Roman" w:cs="Times New Roman"/>
          <w:bCs/>
          <w:i/>
          <w:sz w:val="24"/>
        </w:rPr>
        <w:t xml:space="preserve">Naïve Bayes </w:t>
      </w:r>
      <w:r w:rsidRPr="00AC363E">
        <w:rPr>
          <w:rFonts w:ascii="Times New Roman" w:hAnsi="Times New Roman" w:cs="Times New Roman"/>
          <w:bCs/>
          <w:sz w:val="24"/>
        </w:rPr>
        <w:t xml:space="preserve">dengan hasil </w:t>
      </w:r>
      <w:r w:rsidRPr="00AC363E">
        <w:rPr>
          <w:rFonts w:ascii="Times New Roman" w:hAnsi="Times New Roman" w:cs="Times New Roman"/>
          <w:bCs/>
          <w:sz w:val="24"/>
          <w:lang w:val="en-US"/>
        </w:rPr>
        <w:t>sebuah keputusan akhir perceraian</w:t>
      </w:r>
      <w:r w:rsidRPr="00AC363E">
        <w:rPr>
          <w:rFonts w:ascii="Times New Roman" w:hAnsi="Times New Roman" w:cs="Times New Roman"/>
          <w:bCs/>
          <w:sz w:val="24"/>
        </w:rPr>
        <w:t>.</w:t>
      </w:r>
    </w:p>
    <w:p w:rsidR="00405434" w:rsidRPr="00AC363E" w:rsidRDefault="00405434">
      <w:pPr>
        <w:pStyle w:val="BodyText"/>
        <w:spacing w:before="4" w:line="360" w:lineRule="auto"/>
        <w:rPr>
          <w:b/>
          <w:sz w:val="36"/>
        </w:rPr>
      </w:pPr>
    </w:p>
    <w:p w:rsidR="00405434" w:rsidRPr="00AC363E" w:rsidRDefault="00845063">
      <w:pPr>
        <w:pStyle w:val="Heading2"/>
        <w:keepNext w:val="0"/>
        <w:keepLines w:val="0"/>
        <w:widowControl w:val="0"/>
        <w:numPr>
          <w:ilvl w:val="1"/>
          <w:numId w:val="50"/>
        </w:numPr>
        <w:autoSpaceDE w:val="0"/>
        <w:autoSpaceDN w:val="0"/>
        <w:spacing w:before="0" w:line="360" w:lineRule="auto"/>
        <w:ind w:left="709" w:hanging="709"/>
        <w:jc w:val="both"/>
        <w:rPr>
          <w:rFonts w:ascii="Times New Roman" w:hAnsi="Times New Roman" w:cs="Times New Roman"/>
          <w:b/>
          <w:color w:val="auto"/>
          <w:sz w:val="24"/>
          <w:szCs w:val="24"/>
        </w:rPr>
      </w:pPr>
      <w:bookmarkStart w:id="121" w:name="_Toc153498454"/>
      <w:r w:rsidRPr="00AC363E">
        <w:rPr>
          <w:rFonts w:ascii="Times New Roman" w:hAnsi="Times New Roman" w:cs="Times New Roman"/>
          <w:b/>
          <w:color w:val="auto"/>
          <w:sz w:val="24"/>
          <w:szCs w:val="24"/>
        </w:rPr>
        <w:t>Saran</w:t>
      </w:r>
      <w:bookmarkEnd w:id="121"/>
    </w:p>
    <w:p w:rsidR="00405434" w:rsidRPr="00AC363E" w:rsidRDefault="00845063">
      <w:pPr>
        <w:pStyle w:val="BodyText"/>
        <w:spacing w:before="135" w:line="360" w:lineRule="auto"/>
        <w:ind w:firstLine="567"/>
        <w:jc w:val="both"/>
        <w:rPr>
          <w:bCs/>
        </w:rPr>
      </w:pPr>
      <w:r w:rsidRPr="00AC363E">
        <w:rPr>
          <w:bCs/>
        </w:rPr>
        <w:t xml:space="preserve">Setelah melakukan penelitian dan perancangan Penerapan Algoritma </w:t>
      </w:r>
      <w:r w:rsidRPr="00AC363E">
        <w:rPr>
          <w:bCs/>
          <w:i/>
        </w:rPr>
        <w:t xml:space="preserve">Naïve Bayes </w:t>
      </w:r>
      <w:r w:rsidRPr="00AC363E">
        <w:rPr>
          <w:bCs/>
        </w:rPr>
        <w:t xml:space="preserve">untuk </w:t>
      </w:r>
      <w:r w:rsidRPr="00AC363E">
        <w:rPr>
          <w:bCs/>
          <w:lang w:val="en-US"/>
        </w:rPr>
        <w:t>Sistem Pendukung Keputusan Keputusan akhir perceraian</w:t>
      </w:r>
      <w:r w:rsidRPr="00AC363E">
        <w:rPr>
          <w:bCs/>
        </w:rPr>
        <w:t>, ada beberapa saran yang perlu diperhatikan untuk mencapai tujuan yang diharapkan, yaitu agar penelitian ini dapat dikonfigurasikan Algoritma komputasi dan perlu dilakukan eksperimen terhadap algoritma lain untuk mendapatkan hasil prediksi yang lebih baik</w:t>
      </w:r>
      <w:r w:rsidRPr="00AC363E">
        <w:rPr>
          <w:bCs/>
          <w:spacing w:val="-1"/>
        </w:rPr>
        <w:t xml:space="preserve"> </w:t>
      </w:r>
      <w:r w:rsidRPr="00AC363E">
        <w:rPr>
          <w:bCs/>
        </w:rPr>
        <w:t>lagi</w:t>
      </w: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405434">
      <w:pPr>
        <w:rPr>
          <w:rFonts w:ascii="Times New Roman" w:eastAsiaTheme="majorEastAsia" w:hAnsi="Times New Roman" w:cs="Times New Roman"/>
          <w:b/>
          <w:bCs/>
          <w:sz w:val="28"/>
          <w:szCs w:val="28"/>
          <w:lang w:val="id-ID"/>
        </w:rPr>
      </w:pPr>
    </w:p>
    <w:p w:rsidR="00405434" w:rsidRPr="00AC363E" w:rsidRDefault="00845063">
      <w:pPr>
        <w:pStyle w:val="Heading1"/>
      </w:pPr>
      <w:bookmarkStart w:id="122" w:name="_Toc153498455"/>
      <w:r w:rsidRPr="00AC363E">
        <w:lastRenderedPageBreak/>
        <w:t>DAFTAR PUSTAKA</w:t>
      </w:r>
      <w:bookmarkEnd w:id="1"/>
      <w:bookmarkEnd w:id="90"/>
      <w:bookmarkEnd w:id="122"/>
    </w:p>
    <w:p w:rsidR="00405434" w:rsidRPr="00AC363E" w:rsidRDefault="00405434">
      <w:pPr>
        <w:spacing w:line="360" w:lineRule="auto"/>
        <w:rPr>
          <w:rFonts w:ascii="Times New Roman" w:hAnsi="Times New Roman" w:cs="Times New Roman"/>
          <w:b/>
          <w:lang w:val="id-ID"/>
        </w:rPr>
      </w:pP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2019, Agustus 1). Retrieved from Pengadilan Agama Gorontalo: </w:t>
      </w:r>
      <w:hyperlink r:id="rId189" w:history="1">
        <w:r w:rsidRPr="00AC363E">
          <w:rPr>
            <w:rStyle w:val="Hyperlink"/>
            <w:rFonts w:ascii="Times New Roman" w:hAnsi="Times New Roman" w:cs="Times New Roman"/>
            <w:b/>
          </w:rPr>
          <w:t>https://pa-gorontalo.go.id/tentang-pengadian/info-pengadilan/sejarah-pengadilan</w:t>
        </w:r>
      </w:hyperlink>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Apriliani, I. (2017). Perbandingan Metode Naive Bayes dan K-Nearest Neighbour untuk Prediksi Perceraian (Studi Kasus : Pengadilan Agama Cimahi). </w:t>
      </w:r>
      <w:r w:rsidRPr="00AC363E">
        <w:rPr>
          <w:rFonts w:ascii="Times New Roman" w:hAnsi="Times New Roman" w:cs="Times New Roman"/>
          <w:b/>
          <w:i/>
          <w:iCs/>
        </w:rPr>
        <w:t>Jurnal INSIGHT, 1(1)</w:t>
      </w:r>
      <w:r w:rsidRPr="00AC363E">
        <w:rPr>
          <w:rFonts w:ascii="Times New Roman" w:hAnsi="Times New Roman" w:cs="Times New Roman"/>
          <w:b/>
        </w:rPr>
        <w:t>, 182-185.</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Basit, A. (2020). IMPLEMENTASI ALGORITMA NAIVE BAYES UNTUK MEMPREDIKSI HASIL PANEN PADI. </w:t>
      </w:r>
      <w:r w:rsidRPr="00AC363E">
        <w:rPr>
          <w:rFonts w:ascii="Times New Roman" w:hAnsi="Times New Roman" w:cs="Times New Roman"/>
          <w:b/>
          <w:i/>
          <w:iCs/>
        </w:rPr>
        <w:t>Jurnal Teknik Informatika Kaputama (JTIK)</w:t>
      </w:r>
      <w:r w:rsidRPr="00AC363E">
        <w:rPr>
          <w:rFonts w:ascii="Times New Roman" w:hAnsi="Times New Roman" w:cs="Times New Roman"/>
          <w:b/>
        </w:rPr>
        <w:t>, 208-213.</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Bustami. (2014). PENERAPAN ALGORITMA NAIVE BAYES UNTUK MENGKLASIFIKASI DATA NASABAH ASURANSI. </w:t>
      </w:r>
      <w:r w:rsidRPr="00AC363E">
        <w:rPr>
          <w:rFonts w:ascii="Times New Roman" w:hAnsi="Times New Roman" w:cs="Times New Roman"/>
          <w:b/>
          <w:i/>
          <w:iCs/>
        </w:rPr>
        <w:t>Jurnal Informatika</w:t>
      </w:r>
      <w:r w:rsidRPr="00AC363E">
        <w:rPr>
          <w:rFonts w:ascii="Times New Roman" w:hAnsi="Times New Roman" w:cs="Times New Roman"/>
          <w:b/>
        </w:rPr>
        <w:t>, 884-898.</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Gorontalo, P. A. (n.d.). </w:t>
      </w:r>
      <w:r w:rsidRPr="00AC363E">
        <w:rPr>
          <w:rFonts w:ascii="Times New Roman" w:hAnsi="Times New Roman" w:cs="Times New Roman"/>
          <w:b/>
          <w:i/>
          <w:iCs/>
        </w:rPr>
        <w:t>Sejarah Pengadilan</w:t>
      </w:r>
      <w:r w:rsidRPr="00AC363E">
        <w:rPr>
          <w:rFonts w:ascii="Times New Roman" w:hAnsi="Times New Roman" w:cs="Times New Roman"/>
          <w:b/>
        </w:rPr>
        <w:t xml:space="preserve">. Retrieved from Pengadilan Agama Gorontalo: </w:t>
      </w:r>
      <w:hyperlink r:id="rId190" w:history="1">
        <w:r w:rsidRPr="00AC363E">
          <w:rPr>
            <w:rStyle w:val="Hyperlink"/>
            <w:rFonts w:ascii="Times New Roman" w:hAnsi="Times New Roman" w:cs="Times New Roman"/>
            <w:b/>
          </w:rPr>
          <w:t>https://pa-gorontalo.go.id/tentang-pengadian/info-pengadilan/sejarah-pengadilan</w:t>
        </w:r>
      </w:hyperlink>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Hernita. (2010). </w:t>
      </w:r>
      <w:r w:rsidRPr="00AC363E">
        <w:rPr>
          <w:rFonts w:ascii="Times New Roman" w:hAnsi="Times New Roman" w:cs="Times New Roman"/>
          <w:b/>
          <w:i/>
          <w:iCs/>
        </w:rPr>
        <w:t>PANDUAN praktis menguasai pemograman web dengan javascript 2009 .</w:t>
      </w:r>
      <w:r w:rsidRPr="00AC363E">
        <w:rPr>
          <w:rFonts w:ascii="Times New Roman" w:hAnsi="Times New Roman" w:cs="Times New Roman"/>
          <w:b/>
        </w:rPr>
        <w:t xml:space="preserve"> Yogyakarta: ANDI.</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2022). </w:t>
      </w:r>
      <w:r w:rsidRPr="00AC363E">
        <w:rPr>
          <w:rFonts w:ascii="Times New Roman" w:hAnsi="Times New Roman" w:cs="Times New Roman"/>
          <w:b/>
          <w:i/>
          <w:iCs/>
        </w:rPr>
        <w:t>Laporan Pelaksanaan Kegiatan Tahun 2022.</w:t>
      </w:r>
      <w:r w:rsidRPr="00AC363E">
        <w:rPr>
          <w:rFonts w:ascii="Times New Roman" w:hAnsi="Times New Roman" w:cs="Times New Roman"/>
          <w:b/>
        </w:rPr>
        <w:t xml:space="preserve"> Gorontalo: Pengadilan Agama Gorontalo.</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Lubis, C. P. (2021). Penerapan Metode Naïve Bayes dan C4. 5 Pada Penerimaan Pegawai di Universitas Potensi Utama. </w:t>
      </w:r>
      <w:r w:rsidRPr="00AC363E">
        <w:rPr>
          <w:rFonts w:ascii="Times New Roman" w:hAnsi="Times New Roman" w:cs="Times New Roman"/>
          <w:b/>
          <w:i/>
          <w:iCs/>
        </w:rPr>
        <w:t>CSRID (Computer Science Research and Its Development Journal)</w:t>
      </w:r>
      <w:r w:rsidRPr="00AC363E">
        <w:rPr>
          <w:rFonts w:ascii="Times New Roman" w:hAnsi="Times New Roman" w:cs="Times New Roman"/>
          <w:b/>
        </w:rPr>
        <w:t>, 12(1), 51-63.</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Manan , M. a., Sarwido, &amp; Wibowo, G. W. (2022). PENERAPAN ALGORITMA NAIVE BAYES UNTUK PREDIKSI HEREGISTRASI CALON MAHASISWA BARU. </w:t>
      </w:r>
      <w:r w:rsidRPr="00AC363E">
        <w:rPr>
          <w:rFonts w:ascii="Times New Roman" w:hAnsi="Times New Roman" w:cs="Times New Roman"/>
          <w:b/>
          <w:i/>
          <w:iCs/>
        </w:rPr>
        <w:t>Jurnal Teknik Informatika</w:t>
      </w:r>
      <w:r w:rsidRPr="00AC363E">
        <w:rPr>
          <w:rFonts w:ascii="Times New Roman" w:hAnsi="Times New Roman" w:cs="Times New Roman"/>
          <w:b/>
        </w:rPr>
        <w:t>, 1-10.</w:t>
      </w:r>
    </w:p>
    <w:p w:rsidR="00405434" w:rsidRPr="00AC363E" w:rsidRDefault="00845063">
      <w:pPr>
        <w:pStyle w:val="ListParagraph"/>
        <w:numPr>
          <w:ilvl w:val="0"/>
          <w:numId w:val="51"/>
        </w:numPr>
        <w:spacing w:line="360" w:lineRule="auto"/>
        <w:ind w:left="720" w:hanging="720"/>
        <w:rPr>
          <w:rFonts w:ascii="Times New Roman" w:hAnsi="Times New Roman" w:cs="Times New Roman"/>
          <w:b/>
        </w:rPr>
      </w:pPr>
      <w:r w:rsidRPr="00AC363E">
        <w:rPr>
          <w:rFonts w:ascii="Times New Roman" w:hAnsi="Times New Roman" w:cs="Times New Roman"/>
          <w:b/>
        </w:rPr>
        <w:t xml:space="preserve"> Matondang, A. (2014). Faktor-Faktor yang mengakibatkan Perceraian dalam Perkawinan. </w:t>
      </w:r>
      <w:r w:rsidRPr="00AC363E">
        <w:rPr>
          <w:rFonts w:ascii="Times New Roman" w:hAnsi="Times New Roman" w:cs="Times New Roman"/>
          <w:b/>
          <w:i/>
          <w:iCs/>
        </w:rPr>
        <w:t>Jurnal Ilmu Pemerintahan dan Sosial Politi</w:t>
      </w:r>
      <w:r w:rsidRPr="00AC363E">
        <w:rPr>
          <w:rFonts w:ascii="Times New Roman" w:hAnsi="Times New Roman" w:cs="Times New Roman"/>
          <w:b/>
        </w:rPr>
        <w:t>, 143.</w:t>
      </w: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405434">
      <w:pPr>
        <w:spacing w:line="360" w:lineRule="auto"/>
        <w:rPr>
          <w:rFonts w:ascii="Times New Roman" w:hAnsi="Times New Roman" w:cs="Times New Roman"/>
          <w:b/>
        </w:rPr>
      </w:pPr>
    </w:p>
    <w:p w:rsidR="00405434" w:rsidRPr="00AC363E" w:rsidRDefault="00845063">
      <w:pPr>
        <w:spacing w:line="360" w:lineRule="auto"/>
        <w:jc w:val="center"/>
        <w:rPr>
          <w:rFonts w:ascii="Times New Roman" w:hAnsi="Times New Roman" w:cs="Times New Roman"/>
          <w:b/>
          <w:sz w:val="24"/>
          <w:szCs w:val="24"/>
        </w:rPr>
      </w:pPr>
      <w:r w:rsidRPr="00AC363E">
        <w:rPr>
          <w:rFonts w:ascii="Times New Roman" w:hAnsi="Times New Roman" w:cs="Times New Roman"/>
          <w:b/>
          <w:sz w:val="24"/>
          <w:szCs w:val="24"/>
        </w:rPr>
        <w:lastRenderedPageBreak/>
        <w:t>LAMPIRAN</w:t>
      </w:r>
    </w:p>
    <w:p w:rsidR="00405434" w:rsidRPr="00AC363E" w:rsidRDefault="00845063">
      <w:pPr>
        <w:pStyle w:val="Caption"/>
        <w:rPr>
          <w:rFonts w:ascii="Times New Roman" w:hAnsi="Times New Roman" w:cs="Times New Roman"/>
          <w:b/>
          <w:bCs/>
          <w:i w:val="0"/>
          <w:iCs w:val="0"/>
          <w:color w:val="auto"/>
          <w:sz w:val="24"/>
          <w:szCs w:val="24"/>
          <w:lang w:val="en-US"/>
        </w:rPr>
      </w:pPr>
      <w:bookmarkStart w:id="123" w:name="_Toc153393361"/>
      <w:r w:rsidRPr="00AC363E">
        <w:rPr>
          <w:rFonts w:ascii="Times New Roman" w:hAnsi="Times New Roman" w:cs="Times New Roman"/>
          <w:b/>
          <w:bCs/>
          <w:i w:val="0"/>
          <w:iCs w:val="0"/>
          <w:color w:val="auto"/>
          <w:sz w:val="24"/>
          <w:szCs w:val="24"/>
        </w:rPr>
        <w:t xml:space="preserve">Lampiran </w:t>
      </w:r>
      <w:r w:rsidRPr="00AC363E">
        <w:rPr>
          <w:rFonts w:ascii="Times New Roman" w:hAnsi="Times New Roman" w:cs="Times New Roman"/>
          <w:b/>
          <w:bCs/>
          <w:i w:val="0"/>
          <w:iCs w:val="0"/>
          <w:color w:val="auto"/>
          <w:sz w:val="24"/>
          <w:szCs w:val="24"/>
        </w:rPr>
        <w:fldChar w:fldCharType="begin"/>
      </w:r>
      <w:r w:rsidRPr="00AC363E">
        <w:rPr>
          <w:rFonts w:ascii="Times New Roman" w:hAnsi="Times New Roman" w:cs="Times New Roman"/>
          <w:b/>
          <w:bCs/>
          <w:i w:val="0"/>
          <w:iCs w:val="0"/>
          <w:color w:val="auto"/>
          <w:sz w:val="24"/>
          <w:szCs w:val="24"/>
        </w:rPr>
        <w:instrText xml:space="preserve"> SEQ Lampiran \* ARABIC </w:instrText>
      </w:r>
      <w:r w:rsidRPr="00AC363E">
        <w:rPr>
          <w:rFonts w:ascii="Times New Roman" w:hAnsi="Times New Roman" w:cs="Times New Roman"/>
          <w:b/>
          <w:bCs/>
          <w:i w:val="0"/>
          <w:iCs w:val="0"/>
          <w:color w:val="auto"/>
          <w:sz w:val="24"/>
          <w:szCs w:val="24"/>
        </w:rPr>
        <w:fldChar w:fldCharType="separate"/>
      </w:r>
      <w:r w:rsidR="00865339">
        <w:rPr>
          <w:rFonts w:ascii="Times New Roman" w:hAnsi="Times New Roman" w:cs="Times New Roman"/>
          <w:b/>
          <w:bCs/>
          <w:i w:val="0"/>
          <w:iCs w:val="0"/>
          <w:noProof/>
          <w:color w:val="auto"/>
          <w:sz w:val="24"/>
          <w:szCs w:val="24"/>
        </w:rPr>
        <w:t>1</w:t>
      </w:r>
      <w:r w:rsidRPr="00AC363E">
        <w:rPr>
          <w:rFonts w:ascii="Times New Roman" w:hAnsi="Times New Roman" w:cs="Times New Roman"/>
          <w:b/>
          <w:bCs/>
          <w:i w:val="0"/>
          <w:iCs w:val="0"/>
          <w:color w:val="auto"/>
          <w:sz w:val="24"/>
          <w:szCs w:val="24"/>
        </w:rPr>
        <w:fldChar w:fldCharType="end"/>
      </w:r>
      <w:bookmarkEnd w:id="123"/>
      <w:r w:rsidR="00A221AD">
        <w:rPr>
          <w:rFonts w:ascii="Times New Roman" w:hAnsi="Times New Roman" w:cs="Times New Roman"/>
          <w:b/>
          <w:bCs/>
          <w:i w:val="0"/>
          <w:iCs w:val="0"/>
          <w:color w:val="auto"/>
          <w:sz w:val="24"/>
          <w:szCs w:val="24"/>
          <w:lang w:val="en-US"/>
        </w:rPr>
        <w:t xml:space="preserve"> </w:t>
      </w:r>
      <w:r w:rsidR="004379E2">
        <w:rPr>
          <w:rFonts w:ascii="Times New Roman" w:hAnsi="Times New Roman" w:cs="Times New Roman"/>
          <w:bCs/>
          <w:i w:val="0"/>
          <w:iCs w:val="0"/>
          <w:color w:val="auto"/>
          <w:sz w:val="24"/>
          <w:szCs w:val="24"/>
          <w:lang w:val="en-US"/>
        </w:rPr>
        <w:t>Surat Rekomendasi</w:t>
      </w:r>
    </w:p>
    <w:p w:rsidR="00405434" w:rsidRPr="00AC363E" w:rsidRDefault="00845063">
      <w:pPr>
        <w:spacing w:line="360" w:lineRule="auto"/>
        <w:rPr>
          <w:rFonts w:ascii="Times New Roman" w:hAnsi="Times New Roman" w:cs="Times New Roman"/>
          <w:b/>
          <w:sz w:val="24"/>
          <w:szCs w:val="24"/>
        </w:rPr>
      </w:pPr>
      <w:r w:rsidRPr="00AC363E">
        <w:rPr>
          <w:rFonts w:ascii="Times New Roman" w:hAnsi="Times New Roman" w:cs="Times New Roman"/>
          <w:b/>
          <w:noProof/>
          <w:sz w:val="24"/>
          <w:szCs w:val="24"/>
          <w:lang w:val="en-US"/>
        </w:rPr>
        <w:drawing>
          <wp:inline distT="0" distB="0" distL="0" distR="0" wp14:anchorId="49CF3CC6" wp14:editId="2E5B62DB">
            <wp:extent cx="4845050" cy="5226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a:xfrm>
                      <a:off x="0" y="0"/>
                      <a:ext cx="4856063" cy="5237697"/>
                    </a:xfrm>
                    <a:prstGeom prst="rect">
                      <a:avLst/>
                    </a:prstGeom>
                    <a:noFill/>
                    <a:ln>
                      <a:noFill/>
                    </a:ln>
                  </pic:spPr>
                </pic:pic>
              </a:graphicData>
            </a:graphic>
          </wp:inline>
        </w:drawing>
      </w:r>
    </w:p>
    <w:p w:rsidR="00405434" w:rsidRPr="00AC363E" w:rsidRDefault="00405434">
      <w:pPr>
        <w:spacing w:line="360" w:lineRule="auto"/>
        <w:rPr>
          <w:rFonts w:ascii="Times New Roman" w:hAnsi="Times New Roman" w:cs="Times New Roman"/>
          <w:b/>
          <w:sz w:val="24"/>
          <w:szCs w:val="24"/>
        </w:rPr>
      </w:pPr>
    </w:p>
    <w:p w:rsidR="00405434" w:rsidRPr="00AC363E" w:rsidRDefault="00405434">
      <w:pPr>
        <w:spacing w:line="360" w:lineRule="auto"/>
        <w:rPr>
          <w:rFonts w:ascii="Times New Roman" w:hAnsi="Times New Roman" w:cs="Times New Roman"/>
          <w:b/>
          <w:sz w:val="24"/>
          <w:szCs w:val="24"/>
        </w:rPr>
      </w:pPr>
    </w:p>
    <w:p w:rsidR="00405434" w:rsidRPr="00AC363E" w:rsidRDefault="00405434">
      <w:pPr>
        <w:spacing w:line="360" w:lineRule="auto"/>
        <w:rPr>
          <w:rFonts w:ascii="Times New Roman" w:hAnsi="Times New Roman" w:cs="Times New Roman"/>
          <w:b/>
          <w:sz w:val="24"/>
          <w:szCs w:val="24"/>
        </w:rPr>
      </w:pPr>
    </w:p>
    <w:p w:rsidR="00405434" w:rsidRPr="00AC363E" w:rsidRDefault="00405434">
      <w:pPr>
        <w:spacing w:line="360" w:lineRule="auto"/>
        <w:rPr>
          <w:rFonts w:ascii="Times New Roman" w:hAnsi="Times New Roman" w:cs="Times New Roman"/>
          <w:b/>
          <w:sz w:val="24"/>
          <w:szCs w:val="24"/>
        </w:rPr>
      </w:pPr>
    </w:p>
    <w:p w:rsidR="00405434" w:rsidRPr="00AC363E" w:rsidRDefault="00405434">
      <w:pPr>
        <w:spacing w:line="360" w:lineRule="auto"/>
        <w:rPr>
          <w:rFonts w:ascii="Times New Roman" w:hAnsi="Times New Roman" w:cs="Times New Roman"/>
          <w:b/>
          <w:sz w:val="24"/>
          <w:szCs w:val="24"/>
        </w:rPr>
      </w:pPr>
    </w:p>
    <w:p w:rsidR="00405434" w:rsidRPr="00AC363E" w:rsidRDefault="00405434">
      <w:pPr>
        <w:spacing w:line="360" w:lineRule="auto"/>
        <w:rPr>
          <w:rFonts w:ascii="Times New Roman" w:hAnsi="Times New Roman" w:cs="Times New Roman"/>
          <w:b/>
          <w:sz w:val="24"/>
          <w:szCs w:val="24"/>
        </w:rPr>
      </w:pPr>
    </w:p>
    <w:p w:rsidR="00405434" w:rsidRPr="00AC363E" w:rsidRDefault="00845063">
      <w:pPr>
        <w:pStyle w:val="Caption"/>
        <w:rPr>
          <w:rFonts w:ascii="Times New Roman" w:hAnsi="Times New Roman" w:cs="Times New Roman"/>
          <w:i w:val="0"/>
          <w:iCs w:val="0"/>
          <w:color w:val="auto"/>
          <w:sz w:val="24"/>
          <w:szCs w:val="24"/>
          <w:lang w:val="en-US"/>
        </w:rPr>
      </w:pPr>
      <w:r w:rsidRPr="00AC363E">
        <w:rPr>
          <w:rFonts w:ascii="Times New Roman" w:hAnsi="Times New Roman" w:cs="Times New Roman"/>
          <w:b/>
          <w:bCs/>
          <w:i w:val="0"/>
          <w:iCs w:val="0"/>
          <w:color w:val="auto"/>
          <w:sz w:val="24"/>
          <w:szCs w:val="24"/>
        </w:rPr>
        <w:lastRenderedPageBreak/>
        <w:t>Lampiran 2</w:t>
      </w:r>
      <w:r w:rsidRPr="00AC363E">
        <w:rPr>
          <w:rFonts w:ascii="Times New Roman" w:hAnsi="Times New Roman" w:cs="Times New Roman"/>
          <w:b/>
          <w:bCs/>
          <w:i w:val="0"/>
          <w:iCs w:val="0"/>
          <w:color w:val="auto"/>
          <w:sz w:val="24"/>
          <w:szCs w:val="24"/>
          <w:lang w:val="en-US"/>
        </w:rPr>
        <w:t>:</w:t>
      </w:r>
      <w:r w:rsidRPr="00AC363E">
        <w:rPr>
          <w:rFonts w:ascii="Times New Roman" w:hAnsi="Times New Roman" w:cs="Times New Roman"/>
          <w:i w:val="0"/>
          <w:iCs w:val="0"/>
          <w:color w:val="auto"/>
          <w:lang w:val="en-US"/>
        </w:rPr>
        <w:t xml:space="preserve"> </w:t>
      </w:r>
      <w:r w:rsidRPr="00AC363E">
        <w:rPr>
          <w:rFonts w:ascii="Times New Roman" w:hAnsi="Times New Roman" w:cs="Times New Roman"/>
          <w:i w:val="0"/>
          <w:iCs w:val="0"/>
          <w:color w:val="auto"/>
          <w:sz w:val="24"/>
          <w:szCs w:val="24"/>
          <w:lang w:val="en-US"/>
        </w:rPr>
        <w:t>Riwayat Hidup Peneliti</w:t>
      </w:r>
    </w:p>
    <w:p w:rsidR="00405434" w:rsidRPr="00AC363E" w:rsidRDefault="00405434">
      <w:pPr>
        <w:rPr>
          <w:rFonts w:ascii="Times New Roman" w:hAnsi="Times New Roman" w:cs="Times New Roman"/>
          <w:lang w:val="en-US"/>
        </w:rPr>
      </w:pPr>
    </w:p>
    <w:p w:rsidR="00405434" w:rsidRPr="00AC363E" w:rsidRDefault="00845063">
      <w:pPr>
        <w:spacing w:before="63"/>
        <w:ind w:left="347"/>
        <w:jc w:val="center"/>
        <w:rPr>
          <w:rFonts w:ascii="Times New Roman" w:hAnsi="Times New Roman" w:cs="Times New Roman"/>
          <w:b/>
        </w:rPr>
      </w:pPr>
      <w:r w:rsidRPr="00AC363E">
        <w:rPr>
          <w:rFonts w:ascii="Times New Roman" w:hAnsi="Times New Roman" w:cs="Times New Roman"/>
          <w:b/>
        </w:rPr>
        <w:t>RIWAYAT</w:t>
      </w:r>
      <w:r w:rsidRPr="00AC363E">
        <w:rPr>
          <w:rFonts w:ascii="Times New Roman" w:hAnsi="Times New Roman" w:cs="Times New Roman"/>
          <w:b/>
          <w:spacing w:val="-2"/>
        </w:rPr>
        <w:t xml:space="preserve"> </w:t>
      </w:r>
      <w:r w:rsidRPr="00AC363E">
        <w:rPr>
          <w:rFonts w:ascii="Times New Roman" w:hAnsi="Times New Roman" w:cs="Times New Roman"/>
          <w:b/>
        </w:rPr>
        <w:t>HIDUP</w:t>
      </w:r>
      <w:r w:rsidRPr="00AC363E">
        <w:rPr>
          <w:rFonts w:ascii="Times New Roman" w:hAnsi="Times New Roman" w:cs="Times New Roman"/>
          <w:b/>
          <w:spacing w:val="-5"/>
        </w:rPr>
        <w:t xml:space="preserve"> </w:t>
      </w:r>
      <w:r w:rsidRPr="00AC363E">
        <w:rPr>
          <w:rFonts w:ascii="Times New Roman" w:hAnsi="Times New Roman" w:cs="Times New Roman"/>
          <w:b/>
          <w:spacing w:val="-2"/>
        </w:rPr>
        <w:t>PENELITI</w:t>
      </w:r>
    </w:p>
    <w:p w:rsidR="00405434" w:rsidRPr="00AC363E" w:rsidRDefault="00405434">
      <w:pPr>
        <w:pStyle w:val="BodyText"/>
        <w:rPr>
          <w:b/>
          <w:sz w:val="22"/>
        </w:rPr>
      </w:pPr>
    </w:p>
    <w:p w:rsidR="00405434" w:rsidRPr="00AC363E" w:rsidRDefault="00405434">
      <w:pPr>
        <w:pStyle w:val="BodyText"/>
        <w:rPr>
          <w:b/>
          <w:sz w:val="22"/>
        </w:rPr>
      </w:pPr>
    </w:p>
    <w:p w:rsidR="00405434" w:rsidRPr="00AC363E" w:rsidRDefault="00405434">
      <w:pPr>
        <w:pStyle w:val="BodyText"/>
        <w:rPr>
          <w:b/>
          <w:sz w:val="22"/>
        </w:rPr>
      </w:pPr>
    </w:p>
    <w:p w:rsidR="00405434" w:rsidRPr="00AC363E" w:rsidRDefault="00405434">
      <w:pPr>
        <w:pStyle w:val="BodyText"/>
        <w:spacing w:before="27"/>
        <w:rPr>
          <w:b/>
          <w:sz w:val="22"/>
        </w:rPr>
      </w:pPr>
    </w:p>
    <w:p w:rsidR="00405434" w:rsidRPr="00AC363E" w:rsidRDefault="00845063">
      <w:pPr>
        <w:pStyle w:val="BodyText"/>
        <w:tabs>
          <w:tab w:val="left" w:pos="4782"/>
        </w:tabs>
        <w:ind w:left="2367"/>
      </w:pPr>
      <w:r w:rsidRPr="00AC363E">
        <w:rPr>
          <w:noProof/>
          <w:lang w:val="en-US"/>
        </w:rPr>
        <w:drawing>
          <wp:anchor distT="0" distB="0" distL="0" distR="0" simplePos="0" relativeHeight="251701248" behindDoc="0" locked="0" layoutInCell="1" allowOverlap="1" wp14:anchorId="02EC26C2" wp14:editId="3897809F">
            <wp:simplePos x="0" y="0"/>
            <wp:positionH relativeFrom="page">
              <wp:posOffset>1051560</wp:posOffset>
            </wp:positionH>
            <wp:positionV relativeFrom="paragraph">
              <wp:posOffset>74930</wp:posOffset>
            </wp:positionV>
            <wp:extent cx="904875" cy="1248410"/>
            <wp:effectExtent l="0" t="0" r="0" b="0"/>
            <wp:wrapNone/>
            <wp:docPr id="15" name="Image 1"/>
            <wp:cNvGraphicFramePr/>
            <a:graphic xmlns:a="http://schemas.openxmlformats.org/drawingml/2006/main">
              <a:graphicData uri="http://schemas.openxmlformats.org/drawingml/2006/picture">
                <pic:pic xmlns:pic="http://schemas.openxmlformats.org/drawingml/2006/picture">
                  <pic:nvPicPr>
                    <pic:cNvPr id="15" name="Image 1"/>
                    <pic:cNvPicPr/>
                  </pic:nvPicPr>
                  <pic:blipFill>
                    <a:blip r:embed="rId192" cstate="print"/>
                    <a:stretch>
                      <a:fillRect/>
                    </a:stretch>
                  </pic:blipFill>
                  <pic:spPr>
                    <a:xfrm>
                      <a:off x="0" y="0"/>
                      <a:ext cx="904875" cy="1248409"/>
                    </a:xfrm>
                    <a:prstGeom prst="rect">
                      <a:avLst/>
                    </a:prstGeom>
                  </pic:spPr>
                </pic:pic>
              </a:graphicData>
            </a:graphic>
          </wp:anchor>
        </w:drawing>
      </w:r>
      <w:r w:rsidRPr="00AC363E">
        <w:rPr>
          <w:spacing w:val="-4"/>
        </w:rPr>
        <w:t>Nama</w:t>
      </w:r>
      <w:r w:rsidRPr="00AC363E">
        <w:tab/>
        <w:t>:</w:t>
      </w:r>
      <w:r w:rsidRPr="00AC363E">
        <w:rPr>
          <w:spacing w:val="-2"/>
        </w:rPr>
        <w:t xml:space="preserve"> </w:t>
      </w:r>
      <w:r w:rsidRPr="00AC363E">
        <w:t>Salman</w:t>
      </w:r>
      <w:r w:rsidRPr="00AC363E">
        <w:rPr>
          <w:spacing w:val="-2"/>
        </w:rPr>
        <w:t xml:space="preserve"> Katili</w:t>
      </w:r>
    </w:p>
    <w:p w:rsidR="00405434" w:rsidRPr="00AC363E" w:rsidRDefault="00845063">
      <w:pPr>
        <w:pStyle w:val="BodyText"/>
        <w:tabs>
          <w:tab w:val="left" w:pos="4782"/>
        </w:tabs>
        <w:spacing w:before="180"/>
        <w:ind w:left="2367"/>
      </w:pPr>
      <w:r w:rsidRPr="00AC363E">
        <w:rPr>
          <w:spacing w:val="-5"/>
        </w:rPr>
        <w:t>Nim</w:t>
      </w:r>
      <w:r w:rsidRPr="00AC363E">
        <w:tab/>
        <w:t xml:space="preserve">: </w:t>
      </w:r>
      <w:r w:rsidRPr="00AC363E">
        <w:rPr>
          <w:spacing w:val="-2"/>
        </w:rPr>
        <w:t>T3119105</w:t>
      </w:r>
    </w:p>
    <w:p w:rsidR="00405434" w:rsidRPr="00AC363E" w:rsidRDefault="00845063">
      <w:pPr>
        <w:pStyle w:val="BodyText"/>
        <w:tabs>
          <w:tab w:val="left" w:pos="4782"/>
        </w:tabs>
        <w:spacing w:before="180" w:line="400" w:lineRule="auto"/>
        <w:ind w:left="2367" w:right="1030"/>
      </w:pPr>
      <w:r w:rsidRPr="00AC363E">
        <w:t>Tempat, Tanggal lahir</w:t>
      </w:r>
      <w:r w:rsidRPr="00AC363E">
        <w:tab/>
        <w:t>:</w:t>
      </w:r>
      <w:r w:rsidRPr="00AC363E">
        <w:rPr>
          <w:spacing w:val="-10"/>
        </w:rPr>
        <w:t xml:space="preserve"> </w:t>
      </w:r>
      <w:r w:rsidRPr="00AC363E">
        <w:t>Gorontalo,</w:t>
      </w:r>
      <w:r w:rsidRPr="00AC363E">
        <w:rPr>
          <w:spacing w:val="-8"/>
        </w:rPr>
        <w:t xml:space="preserve"> </w:t>
      </w:r>
      <w:r w:rsidRPr="00AC363E">
        <w:t>12</w:t>
      </w:r>
      <w:r w:rsidRPr="00AC363E">
        <w:rPr>
          <w:spacing w:val="-10"/>
        </w:rPr>
        <w:t xml:space="preserve"> </w:t>
      </w:r>
      <w:r w:rsidRPr="00AC363E">
        <w:t>November</w:t>
      </w:r>
      <w:r w:rsidRPr="00AC363E">
        <w:rPr>
          <w:spacing w:val="-9"/>
        </w:rPr>
        <w:t xml:space="preserve"> </w:t>
      </w:r>
      <w:r w:rsidRPr="00AC363E">
        <w:t xml:space="preserve">2001 </w:t>
      </w:r>
      <w:r w:rsidRPr="00AC363E">
        <w:rPr>
          <w:spacing w:val="-2"/>
        </w:rPr>
        <w:t>Agama</w:t>
      </w:r>
      <w:r w:rsidRPr="00AC363E">
        <w:tab/>
        <w:t>: Islam</w:t>
      </w:r>
    </w:p>
    <w:p w:rsidR="00405434" w:rsidRPr="00AC363E" w:rsidRDefault="00845063">
      <w:pPr>
        <w:pStyle w:val="BodyText"/>
        <w:tabs>
          <w:tab w:val="left" w:pos="4782"/>
        </w:tabs>
        <w:spacing w:line="271" w:lineRule="exact"/>
        <w:ind w:left="2367"/>
      </w:pPr>
      <w:r w:rsidRPr="00AC363E">
        <w:t>Jenis</w:t>
      </w:r>
      <w:r w:rsidRPr="00AC363E">
        <w:rPr>
          <w:spacing w:val="-1"/>
        </w:rPr>
        <w:t xml:space="preserve"> </w:t>
      </w:r>
      <w:r w:rsidRPr="00AC363E">
        <w:rPr>
          <w:spacing w:val="-2"/>
        </w:rPr>
        <w:t>Kelamin</w:t>
      </w:r>
      <w:r w:rsidRPr="00AC363E">
        <w:tab/>
        <w:t>:</w:t>
      </w:r>
      <w:r w:rsidRPr="00AC363E">
        <w:rPr>
          <w:spacing w:val="-1"/>
        </w:rPr>
        <w:t xml:space="preserve"> </w:t>
      </w:r>
      <w:r w:rsidRPr="00AC363E">
        <w:t>Laki-</w:t>
      </w:r>
      <w:r w:rsidRPr="00AC363E">
        <w:rPr>
          <w:spacing w:val="-4"/>
        </w:rPr>
        <w:t>laki</w:t>
      </w:r>
    </w:p>
    <w:p w:rsidR="00405434" w:rsidRPr="00AC363E" w:rsidRDefault="00845063">
      <w:pPr>
        <w:pStyle w:val="BodyText"/>
        <w:tabs>
          <w:tab w:val="left" w:pos="4782"/>
        </w:tabs>
        <w:spacing w:before="185" w:line="396" w:lineRule="auto"/>
        <w:ind w:left="2367" w:right="554"/>
      </w:pPr>
      <w:r w:rsidRPr="00AC363E">
        <w:rPr>
          <w:spacing w:val="-2"/>
        </w:rPr>
        <w:t>Fakultas/Jurusan</w:t>
      </w:r>
      <w:r w:rsidRPr="00AC363E">
        <w:tab/>
        <w:t>:</w:t>
      </w:r>
      <w:r w:rsidRPr="00AC363E">
        <w:rPr>
          <w:spacing w:val="-13"/>
        </w:rPr>
        <w:t xml:space="preserve"> </w:t>
      </w:r>
      <w:r w:rsidRPr="00AC363E">
        <w:t>Ilmu</w:t>
      </w:r>
      <w:r w:rsidRPr="00AC363E">
        <w:rPr>
          <w:spacing w:val="-13"/>
        </w:rPr>
        <w:t xml:space="preserve"> </w:t>
      </w:r>
      <w:r w:rsidRPr="00AC363E">
        <w:t>Komputer/Teknik</w:t>
      </w:r>
      <w:r w:rsidRPr="00AC363E">
        <w:rPr>
          <w:spacing w:val="-13"/>
        </w:rPr>
        <w:t xml:space="preserve"> </w:t>
      </w:r>
      <w:r w:rsidRPr="00AC363E">
        <w:t xml:space="preserve">Informatika </w:t>
      </w:r>
      <w:r w:rsidRPr="00AC363E">
        <w:rPr>
          <w:spacing w:val="-2"/>
        </w:rPr>
        <w:t>Konsentrasi</w:t>
      </w:r>
      <w:r w:rsidRPr="00AC363E">
        <w:tab/>
        <w:t>: Wireless Network</w:t>
      </w:r>
    </w:p>
    <w:p w:rsidR="00405434" w:rsidRPr="00AC363E" w:rsidRDefault="00845063">
      <w:pPr>
        <w:pStyle w:val="BodyText"/>
        <w:tabs>
          <w:tab w:val="left" w:pos="4782"/>
        </w:tabs>
        <w:spacing w:before="2" w:line="259" w:lineRule="auto"/>
        <w:ind w:left="4921" w:right="538" w:hanging="2411"/>
      </w:pPr>
      <w:r w:rsidRPr="00AC363E">
        <w:rPr>
          <w:spacing w:val="-2"/>
        </w:rPr>
        <w:t>Alamat</w:t>
      </w:r>
      <w:r w:rsidRPr="00AC363E">
        <w:tab/>
        <w:t>:</w:t>
      </w:r>
      <w:r w:rsidRPr="00AC363E">
        <w:rPr>
          <w:spacing w:val="-8"/>
        </w:rPr>
        <w:t xml:space="preserve"> </w:t>
      </w:r>
      <w:r w:rsidRPr="00AC363E">
        <w:t>Desa</w:t>
      </w:r>
      <w:r w:rsidRPr="00AC363E">
        <w:rPr>
          <w:spacing w:val="-9"/>
        </w:rPr>
        <w:t xml:space="preserve"> </w:t>
      </w:r>
      <w:r w:rsidRPr="00AC363E">
        <w:t>Tenggela</w:t>
      </w:r>
      <w:r w:rsidRPr="00AC363E">
        <w:rPr>
          <w:spacing w:val="-9"/>
        </w:rPr>
        <w:t xml:space="preserve"> </w:t>
      </w:r>
      <w:r w:rsidRPr="00AC363E">
        <w:t>Kecamatan</w:t>
      </w:r>
      <w:r w:rsidRPr="00AC363E">
        <w:rPr>
          <w:spacing w:val="-12"/>
        </w:rPr>
        <w:t xml:space="preserve"> </w:t>
      </w:r>
      <w:r w:rsidRPr="00AC363E">
        <w:t>Tilango, Kabupaten</w:t>
      </w:r>
      <w:r w:rsidRPr="00AC363E">
        <w:rPr>
          <w:spacing w:val="40"/>
        </w:rPr>
        <w:t xml:space="preserve"> </w:t>
      </w:r>
      <w:r w:rsidRPr="00AC363E">
        <w:t>Gorontalo</w:t>
      </w:r>
    </w:p>
    <w:p w:rsidR="00405434" w:rsidRPr="00AC363E" w:rsidRDefault="00405434">
      <w:pPr>
        <w:pStyle w:val="BodyText"/>
      </w:pPr>
    </w:p>
    <w:p w:rsidR="00405434" w:rsidRPr="00AC363E" w:rsidRDefault="00405434">
      <w:pPr>
        <w:pStyle w:val="BodyText"/>
        <w:spacing w:before="66"/>
      </w:pPr>
    </w:p>
    <w:p w:rsidR="00405434" w:rsidRPr="00AC363E" w:rsidRDefault="00845063">
      <w:pPr>
        <w:pStyle w:val="Title"/>
      </w:pPr>
      <w:r w:rsidRPr="00AC363E">
        <w:t>Riwayat</w:t>
      </w:r>
      <w:r w:rsidRPr="00AC363E">
        <w:rPr>
          <w:spacing w:val="-1"/>
        </w:rPr>
        <w:t xml:space="preserve"> </w:t>
      </w:r>
      <w:r w:rsidRPr="00AC363E">
        <w:t>Pendidikan</w:t>
      </w:r>
      <w:r w:rsidRPr="00AC363E">
        <w:rPr>
          <w:spacing w:val="2"/>
        </w:rPr>
        <w:t xml:space="preserve"> </w:t>
      </w:r>
      <w:r w:rsidRPr="00AC363E">
        <w:rPr>
          <w:spacing w:val="-10"/>
        </w:rPr>
        <w:t>:</w:t>
      </w:r>
    </w:p>
    <w:p w:rsidR="00405434" w:rsidRPr="00AC363E" w:rsidRDefault="00405434">
      <w:pPr>
        <w:pStyle w:val="BodyText"/>
        <w:spacing w:before="15"/>
        <w:rPr>
          <w:b/>
        </w:rPr>
      </w:pPr>
    </w:p>
    <w:p w:rsidR="00405434" w:rsidRPr="00AC363E" w:rsidRDefault="00845063">
      <w:pPr>
        <w:pStyle w:val="ListParagraph"/>
        <w:widowControl w:val="0"/>
        <w:numPr>
          <w:ilvl w:val="0"/>
          <w:numId w:val="52"/>
        </w:numPr>
        <w:tabs>
          <w:tab w:val="left" w:pos="821"/>
        </w:tabs>
        <w:autoSpaceDE w:val="0"/>
        <w:autoSpaceDN w:val="0"/>
        <w:spacing w:after="0" w:line="360" w:lineRule="auto"/>
        <w:ind w:right="489"/>
        <w:contextualSpacing w:val="0"/>
        <w:rPr>
          <w:rFonts w:ascii="Times New Roman" w:hAnsi="Times New Roman" w:cs="Times New Roman"/>
          <w:sz w:val="24"/>
        </w:rPr>
      </w:pPr>
      <w:r w:rsidRPr="00AC363E">
        <w:rPr>
          <w:rFonts w:ascii="Times New Roman" w:hAnsi="Times New Roman" w:cs="Times New Roman"/>
          <w:sz w:val="24"/>
        </w:rPr>
        <w:t>Tahun</w:t>
      </w:r>
      <w:r w:rsidRPr="00AC363E">
        <w:rPr>
          <w:rFonts w:ascii="Times New Roman" w:hAnsi="Times New Roman" w:cs="Times New Roman"/>
          <w:spacing w:val="-8"/>
          <w:sz w:val="24"/>
        </w:rPr>
        <w:t xml:space="preserve"> </w:t>
      </w:r>
      <w:r w:rsidRPr="00AC363E">
        <w:rPr>
          <w:rFonts w:ascii="Times New Roman" w:hAnsi="Times New Roman" w:cs="Times New Roman"/>
          <w:sz w:val="24"/>
        </w:rPr>
        <w:t>2013,</w:t>
      </w:r>
      <w:r w:rsidRPr="00AC363E">
        <w:rPr>
          <w:rFonts w:ascii="Times New Roman" w:hAnsi="Times New Roman" w:cs="Times New Roman"/>
          <w:spacing w:val="-1"/>
          <w:sz w:val="24"/>
        </w:rPr>
        <w:t xml:space="preserve"> </w:t>
      </w:r>
      <w:r w:rsidRPr="00AC363E">
        <w:rPr>
          <w:rFonts w:ascii="Times New Roman" w:hAnsi="Times New Roman" w:cs="Times New Roman"/>
          <w:sz w:val="24"/>
        </w:rPr>
        <w:t>Menyelesaikan</w:t>
      </w:r>
      <w:r w:rsidRPr="00AC363E">
        <w:rPr>
          <w:rFonts w:ascii="Times New Roman" w:hAnsi="Times New Roman" w:cs="Times New Roman"/>
          <w:spacing w:val="-8"/>
          <w:sz w:val="24"/>
        </w:rPr>
        <w:t xml:space="preserve"> </w:t>
      </w:r>
      <w:r w:rsidRPr="00AC363E">
        <w:rPr>
          <w:rFonts w:ascii="Times New Roman" w:hAnsi="Times New Roman" w:cs="Times New Roman"/>
          <w:sz w:val="24"/>
        </w:rPr>
        <w:t>Pendidikan</w:t>
      </w:r>
      <w:r w:rsidRPr="00AC363E">
        <w:rPr>
          <w:rFonts w:ascii="Times New Roman" w:hAnsi="Times New Roman" w:cs="Times New Roman"/>
          <w:spacing w:val="-8"/>
          <w:sz w:val="24"/>
        </w:rPr>
        <w:t xml:space="preserve"> </w:t>
      </w:r>
      <w:r w:rsidRPr="00AC363E">
        <w:rPr>
          <w:rFonts w:ascii="Times New Roman" w:hAnsi="Times New Roman" w:cs="Times New Roman"/>
          <w:sz w:val="24"/>
        </w:rPr>
        <w:t>di</w:t>
      </w:r>
      <w:r w:rsidRPr="00AC363E">
        <w:rPr>
          <w:rFonts w:ascii="Times New Roman" w:hAnsi="Times New Roman" w:cs="Times New Roman"/>
          <w:spacing w:val="-11"/>
          <w:sz w:val="24"/>
        </w:rPr>
        <w:t xml:space="preserve"> </w:t>
      </w:r>
      <w:r w:rsidRPr="00AC363E">
        <w:rPr>
          <w:rFonts w:ascii="Times New Roman" w:hAnsi="Times New Roman" w:cs="Times New Roman"/>
          <w:sz w:val="24"/>
        </w:rPr>
        <w:t>SDN</w:t>
      </w:r>
      <w:r w:rsidRPr="00AC363E">
        <w:rPr>
          <w:rFonts w:ascii="Times New Roman" w:hAnsi="Times New Roman" w:cs="Times New Roman"/>
          <w:spacing w:val="-4"/>
          <w:sz w:val="24"/>
        </w:rPr>
        <w:t xml:space="preserve"> </w:t>
      </w:r>
      <w:r w:rsidRPr="00AC363E">
        <w:rPr>
          <w:rFonts w:ascii="Times New Roman" w:hAnsi="Times New Roman" w:cs="Times New Roman"/>
          <w:sz w:val="24"/>
        </w:rPr>
        <w:t>5</w:t>
      </w:r>
      <w:r w:rsidRPr="00AC363E">
        <w:rPr>
          <w:rFonts w:ascii="Times New Roman" w:hAnsi="Times New Roman" w:cs="Times New Roman"/>
          <w:spacing w:val="-3"/>
          <w:sz w:val="24"/>
        </w:rPr>
        <w:t xml:space="preserve"> </w:t>
      </w:r>
      <w:r w:rsidRPr="00AC363E">
        <w:rPr>
          <w:rFonts w:ascii="Times New Roman" w:hAnsi="Times New Roman" w:cs="Times New Roman"/>
          <w:sz w:val="24"/>
        </w:rPr>
        <w:t>Tilango Kecamatan</w:t>
      </w:r>
      <w:r w:rsidRPr="00AC363E">
        <w:rPr>
          <w:rFonts w:ascii="Times New Roman" w:hAnsi="Times New Roman" w:cs="Times New Roman"/>
          <w:spacing w:val="-8"/>
          <w:sz w:val="24"/>
        </w:rPr>
        <w:t xml:space="preserve"> </w:t>
      </w:r>
      <w:r w:rsidRPr="00AC363E">
        <w:rPr>
          <w:rFonts w:ascii="Times New Roman" w:hAnsi="Times New Roman" w:cs="Times New Roman"/>
          <w:sz w:val="24"/>
        </w:rPr>
        <w:t>Tilango Kabupaten Gorontalo, Provinsi Gorontalo</w:t>
      </w:r>
    </w:p>
    <w:p w:rsidR="00405434" w:rsidRPr="00AC363E" w:rsidRDefault="00845063">
      <w:pPr>
        <w:pStyle w:val="ListParagraph"/>
        <w:widowControl w:val="0"/>
        <w:numPr>
          <w:ilvl w:val="0"/>
          <w:numId w:val="52"/>
        </w:numPr>
        <w:tabs>
          <w:tab w:val="left" w:pos="821"/>
        </w:tabs>
        <w:autoSpaceDE w:val="0"/>
        <w:autoSpaceDN w:val="0"/>
        <w:spacing w:after="0" w:line="362" w:lineRule="auto"/>
        <w:ind w:right="225"/>
        <w:contextualSpacing w:val="0"/>
        <w:rPr>
          <w:rFonts w:ascii="Times New Roman" w:hAnsi="Times New Roman" w:cs="Times New Roman"/>
          <w:sz w:val="24"/>
        </w:rPr>
      </w:pPr>
      <w:r w:rsidRPr="00AC363E">
        <w:rPr>
          <w:rFonts w:ascii="Times New Roman" w:hAnsi="Times New Roman" w:cs="Times New Roman"/>
          <w:sz w:val="24"/>
        </w:rPr>
        <w:t>Tahun</w:t>
      </w:r>
      <w:r w:rsidRPr="00AC363E">
        <w:rPr>
          <w:rFonts w:ascii="Times New Roman" w:hAnsi="Times New Roman" w:cs="Times New Roman"/>
          <w:spacing w:val="-6"/>
          <w:sz w:val="24"/>
        </w:rPr>
        <w:t xml:space="preserve"> </w:t>
      </w:r>
      <w:r w:rsidRPr="00AC363E">
        <w:rPr>
          <w:rFonts w:ascii="Times New Roman" w:hAnsi="Times New Roman" w:cs="Times New Roman"/>
          <w:sz w:val="24"/>
        </w:rPr>
        <w:t>2016</w:t>
      </w:r>
      <w:r w:rsidRPr="00AC363E">
        <w:rPr>
          <w:rFonts w:ascii="Times New Roman" w:hAnsi="Times New Roman" w:cs="Times New Roman"/>
          <w:spacing w:val="-1"/>
          <w:sz w:val="24"/>
        </w:rPr>
        <w:t xml:space="preserve"> </w:t>
      </w:r>
      <w:r w:rsidRPr="00AC363E">
        <w:rPr>
          <w:rFonts w:ascii="Times New Roman" w:hAnsi="Times New Roman" w:cs="Times New Roman"/>
          <w:sz w:val="24"/>
        </w:rPr>
        <w:t>Menyelesaikan</w:t>
      </w:r>
      <w:r w:rsidRPr="00AC363E">
        <w:rPr>
          <w:rFonts w:ascii="Times New Roman" w:hAnsi="Times New Roman" w:cs="Times New Roman"/>
          <w:spacing w:val="-6"/>
          <w:sz w:val="24"/>
        </w:rPr>
        <w:t xml:space="preserve"> </w:t>
      </w:r>
      <w:r w:rsidRPr="00AC363E">
        <w:rPr>
          <w:rFonts w:ascii="Times New Roman" w:hAnsi="Times New Roman" w:cs="Times New Roman"/>
          <w:sz w:val="24"/>
        </w:rPr>
        <w:t>Pendidikan</w:t>
      </w:r>
      <w:r w:rsidRPr="00AC363E">
        <w:rPr>
          <w:rFonts w:ascii="Times New Roman" w:hAnsi="Times New Roman" w:cs="Times New Roman"/>
          <w:spacing w:val="-6"/>
          <w:sz w:val="24"/>
        </w:rPr>
        <w:t xml:space="preserve"> </w:t>
      </w:r>
      <w:r w:rsidRPr="00AC363E">
        <w:rPr>
          <w:rFonts w:ascii="Times New Roman" w:hAnsi="Times New Roman" w:cs="Times New Roman"/>
          <w:sz w:val="24"/>
        </w:rPr>
        <w:t>di</w:t>
      </w:r>
      <w:r w:rsidRPr="00AC363E">
        <w:rPr>
          <w:rFonts w:ascii="Times New Roman" w:hAnsi="Times New Roman" w:cs="Times New Roman"/>
          <w:spacing w:val="-10"/>
          <w:sz w:val="24"/>
        </w:rPr>
        <w:t xml:space="preserve"> </w:t>
      </w:r>
      <w:r w:rsidRPr="00AC363E">
        <w:rPr>
          <w:rFonts w:ascii="Times New Roman" w:hAnsi="Times New Roman" w:cs="Times New Roman"/>
          <w:sz w:val="24"/>
        </w:rPr>
        <w:t>SMP</w:t>
      </w:r>
      <w:r w:rsidRPr="00AC363E">
        <w:rPr>
          <w:rFonts w:ascii="Times New Roman" w:hAnsi="Times New Roman" w:cs="Times New Roman"/>
          <w:spacing w:val="-1"/>
          <w:sz w:val="24"/>
        </w:rPr>
        <w:t xml:space="preserve"> </w:t>
      </w:r>
      <w:r w:rsidRPr="00AC363E">
        <w:rPr>
          <w:rFonts w:ascii="Times New Roman" w:hAnsi="Times New Roman" w:cs="Times New Roman"/>
          <w:sz w:val="24"/>
        </w:rPr>
        <w:t>Negeri</w:t>
      </w:r>
      <w:r w:rsidRPr="00AC363E">
        <w:rPr>
          <w:rFonts w:ascii="Times New Roman" w:hAnsi="Times New Roman" w:cs="Times New Roman"/>
          <w:spacing w:val="-10"/>
          <w:sz w:val="24"/>
        </w:rPr>
        <w:t xml:space="preserve"> </w:t>
      </w:r>
      <w:r w:rsidRPr="00AC363E">
        <w:rPr>
          <w:rFonts w:ascii="Times New Roman" w:hAnsi="Times New Roman" w:cs="Times New Roman"/>
          <w:sz w:val="24"/>
        </w:rPr>
        <w:t>10</w:t>
      </w:r>
      <w:r w:rsidRPr="00AC363E">
        <w:rPr>
          <w:rFonts w:ascii="Times New Roman" w:hAnsi="Times New Roman" w:cs="Times New Roman"/>
          <w:spacing w:val="-1"/>
          <w:sz w:val="24"/>
        </w:rPr>
        <w:t xml:space="preserve"> </w:t>
      </w:r>
      <w:r w:rsidRPr="00AC363E">
        <w:rPr>
          <w:rFonts w:ascii="Times New Roman" w:hAnsi="Times New Roman" w:cs="Times New Roman"/>
          <w:sz w:val="24"/>
        </w:rPr>
        <w:t>Gorontalo, Kecamatan Dungingi, Kota Gorontalo, Provinsi Gorontalo</w:t>
      </w:r>
    </w:p>
    <w:p w:rsidR="00405434" w:rsidRPr="00AC363E" w:rsidRDefault="00845063">
      <w:pPr>
        <w:pStyle w:val="ListParagraph"/>
        <w:widowControl w:val="0"/>
        <w:numPr>
          <w:ilvl w:val="0"/>
          <w:numId w:val="52"/>
        </w:numPr>
        <w:tabs>
          <w:tab w:val="left" w:pos="821"/>
        </w:tabs>
        <w:autoSpaceDE w:val="0"/>
        <w:autoSpaceDN w:val="0"/>
        <w:spacing w:after="0" w:line="360" w:lineRule="auto"/>
        <w:ind w:right="564"/>
        <w:contextualSpacing w:val="0"/>
        <w:rPr>
          <w:rFonts w:ascii="Times New Roman" w:hAnsi="Times New Roman" w:cs="Times New Roman"/>
          <w:sz w:val="24"/>
        </w:rPr>
      </w:pPr>
      <w:r w:rsidRPr="00AC363E">
        <w:rPr>
          <w:rFonts w:ascii="Times New Roman" w:hAnsi="Times New Roman" w:cs="Times New Roman"/>
          <w:sz w:val="24"/>
        </w:rPr>
        <w:t>Tahun</w:t>
      </w:r>
      <w:r w:rsidRPr="00AC363E">
        <w:rPr>
          <w:rFonts w:ascii="Times New Roman" w:hAnsi="Times New Roman" w:cs="Times New Roman"/>
          <w:spacing w:val="-6"/>
          <w:sz w:val="24"/>
        </w:rPr>
        <w:t xml:space="preserve"> </w:t>
      </w:r>
      <w:r w:rsidRPr="00AC363E">
        <w:rPr>
          <w:rFonts w:ascii="Times New Roman" w:hAnsi="Times New Roman" w:cs="Times New Roman"/>
          <w:sz w:val="24"/>
        </w:rPr>
        <w:t>2019 menyelesaikan</w:t>
      </w:r>
      <w:r w:rsidRPr="00AC363E">
        <w:rPr>
          <w:rFonts w:ascii="Times New Roman" w:hAnsi="Times New Roman" w:cs="Times New Roman"/>
          <w:spacing w:val="-6"/>
          <w:sz w:val="24"/>
        </w:rPr>
        <w:t xml:space="preserve"> </w:t>
      </w:r>
      <w:r w:rsidRPr="00AC363E">
        <w:rPr>
          <w:rFonts w:ascii="Times New Roman" w:hAnsi="Times New Roman" w:cs="Times New Roman"/>
          <w:sz w:val="24"/>
        </w:rPr>
        <w:t>Pendidikan</w:t>
      </w:r>
      <w:r w:rsidRPr="00AC363E">
        <w:rPr>
          <w:rFonts w:ascii="Times New Roman" w:hAnsi="Times New Roman" w:cs="Times New Roman"/>
          <w:spacing w:val="-6"/>
          <w:sz w:val="24"/>
        </w:rPr>
        <w:t xml:space="preserve"> </w:t>
      </w:r>
      <w:r w:rsidRPr="00AC363E">
        <w:rPr>
          <w:rFonts w:ascii="Times New Roman" w:hAnsi="Times New Roman" w:cs="Times New Roman"/>
          <w:sz w:val="24"/>
        </w:rPr>
        <w:t>di</w:t>
      </w:r>
      <w:r w:rsidRPr="00AC363E">
        <w:rPr>
          <w:rFonts w:ascii="Times New Roman" w:hAnsi="Times New Roman" w:cs="Times New Roman"/>
          <w:spacing w:val="40"/>
          <w:sz w:val="24"/>
        </w:rPr>
        <w:t xml:space="preserve"> </w:t>
      </w:r>
      <w:r w:rsidRPr="00AC363E">
        <w:rPr>
          <w:rFonts w:ascii="Times New Roman" w:hAnsi="Times New Roman" w:cs="Times New Roman"/>
          <w:sz w:val="24"/>
        </w:rPr>
        <w:t>SMK</w:t>
      </w:r>
      <w:r w:rsidRPr="00AC363E">
        <w:rPr>
          <w:rFonts w:ascii="Times New Roman" w:hAnsi="Times New Roman" w:cs="Times New Roman"/>
          <w:spacing w:val="-7"/>
          <w:sz w:val="24"/>
        </w:rPr>
        <w:t xml:space="preserve"> </w:t>
      </w:r>
      <w:r w:rsidRPr="00AC363E">
        <w:rPr>
          <w:rFonts w:ascii="Times New Roman" w:hAnsi="Times New Roman" w:cs="Times New Roman"/>
          <w:sz w:val="24"/>
        </w:rPr>
        <w:t>Negeri</w:t>
      </w:r>
      <w:r w:rsidRPr="00AC363E">
        <w:rPr>
          <w:rFonts w:ascii="Times New Roman" w:hAnsi="Times New Roman" w:cs="Times New Roman"/>
          <w:spacing w:val="-10"/>
          <w:sz w:val="24"/>
        </w:rPr>
        <w:t xml:space="preserve"> </w:t>
      </w:r>
      <w:r w:rsidRPr="00AC363E">
        <w:rPr>
          <w:rFonts w:ascii="Times New Roman" w:hAnsi="Times New Roman" w:cs="Times New Roman"/>
          <w:sz w:val="24"/>
        </w:rPr>
        <w:t>3</w:t>
      </w:r>
      <w:r w:rsidRPr="00AC363E">
        <w:rPr>
          <w:rFonts w:ascii="Times New Roman" w:hAnsi="Times New Roman" w:cs="Times New Roman"/>
          <w:spacing w:val="-2"/>
          <w:sz w:val="24"/>
        </w:rPr>
        <w:t xml:space="preserve"> </w:t>
      </w:r>
      <w:r w:rsidRPr="00AC363E">
        <w:rPr>
          <w:rFonts w:ascii="Times New Roman" w:hAnsi="Times New Roman" w:cs="Times New Roman"/>
          <w:sz w:val="24"/>
        </w:rPr>
        <w:t>Gorontalo, Jln</w:t>
      </w:r>
      <w:r w:rsidRPr="00AC363E">
        <w:rPr>
          <w:rFonts w:ascii="Times New Roman" w:hAnsi="Times New Roman" w:cs="Times New Roman"/>
          <w:spacing w:val="-6"/>
          <w:sz w:val="24"/>
        </w:rPr>
        <w:t xml:space="preserve"> </w:t>
      </w:r>
      <w:r w:rsidRPr="00AC363E">
        <w:rPr>
          <w:rFonts w:ascii="Times New Roman" w:hAnsi="Times New Roman" w:cs="Times New Roman"/>
          <w:sz w:val="24"/>
        </w:rPr>
        <w:t>Bali, Kelurahan Pulubala, Kota Gorontalo, Provinsi Gorontalo</w:t>
      </w:r>
    </w:p>
    <w:p w:rsidR="00405434" w:rsidRPr="00AC363E" w:rsidRDefault="00845063">
      <w:pPr>
        <w:pStyle w:val="ListParagraph"/>
        <w:widowControl w:val="0"/>
        <w:numPr>
          <w:ilvl w:val="0"/>
          <w:numId w:val="52"/>
        </w:numPr>
        <w:tabs>
          <w:tab w:val="left" w:pos="821"/>
        </w:tabs>
        <w:autoSpaceDE w:val="0"/>
        <w:autoSpaceDN w:val="0"/>
        <w:spacing w:after="0" w:line="367" w:lineRule="auto"/>
        <w:ind w:right="748"/>
        <w:contextualSpacing w:val="0"/>
        <w:rPr>
          <w:rFonts w:ascii="Times New Roman" w:hAnsi="Times New Roman" w:cs="Times New Roman"/>
          <w:sz w:val="24"/>
        </w:rPr>
      </w:pPr>
      <w:r w:rsidRPr="00AC363E">
        <w:rPr>
          <w:rFonts w:ascii="Times New Roman" w:hAnsi="Times New Roman" w:cs="Times New Roman"/>
          <w:sz w:val="24"/>
        </w:rPr>
        <w:t>Tahun</w:t>
      </w:r>
      <w:r w:rsidRPr="00AC363E">
        <w:rPr>
          <w:rFonts w:ascii="Times New Roman" w:hAnsi="Times New Roman" w:cs="Times New Roman"/>
          <w:spacing w:val="-7"/>
          <w:sz w:val="24"/>
        </w:rPr>
        <w:t xml:space="preserve"> </w:t>
      </w:r>
      <w:r w:rsidRPr="00AC363E">
        <w:rPr>
          <w:rFonts w:ascii="Times New Roman" w:hAnsi="Times New Roman" w:cs="Times New Roman"/>
          <w:sz w:val="24"/>
        </w:rPr>
        <w:t>2019</w:t>
      </w:r>
      <w:r w:rsidRPr="00AC363E">
        <w:rPr>
          <w:rFonts w:ascii="Times New Roman" w:hAnsi="Times New Roman" w:cs="Times New Roman"/>
          <w:spacing w:val="-2"/>
          <w:sz w:val="24"/>
        </w:rPr>
        <w:t xml:space="preserve"> </w:t>
      </w:r>
      <w:r w:rsidRPr="00AC363E">
        <w:rPr>
          <w:rFonts w:ascii="Times New Roman" w:hAnsi="Times New Roman" w:cs="Times New Roman"/>
          <w:sz w:val="24"/>
        </w:rPr>
        <w:t>Telah</w:t>
      </w:r>
      <w:r w:rsidRPr="00AC363E">
        <w:rPr>
          <w:rFonts w:ascii="Times New Roman" w:hAnsi="Times New Roman" w:cs="Times New Roman"/>
          <w:spacing w:val="-7"/>
          <w:sz w:val="24"/>
        </w:rPr>
        <w:t xml:space="preserve"> </w:t>
      </w:r>
      <w:r w:rsidRPr="00AC363E">
        <w:rPr>
          <w:rFonts w:ascii="Times New Roman" w:hAnsi="Times New Roman" w:cs="Times New Roman"/>
          <w:sz w:val="24"/>
        </w:rPr>
        <w:t>diterima menjadi</w:t>
      </w:r>
      <w:r w:rsidRPr="00AC363E">
        <w:rPr>
          <w:rFonts w:ascii="Times New Roman" w:hAnsi="Times New Roman" w:cs="Times New Roman"/>
          <w:spacing w:val="-7"/>
          <w:sz w:val="24"/>
        </w:rPr>
        <w:t xml:space="preserve"> </w:t>
      </w:r>
      <w:r w:rsidRPr="00AC363E">
        <w:rPr>
          <w:rFonts w:ascii="Times New Roman" w:hAnsi="Times New Roman" w:cs="Times New Roman"/>
          <w:sz w:val="24"/>
        </w:rPr>
        <w:t>Mahasiswa</w:t>
      </w:r>
      <w:r w:rsidRPr="00AC363E">
        <w:rPr>
          <w:rFonts w:ascii="Times New Roman" w:hAnsi="Times New Roman" w:cs="Times New Roman"/>
          <w:spacing w:val="-3"/>
          <w:sz w:val="24"/>
        </w:rPr>
        <w:t xml:space="preserve"> </w:t>
      </w:r>
      <w:r w:rsidRPr="00AC363E">
        <w:rPr>
          <w:rFonts w:ascii="Times New Roman" w:hAnsi="Times New Roman" w:cs="Times New Roman"/>
          <w:sz w:val="24"/>
        </w:rPr>
        <w:t>di</w:t>
      </w:r>
      <w:r w:rsidRPr="00AC363E">
        <w:rPr>
          <w:rFonts w:ascii="Times New Roman" w:hAnsi="Times New Roman" w:cs="Times New Roman"/>
          <w:spacing w:val="-11"/>
          <w:sz w:val="24"/>
        </w:rPr>
        <w:t xml:space="preserve"> </w:t>
      </w:r>
      <w:r w:rsidRPr="00AC363E">
        <w:rPr>
          <w:rFonts w:ascii="Times New Roman" w:hAnsi="Times New Roman" w:cs="Times New Roman"/>
          <w:sz w:val="24"/>
        </w:rPr>
        <w:t>Perguruan</w:t>
      </w:r>
      <w:r w:rsidRPr="00AC363E">
        <w:rPr>
          <w:rFonts w:ascii="Times New Roman" w:hAnsi="Times New Roman" w:cs="Times New Roman"/>
          <w:spacing w:val="-7"/>
          <w:sz w:val="24"/>
        </w:rPr>
        <w:t xml:space="preserve"> </w:t>
      </w:r>
      <w:r w:rsidRPr="00AC363E">
        <w:rPr>
          <w:rFonts w:ascii="Times New Roman" w:hAnsi="Times New Roman" w:cs="Times New Roman"/>
          <w:sz w:val="24"/>
        </w:rPr>
        <w:t>Tinggi</w:t>
      </w:r>
      <w:r w:rsidRPr="00AC363E">
        <w:rPr>
          <w:rFonts w:ascii="Times New Roman" w:hAnsi="Times New Roman" w:cs="Times New Roman"/>
          <w:spacing w:val="-7"/>
          <w:sz w:val="24"/>
        </w:rPr>
        <w:t xml:space="preserve"> </w:t>
      </w:r>
      <w:r w:rsidRPr="00AC363E">
        <w:rPr>
          <w:rFonts w:ascii="Times New Roman" w:hAnsi="Times New Roman" w:cs="Times New Roman"/>
          <w:sz w:val="24"/>
        </w:rPr>
        <w:t>Swasta Universitas Ichsan Gorontalo.</w:t>
      </w:r>
    </w:p>
    <w:p w:rsidR="00405434" w:rsidRPr="00AC363E" w:rsidRDefault="00405434">
      <w:pPr>
        <w:spacing w:line="360" w:lineRule="auto"/>
        <w:rPr>
          <w:rFonts w:ascii="Times New Roman" w:hAnsi="Times New Roman" w:cs="Times New Roman"/>
          <w:b/>
          <w:sz w:val="24"/>
          <w:szCs w:val="24"/>
        </w:rPr>
      </w:pPr>
    </w:p>
    <w:p w:rsidR="00405434" w:rsidRDefault="00405434">
      <w:pPr>
        <w:spacing w:line="360" w:lineRule="auto"/>
        <w:rPr>
          <w:rFonts w:ascii="Times New Roman" w:hAnsi="Times New Roman" w:cs="Times New Roman"/>
          <w:b/>
          <w:lang w:val="en-US"/>
        </w:rPr>
      </w:pPr>
    </w:p>
    <w:p w:rsidR="00F23E3E" w:rsidRDefault="00F23E3E">
      <w:pPr>
        <w:spacing w:line="360" w:lineRule="auto"/>
        <w:rPr>
          <w:rFonts w:ascii="Times New Roman" w:hAnsi="Times New Roman" w:cs="Times New Roman"/>
          <w:b/>
          <w:lang w:val="en-US"/>
        </w:rPr>
      </w:pPr>
    </w:p>
    <w:p w:rsidR="00F23E3E" w:rsidRPr="00F23E3E" w:rsidRDefault="00F23E3E">
      <w:pPr>
        <w:spacing w:line="360" w:lineRule="auto"/>
        <w:rPr>
          <w:rFonts w:ascii="Times New Roman" w:hAnsi="Times New Roman" w:cs="Times New Roman"/>
          <w:b/>
          <w:lang w:val="en-US"/>
        </w:rPr>
      </w:pPr>
    </w:p>
    <w:sectPr w:rsidR="00F23E3E" w:rsidRPr="00F23E3E">
      <w:headerReference w:type="default" r:id="rId193"/>
      <w:footerReference w:type="default" r:id="rId194"/>
      <w:pgSz w:w="11906" w:h="16838"/>
      <w:pgMar w:top="2268" w:right="1701" w:bottom="1701" w:left="2268" w:header="709" w:footer="709" w:gutter="0"/>
      <w:pgNumType w:start="6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B1A4C" w:rsidRDefault="00DB1A4C">
      <w:pPr>
        <w:spacing w:line="240" w:lineRule="auto"/>
      </w:pPr>
      <w:r>
        <w:separator/>
      </w:r>
    </w:p>
  </w:endnote>
  <w:endnote w:type="continuationSeparator" w:id="0">
    <w:p w:rsidR="00DB1A4C" w:rsidRDefault="00DB1A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jc w:val="center"/>
    </w:pPr>
  </w:p>
  <w:p w:rsidR="00EB334A" w:rsidRDefault="00EB334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154411587"/>
      <w:docPartObj>
        <w:docPartGallery w:val="AutoText"/>
      </w:docPartObj>
    </w:sdtPr>
    <w:sdtEndPr/>
    <w:sdtContent>
      <w:p w:rsidR="00EB334A" w:rsidRPr="00AC363E" w:rsidRDefault="00EB334A">
        <w:pPr>
          <w:pStyle w:val="Footer"/>
          <w:tabs>
            <w:tab w:val="clear" w:pos="4513"/>
            <w:tab w:val="center" w:pos="3969"/>
          </w:tabs>
          <w:rPr>
            <w:rFonts w:ascii="Times New Roman" w:hAnsi="Times New Roman" w:cs="Times New Roman"/>
          </w:rPr>
        </w:pPr>
        <w:r w:rsidRPr="00AC363E">
          <w:rPr>
            <w:rFonts w:ascii="Times New Roman" w:hAnsi="Times New Roman" w:cs="Times New Roman"/>
          </w:rPr>
          <w:tab/>
        </w:r>
        <w:r w:rsidRPr="00AC363E">
          <w:rPr>
            <w:rFonts w:ascii="Times New Roman" w:hAnsi="Times New Roman" w:cs="Times New Roman"/>
            <w:sz w:val="24"/>
            <w:szCs w:val="24"/>
          </w:rPr>
          <w:t>vii</w:t>
        </w:r>
      </w:p>
    </w:sdtContent>
  </w:sdt>
  <w:p w:rsidR="00EB334A" w:rsidRPr="00AC363E" w:rsidRDefault="00EB334A">
    <w:pPr>
      <w:pStyle w:val="Footer"/>
      <w:rPr>
        <w:rFonts w:ascii="Times New Roman" w:hAnsi="Times New Roman"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3888420"/>
      <w:docPartObj>
        <w:docPartGallery w:val="AutoText"/>
      </w:docPartObj>
    </w:sdtPr>
    <w:sdtEndPr>
      <w:rPr>
        <w:rFonts w:ascii="Times New Roman" w:hAnsi="Times New Roman" w:cs="Times New Roman"/>
      </w:rPr>
    </w:sdtEndPr>
    <w:sdtContent>
      <w:p w:rsidR="00EB334A" w:rsidRPr="00AC363E" w:rsidRDefault="00EB334A">
        <w:pPr>
          <w:pStyle w:val="Footer"/>
          <w:jc w:val="center"/>
          <w:rPr>
            <w:rFonts w:ascii="Times New Roman" w:hAnsi="Times New Roman" w:cs="Times New Roman"/>
          </w:rPr>
        </w:pPr>
        <w:r w:rsidRPr="00AC363E">
          <w:rPr>
            <w:rFonts w:ascii="Times New Roman" w:hAnsi="Times New Roman" w:cs="Times New Roman"/>
            <w:sz w:val="24"/>
            <w:szCs w:val="24"/>
          </w:rPr>
          <w:t>vi</w:t>
        </w:r>
        <w:r w:rsidRPr="00AC363E">
          <w:rPr>
            <w:rFonts w:ascii="Times New Roman" w:hAnsi="Times New Roman" w:cs="Times New Roman"/>
          </w:rPr>
          <w:t>ii</w:t>
        </w:r>
      </w:p>
    </w:sdtContent>
  </w:sdt>
  <w:p w:rsidR="00EB334A" w:rsidRDefault="00EB33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jc w:val="center"/>
    </w:pPr>
  </w:p>
  <w:p w:rsidR="00EB334A" w:rsidRPr="00AC363E" w:rsidRDefault="00EB334A" w:rsidP="00AC363E">
    <w:pPr>
      <w:pStyle w:val="Footer"/>
      <w:tabs>
        <w:tab w:val="left" w:pos="3969"/>
      </w:tabs>
      <w:jc w:val="center"/>
      <w:rPr>
        <w:rFonts w:ascii="Times New Roman" w:hAnsi="Times New Roman" w:cs="Times New Roman"/>
        <w:sz w:val="24"/>
        <w:szCs w:val="24"/>
      </w:rPr>
    </w:pPr>
    <w:r w:rsidRPr="00AC363E">
      <w:rPr>
        <w:rFonts w:ascii="Times New Roman" w:hAnsi="Times New Roman" w:cs="Times New Roman"/>
        <w:sz w:val="24"/>
        <w:szCs w:val="24"/>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5958151"/>
      <w:docPartObj>
        <w:docPartGallery w:val="AutoText"/>
      </w:docPartObj>
    </w:sdtPr>
    <w:sdtEndPr>
      <w:rPr>
        <w:sz w:val="24"/>
        <w:szCs w:val="24"/>
      </w:rPr>
    </w:sdtEndPr>
    <w:sdtContent>
      <w:p w:rsidR="00EB334A" w:rsidRDefault="00EB334A">
        <w:pPr>
          <w:pStyle w:val="Footer"/>
          <w:jc w:val="center"/>
          <w:rPr>
            <w:sz w:val="24"/>
            <w:szCs w:val="24"/>
          </w:rPr>
        </w:pPr>
        <w:r>
          <w:rPr>
            <w:sz w:val="24"/>
            <w:szCs w:val="24"/>
          </w:rPr>
          <w:t>ix</w:t>
        </w:r>
      </w:p>
    </w:sdtContent>
  </w:sdt>
  <w:p w:rsidR="00EB334A" w:rsidRDefault="00EB334A">
    <w:pPr>
      <w:pStyle w:val="Footer"/>
      <w:tabs>
        <w:tab w:val="clear" w:pos="9026"/>
        <w:tab w:val="left" w:pos="5165"/>
      </w:tabs>
    </w:pPr>
    <w:r>
      <w:tab/>
    </w:r>
    <w:r>
      <w:tab/>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jc w:val="center"/>
    </w:pPr>
  </w:p>
  <w:p w:rsidR="00EB334A" w:rsidRPr="00AC363E" w:rsidRDefault="00EB334A">
    <w:pPr>
      <w:pStyle w:val="Footer"/>
      <w:jc w:val="center"/>
      <w:rPr>
        <w:rFonts w:ascii="Times New Roman" w:hAnsi="Times New Roman" w:cs="Times New Roman"/>
        <w:sz w:val="24"/>
        <w:szCs w:val="24"/>
      </w:rPr>
    </w:pPr>
    <w:r w:rsidRPr="00AC363E">
      <w:rPr>
        <w:rFonts w:ascii="Times New Roman" w:hAnsi="Times New Roman" w:cs="Times New Roman"/>
        <w:sz w:val="24"/>
        <w:szCs w:val="24"/>
      </w:rPr>
      <w:t>xi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6386683"/>
      <w:docPartObj>
        <w:docPartGallery w:val="AutoText"/>
      </w:docPartObj>
    </w:sdtPr>
    <w:sdtEndPr>
      <w:rPr>
        <w:rFonts w:ascii="Times New Roman" w:hAnsi="Times New Roman" w:cs="Times New Roman"/>
        <w:sz w:val="24"/>
        <w:szCs w:val="24"/>
      </w:rPr>
    </w:sdtEndPr>
    <w:sdtContent>
      <w:p w:rsidR="00EB334A" w:rsidRPr="00AC363E" w:rsidRDefault="00EB334A">
        <w:pPr>
          <w:pStyle w:val="Footer"/>
          <w:jc w:val="center"/>
          <w:rPr>
            <w:rFonts w:ascii="Times New Roman" w:hAnsi="Times New Roman" w:cs="Times New Roman"/>
            <w:sz w:val="24"/>
            <w:szCs w:val="24"/>
          </w:rPr>
        </w:pPr>
        <w:r w:rsidRPr="00AC363E">
          <w:rPr>
            <w:rFonts w:ascii="Times New Roman" w:hAnsi="Times New Roman" w:cs="Times New Roman"/>
            <w:sz w:val="24"/>
            <w:szCs w:val="24"/>
          </w:rPr>
          <w:t>xi</w:t>
        </w:r>
      </w:p>
    </w:sdtContent>
  </w:sdt>
  <w:p w:rsidR="00EB334A" w:rsidRDefault="00EB334A">
    <w:pPr>
      <w:pStyle w:val="Footer"/>
      <w:tabs>
        <w:tab w:val="clear" w:pos="9026"/>
        <w:tab w:val="left" w:pos="5165"/>
      </w:tabs>
    </w:pPr>
    <w:r>
      <w:tab/>
    </w:r>
    <w: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4163709"/>
      <w:docPartObj>
        <w:docPartGallery w:val="AutoText"/>
      </w:docPartObj>
    </w:sdtPr>
    <w:sdtEndPr>
      <w:rPr>
        <w:rFonts w:ascii="Times New Roman" w:hAnsi="Times New Roman" w:cs="Times New Roman"/>
        <w:sz w:val="24"/>
        <w:szCs w:val="24"/>
      </w:rPr>
    </w:sdtEndPr>
    <w:sdtContent>
      <w:p w:rsidR="00EB334A" w:rsidRPr="00AC363E" w:rsidRDefault="00EB334A">
        <w:pPr>
          <w:pStyle w:val="Footer"/>
          <w:jc w:val="center"/>
          <w:rPr>
            <w:rFonts w:ascii="Times New Roman" w:hAnsi="Times New Roman" w:cs="Times New Roman"/>
            <w:sz w:val="24"/>
            <w:szCs w:val="24"/>
          </w:rPr>
        </w:pPr>
        <w:r w:rsidRPr="00AC363E">
          <w:rPr>
            <w:rFonts w:ascii="Times New Roman" w:hAnsi="Times New Roman" w:cs="Times New Roman"/>
            <w:sz w:val="24"/>
            <w:szCs w:val="24"/>
          </w:rPr>
          <w:t>xiii</w:t>
        </w:r>
      </w:p>
    </w:sdtContent>
  </w:sdt>
  <w:p w:rsidR="00EB334A" w:rsidRDefault="00EB334A">
    <w:pPr>
      <w:pStyle w:val="Footer"/>
      <w:tabs>
        <w:tab w:val="clear" w:pos="9026"/>
        <w:tab w:val="left" w:pos="5165"/>
      </w:tabs>
    </w:pPr>
    <w:r>
      <w:tab/>
    </w:r>
    <w:r>
      <w:tab/>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jc w:val="center"/>
    </w:pPr>
  </w:p>
  <w:p w:rsidR="00EB334A" w:rsidRDefault="00EB334A">
    <w:pPr>
      <w:pStyle w:val="Footer"/>
      <w:jc w:val="center"/>
      <w:rPr>
        <w:sz w:val="24"/>
        <w:szCs w:val="24"/>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741747532"/>
      <w:docPartObj>
        <w:docPartGallery w:val="AutoText"/>
      </w:docPartObj>
    </w:sdtPr>
    <w:sdtEndPr>
      <w:rPr>
        <w:sz w:val="24"/>
        <w:szCs w:val="24"/>
      </w:rPr>
    </w:sdtEndPr>
    <w:sdtContent>
      <w:p w:rsidR="00EB334A" w:rsidRPr="00AC363E" w:rsidRDefault="00EB334A">
        <w:pPr>
          <w:pStyle w:val="Footer"/>
          <w:jc w:val="center"/>
          <w:rPr>
            <w:rFonts w:ascii="Times New Roman" w:hAnsi="Times New Roman" w:cs="Times New Roman"/>
            <w:sz w:val="24"/>
            <w:szCs w:val="24"/>
          </w:rPr>
        </w:pPr>
        <w:r w:rsidRPr="00AC363E">
          <w:rPr>
            <w:rFonts w:ascii="Times New Roman" w:hAnsi="Times New Roman" w:cs="Times New Roman"/>
            <w:sz w:val="24"/>
            <w:szCs w:val="24"/>
          </w:rPr>
          <w:t>xiv</w:t>
        </w:r>
      </w:p>
    </w:sdtContent>
  </w:sdt>
  <w:p w:rsidR="00EB334A" w:rsidRDefault="00EB334A">
    <w:pPr>
      <w:pStyle w:val="Footer"/>
      <w:tabs>
        <w:tab w:val="clear" w:pos="9026"/>
        <w:tab w:val="left" w:pos="5165"/>
      </w:tabs>
    </w:pPr>
    <w:r w:rsidRPr="00AC363E">
      <w:rPr>
        <w:rFonts w:ascii="Times New Roman" w:hAnsi="Times New Roman" w:cs="Times New Roman"/>
      </w:rPr>
      <w:tab/>
    </w:r>
    <w:r>
      <w:tab/>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6283343"/>
      <w:docPartObj>
        <w:docPartGallery w:val="AutoText"/>
      </w:docPartObj>
    </w:sdtPr>
    <w:sdtEndPr/>
    <w:sdtContent>
      <w:p w:rsidR="00EB334A" w:rsidRDefault="00EB334A">
        <w:pPr>
          <w:pStyle w:val="Footer"/>
          <w:jc w:val="center"/>
        </w:pPr>
        <w:r w:rsidRPr="00AC363E">
          <w:rPr>
            <w:rFonts w:ascii="Times New Roman" w:hAnsi="Times New Roman" w:cs="Times New Roman"/>
          </w:rPr>
          <w:fldChar w:fldCharType="begin"/>
        </w:r>
        <w:r w:rsidRPr="00AC363E">
          <w:rPr>
            <w:rFonts w:ascii="Times New Roman" w:hAnsi="Times New Roman" w:cs="Times New Roman"/>
          </w:rPr>
          <w:instrText xml:space="preserve"> PAGE   \* MERGEFORMAT </w:instrText>
        </w:r>
        <w:r w:rsidRPr="00AC363E">
          <w:rPr>
            <w:rFonts w:ascii="Times New Roman" w:hAnsi="Times New Roman" w:cs="Times New Roman"/>
          </w:rPr>
          <w:fldChar w:fldCharType="separate"/>
        </w:r>
        <w:r w:rsidR="00FE0C51">
          <w:rPr>
            <w:rFonts w:ascii="Times New Roman" w:hAnsi="Times New Roman" w:cs="Times New Roman"/>
            <w:noProof/>
          </w:rPr>
          <w:t>8</w:t>
        </w:r>
        <w:r w:rsidRPr="00AC363E">
          <w:rPr>
            <w:rFonts w:ascii="Times New Roman" w:hAnsi="Times New Roman" w:cs="Times New Roman"/>
          </w:rPr>
          <w:fldChar w:fldCharType="end"/>
        </w:r>
      </w:p>
    </w:sdtContent>
  </w:sdt>
  <w:p w:rsidR="00EB334A" w:rsidRDefault="00EB33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5287521"/>
      <w:docPartObj>
        <w:docPartGallery w:val="AutoText"/>
      </w:docPartObj>
    </w:sdtPr>
    <w:sdtEndPr/>
    <w:sdtContent>
      <w:p w:rsidR="00EB334A" w:rsidRDefault="00EB334A">
        <w:pPr>
          <w:pStyle w:val="Footer"/>
          <w:jc w:val="center"/>
        </w:pPr>
        <w:r>
          <w:fldChar w:fldCharType="begin"/>
        </w:r>
        <w:r>
          <w:instrText xml:space="preserve"> PAGE   \* MERGEFORMAT </w:instrText>
        </w:r>
        <w:r>
          <w:fldChar w:fldCharType="separate"/>
        </w:r>
        <w:r>
          <w:t>iii</w:t>
        </w:r>
        <w:r>
          <w:fldChar w:fldCharType="end"/>
        </w:r>
      </w:p>
    </w:sdtContent>
  </w:sdt>
  <w:p w:rsidR="00EB334A" w:rsidRDefault="00EB334A">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7361475"/>
      <w:docPartObj>
        <w:docPartGallery w:val="AutoText"/>
      </w:docPartObj>
    </w:sdtPr>
    <w:sdtEndPr/>
    <w:sdtContent>
      <w:p w:rsidR="00EB334A" w:rsidRDefault="00EB334A">
        <w:pPr>
          <w:pStyle w:val="Footer"/>
          <w:jc w:val="center"/>
        </w:pPr>
        <w:r>
          <w:fldChar w:fldCharType="begin"/>
        </w:r>
        <w:r>
          <w:instrText xml:space="preserve"> PAGE   \* MERGEFORMAT </w:instrText>
        </w:r>
        <w:r>
          <w:fldChar w:fldCharType="separate"/>
        </w:r>
        <w:r w:rsidR="004E639F">
          <w:rPr>
            <w:noProof/>
          </w:rPr>
          <w:t>25</w:t>
        </w:r>
        <w:r>
          <w:fldChar w:fldCharType="end"/>
        </w:r>
      </w:p>
    </w:sdtContent>
  </w:sdt>
  <w:p w:rsidR="00EB334A" w:rsidRDefault="00EB334A">
    <w:pPr>
      <w:pStyle w:val="Footer"/>
      <w:jc w:val="cen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tabs>
        <w:tab w:val="clear" w:pos="4513"/>
        <w:tab w:val="clear" w:pos="9026"/>
        <w:tab w:val="left" w:pos="2835"/>
      </w:tabs>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659893"/>
      <w:docPartObj>
        <w:docPartGallery w:val="AutoText"/>
      </w:docPartObj>
    </w:sdtPr>
    <w:sdtEndPr/>
    <w:sdtContent>
      <w:p w:rsidR="00EB334A" w:rsidRDefault="00EB334A">
        <w:pPr>
          <w:pStyle w:val="Footer"/>
          <w:jc w:val="center"/>
        </w:pPr>
        <w:r>
          <w:fldChar w:fldCharType="begin"/>
        </w:r>
        <w:r>
          <w:instrText xml:space="preserve"> PAGE   \* MERGEFORMAT </w:instrText>
        </w:r>
        <w:r>
          <w:fldChar w:fldCharType="separate"/>
        </w:r>
        <w:r w:rsidR="004379E2">
          <w:rPr>
            <w:noProof/>
          </w:rPr>
          <w:t>63</w:t>
        </w:r>
        <w:r>
          <w:fldChar w:fldCharType="end"/>
        </w:r>
      </w:p>
    </w:sdtContent>
  </w:sdt>
  <w:p w:rsidR="00EB334A" w:rsidRDefault="00EB334A">
    <w:pPr>
      <w:pStyle w:val="Footer"/>
      <w:tabs>
        <w:tab w:val="clear" w:pos="4513"/>
        <w:tab w:val="clear" w:pos="9026"/>
        <w:tab w:val="left" w:pos="2835"/>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Footer"/>
      <w:jc w:val="center"/>
    </w:pPr>
    <w:r>
      <w:t>ii</w:t>
    </w:r>
  </w:p>
  <w:p w:rsidR="00EB334A" w:rsidRDefault="00EB334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4405778"/>
      <w:docPartObj>
        <w:docPartGallery w:val="AutoText"/>
      </w:docPartObj>
    </w:sdtPr>
    <w:sdtEndPr/>
    <w:sdtContent>
      <w:p w:rsidR="00EB334A" w:rsidRDefault="00EB334A">
        <w:pPr>
          <w:pStyle w:val="Footer"/>
          <w:tabs>
            <w:tab w:val="clear" w:pos="4513"/>
            <w:tab w:val="center" w:pos="3969"/>
          </w:tabs>
        </w:pPr>
        <w:r>
          <w:tab/>
        </w:r>
        <w:r w:rsidRPr="00846BDD">
          <w:rPr>
            <w:rFonts w:ascii="Times New Roman" w:hAnsi="Times New Roman" w:cs="Times New Roman"/>
            <w:sz w:val="24"/>
            <w:szCs w:val="24"/>
          </w:rPr>
          <w:t>ii</w:t>
        </w:r>
      </w:p>
    </w:sdtContent>
  </w:sdt>
  <w:p w:rsidR="00EB334A" w:rsidRDefault="00EB334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Pr="00846BDD" w:rsidRDefault="00EB334A">
    <w:pPr>
      <w:pStyle w:val="Footer"/>
      <w:jc w:val="center"/>
      <w:rPr>
        <w:rFonts w:ascii="Times New Roman" w:hAnsi="Times New Roman" w:cs="Times New Roman"/>
        <w:sz w:val="24"/>
        <w:szCs w:val="24"/>
      </w:rPr>
    </w:pPr>
    <w:r w:rsidRPr="00846BDD">
      <w:rPr>
        <w:rFonts w:ascii="Times New Roman" w:hAnsi="Times New Roman" w:cs="Times New Roman"/>
        <w:sz w:val="24"/>
        <w:szCs w:val="24"/>
      </w:rPr>
      <w:t>iii</w:t>
    </w:r>
  </w:p>
  <w:p w:rsidR="00EB334A" w:rsidRDefault="00EB334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2645806"/>
      <w:docPartObj>
        <w:docPartGallery w:val="AutoText"/>
      </w:docPartObj>
    </w:sdtPr>
    <w:sdtEndPr/>
    <w:sdtContent>
      <w:p w:rsidR="00EB334A" w:rsidRDefault="00EB334A">
        <w:pPr>
          <w:pStyle w:val="Footer"/>
          <w:jc w:val="center"/>
        </w:pPr>
        <w:r>
          <w:fldChar w:fldCharType="begin"/>
        </w:r>
        <w:r>
          <w:instrText xml:space="preserve"> PAGE   \* MERGEFORMAT </w:instrText>
        </w:r>
        <w:r>
          <w:fldChar w:fldCharType="separate"/>
        </w:r>
        <w:r w:rsidR="00260590">
          <w:rPr>
            <w:noProof/>
          </w:rPr>
          <w:t>iv</w:t>
        </w:r>
        <w:r>
          <w:fldChar w:fldCharType="end"/>
        </w:r>
      </w:p>
    </w:sdtContent>
  </w:sdt>
  <w:p w:rsidR="00EB334A" w:rsidRDefault="00EB334A"/>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2884863"/>
      <w:docPartObj>
        <w:docPartGallery w:val="AutoText"/>
      </w:docPartObj>
    </w:sdtPr>
    <w:sdtEndPr>
      <w:rPr>
        <w:rFonts w:ascii="Times New Roman" w:hAnsi="Times New Roman" w:cs="Times New Roman"/>
      </w:rPr>
    </w:sdtEndPr>
    <w:sdtContent>
      <w:p w:rsidR="00EB334A" w:rsidRDefault="00EB334A">
        <w:pPr>
          <w:pStyle w:val="Footer"/>
          <w:tabs>
            <w:tab w:val="clear" w:pos="4513"/>
            <w:tab w:val="center" w:pos="3969"/>
          </w:tabs>
        </w:pPr>
        <w:r>
          <w:tab/>
        </w:r>
        <w:r w:rsidRPr="00AC363E">
          <w:rPr>
            <w:rFonts w:ascii="Times New Roman" w:hAnsi="Times New Roman" w:cs="Times New Roman"/>
            <w:sz w:val="24"/>
            <w:szCs w:val="24"/>
          </w:rPr>
          <w:t>iv</w:t>
        </w:r>
      </w:p>
    </w:sdtContent>
  </w:sdt>
  <w:p w:rsidR="00EB334A" w:rsidRDefault="00EB334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8876754"/>
      <w:docPartObj>
        <w:docPartGallery w:val="AutoText"/>
      </w:docPartObj>
    </w:sdtPr>
    <w:sdtEndPr/>
    <w:sdtContent>
      <w:p w:rsidR="00EB334A" w:rsidRDefault="00EB334A">
        <w:pPr>
          <w:pStyle w:val="Footer"/>
          <w:tabs>
            <w:tab w:val="clear" w:pos="4513"/>
            <w:tab w:val="center" w:pos="3969"/>
          </w:tabs>
        </w:pPr>
        <w:r>
          <w:tab/>
        </w:r>
        <w:r w:rsidRPr="00AC363E">
          <w:rPr>
            <w:rFonts w:ascii="Times New Roman" w:hAnsi="Times New Roman" w:cs="Times New Roman"/>
            <w:sz w:val="24"/>
            <w:szCs w:val="24"/>
          </w:rPr>
          <w:t>v</w:t>
        </w:r>
      </w:p>
    </w:sdtContent>
  </w:sdt>
  <w:p w:rsidR="00EB334A" w:rsidRDefault="00EB334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5661581"/>
      <w:docPartObj>
        <w:docPartGallery w:val="AutoText"/>
      </w:docPartObj>
    </w:sdtPr>
    <w:sdtEndPr/>
    <w:sdtContent>
      <w:p w:rsidR="00EB334A" w:rsidRDefault="00EB334A">
        <w:pPr>
          <w:pStyle w:val="Footer"/>
          <w:tabs>
            <w:tab w:val="clear" w:pos="4513"/>
            <w:tab w:val="center" w:pos="3969"/>
          </w:tabs>
        </w:pPr>
        <w:r>
          <w:tab/>
        </w:r>
        <w:r w:rsidRPr="00AC363E">
          <w:rPr>
            <w:rFonts w:ascii="Times New Roman" w:hAnsi="Times New Roman" w:cs="Times New Roman"/>
            <w:sz w:val="24"/>
            <w:szCs w:val="24"/>
          </w:rPr>
          <w:t>vi</w:t>
        </w:r>
      </w:p>
    </w:sdtContent>
  </w:sdt>
  <w:p w:rsidR="00EB334A" w:rsidRDefault="00EB3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B1A4C" w:rsidRDefault="00DB1A4C">
      <w:pPr>
        <w:spacing w:after="0"/>
      </w:pPr>
      <w:r>
        <w:separator/>
      </w:r>
    </w:p>
  </w:footnote>
  <w:footnote w:type="continuationSeparator" w:id="0">
    <w:p w:rsidR="00DB1A4C" w:rsidRDefault="00DB1A4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pPr>
  </w:p>
  <w:p w:rsidR="00EB334A" w:rsidRDefault="00EB334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p w:rsidR="00EB334A" w:rsidRDefault="00EB334A">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4913673"/>
      <w:docPartObj>
        <w:docPartGallery w:val="AutoText"/>
      </w:docPartObj>
    </w:sdtPr>
    <w:sdtEndPr/>
    <w:sdtContent>
      <w:p w:rsidR="00EB334A" w:rsidRDefault="00EB334A">
        <w:pPr>
          <w:pStyle w:val="Header"/>
          <w:jc w:val="right"/>
        </w:pPr>
        <w:r w:rsidRPr="005114F5">
          <w:rPr>
            <w:rFonts w:ascii="Times New Roman" w:hAnsi="Times New Roman" w:cs="Times New Roman"/>
          </w:rPr>
          <w:fldChar w:fldCharType="begin"/>
        </w:r>
        <w:r w:rsidRPr="005114F5">
          <w:rPr>
            <w:rFonts w:ascii="Times New Roman" w:hAnsi="Times New Roman" w:cs="Times New Roman"/>
          </w:rPr>
          <w:instrText xml:space="preserve"> PAGE   \* MERGEFORMAT </w:instrText>
        </w:r>
        <w:r w:rsidRPr="005114F5">
          <w:rPr>
            <w:rFonts w:ascii="Times New Roman" w:hAnsi="Times New Roman" w:cs="Times New Roman"/>
          </w:rPr>
          <w:fldChar w:fldCharType="separate"/>
        </w:r>
        <w:r w:rsidR="00FE0C51">
          <w:rPr>
            <w:rFonts w:ascii="Times New Roman" w:hAnsi="Times New Roman" w:cs="Times New Roman"/>
            <w:noProof/>
          </w:rPr>
          <w:t>47</w:t>
        </w:r>
        <w:r w:rsidRPr="005114F5">
          <w:rPr>
            <w:rFonts w:ascii="Times New Roman" w:hAnsi="Times New Roman" w:cs="Times New Roman"/>
          </w:rPr>
          <w:fldChar w:fldCharType="end"/>
        </w:r>
      </w:p>
    </w:sdtContent>
  </w:sdt>
  <w:p w:rsidR="00EB334A" w:rsidRDefault="00EB334A">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134448"/>
      <w:docPartObj>
        <w:docPartGallery w:val="AutoText"/>
      </w:docPartObj>
    </w:sdtPr>
    <w:sdtEndPr/>
    <w:sdtContent>
      <w:p w:rsidR="00EB334A" w:rsidRDefault="00EB334A">
        <w:pPr>
          <w:pStyle w:val="Header"/>
          <w:jc w:val="right"/>
        </w:pPr>
        <w:r>
          <w:fldChar w:fldCharType="begin"/>
        </w:r>
        <w:r>
          <w:instrText xml:space="preserve"> PAGE   \* MERGEFORMAT </w:instrText>
        </w:r>
        <w:r>
          <w:fldChar w:fldCharType="separate"/>
        </w:r>
        <w:r w:rsidR="004379E2">
          <w:rPr>
            <w:noProof/>
          </w:rPr>
          <w:t>59</w:t>
        </w:r>
        <w:r>
          <w:fldChar w:fldCharType="end"/>
        </w:r>
      </w:p>
    </w:sdtContent>
  </w:sdt>
  <w:p w:rsidR="00EB334A" w:rsidRDefault="00EB334A">
    <w:pPr>
      <w:pStyle w:val="BodyText"/>
      <w:spacing w:line="14" w:lineRule="auto"/>
      <w:rPr>
        <w:sz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p w:rsidR="00EB334A" w:rsidRDefault="00EB334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p w:rsidR="00EB334A" w:rsidRDefault="00EB33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p w:rsidR="00EB334A" w:rsidRDefault="00EB334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p w:rsidR="00EB334A" w:rsidRDefault="00EB334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p w:rsidR="00EB334A" w:rsidRDefault="00EB334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r>
      <w:t>3</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0533330"/>
      <w:docPartObj>
        <w:docPartGallery w:val="AutoText"/>
      </w:docPartObj>
    </w:sdtPr>
    <w:sdtEndPr>
      <w:rPr>
        <w:rFonts w:ascii="Times New Roman" w:hAnsi="Times New Roman" w:cs="Times New Roman"/>
      </w:rPr>
    </w:sdtEndPr>
    <w:sdtContent>
      <w:p w:rsidR="00EB334A" w:rsidRPr="00AC363E" w:rsidRDefault="00EB334A">
        <w:pPr>
          <w:pStyle w:val="Header"/>
          <w:jc w:val="right"/>
          <w:rPr>
            <w:rFonts w:ascii="Times New Roman" w:hAnsi="Times New Roman" w:cs="Times New Roman"/>
          </w:rPr>
        </w:pPr>
        <w:r w:rsidRPr="00AC363E">
          <w:rPr>
            <w:rFonts w:ascii="Times New Roman" w:hAnsi="Times New Roman" w:cs="Times New Roman"/>
          </w:rPr>
          <w:fldChar w:fldCharType="begin"/>
        </w:r>
        <w:r w:rsidRPr="00AC363E">
          <w:rPr>
            <w:rFonts w:ascii="Times New Roman" w:hAnsi="Times New Roman" w:cs="Times New Roman"/>
          </w:rPr>
          <w:instrText xml:space="preserve"> PAGE   \* MERGEFORMAT </w:instrText>
        </w:r>
        <w:r w:rsidRPr="00AC363E">
          <w:rPr>
            <w:rFonts w:ascii="Times New Roman" w:hAnsi="Times New Roman" w:cs="Times New Roman"/>
          </w:rPr>
          <w:fldChar w:fldCharType="separate"/>
        </w:r>
        <w:r w:rsidR="00FE0C51">
          <w:rPr>
            <w:rFonts w:ascii="Times New Roman" w:hAnsi="Times New Roman" w:cs="Times New Roman"/>
            <w:noProof/>
          </w:rPr>
          <w:t>7</w:t>
        </w:r>
        <w:r w:rsidRPr="00AC363E">
          <w:rPr>
            <w:rFonts w:ascii="Times New Roman" w:hAnsi="Times New Roman" w:cs="Times New Roman"/>
          </w:rPr>
          <w:fldChar w:fldCharType="end"/>
        </w:r>
      </w:p>
    </w:sdtContent>
  </w:sdt>
  <w:p w:rsidR="00EB334A" w:rsidRDefault="00EB334A">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334A" w:rsidRDefault="00EB334A">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0360631"/>
      <w:docPartObj>
        <w:docPartGallery w:val="AutoText"/>
      </w:docPartObj>
    </w:sdtPr>
    <w:sdtEndPr>
      <w:rPr>
        <w:rFonts w:ascii="Times New Roman" w:hAnsi="Times New Roman" w:cs="Times New Roman"/>
      </w:rPr>
    </w:sdtEndPr>
    <w:sdtContent>
      <w:p w:rsidR="00EB334A" w:rsidRPr="00AC363E" w:rsidRDefault="00EB334A">
        <w:pPr>
          <w:pStyle w:val="Header"/>
          <w:jc w:val="right"/>
          <w:rPr>
            <w:rFonts w:ascii="Times New Roman" w:hAnsi="Times New Roman" w:cs="Times New Roman"/>
          </w:rPr>
        </w:pPr>
        <w:r w:rsidRPr="00AC363E">
          <w:rPr>
            <w:rFonts w:ascii="Times New Roman" w:hAnsi="Times New Roman" w:cs="Times New Roman"/>
          </w:rPr>
          <w:fldChar w:fldCharType="begin"/>
        </w:r>
        <w:r w:rsidRPr="00AC363E">
          <w:rPr>
            <w:rFonts w:ascii="Times New Roman" w:hAnsi="Times New Roman" w:cs="Times New Roman"/>
          </w:rPr>
          <w:instrText xml:space="preserve"> PAGE   \* MERGEFORMAT </w:instrText>
        </w:r>
        <w:r w:rsidRPr="00AC363E">
          <w:rPr>
            <w:rFonts w:ascii="Times New Roman" w:hAnsi="Times New Roman" w:cs="Times New Roman"/>
          </w:rPr>
          <w:fldChar w:fldCharType="separate"/>
        </w:r>
        <w:r w:rsidR="00FE0C51">
          <w:rPr>
            <w:rFonts w:ascii="Times New Roman" w:hAnsi="Times New Roman" w:cs="Times New Roman"/>
            <w:noProof/>
          </w:rPr>
          <w:t>26</w:t>
        </w:r>
        <w:r w:rsidRPr="00AC363E">
          <w:rPr>
            <w:rFonts w:ascii="Times New Roman" w:hAnsi="Times New Roman" w:cs="Times New Roman"/>
          </w:rPr>
          <w:fldChar w:fldCharType="end"/>
        </w:r>
      </w:p>
    </w:sdtContent>
  </w:sdt>
  <w:p w:rsidR="00EB334A" w:rsidRDefault="00EB334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E0B24"/>
    <w:multiLevelType w:val="multilevel"/>
    <w:tmpl w:val="011E0B24"/>
    <w:lvl w:ilvl="0">
      <w:start w:val="1"/>
      <w:numFmt w:val="lowerLetter"/>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1" w15:restartNumberingAfterBreak="0">
    <w:nsid w:val="01F822F9"/>
    <w:multiLevelType w:val="multilevel"/>
    <w:tmpl w:val="01F822F9"/>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FD0069"/>
    <w:multiLevelType w:val="multilevel"/>
    <w:tmpl w:val="04FD0069"/>
    <w:lvl w:ilvl="0">
      <w:start w:val="1"/>
      <w:numFmt w:val="decimal"/>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3" w15:restartNumberingAfterBreak="0">
    <w:nsid w:val="06D669F6"/>
    <w:multiLevelType w:val="multilevel"/>
    <w:tmpl w:val="06D669F6"/>
    <w:lvl w:ilvl="0">
      <w:numFmt w:val="bullet"/>
      <w:lvlText w:val=""/>
      <w:lvlJc w:val="left"/>
      <w:pPr>
        <w:ind w:left="1349" w:hanging="360"/>
      </w:pPr>
      <w:rPr>
        <w:rFonts w:ascii="Symbol" w:eastAsia="Symbol" w:hAnsi="Symbol" w:cs="Symbol" w:hint="default"/>
        <w:w w:val="100"/>
        <w:sz w:val="24"/>
        <w:szCs w:val="24"/>
        <w:lang w:val="id" w:eastAsia="id" w:bidi="id"/>
      </w:rPr>
    </w:lvl>
    <w:lvl w:ilvl="1">
      <w:numFmt w:val="bullet"/>
      <w:lvlText w:val="•"/>
      <w:lvlJc w:val="left"/>
      <w:pPr>
        <w:ind w:left="2166" w:hanging="360"/>
      </w:pPr>
      <w:rPr>
        <w:rFonts w:hint="default"/>
        <w:lang w:val="id" w:eastAsia="id" w:bidi="id"/>
      </w:rPr>
    </w:lvl>
    <w:lvl w:ilvl="2">
      <w:numFmt w:val="bullet"/>
      <w:lvlText w:val="•"/>
      <w:lvlJc w:val="left"/>
      <w:pPr>
        <w:ind w:left="2993" w:hanging="360"/>
      </w:pPr>
      <w:rPr>
        <w:rFonts w:hint="default"/>
        <w:lang w:val="id" w:eastAsia="id" w:bidi="id"/>
      </w:rPr>
    </w:lvl>
    <w:lvl w:ilvl="3">
      <w:numFmt w:val="bullet"/>
      <w:lvlText w:val="•"/>
      <w:lvlJc w:val="left"/>
      <w:pPr>
        <w:ind w:left="3819" w:hanging="360"/>
      </w:pPr>
      <w:rPr>
        <w:rFonts w:hint="default"/>
        <w:lang w:val="id" w:eastAsia="id" w:bidi="id"/>
      </w:rPr>
    </w:lvl>
    <w:lvl w:ilvl="4">
      <w:numFmt w:val="bullet"/>
      <w:lvlText w:val="•"/>
      <w:lvlJc w:val="left"/>
      <w:pPr>
        <w:ind w:left="4646" w:hanging="360"/>
      </w:pPr>
      <w:rPr>
        <w:rFonts w:hint="default"/>
        <w:lang w:val="id" w:eastAsia="id" w:bidi="id"/>
      </w:rPr>
    </w:lvl>
    <w:lvl w:ilvl="5">
      <w:numFmt w:val="bullet"/>
      <w:lvlText w:val="•"/>
      <w:lvlJc w:val="left"/>
      <w:pPr>
        <w:ind w:left="5473" w:hanging="360"/>
      </w:pPr>
      <w:rPr>
        <w:rFonts w:hint="default"/>
        <w:lang w:val="id" w:eastAsia="id" w:bidi="id"/>
      </w:rPr>
    </w:lvl>
    <w:lvl w:ilvl="6">
      <w:numFmt w:val="bullet"/>
      <w:lvlText w:val="•"/>
      <w:lvlJc w:val="left"/>
      <w:pPr>
        <w:ind w:left="6299" w:hanging="360"/>
      </w:pPr>
      <w:rPr>
        <w:rFonts w:hint="default"/>
        <w:lang w:val="id" w:eastAsia="id" w:bidi="id"/>
      </w:rPr>
    </w:lvl>
    <w:lvl w:ilvl="7">
      <w:numFmt w:val="bullet"/>
      <w:lvlText w:val="•"/>
      <w:lvlJc w:val="left"/>
      <w:pPr>
        <w:ind w:left="7126" w:hanging="360"/>
      </w:pPr>
      <w:rPr>
        <w:rFonts w:hint="default"/>
        <w:lang w:val="id" w:eastAsia="id" w:bidi="id"/>
      </w:rPr>
    </w:lvl>
    <w:lvl w:ilvl="8">
      <w:numFmt w:val="bullet"/>
      <w:lvlText w:val="•"/>
      <w:lvlJc w:val="left"/>
      <w:pPr>
        <w:ind w:left="7953" w:hanging="360"/>
      </w:pPr>
      <w:rPr>
        <w:rFonts w:hint="default"/>
        <w:lang w:val="id" w:eastAsia="id" w:bidi="id"/>
      </w:rPr>
    </w:lvl>
  </w:abstractNum>
  <w:abstractNum w:abstractNumId="4" w15:restartNumberingAfterBreak="0">
    <w:nsid w:val="0870569F"/>
    <w:multiLevelType w:val="multilevel"/>
    <w:tmpl w:val="0870569F"/>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334C3B"/>
    <w:multiLevelType w:val="multilevel"/>
    <w:tmpl w:val="0B334C3B"/>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243F97"/>
    <w:multiLevelType w:val="multilevel"/>
    <w:tmpl w:val="0D243F97"/>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0013887"/>
    <w:multiLevelType w:val="multilevel"/>
    <w:tmpl w:val="1001388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BEC6166"/>
    <w:multiLevelType w:val="multilevel"/>
    <w:tmpl w:val="1BEC6166"/>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ascii="Times New Roman" w:hAnsi="Times New Roman" w:cs="Times New Roman" w:hint="default"/>
        <w:b/>
      </w:rPr>
    </w:lvl>
    <w:lvl w:ilvl="2">
      <w:start w:val="1"/>
      <w:numFmt w:val="decimal"/>
      <w:pStyle w:val="sub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177505"/>
    <w:multiLevelType w:val="multilevel"/>
    <w:tmpl w:val="23177505"/>
    <w:lvl w:ilvl="0">
      <w:start w:val="1"/>
      <w:numFmt w:val="decimal"/>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10" w15:restartNumberingAfterBreak="0">
    <w:nsid w:val="25DB095B"/>
    <w:multiLevelType w:val="multilevel"/>
    <w:tmpl w:val="25DB095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7EC53F7"/>
    <w:multiLevelType w:val="multilevel"/>
    <w:tmpl w:val="27EC53F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B191414"/>
    <w:multiLevelType w:val="multilevel"/>
    <w:tmpl w:val="2B191414"/>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3" w15:restartNumberingAfterBreak="0">
    <w:nsid w:val="2CD52365"/>
    <w:multiLevelType w:val="multilevel"/>
    <w:tmpl w:val="2CD5236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DDA3178"/>
    <w:multiLevelType w:val="multilevel"/>
    <w:tmpl w:val="2DDA3178"/>
    <w:lvl w:ilvl="0">
      <w:start w:val="4"/>
      <w:numFmt w:val="decimal"/>
      <w:lvlText w:val="%1"/>
      <w:lvlJc w:val="left"/>
      <w:pPr>
        <w:ind w:left="1709" w:hanging="1080"/>
      </w:pPr>
      <w:rPr>
        <w:rFonts w:hint="default"/>
        <w:lang w:val="id" w:eastAsia="id" w:bidi="id"/>
      </w:rPr>
    </w:lvl>
    <w:lvl w:ilvl="1">
      <w:start w:val="1"/>
      <w:numFmt w:val="decimal"/>
      <w:lvlText w:val="%1.%2"/>
      <w:lvlJc w:val="left"/>
      <w:pPr>
        <w:ind w:left="1709" w:hanging="1080"/>
      </w:pPr>
      <w:rPr>
        <w:rFonts w:ascii="Times New Roman" w:eastAsia="Times New Roman" w:hAnsi="Times New Roman" w:cs="Times New Roman" w:hint="default"/>
        <w:b/>
        <w:bCs/>
        <w:spacing w:val="-4"/>
        <w:w w:val="99"/>
        <w:sz w:val="24"/>
        <w:szCs w:val="24"/>
        <w:lang w:val="id" w:eastAsia="id" w:bidi="id"/>
      </w:rPr>
    </w:lvl>
    <w:lvl w:ilvl="2">
      <w:start w:val="1"/>
      <w:numFmt w:val="decimal"/>
      <w:lvlText w:val="%1.%2.%3"/>
      <w:lvlJc w:val="left"/>
      <w:pPr>
        <w:ind w:left="1349" w:hanging="720"/>
      </w:pPr>
      <w:rPr>
        <w:rFonts w:ascii="Times New Roman" w:eastAsia="Times New Roman" w:hAnsi="Times New Roman" w:cs="Times New Roman" w:hint="default"/>
        <w:b/>
        <w:bCs/>
        <w:spacing w:val="-2"/>
        <w:w w:val="99"/>
        <w:sz w:val="24"/>
        <w:szCs w:val="24"/>
        <w:lang w:val="id" w:eastAsia="id" w:bidi="id"/>
      </w:rPr>
    </w:lvl>
    <w:lvl w:ilvl="3">
      <w:start w:val="1"/>
      <w:numFmt w:val="decimal"/>
      <w:lvlText w:val="%1.%2.%3.%4"/>
      <w:lvlJc w:val="left"/>
      <w:pPr>
        <w:ind w:left="1349" w:hanging="720"/>
      </w:pPr>
      <w:rPr>
        <w:rFonts w:ascii="Times New Roman" w:eastAsia="Times New Roman" w:hAnsi="Times New Roman" w:cs="Times New Roman" w:hint="default"/>
        <w:b/>
        <w:bCs/>
        <w:spacing w:val="-8"/>
        <w:w w:val="99"/>
        <w:sz w:val="24"/>
        <w:szCs w:val="24"/>
        <w:lang w:val="id" w:eastAsia="id" w:bidi="id"/>
      </w:rPr>
    </w:lvl>
    <w:lvl w:ilvl="4">
      <w:start w:val="1"/>
      <w:numFmt w:val="decimal"/>
      <w:lvlText w:val="%1.%2.%3.%4.%5"/>
      <w:lvlJc w:val="left"/>
      <w:pPr>
        <w:ind w:left="1709" w:hanging="1080"/>
      </w:pPr>
      <w:rPr>
        <w:rFonts w:ascii="Times New Roman" w:eastAsia="Times New Roman" w:hAnsi="Times New Roman" w:cs="Times New Roman" w:hint="default"/>
        <w:b/>
        <w:bCs/>
        <w:color w:val="auto"/>
        <w:spacing w:val="-2"/>
        <w:w w:val="99"/>
        <w:sz w:val="24"/>
        <w:szCs w:val="24"/>
        <w:lang w:val="id" w:eastAsia="id" w:bidi="id"/>
      </w:rPr>
    </w:lvl>
    <w:lvl w:ilvl="5">
      <w:numFmt w:val="bullet"/>
      <w:lvlText w:val="•"/>
      <w:lvlJc w:val="left"/>
      <w:pPr>
        <w:ind w:left="4664" w:hanging="1080"/>
      </w:pPr>
      <w:rPr>
        <w:rFonts w:hint="default"/>
        <w:lang w:val="id" w:eastAsia="id" w:bidi="id"/>
      </w:rPr>
    </w:lvl>
    <w:lvl w:ilvl="6">
      <w:numFmt w:val="bullet"/>
      <w:lvlText w:val="•"/>
      <w:lvlJc w:val="left"/>
      <w:pPr>
        <w:ind w:left="5653" w:hanging="1080"/>
      </w:pPr>
      <w:rPr>
        <w:rFonts w:hint="default"/>
        <w:lang w:val="id" w:eastAsia="id" w:bidi="id"/>
      </w:rPr>
    </w:lvl>
    <w:lvl w:ilvl="7">
      <w:numFmt w:val="bullet"/>
      <w:lvlText w:val="•"/>
      <w:lvlJc w:val="left"/>
      <w:pPr>
        <w:ind w:left="6641" w:hanging="1080"/>
      </w:pPr>
      <w:rPr>
        <w:rFonts w:hint="default"/>
        <w:lang w:val="id" w:eastAsia="id" w:bidi="id"/>
      </w:rPr>
    </w:lvl>
    <w:lvl w:ilvl="8">
      <w:numFmt w:val="bullet"/>
      <w:lvlText w:val="•"/>
      <w:lvlJc w:val="left"/>
      <w:pPr>
        <w:ind w:left="7629" w:hanging="1080"/>
      </w:pPr>
      <w:rPr>
        <w:rFonts w:hint="default"/>
        <w:lang w:val="id" w:eastAsia="id" w:bidi="id"/>
      </w:rPr>
    </w:lvl>
  </w:abstractNum>
  <w:abstractNum w:abstractNumId="15" w15:restartNumberingAfterBreak="0">
    <w:nsid w:val="32A34F67"/>
    <w:multiLevelType w:val="multilevel"/>
    <w:tmpl w:val="32A34F67"/>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33E632FB"/>
    <w:multiLevelType w:val="multilevel"/>
    <w:tmpl w:val="33E632FB"/>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1080" w:hanging="72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7" w15:restartNumberingAfterBreak="0">
    <w:nsid w:val="33E640BA"/>
    <w:multiLevelType w:val="multilevel"/>
    <w:tmpl w:val="33E640B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001515"/>
    <w:multiLevelType w:val="multilevel"/>
    <w:tmpl w:val="34001515"/>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420636F"/>
    <w:multiLevelType w:val="multilevel"/>
    <w:tmpl w:val="3420636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7255505"/>
    <w:multiLevelType w:val="multilevel"/>
    <w:tmpl w:val="37255505"/>
    <w:lvl w:ilvl="0">
      <w:start w:val="1"/>
      <w:numFmt w:val="decimal"/>
      <w:lvlText w:val="%1."/>
      <w:lvlJc w:val="left"/>
      <w:pPr>
        <w:ind w:left="720" w:hanging="360"/>
      </w:pPr>
      <w:rPr>
        <w:rFonts w:eastAsiaTheme="minorHAnsi" w:cstheme="minorBidi" w:hint="default"/>
        <w:b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79B6AA8"/>
    <w:multiLevelType w:val="multilevel"/>
    <w:tmpl w:val="379B6AA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B2E0BE2"/>
    <w:multiLevelType w:val="multilevel"/>
    <w:tmpl w:val="3B2E0BE2"/>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3D7617F4"/>
    <w:multiLevelType w:val="multilevel"/>
    <w:tmpl w:val="3D7617F4"/>
    <w:lvl w:ilvl="0">
      <w:start w:val="1"/>
      <w:numFmt w:val="decimal"/>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24" w15:restartNumberingAfterBreak="0">
    <w:nsid w:val="3FBC5042"/>
    <w:multiLevelType w:val="multilevel"/>
    <w:tmpl w:val="3FBC5042"/>
    <w:lvl w:ilvl="0">
      <w:start w:val="2"/>
      <w:numFmt w:val="decimal"/>
      <w:lvlText w:val="%1"/>
      <w:lvlJc w:val="left"/>
      <w:pPr>
        <w:ind w:left="480" w:hanging="480"/>
      </w:pPr>
      <w:rPr>
        <w:rFonts w:hint="default"/>
        <w:i w:val="0"/>
      </w:rPr>
    </w:lvl>
    <w:lvl w:ilvl="1">
      <w:start w:val="2"/>
      <w:numFmt w:val="decimal"/>
      <w:lvlText w:val="%1.%2"/>
      <w:lvlJc w:val="left"/>
      <w:pPr>
        <w:ind w:left="480" w:hanging="480"/>
      </w:pPr>
      <w:rPr>
        <w:rFonts w:hint="default"/>
        <w:i w:val="0"/>
      </w:rPr>
    </w:lvl>
    <w:lvl w:ilvl="2">
      <w:start w:val="5"/>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5" w15:restartNumberingAfterBreak="0">
    <w:nsid w:val="42562B0A"/>
    <w:multiLevelType w:val="multilevel"/>
    <w:tmpl w:val="42562B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4547D91"/>
    <w:multiLevelType w:val="multilevel"/>
    <w:tmpl w:val="44547D9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5191D10"/>
    <w:multiLevelType w:val="multilevel"/>
    <w:tmpl w:val="AF90A1B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6D64238"/>
    <w:multiLevelType w:val="multilevel"/>
    <w:tmpl w:val="46D64238"/>
    <w:lvl w:ilvl="0">
      <w:start w:val="1"/>
      <w:numFmt w:val="decimal"/>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29" w15:restartNumberingAfterBreak="0">
    <w:nsid w:val="4AEC1432"/>
    <w:multiLevelType w:val="multilevel"/>
    <w:tmpl w:val="4AEC143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1446CB6"/>
    <w:multiLevelType w:val="multilevel"/>
    <w:tmpl w:val="51446C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539B328F"/>
    <w:multiLevelType w:val="multilevel"/>
    <w:tmpl w:val="539B328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55D46A72"/>
    <w:multiLevelType w:val="multilevel"/>
    <w:tmpl w:val="55D46A7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8F86B8B"/>
    <w:multiLevelType w:val="multilevel"/>
    <w:tmpl w:val="58F86B8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A9E2A4C"/>
    <w:multiLevelType w:val="multilevel"/>
    <w:tmpl w:val="5A9E2A4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C777B48"/>
    <w:multiLevelType w:val="multilevel"/>
    <w:tmpl w:val="5C777B48"/>
    <w:lvl w:ilvl="0">
      <w:start w:val="1"/>
      <w:numFmt w:val="decimal"/>
      <w:lvlText w:val="%1."/>
      <w:lvlJc w:val="left"/>
      <w:pPr>
        <w:ind w:left="787" w:hanging="360"/>
      </w:pPr>
    </w:lvl>
    <w:lvl w:ilvl="1">
      <w:start w:val="2"/>
      <w:numFmt w:val="decimal"/>
      <w:isLgl/>
      <w:lvlText w:val="%1.%2."/>
      <w:lvlJc w:val="left"/>
      <w:pPr>
        <w:ind w:left="1147" w:hanging="720"/>
      </w:pPr>
      <w:rPr>
        <w:rFonts w:hint="default"/>
      </w:rPr>
    </w:lvl>
    <w:lvl w:ilvl="2">
      <w:start w:val="9"/>
      <w:numFmt w:val="decimal"/>
      <w:isLgl/>
      <w:lvlText w:val="%1.%2.%3."/>
      <w:lvlJc w:val="left"/>
      <w:pPr>
        <w:ind w:left="1147" w:hanging="720"/>
      </w:pPr>
      <w:rPr>
        <w:rFonts w:hint="default"/>
      </w:rPr>
    </w:lvl>
    <w:lvl w:ilvl="3">
      <w:start w:val="2"/>
      <w:numFmt w:val="decimal"/>
      <w:isLgl/>
      <w:lvlText w:val="%1.%2.%3.%4."/>
      <w:lvlJc w:val="left"/>
      <w:pPr>
        <w:ind w:left="1147" w:hanging="720"/>
      </w:pPr>
      <w:rPr>
        <w:rFonts w:hint="default"/>
      </w:rPr>
    </w:lvl>
    <w:lvl w:ilvl="4">
      <w:start w:val="1"/>
      <w:numFmt w:val="decimal"/>
      <w:isLgl/>
      <w:lvlText w:val="%1.%2.%3.%4.%5."/>
      <w:lvlJc w:val="left"/>
      <w:pPr>
        <w:ind w:left="1507" w:hanging="1080"/>
      </w:pPr>
      <w:rPr>
        <w:rFonts w:hint="default"/>
      </w:rPr>
    </w:lvl>
    <w:lvl w:ilvl="5">
      <w:start w:val="1"/>
      <w:numFmt w:val="decimal"/>
      <w:isLgl/>
      <w:lvlText w:val="%1.%2.%3.%4.%5.%6."/>
      <w:lvlJc w:val="left"/>
      <w:pPr>
        <w:ind w:left="1507" w:hanging="1080"/>
      </w:pPr>
      <w:rPr>
        <w:rFonts w:hint="default"/>
      </w:rPr>
    </w:lvl>
    <w:lvl w:ilvl="6">
      <w:start w:val="1"/>
      <w:numFmt w:val="decimal"/>
      <w:isLgl/>
      <w:lvlText w:val="%1.%2.%3.%4.%5.%6.%7."/>
      <w:lvlJc w:val="left"/>
      <w:pPr>
        <w:ind w:left="1867" w:hanging="1440"/>
      </w:pPr>
      <w:rPr>
        <w:rFonts w:hint="default"/>
      </w:rPr>
    </w:lvl>
    <w:lvl w:ilvl="7">
      <w:start w:val="1"/>
      <w:numFmt w:val="decimal"/>
      <w:isLgl/>
      <w:lvlText w:val="%1.%2.%3.%4.%5.%6.%7.%8."/>
      <w:lvlJc w:val="left"/>
      <w:pPr>
        <w:ind w:left="1867" w:hanging="1440"/>
      </w:pPr>
      <w:rPr>
        <w:rFonts w:hint="default"/>
      </w:rPr>
    </w:lvl>
    <w:lvl w:ilvl="8">
      <w:start w:val="1"/>
      <w:numFmt w:val="decimal"/>
      <w:isLgl/>
      <w:lvlText w:val="%1.%2.%3.%4.%5.%6.%7.%8.%9."/>
      <w:lvlJc w:val="left"/>
      <w:pPr>
        <w:ind w:left="2227" w:hanging="1800"/>
      </w:pPr>
      <w:rPr>
        <w:rFonts w:hint="default"/>
      </w:rPr>
    </w:lvl>
  </w:abstractNum>
  <w:abstractNum w:abstractNumId="36" w15:restartNumberingAfterBreak="0">
    <w:nsid w:val="5D7937E4"/>
    <w:multiLevelType w:val="multilevel"/>
    <w:tmpl w:val="5D7937E4"/>
    <w:lvl w:ilvl="0">
      <w:start w:val="5"/>
      <w:numFmt w:val="decimal"/>
      <w:lvlText w:val="%1"/>
      <w:lvlJc w:val="left"/>
      <w:pPr>
        <w:ind w:left="1348" w:hanging="720"/>
      </w:pPr>
      <w:rPr>
        <w:rFonts w:hint="default"/>
        <w:lang w:val="id" w:eastAsia="id" w:bidi="id"/>
      </w:rPr>
    </w:lvl>
    <w:lvl w:ilvl="1">
      <w:start w:val="1"/>
      <w:numFmt w:val="decimal"/>
      <w:lvlText w:val="%1.%2"/>
      <w:lvlJc w:val="left"/>
      <w:pPr>
        <w:ind w:left="1348" w:hanging="720"/>
      </w:pPr>
      <w:rPr>
        <w:rFonts w:ascii="Times New Roman" w:eastAsia="Times New Roman" w:hAnsi="Times New Roman" w:cs="Times New Roman" w:hint="default"/>
        <w:b/>
        <w:bCs/>
        <w:spacing w:val="-4"/>
        <w:w w:val="99"/>
        <w:sz w:val="24"/>
        <w:szCs w:val="24"/>
        <w:lang w:val="id" w:eastAsia="id" w:bidi="id"/>
      </w:rPr>
    </w:lvl>
    <w:lvl w:ilvl="2">
      <w:start w:val="1"/>
      <w:numFmt w:val="decimal"/>
      <w:lvlText w:val="%1.%2.%3"/>
      <w:lvlJc w:val="left"/>
      <w:pPr>
        <w:ind w:left="1348" w:hanging="720"/>
      </w:pPr>
      <w:rPr>
        <w:rFonts w:ascii="Times New Roman" w:eastAsia="Times New Roman" w:hAnsi="Times New Roman" w:cs="Times New Roman" w:hint="default"/>
        <w:b/>
        <w:bCs/>
        <w:spacing w:val="-4"/>
        <w:w w:val="99"/>
        <w:sz w:val="24"/>
        <w:szCs w:val="24"/>
        <w:lang w:val="id" w:eastAsia="id" w:bidi="id"/>
      </w:rPr>
    </w:lvl>
    <w:lvl w:ilvl="3">
      <w:numFmt w:val="bullet"/>
      <w:lvlText w:val="•"/>
      <w:lvlJc w:val="left"/>
      <w:pPr>
        <w:ind w:left="3819" w:hanging="720"/>
      </w:pPr>
      <w:rPr>
        <w:rFonts w:hint="default"/>
        <w:lang w:val="id" w:eastAsia="id" w:bidi="id"/>
      </w:rPr>
    </w:lvl>
    <w:lvl w:ilvl="4">
      <w:numFmt w:val="bullet"/>
      <w:lvlText w:val="•"/>
      <w:lvlJc w:val="left"/>
      <w:pPr>
        <w:ind w:left="4646" w:hanging="720"/>
      </w:pPr>
      <w:rPr>
        <w:rFonts w:hint="default"/>
        <w:lang w:val="id" w:eastAsia="id" w:bidi="id"/>
      </w:rPr>
    </w:lvl>
    <w:lvl w:ilvl="5">
      <w:numFmt w:val="bullet"/>
      <w:lvlText w:val="•"/>
      <w:lvlJc w:val="left"/>
      <w:pPr>
        <w:ind w:left="5473" w:hanging="720"/>
      </w:pPr>
      <w:rPr>
        <w:rFonts w:hint="default"/>
        <w:lang w:val="id" w:eastAsia="id" w:bidi="id"/>
      </w:rPr>
    </w:lvl>
    <w:lvl w:ilvl="6">
      <w:numFmt w:val="bullet"/>
      <w:lvlText w:val="•"/>
      <w:lvlJc w:val="left"/>
      <w:pPr>
        <w:ind w:left="6299" w:hanging="720"/>
      </w:pPr>
      <w:rPr>
        <w:rFonts w:hint="default"/>
        <w:lang w:val="id" w:eastAsia="id" w:bidi="id"/>
      </w:rPr>
    </w:lvl>
    <w:lvl w:ilvl="7">
      <w:numFmt w:val="bullet"/>
      <w:lvlText w:val="•"/>
      <w:lvlJc w:val="left"/>
      <w:pPr>
        <w:ind w:left="7126" w:hanging="720"/>
      </w:pPr>
      <w:rPr>
        <w:rFonts w:hint="default"/>
        <w:lang w:val="id" w:eastAsia="id" w:bidi="id"/>
      </w:rPr>
    </w:lvl>
    <w:lvl w:ilvl="8">
      <w:numFmt w:val="bullet"/>
      <w:lvlText w:val="•"/>
      <w:lvlJc w:val="left"/>
      <w:pPr>
        <w:ind w:left="7953" w:hanging="720"/>
      </w:pPr>
      <w:rPr>
        <w:rFonts w:hint="default"/>
        <w:lang w:val="id" w:eastAsia="id" w:bidi="id"/>
      </w:rPr>
    </w:lvl>
  </w:abstractNum>
  <w:abstractNum w:abstractNumId="37" w15:restartNumberingAfterBreak="0">
    <w:nsid w:val="5E6A4F9C"/>
    <w:multiLevelType w:val="multilevel"/>
    <w:tmpl w:val="5E6A4F9C"/>
    <w:lvl w:ilvl="0">
      <w:start w:val="1"/>
      <w:numFmt w:val="decimal"/>
      <w:lvlText w:val="%1."/>
      <w:lvlJc w:val="left"/>
      <w:pPr>
        <w:ind w:left="82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numFmt w:val="bullet"/>
      <w:lvlText w:val="•"/>
      <w:lvlJc w:val="left"/>
      <w:pPr>
        <w:ind w:left="1626" w:hanging="361"/>
      </w:pPr>
      <w:rPr>
        <w:rFonts w:hint="default"/>
        <w:lang w:val="id" w:eastAsia="en-US" w:bidi="ar-SA"/>
      </w:rPr>
    </w:lvl>
    <w:lvl w:ilvl="2">
      <w:numFmt w:val="bullet"/>
      <w:lvlText w:val="•"/>
      <w:lvlJc w:val="left"/>
      <w:pPr>
        <w:ind w:left="2432" w:hanging="361"/>
      </w:pPr>
      <w:rPr>
        <w:rFonts w:hint="default"/>
        <w:lang w:val="id" w:eastAsia="en-US" w:bidi="ar-SA"/>
      </w:rPr>
    </w:lvl>
    <w:lvl w:ilvl="3">
      <w:numFmt w:val="bullet"/>
      <w:lvlText w:val="•"/>
      <w:lvlJc w:val="left"/>
      <w:pPr>
        <w:ind w:left="3239" w:hanging="361"/>
      </w:pPr>
      <w:rPr>
        <w:rFonts w:hint="default"/>
        <w:lang w:val="id" w:eastAsia="en-US" w:bidi="ar-SA"/>
      </w:rPr>
    </w:lvl>
    <w:lvl w:ilvl="4">
      <w:numFmt w:val="bullet"/>
      <w:lvlText w:val="•"/>
      <w:lvlJc w:val="left"/>
      <w:pPr>
        <w:ind w:left="4045" w:hanging="361"/>
      </w:pPr>
      <w:rPr>
        <w:rFonts w:hint="default"/>
        <w:lang w:val="id" w:eastAsia="en-US" w:bidi="ar-SA"/>
      </w:rPr>
    </w:lvl>
    <w:lvl w:ilvl="5">
      <w:numFmt w:val="bullet"/>
      <w:lvlText w:val="•"/>
      <w:lvlJc w:val="left"/>
      <w:pPr>
        <w:ind w:left="4852" w:hanging="361"/>
      </w:pPr>
      <w:rPr>
        <w:rFonts w:hint="default"/>
        <w:lang w:val="id" w:eastAsia="en-US" w:bidi="ar-SA"/>
      </w:rPr>
    </w:lvl>
    <w:lvl w:ilvl="6">
      <w:numFmt w:val="bullet"/>
      <w:lvlText w:val="•"/>
      <w:lvlJc w:val="left"/>
      <w:pPr>
        <w:ind w:left="5658" w:hanging="361"/>
      </w:pPr>
      <w:rPr>
        <w:rFonts w:hint="default"/>
        <w:lang w:val="id" w:eastAsia="en-US" w:bidi="ar-SA"/>
      </w:rPr>
    </w:lvl>
    <w:lvl w:ilvl="7">
      <w:numFmt w:val="bullet"/>
      <w:lvlText w:val="•"/>
      <w:lvlJc w:val="left"/>
      <w:pPr>
        <w:ind w:left="6464" w:hanging="361"/>
      </w:pPr>
      <w:rPr>
        <w:rFonts w:hint="default"/>
        <w:lang w:val="id" w:eastAsia="en-US" w:bidi="ar-SA"/>
      </w:rPr>
    </w:lvl>
    <w:lvl w:ilvl="8">
      <w:numFmt w:val="bullet"/>
      <w:lvlText w:val="•"/>
      <w:lvlJc w:val="left"/>
      <w:pPr>
        <w:ind w:left="7271" w:hanging="361"/>
      </w:pPr>
      <w:rPr>
        <w:rFonts w:hint="default"/>
        <w:lang w:val="id" w:eastAsia="en-US" w:bidi="ar-SA"/>
      </w:rPr>
    </w:lvl>
  </w:abstractNum>
  <w:abstractNum w:abstractNumId="38" w15:restartNumberingAfterBreak="0">
    <w:nsid w:val="5F866234"/>
    <w:multiLevelType w:val="multilevel"/>
    <w:tmpl w:val="5F8662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24D7A19"/>
    <w:multiLevelType w:val="multilevel"/>
    <w:tmpl w:val="624D7A19"/>
    <w:lvl w:ilvl="0">
      <w:start w:val="6"/>
      <w:numFmt w:val="decimal"/>
      <w:lvlText w:val="%1"/>
      <w:lvlJc w:val="left"/>
      <w:pPr>
        <w:ind w:left="1348" w:hanging="720"/>
      </w:pPr>
      <w:rPr>
        <w:rFonts w:hint="default"/>
        <w:lang w:val="id" w:eastAsia="id" w:bidi="id"/>
      </w:rPr>
    </w:lvl>
    <w:lvl w:ilvl="1">
      <w:start w:val="1"/>
      <w:numFmt w:val="decimal"/>
      <w:lvlText w:val="%1.%2"/>
      <w:lvlJc w:val="left"/>
      <w:pPr>
        <w:ind w:left="1348" w:hanging="720"/>
      </w:pPr>
      <w:rPr>
        <w:rFonts w:ascii="Times New Roman" w:eastAsia="Times New Roman" w:hAnsi="Times New Roman" w:cs="Times New Roman" w:hint="default"/>
        <w:b/>
        <w:bCs/>
        <w:spacing w:val="-4"/>
        <w:w w:val="99"/>
        <w:sz w:val="24"/>
        <w:szCs w:val="24"/>
        <w:lang w:val="id" w:eastAsia="id" w:bidi="id"/>
      </w:rPr>
    </w:lvl>
    <w:lvl w:ilvl="2">
      <w:start w:val="1"/>
      <w:numFmt w:val="decimal"/>
      <w:lvlText w:val="%3."/>
      <w:lvlJc w:val="left"/>
      <w:pPr>
        <w:ind w:left="1348" w:hanging="360"/>
      </w:pPr>
      <w:rPr>
        <w:rFonts w:ascii="Times New Roman" w:eastAsia="Times New Roman" w:hAnsi="Times New Roman" w:cs="Times New Roman" w:hint="default"/>
        <w:spacing w:val="-5"/>
        <w:w w:val="99"/>
        <w:sz w:val="24"/>
        <w:szCs w:val="24"/>
        <w:lang w:val="id" w:eastAsia="id" w:bidi="id"/>
      </w:rPr>
    </w:lvl>
    <w:lvl w:ilvl="3">
      <w:numFmt w:val="bullet"/>
      <w:lvlText w:val="•"/>
      <w:lvlJc w:val="left"/>
      <w:pPr>
        <w:ind w:left="3819" w:hanging="360"/>
      </w:pPr>
      <w:rPr>
        <w:rFonts w:hint="default"/>
        <w:lang w:val="id" w:eastAsia="id" w:bidi="id"/>
      </w:rPr>
    </w:lvl>
    <w:lvl w:ilvl="4">
      <w:numFmt w:val="bullet"/>
      <w:lvlText w:val="•"/>
      <w:lvlJc w:val="left"/>
      <w:pPr>
        <w:ind w:left="4646" w:hanging="360"/>
      </w:pPr>
      <w:rPr>
        <w:rFonts w:hint="default"/>
        <w:lang w:val="id" w:eastAsia="id" w:bidi="id"/>
      </w:rPr>
    </w:lvl>
    <w:lvl w:ilvl="5">
      <w:numFmt w:val="bullet"/>
      <w:lvlText w:val="•"/>
      <w:lvlJc w:val="left"/>
      <w:pPr>
        <w:ind w:left="5473" w:hanging="360"/>
      </w:pPr>
      <w:rPr>
        <w:rFonts w:hint="default"/>
        <w:lang w:val="id" w:eastAsia="id" w:bidi="id"/>
      </w:rPr>
    </w:lvl>
    <w:lvl w:ilvl="6">
      <w:numFmt w:val="bullet"/>
      <w:lvlText w:val="•"/>
      <w:lvlJc w:val="left"/>
      <w:pPr>
        <w:ind w:left="6299" w:hanging="360"/>
      </w:pPr>
      <w:rPr>
        <w:rFonts w:hint="default"/>
        <w:lang w:val="id" w:eastAsia="id" w:bidi="id"/>
      </w:rPr>
    </w:lvl>
    <w:lvl w:ilvl="7">
      <w:numFmt w:val="bullet"/>
      <w:lvlText w:val="•"/>
      <w:lvlJc w:val="left"/>
      <w:pPr>
        <w:ind w:left="7126" w:hanging="360"/>
      </w:pPr>
      <w:rPr>
        <w:rFonts w:hint="default"/>
        <w:lang w:val="id" w:eastAsia="id" w:bidi="id"/>
      </w:rPr>
    </w:lvl>
    <w:lvl w:ilvl="8">
      <w:numFmt w:val="bullet"/>
      <w:lvlText w:val="•"/>
      <w:lvlJc w:val="left"/>
      <w:pPr>
        <w:ind w:left="7953" w:hanging="360"/>
      </w:pPr>
      <w:rPr>
        <w:rFonts w:hint="default"/>
        <w:lang w:val="id" w:eastAsia="id" w:bidi="id"/>
      </w:rPr>
    </w:lvl>
  </w:abstractNum>
  <w:abstractNum w:abstractNumId="40" w15:restartNumberingAfterBreak="0">
    <w:nsid w:val="65442813"/>
    <w:multiLevelType w:val="multilevel"/>
    <w:tmpl w:val="65442813"/>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54A0E5F"/>
    <w:multiLevelType w:val="multilevel"/>
    <w:tmpl w:val="654A0E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67600E7F"/>
    <w:multiLevelType w:val="multilevel"/>
    <w:tmpl w:val="67600E7F"/>
    <w:lvl w:ilvl="0">
      <w:start w:val="1"/>
      <w:numFmt w:val="decimal"/>
      <w:lvlText w:val="%1."/>
      <w:lvlJc w:val="left"/>
      <w:pPr>
        <w:ind w:left="1709" w:hanging="360"/>
      </w:pPr>
      <w:rPr>
        <w:rFonts w:ascii="Times New Roman" w:eastAsia="Times New Roman" w:hAnsi="Times New Roman" w:cs="Times New Roman" w:hint="default"/>
        <w:spacing w:val="-5"/>
        <w:w w:val="99"/>
        <w:sz w:val="24"/>
        <w:szCs w:val="24"/>
        <w:lang w:val="id" w:eastAsia="id" w:bidi="id"/>
      </w:rPr>
    </w:lvl>
    <w:lvl w:ilvl="1">
      <w:numFmt w:val="bullet"/>
      <w:lvlText w:val="•"/>
      <w:lvlJc w:val="left"/>
      <w:pPr>
        <w:ind w:left="2490" w:hanging="360"/>
      </w:pPr>
      <w:rPr>
        <w:rFonts w:hint="default"/>
        <w:lang w:val="id" w:eastAsia="id" w:bidi="id"/>
      </w:rPr>
    </w:lvl>
    <w:lvl w:ilvl="2">
      <w:numFmt w:val="bullet"/>
      <w:lvlText w:val="•"/>
      <w:lvlJc w:val="left"/>
      <w:pPr>
        <w:ind w:left="3281" w:hanging="360"/>
      </w:pPr>
      <w:rPr>
        <w:rFonts w:hint="default"/>
        <w:lang w:val="id" w:eastAsia="id" w:bidi="id"/>
      </w:rPr>
    </w:lvl>
    <w:lvl w:ilvl="3">
      <w:numFmt w:val="bullet"/>
      <w:lvlText w:val="•"/>
      <w:lvlJc w:val="left"/>
      <w:pPr>
        <w:ind w:left="4071" w:hanging="360"/>
      </w:pPr>
      <w:rPr>
        <w:rFonts w:hint="default"/>
        <w:lang w:val="id" w:eastAsia="id" w:bidi="id"/>
      </w:rPr>
    </w:lvl>
    <w:lvl w:ilvl="4">
      <w:numFmt w:val="bullet"/>
      <w:lvlText w:val="•"/>
      <w:lvlJc w:val="left"/>
      <w:pPr>
        <w:ind w:left="4862" w:hanging="360"/>
      </w:pPr>
      <w:rPr>
        <w:rFonts w:hint="default"/>
        <w:lang w:val="id" w:eastAsia="id" w:bidi="id"/>
      </w:rPr>
    </w:lvl>
    <w:lvl w:ilvl="5">
      <w:numFmt w:val="bullet"/>
      <w:lvlText w:val="•"/>
      <w:lvlJc w:val="left"/>
      <w:pPr>
        <w:ind w:left="5653" w:hanging="360"/>
      </w:pPr>
      <w:rPr>
        <w:rFonts w:hint="default"/>
        <w:lang w:val="id" w:eastAsia="id" w:bidi="id"/>
      </w:rPr>
    </w:lvl>
    <w:lvl w:ilvl="6">
      <w:numFmt w:val="bullet"/>
      <w:lvlText w:val="•"/>
      <w:lvlJc w:val="left"/>
      <w:pPr>
        <w:ind w:left="6443" w:hanging="360"/>
      </w:pPr>
      <w:rPr>
        <w:rFonts w:hint="default"/>
        <w:lang w:val="id" w:eastAsia="id" w:bidi="id"/>
      </w:rPr>
    </w:lvl>
    <w:lvl w:ilvl="7">
      <w:numFmt w:val="bullet"/>
      <w:lvlText w:val="•"/>
      <w:lvlJc w:val="left"/>
      <w:pPr>
        <w:ind w:left="7234" w:hanging="360"/>
      </w:pPr>
      <w:rPr>
        <w:rFonts w:hint="default"/>
        <w:lang w:val="id" w:eastAsia="id" w:bidi="id"/>
      </w:rPr>
    </w:lvl>
    <w:lvl w:ilvl="8">
      <w:numFmt w:val="bullet"/>
      <w:lvlText w:val="•"/>
      <w:lvlJc w:val="left"/>
      <w:pPr>
        <w:ind w:left="8025" w:hanging="360"/>
      </w:pPr>
      <w:rPr>
        <w:rFonts w:hint="default"/>
        <w:lang w:val="id" w:eastAsia="id" w:bidi="id"/>
      </w:rPr>
    </w:lvl>
  </w:abstractNum>
  <w:abstractNum w:abstractNumId="43" w15:restartNumberingAfterBreak="0">
    <w:nsid w:val="6A0635AF"/>
    <w:multiLevelType w:val="multilevel"/>
    <w:tmpl w:val="6A0635AF"/>
    <w:lvl w:ilvl="0">
      <w:start w:val="1"/>
      <w:numFmt w:val="lowerLetter"/>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44" w15:restartNumberingAfterBreak="0">
    <w:nsid w:val="6B2829FB"/>
    <w:multiLevelType w:val="multilevel"/>
    <w:tmpl w:val="6B2829F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B613F1C"/>
    <w:multiLevelType w:val="multilevel"/>
    <w:tmpl w:val="6B613F1C"/>
    <w:lvl w:ilvl="0">
      <w:start w:val="1"/>
      <w:numFmt w:val="decimal"/>
      <w:lvlText w:val="%1."/>
      <w:lvlJc w:val="left"/>
      <w:pPr>
        <w:ind w:left="1440" w:hanging="360"/>
      </w:pPr>
    </w:lvl>
    <w:lvl w:ilvl="1">
      <w:start w:val="2"/>
      <w:numFmt w:val="decimal"/>
      <w:isLgl/>
      <w:lvlText w:val="%1.%2"/>
      <w:lvlJc w:val="left"/>
      <w:pPr>
        <w:ind w:left="1560" w:hanging="480"/>
      </w:pPr>
      <w:rPr>
        <w:rFonts w:hint="default"/>
        <w:b/>
      </w:rPr>
    </w:lvl>
    <w:lvl w:ilvl="2">
      <w:start w:val="8"/>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160" w:hanging="108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520" w:hanging="1440"/>
      </w:pPr>
      <w:rPr>
        <w:rFonts w:hint="default"/>
        <w:b/>
      </w:rPr>
    </w:lvl>
    <w:lvl w:ilvl="8">
      <w:start w:val="1"/>
      <w:numFmt w:val="decimal"/>
      <w:isLgl/>
      <w:lvlText w:val="%1.%2.%3.%4.%5.%6.%7.%8.%9"/>
      <w:lvlJc w:val="left"/>
      <w:pPr>
        <w:ind w:left="2880" w:hanging="1800"/>
      </w:pPr>
      <w:rPr>
        <w:rFonts w:hint="default"/>
        <w:b/>
      </w:rPr>
    </w:lvl>
  </w:abstractNum>
  <w:abstractNum w:abstractNumId="46" w15:restartNumberingAfterBreak="0">
    <w:nsid w:val="70D606C5"/>
    <w:multiLevelType w:val="multilevel"/>
    <w:tmpl w:val="70D606C5"/>
    <w:lvl w:ilvl="0">
      <w:start w:val="1"/>
      <w:numFmt w:val="decimal"/>
      <w:lvlText w:val="%1."/>
      <w:lvlJc w:val="left"/>
      <w:pPr>
        <w:ind w:left="1669" w:hanging="361"/>
      </w:pPr>
      <w:rPr>
        <w:rFonts w:ascii="Times New Roman" w:hAnsi="Times New Roman" w:cs="Times New Roman" w:hint="default"/>
        <w:sz w:val="24"/>
        <w:szCs w:val="24"/>
      </w:rPr>
    </w:lvl>
    <w:lvl w:ilvl="1">
      <w:numFmt w:val="bullet"/>
      <w:lvlText w:val="•"/>
      <w:lvlJc w:val="left"/>
      <w:pPr>
        <w:ind w:left="2361" w:hanging="361"/>
      </w:pPr>
      <w:rPr>
        <w:rFonts w:ascii="Times New Roman" w:hAnsi="Times New Roman" w:cs="Times New Roman" w:hint="default"/>
      </w:rPr>
    </w:lvl>
    <w:lvl w:ilvl="2">
      <w:numFmt w:val="bullet"/>
      <w:lvlText w:val="•"/>
      <w:lvlJc w:val="left"/>
      <w:pPr>
        <w:ind w:left="3062" w:hanging="361"/>
      </w:pPr>
      <w:rPr>
        <w:rFonts w:ascii="Times New Roman" w:hAnsi="Times New Roman" w:cs="Times New Roman" w:hint="default"/>
      </w:rPr>
    </w:lvl>
    <w:lvl w:ilvl="3">
      <w:numFmt w:val="bullet"/>
      <w:lvlText w:val="•"/>
      <w:lvlJc w:val="left"/>
      <w:pPr>
        <w:ind w:left="3763" w:hanging="361"/>
      </w:pPr>
      <w:rPr>
        <w:rFonts w:ascii="Times New Roman" w:hAnsi="Times New Roman" w:cs="Times New Roman" w:hint="default"/>
      </w:rPr>
    </w:lvl>
    <w:lvl w:ilvl="4">
      <w:numFmt w:val="bullet"/>
      <w:lvlText w:val="•"/>
      <w:lvlJc w:val="left"/>
      <w:pPr>
        <w:ind w:left="4464" w:hanging="361"/>
      </w:pPr>
      <w:rPr>
        <w:rFonts w:ascii="Times New Roman" w:hAnsi="Times New Roman" w:cs="Times New Roman" w:hint="default"/>
      </w:rPr>
    </w:lvl>
    <w:lvl w:ilvl="5">
      <w:numFmt w:val="bullet"/>
      <w:lvlText w:val="•"/>
      <w:lvlJc w:val="left"/>
      <w:pPr>
        <w:ind w:left="5165" w:hanging="361"/>
      </w:pPr>
      <w:rPr>
        <w:rFonts w:ascii="Times New Roman" w:hAnsi="Times New Roman" w:cs="Times New Roman" w:hint="default"/>
      </w:rPr>
    </w:lvl>
    <w:lvl w:ilvl="6">
      <w:numFmt w:val="bullet"/>
      <w:lvlText w:val="•"/>
      <w:lvlJc w:val="left"/>
      <w:pPr>
        <w:ind w:left="5866" w:hanging="361"/>
      </w:pPr>
      <w:rPr>
        <w:rFonts w:ascii="Times New Roman" w:hAnsi="Times New Roman" w:cs="Times New Roman" w:hint="default"/>
      </w:rPr>
    </w:lvl>
    <w:lvl w:ilvl="7">
      <w:numFmt w:val="bullet"/>
      <w:lvlText w:val="•"/>
      <w:lvlJc w:val="left"/>
      <w:pPr>
        <w:ind w:left="6567" w:hanging="361"/>
      </w:pPr>
      <w:rPr>
        <w:rFonts w:ascii="Times New Roman" w:hAnsi="Times New Roman" w:cs="Times New Roman" w:hint="default"/>
      </w:rPr>
    </w:lvl>
    <w:lvl w:ilvl="8">
      <w:numFmt w:val="bullet"/>
      <w:lvlText w:val="•"/>
      <w:lvlJc w:val="left"/>
      <w:pPr>
        <w:ind w:left="7268" w:hanging="361"/>
      </w:pPr>
      <w:rPr>
        <w:rFonts w:ascii="Times New Roman" w:hAnsi="Times New Roman" w:cs="Times New Roman" w:hint="default"/>
      </w:rPr>
    </w:lvl>
  </w:abstractNum>
  <w:abstractNum w:abstractNumId="47" w15:restartNumberingAfterBreak="0">
    <w:nsid w:val="71A051BD"/>
    <w:multiLevelType w:val="multilevel"/>
    <w:tmpl w:val="71A051BD"/>
    <w:lvl w:ilvl="0">
      <w:start w:val="1"/>
      <w:numFmt w:val="decimal"/>
      <w:lvlText w:val="%1."/>
      <w:lvlJc w:val="left"/>
      <w:pPr>
        <w:ind w:left="1669" w:hanging="361"/>
      </w:pPr>
      <w:rPr>
        <w:rFonts w:ascii="Times New Roman" w:eastAsia="Times New Roman" w:hAnsi="Times New Roman" w:cs="Times New Roman" w:hint="default"/>
        <w:w w:val="100"/>
        <w:sz w:val="24"/>
        <w:szCs w:val="24"/>
        <w:lang w:val="id" w:eastAsia="en-US" w:bidi="ar-SA"/>
      </w:rPr>
    </w:lvl>
    <w:lvl w:ilvl="1">
      <w:numFmt w:val="bullet"/>
      <w:lvlText w:val="•"/>
      <w:lvlJc w:val="left"/>
      <w:pPr>
        <w:ind w:left="2361" w:hanging="361"/>
      </w:pPr>
      <w:rPr>
        <w:rFonts w:hint="default"/>
        <w:lang w:val="id" w:eastAsia="en-US" w:bidi="ar-SA"/>
      </w:rPr>
    </w:lvl>
    <w:lvl w:ilvl="2">
      <w:numFmt w:val="bullet"/>
      <w:lvlText w:val="•"/>
      <w:lvlJc w:val="left"/>
      <w:pPr>
        <w:ind w:left="3062" w:hanging="361"/>
      </w:pPr>
      <w:rPr>
        <w:rFonts w:hint="default"/>
        <w:lang w:val="id" w:eastAsia="en-US" w:bidi="ar-SA"/>
      </w:rPr>
    </w:lvl>
    <w:lvl w:ilvl="3">
      <w:numFmt w:val="bullet"/>
      <w:lvlText w:val="•"/>
      <w:lvlJc w:val="left"/>
      <w:pPr>
        <w:ind w:left="3763" w:hanging="361"/>
      </w:pPr>
      <w:rPr>
        <w:rFonts w:hint="default"/>
        <w:lang w:val="id" w:eastAsia="en-US" w:bidi="ar-SA"/>
      </w:rPr>
    </w:lvl>
    <w:lvl w:ilvl="4">
      <w:numFmt w:val="bullet"/>
      <w:lvlText w:val="•"/>
      <w:lvlJc w:val="left"/>
      <w:pPr>
        <w:ind w:left="4464" w:hanging="361"/>
      </w:pPr>
      <w:rPr>
        <w:rFonts w:hint="default"/>
        <w:lang w:val="id" w:eastAsia="en-US" w:bidi="ar-SA"/>
      </w:rPr>
    </w:lvl>
    <w:lvl w:ilvl="5">
      <w:numFmt w:val="bullet"/>
      <w:lvlText w:val="•"/>
      <w:lvlJc w:val="left"/>
      <w:pPr>
        <w:ind w:left="5165" w:hanging="361"/>
      </w:pPr>
      <w:rPr>
        <w:rFonts w:hint="default"/>
        <w:lang w:val="id" w:eastAsia="en-US" w:bidi="ar-SA"/>
      </w:rPr>
    </w:lvl>
    <w:lvl w:ilvl="6">
      <w:numFmt w:val="bullet"/>
      <w:lvlText w:val="•"/>
      <w:lvlJc w:val="left"/>
      <w:pPr>
        <w:ind w:left="5866" w:hanging="361"/>
      </w:pPr>
      <w:rPr>
        <w:rFonts w:hint="default"/>
        <w:lang w:val="id" w:eastAsia="en-US" w:bidi="ar-SA"/>
      </w:rPr>
    </w:lvl>
    <w:lvl w:ilvl="7">
      <w:numFmt w:val="bullet"/>
      <w:lvlText w:val="•"/>
      <w:lvlJc w:val="left"/>
      <w:pPr>
        <w:ind w:left="6567" w:hanging="361"/>
      </w:pPr>
      <w:rPr>
        <w:rFonts w:hint="default"/>
        <w:lang w:val="id" w:eastAsia="en-US" w:bidi="ar-SA"/>
      </w:rPr>
    </w:lvl>
    <w:lvl w:ilvl="8">
      <w:numFmt w:val="bullet"/>
      <w:lvlText w:val="•"/>
      <w:lvlJc w:val="left"/>
      <w:pPr>
        <w:ind w:left="7268" w:hanging="361"/>
      </w:pPr>
      <w:rPr>
        <w:rFonts w:hint="default"/>
        <w:lang w:val="id" w:eastAsia="en-US" w:bidi="ar-SA"/>
      </w:rPr>
    </w:lvl>
  </w:abstractNum>
  <w:abstractNum w:abstractNumId="48" w15:restartNumberingAfterBreak="0">
    <w:nsid w:val="71D015F6"/>
    <w:multiLevelType w:val="multilevel"/>
    <w:tmpl w:val="71D015F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7C350CD"/>
    <w:multiLevelType w:val="multilevel"/>
    <w:tmpl w:val="77C350CD"/>
    <w:lvl w:ilvl="0">
      <w:start w:val="1"/>
      <w:numFmt w:val="decimal"/>
      <w:lvlText w:val="3.3.%1. "/>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7A654AA9"/>
    <w:multiLevelType w:val="multilevel"/>
    <w:tmpl w:val="7A654AA9"/>
    <w:lvl w:ilvl="0">
      <w:start w:val="1"/>
      <w:numFmt w:val="decimal"/>
      <w:lvlText w:val="%1."/>
      <w:lvlJc w:val="left"/>
      <w:pPr>
        <w:ind w:left="1349" w:hanging="360"/>
      </w:pPr>
      <w:rPr>
        <w:rFonts w:ascii="Times New Roman" w:eastAsia="Times New Roman" w:hAnsi="Times New Roman" w:cs="Times New Roman" w:hint="default"/>
        <w:b/>
        <w:bCs/>
        <w:spacing w:val="-5"/>
        <w:w w:val="99"/>
        <w:sz w:val="24"/>
        <w:szCs w:val="24"/>
        <w:lang w:val="id" w:eastAsia="id" w:bidi="id"/>
      </w:rPr>
    </w:lvl>
    <w:lvl w:ilvl="1">
      <w:numFmt w:val="bullet"/>
      <w:lvlText w:val="•"/>
      <w:lvlJc w:val="left"/>
      <w:pPr>
        <w:ind w:left="2166" w:hanging="360"/>
      </w:pPr>
      <w:rPr>
        <w:rFonts w:hint="default"/>
        <w:lang w:val="id" w:eastAsia="id" w:bidi="id"/>
      </w:rPr>
    </w:lvl>
    <w:lvl w:ilvl="2">
      <w:numFmt w:val="bullet"/>
      <w:lvlText w:val="•"/>
      <w:lvlJc w:val="left"/>
      <w:pPr>
        <w:ind w:left="2993" w:hanging="360"/>
      </w:pPr>
      <w:rPr>
        <w:rFonts w:hint="default"/>
        <w:lang w:val="id" w:eastAsia="id" w:bidi="id"/>
      </w:rPr>
    </w:lvl>
    <w:lvl w:ilvl="3">
      <w:numFmt w:val="bullet"/>
      <w:lvlText w:val="•"/>
      <w:lvlJc w:val="left"/>
      <w:pPr>
        <w:ind w:left="3819" w:hanging="360"/>
      </w:pPr>
      <w:rPr>
        <w:rFonts w:hint="default"/>
        <w:lang w:val="id" w:eastAsia="id" w:bidi="id"/>
      </w:rPr>
    </w:lvl>
    <w:lvl w:ilvl="4">
      <w:numFmt w:val="bullet"/>
      <w:lvlText w:val="•"/>
      <w:lvlJc w:val="left"/>
      <w:pPr>
        <w:ind w:left="4646" w:hanging="360"/>
      </w:pPr>
      <w:rPr>
        <w:rFonts w:hint="default"/>
        <w:lang w:val="id" w:eastAsia="id" w:bidi="id"/>
      </w:rPr>
    </w:lvl>
    <w:lvl w:ilvl="5">
      <w:numFmt w:val="bullet"/>
      <w:lvlText w:val="•"/>
      <w:lvlJc w:val="left"/>
      <w:pPr>
        <w:ind w:left="5473" w:hanging="360"/>
      </w:pPr>
      <w:rPr>
        <w:rFonts w:hint="default"/>
        <w:lang w:val="id" w:eastAsia="id" w:bidi="id"/>
      </w:rPr>
    </w:lvl>
    <w:lvl w:ilvl="6">
      <w:numFmt w:val="bullet"/>
      <w:lvlText w:val="•"/>
      <w:lvlJc w:val="left"/>
      <w:pPr>
        <w:ind w:left="6299" w:hanging="360"/>
      </w:pPr>
      <w:rPr>
        <w:rFonts w:hint="default"/>
        <w:lang w:val="id" w:eastAsia="id" w:bidi="id"/>
      </w:rPr>
    </w:lvl>
    <w:lvl w:ilvl="7">
      <w:numFmt w:val="bullet"/>
      <w:lvlText w:val="•"/>
      <w:lvlJc w:val="left"/>
      <w:pPr>
        <w:ind w:left="7126" w:hanging="360"/>
      </w:pPr>
      <w:rPr>
        <w:rFonts w:hint="default"/>
        <w:lang w:val="id" w:eastAsia="id" w:bidi="id"/>
      </w:rPr>
    </w:lvl>
    <w:lvl w:ilvl="8">
      <w:numFmt w:val="bullet"/>
      <w:lvlText w:val="•"/>
      <w:lvlJc w:val="left"/>
      <w:pPr>
        <w:ind w:left="7953" w:hanging="360"/>
      </w:pPr>
      <w:rPr>
        <w:rFonts w:hint="default"/>
        <w:lang w:val="id" w:eastAsia="id" w:bidi="id"/>
      </w:rPr>
    </w:lvl>
  </w:abstractNum>
  <w:abstractNum w:abstractNumId="51" w15:restartNumberingAfterBreak="0">
    <w:nsid w:val="7A7B0842"/>
    <w:multiLevelType w:val="multilevel"/>
    <w:tmpl w:val="7A7B084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44"/>
  </w:num>
  <w:num w:numId="3">
    <w:abstractNumId w:val="20"/>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5"/>
  </w:num>
  <w:num w:numId="7">
    <w:abstractNumId w:val="45"/>
  </w:num>
  <w:num w:numId="8">
    <w:abstractNumId w:val="27"/>
  </w:num>
  <w:num w:numId="9">
    <w:abstractNumId w:val="17"/>
  </w:num>
  <w:num w:numId="10">
    <w:abstractNumId w:val="29"/>
  </w:num>
  <w:num w:numId="11">
    <w:abstractNumId w:val="40"/>
  </w:num>
  <w:num w:numId="12">
    <w:abstractNumId w:val="21"/>
  </w:num>
  <w:num w:numId="13">
    <w:abstractNumId w:val="4"/>
  </w:num>
  <w:num w:numId="14">
    <w:abstractNumId w:val="34"/>
  </w:num>
  <w:num w:numId="15">
    <w:abstractNumId w:val="10"/>
  </w:num>
  <w:num w:numId="16">
    <w:abstractNumId w:val="12"/>
  </w:num>
  <w:num w:numId="17">
    <w:abstractNumId w:val="31"/>
  </w:num>
  <w:num w:numId="18">
    <w:abstractNumId w:val="6"/>
  </w:num>
  <w:num w:numId="19">
    <w:abstractNumId w:val="24"/>
  </w:num>
  <w:num w:numId="20">
    <w:abstractNumId w:val="48"/>
  </w:num>
  <w:num w:numId="21">
    <w:abstractNumId w:val="35"/>
  </w:num>
  <w:num w:numId="22">
    <w:abstractNumId w:val="43"/>
  </w:num>
  <w:num w:numId="23">
    <w:abstractNumId w:val="41"/>
  </w:num>
  <w:num w:numId="24">
    <w:abstractNumId w:val="13"/>
  </w:num>
  <w:num w:numId="25">
    <w:abstractNumId w:val="23"/>
  </w:num>
  <w:num w:numId="26">
    <w:abstractNumId w:val="19"/>
  </w:num>
  <w:num w:numId="27">
    <w:abstractNumId w:val="38"/>
  </w:num>
  <w:num w:numId="28">
    <w:abstractNumId w:val="25"/>
  </w:num>
  <w:num w:numId="29">
    <w:abstractNumId w:val="28"/>
  </w:num>
  <w:num w:numId="30">
    <w:abstractNumId w:val="0"/>
  </w:num>
  <w:num w:numId="31">
    <w:abstractNumId w:val="2"/>
  </w:num>
  <w:num w:numId="32">
    <w:abstractNumId w:val="7"/>
  </w:num>
  <w:num w:numId="33">
    <w:abstractNumId w:val="51"/>
  </w:num>
  <w:num w:numId="34">
    <w:abstractNumId w:val="30"/>
  </w:num>
  <w:num w:numId="35">
    <w:abstractNumId w:val="32"/>
  </w:num>
  <w:num w:numId="36">
    <w:abstractNumId w:val="1"/>
  </w:num>
  <w:num w:numId="37">
    <w:abstractNumId w:val="49"/>
  </w:num>
  <w:num w:numId="38">
    <w:abstractNumId w:val="26"/>
  </w:num>
  <w:num w:numId="39">
    <w:abstractNumId w:val="15"/>
  </w:num>
  <w:num w:numId="40">
    <w:abstractNumId w:val="47"/>
  </w:num>
  <w:num w:numId="41">
    <w:abstractNumId w:val="16"/>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3"/>
  </w:num>
  <w:num w:numId="43">
    <w:abstractNumId w:val="11"/>
  </w:num>
  <w:num w:numId="44">
    <w:abstractNumId w:val="14"/>
  </w:num>
  <w:num w:numId="45">
    <w:abstractNumId w:val="46"/>
    <w:lvlOverride w:ilvl="0">
      <w:startOverride w:val="1"/>
    </w:lvlOverride>
  </w:num>
  <w:num w:numId="46">
    <w:abstractNumId w:val="42"/>
  </w:num>
  <w:num w:numId="47">
    <w:abstractNumId w:val="3"/>
  </w:num>
  <w:num w:numId="48">
    <w:abstractNumId w:val="50"/>
  </w:num>
  <w:num w:numId="49">
    <w:abstractNumId w:val="36"/>
  </w:num>
  <w:num w:numId="50">
    <w:abstractNumId w:val="39"/>
  </w:num>
  <w:num w:numId="51">
    <w:abstractNumId w:val="22"/>
  </w:num>
  <w:num w:numId="52">
    <w:abstractNumId w:val="3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7212F"/>
    <w:rsid w:val="000007E4"/>
    <w:rsid w:val="00010934"/>
    <w:rsid w:val="00011687"/>
    <w:rsid w:val="00027319"/>
    <w:rsid w:val="00032147"/>
    <w:rsid w:val="00033104"/>
    <w:rsid w:val="00047D02"/>
    <w:rsid w:val="000523FA"/>
    <w:rsid w:val="00065FBD"/>
    <w:rsid w:val="00071B2F"/>
    <w:rsid w:val="00074126"/>
    <w:rsid w:val="000921B2"/>
    <w:rsid w:val="00092924"/>
    <w:rsid w:val="00097ADB"/>
    <w:rsid w:val="000B01C3"/>
    <w:rsid w:val="000B0463"/>
    <w:rsid w:val="000C1B76"/>
    <w:rsid w:val="000D7085"/>
    <w:rsid w:val="000E014D"/>
    <w:rsid w:val="000F1C5D"/>
    <w:rsid w:val="000F689D"/>
    <w:rsid w:val="00110C7C"/>
    <w:rsid w:val="00120579"/>
    <w:rsid w:val="001525C0"/>
    <w:rsid w:val="00156C30"/>
    <w:rsid w:val="00165DDB"/>
    <w:rsid w:val="00172E4C"/>
    <w:rsid w:val="00195CC7"/>
    <w:rsid w:val="001A287D"/>
    <w:rsid w:val="001A3734"/>
    <w:rsid w:val="001A6467"/>
    <w:rsid w:val="001A6871"/>
    <w:rsid w:val="001B3B46"/>
    <w:rsid w:val="001B3CFE"/>
    <w:rsid w:val="001B548C"/>
    <w:rsid w:val="001C04C6"/>
    <w:rsid w:val="001C6AC6"/>
    <w:rsid w:val="001C79A4"/>
    <w:rsid w:val="001D0A0A"/>
    <w:rsid w:val="001D4F4D"/>
    <w:rsid w:val="001D5C05"/>
    <w:rsid w:val="001E0C41"/>
    <w:rsid w:val="001E1163"/>
    <w:rsid w:val="001E2F9E"/>
    <w:rsid w:val="001E3DC1"/>
    <w:rsid w:val="001E7219"/>
    <w:rsid w:val="00201F2E"/>
    <w:rsid w:val="0020630D"/>
    <w:rsid w:val="00216B93"/>
    <w:rsid w:val="00220BBB"/>
    <w:rsid w:val="002219B6"/>
    <w:rsid w:val="00223B4C"/>
    <w:rsid w:val="002367F1"/>
    <w:rsid w:val="00236ED5"/>
    <w:rsid w:val="00244943"/>
    <w:rsid w:val="00260590"/>
    <w:rsid w:val="0027212F"/>
    <w:rsid w:val="00272EBB"/>
    <w:rsid w:val="00282EBE"/>
    <w:rsid w:val="002862B3"/>
    <w:rsid w:val="00286EED"/>
    <w:rsid w:val="00291603"/>
    <w:rsid w:val="0029339A"/>
    <w:rsid w:val="00297684"/>
    <w:rsid w:val="002A17E7"/>
    <w:rsid w:val="002A684D"/>
    <w:rsid w:val="002B228F"/>
    <w:rsid w:val="002D02B8"/>
    <w:rsid w:val="002D2375"/>
    <w:rsid w:val="002E2F44"/>
    <w:rsid w:val="002F35DD"/>
    <w:rsid w:val="00300295"/>
    <w:rsid w:val="003029D6"/>
    <w:rsid w:val="0031386F"/>
    <w:rsid w:val="00323899"/>
    <w:rsid w:val="003242C1"/>
    <w:rsid w:val="003253ED"/>
    <w:rsid w:val="00331548"/>
    <w:rsid w:val="00340891"/>
    <w:rsid w:val="00345219"/>
    <w:rsid w:val="00346514"/>
    <w:rsid w:val="003531A4"/>
    <w:rsid w:val="00371C45"/>
    <w:rsid w:val="00371D73"/>
    <w:rsid w:val="00374531"/>
    <w:rsid w:val="00382003"/>
    <w:rsid w:val="0039574C"/>
    <w:rsid w:val="003A5484"/>
    <w:rsid w:val="003A75B1"/>
    <w:rsid w:val="003B509D"/>
    <w:rsid w:val="003B62D1"/>
    <w:rsid w:val="003D050C"/>
    <w:rsid w:val="003D6388"/>
    <w:rsid w:val="003E1EF3"/>
    <w:rsid w:val="003F6FF3"/>
    <w:rsid w:val="00405434"/>
    <w:rsid w:val="004149F1"/>
    <w:rsid w:val="00420A4D"/>
    <w:rsid w:val="0042185D"/>
    <w:rsid w:val="004379E2"/>
    <w:rsid w:val="00462316"/>
    <w:rsid w:val="00464222"/>
    <w:rsid w:val="00466D07"/>
    <w:rsid w:val="00470B68"/>
    <w:rsid w:val="004711F9"/>
    <w:rsid w:val="004943EE"/>
    <w:rsid w:val="004A7071"/>
    <w:rsid w:val="004B7420"/>
    <w:rsid w:val="004C2AF5"/>
    <w:rsid w:val="004D303A"/>
    <w:rsid w:val="004D3890"/>
    <w:rsid w:val="004D4663"/>
    <w:rsid w:val="004D6DEB"/>
    <w:rsid w:val="004E39F1"/>
    <w:rsid w:val="004E639F"/>
    <w:rsid w:val="004F176D"/>
    <w:rsid w:val="005114F5"/>
    <w:rsid w:val="00514491"/>
    <w:rsid w:val="00517378"/>
    <w:rsid w:val="00530B37"/>
    <w:rsid w:val="00551812"/>
    <w:rsid w:val="00571017"/>
    <w:rsid w:val="005759E0"/>
    <w:rsid w:val="00586D5C"/>
    <w:rsid w:val="005929BC"/>
    <w:rsid w:val="005C5319"/>
    <w:rsid w:val="00603C3C"/>
    <w:rsid w:val="00604B41"/>
    <w:rsid w:val="00606583"/>
    <w:rsid w:val="00614DDA"/>
    <w:rsid w:val="00622E5C"/>
    <w:rsid w:val="006333C3"/>
    <w:rsid w:val="00636265"/>
    <w:rsid w:val="006379B1"/>
    <w:rsid w:val="006519CB"/>
    <w:rsid w:val="00660E2E"/>
    <w:rsid w:val="006642AD"/>
    <w:rsid w:val="0066782D"/>
    <w:rsid w:val="00670B60"/>
    <w:rsid w:val="006747DF"/>
    <w:rsid w:val="00674E6F"/>
    <w:rsid w:val="006A33DB"/>
    <w:rsid w:val="006B0A3B"/>
    <w:rsid w:val="006C004E"/>
    <w:rsid w:val="006C338C"/>
    <w:rsid w:val="006D7640"/>
    <w:rsid w:val="006E3870"/>
    <w:rsid w:val="006E4CBA"/>
    <w:rsid w:val="006E5B84"/>
    <w:rsid w:val="006F7C24"/>
    <w:rsid w:val="00704172"/>
    <w:rsid w:val="007123BA"/>
    <w:rsid w:val="007140A0"/>
    <w:rsid w:val="0071565A"/>
    <w:rsid w:val="0071699F"/>
    <w:rsid w:val="00721EDD"/>
    <w:rsid w:val="00734734"/>
    <w:rsid w:val="007376DA"/>
    <w:rsid w:val="00737901"/>
    <w:rsid w:val="00742AE2"/>
    <w:rsid w:val="0076312E"/>
    <w:rsid w:val="00767D01"/>
    <w:rsid w:val="00785CE7"/>
    <w:rsid w:val="007865DF"/>
    <w:rsid w:val="007932DC"/>
    <w:rsid w:val="00794925"/>
    <w:rsid w:val="007A7E76"/>
    <w:rsid w:val="007B48E6"/>
    <w:rsid w:val="007C4AD9"/>
    <w:rsid w:val="007C6740"/>
    <w:rsid w:val="007D1E5A"/>
    <w:rsid w:val="007E0FF0"/>
    <w:rsid w:val="007E6CCE"/>
    <w:rsid w:val="00804BB6"/>
    <w:rsid w:val="00815222"/>
    <w:rsid w:val="0082062B"/>
    <w:rsid w:val="00826520"/>
    <w:rsid w:val="00845063"/>
    <w:rsid w:val="00846BDD"/>
    <w:rsid w:val="00850BDC"/>
    <w:rsid w:val="00853FBC"/>
    <w:rsid w:val="00854688"/>
    <w:rsid w:val="00861C65"/>
    <w:rsid w:val="00865339"/>
    <w:rsid w:val="00871391"/>
    <w:rsid w:val="00886599"/>
    <w:rsid w:val="008B24A7"/>
    <w:rsid w:val="008B5EB7"/>
    <w:rsid w:val="008C62E1"/>
    <w:rsid w:val="008C63CC"/>
    <w:rsid w:val="008C76F6"/>
    <w:rsid w:val="008E2881"/>
    <w:rsid w:val="009129D8"/>
    <w:rsid w:val="0093696A"/>
    <w:rsid w:val="00944E4E"/>
    <w:rsid w:val="00953550"/>
    <w:rsid w:val="00956D9E"/>
    <w:rsid w:val="009678D1"/>
    <w:rsid w:val="00973EB3"/>
    <w:rsid w:val="00983802"/>
    <w:rsid w:val="009854FD"/>
    <w:rsid w:val="00986EF8"/>
    <w:rsid w:val="00994F24"/>
    <w:rsid w:val="00997965"/>
    <w:rsid w:val="009B2D37"/>
    <w:rsid w:val="009C22D4"/>
    <w:rsid w:val="009E6004"/>
    <w:rsid w:val="009F6AA0"/>
    <w:rsid w:val="00A008C6"/>
    <w:rsid w:val="00A013F7"/>
    <w:rsid w:val="00A03505"/>
    <w:rsid w:val="00A11BAF"/>
    <w:rsid w:val="00A221AD"/>
    <w:rsid w:val="00A27369"/>
    <w:rsid w:val="00A33115"/>
    <w:rsid w:val="00A57320"/>
    <w:rsid w:val="00A74C64"/>
    <w:rsid w:val="00A853EC"/>
    <w:rsid w:val="00A85D7B"/>
    <w:rsid w:val="00A97BA6"/>
    <w:rsid w:val="00AA0635"/>
    <w:rsid w:val="00AB2FF9"/>
    <w:rsid w:val="00AC363E"/>
    <w:rsid w:val="00AC3703"/>
    <w:rsid w:val="00AD4F1A"/>
    <w:rsid w:val="00AD62D8"/>
    <w:rsid w:val="00AD6D75"/>
    <w:rsid w:val="00AE0E64"/>
    <w:rsid w:val="00AE1688"/>
    <w:rsid w:val="00AF288C"/>
    <w:rsid w:val="00B01A2C"/>
    <w:rsid w:val="00B1449C"/>
    <w:rsid w:val="00B21840"/>
    <w:rsid w:val="00B3501E"/>
    <w:rsid w:val="00B37895"/>
    <w:rsid w:val="00B45317"/>
    <w:rsid w:val="00B526B3"/>
    <w:rsid w:val="00B546BA"/>
    <w:rsid w:val="00B56DBA"/>
    <w:rsid w:val="00B62153"/>
    <w:rsid w:val="00B718B6"/>
    <w:rsid w:val="00B75462"/>
    <w:rsid w:val="00B80749"/>
    <w:rsid w:val="00B95B71"/>
    <w:rsid w:val="00B96E58"/>
    <w:rsid w:val="00BB08E5"/>
    <w:rsid w:val="00BB1CE9"/>
    <w:rsid w:val="00BB2926"/>
    <w:rsid w:val="00BB559C"/>
    <w:rsid w:val="00BB5B55"/>
    <w:rsid w:val="00BD1022"/>
    <w:rsid w:val="00BD5EBA"/>
    <w:rsid w:val="00BE4297"/>
    <w:rsid w:val="00BE4CBF"/>
    <w:rsid w:val="00BE5C69"/>
    <w:rsid w:val="00BF0C6A"/>
    <w:rsid w:val="00BF256B"/>
    <w:rsid w:val="00BF5A53"/>
    <w:rsid w:val="00C017F3"/>
    <w:rsid w:val="00C0291B"/>
    <w:rsid w:val="00C05898"/>
    <w:rsid w:val="00C0760F"/>
    <w:rsid w:val="00C122C8"/>
    <w:rsid w:val="00C278ED"/>
    <w:rsid w:val="00C42528"/>
    <w:rsid w:val="00C434DF"/>
    <w:rsid w:val="00C52188"/>
    <w:rsid w:val="00C5624C"/>
    <w:rsid w:val="00C73411"/>
    <w:rsid w:val="00C83816"/>
    <w:rsid w:val="00C85383"/>
    <w:rsid w:val="00CA5824"/>
    <w:rsid w:val="00CB5C52"/>
    <w:rsid w:val="00CE6694"/>
    <w:rsid w:val="00CF10C1"/>
    <w:rsid w:val="00CF1C05"/>
    <w:rsid w:val="00D027E7"/>
    <w:rsid w:val="00D05499"/>
    <w:rsid w:val="00D05C3F"/>
    <w:rsid w:val="00D06072"/>
    <w:rsid w:val="00D06F2E"/>
    <w:rsid w:val="00D125E8"/>
    <w:rsid w:val="00D16EA4"/>
    <w:rsid w:val="00D2118A"/>
    <w:rsid w:val="00D34234"/>
    <w:rsid w:val="00D63210"/>
    <w:rsid w:val="00D64047"/>
    <w:rsid w:val="00D7048D"/>
    <w:rsid w:val="00D83E93"/>
    <w:rsid w:val="00D903BC"/>
    <w:rsid w:val="00D9119D"/>
    <w:rsid w:val="00DA0F69"/>
    <w:rsid w:val="00DA55FA"/>
    <w:rsid w:val="00DB1A4C"/>
    <w:rsid w:val="00DB6C4C"/>
    <w:rsid w:val="00DC155E"/>
    <w:rsid w:val="00DC72EE"/>
    <w:rsid w:val="00DE29EC"/>
    <w:rsid w:val="00DE68FD"/>
    <w:rsid w:val="00DF7035"/>
    <w:rsid w:val="00E22A09"/>
    <w:rsid w:val="00E23912"/>
    <w:rsid w:val="00E45215"/>
    <w:rsid w:val="00E4534A"/>
    <w:rsid w:val="00E47FAD"/>
    <w:rsid w:val="00EA0CFA"/>
    <w:rsid w:val="00EB334A"/>
    <w:rsid w:val="00EB4682"/>
    <w:rsid w:val="00ED46CD"/>
    <w:rsid w:val="00ED7183"/>
    <w:rsid w:val="00EF0672"/>
    <w:rsid w:val="00EF12D3"/>
    <w:rsid w:val="00EF1598"/>
    <w:rsid w:val="00EF41CE"/>
    <w:rsid w:val="00F2263E"/>
    <w:rsid w:val="00F23E3E"/>
    <w:rsid w:val="00F24F7B"/>
    <w:rsid w:val="00F25D65"/>
    <w:rsid w:val="00F25F10"/>
    <w:rsid w:val="00F30265"/>
    <w:rsid w:val="00F3442A"/>
    <w:rsid w:val="00F446A2"/>
    <w:rsid w:val="00F5117E"/>
    <w:rsid w:val="00F66ED2"/>
    <w:rsid w:val="00F70089"/>
    <w:rsid w:val="00F81F11"/>
    <w:rsid w:val="00F906FA"/>
    <w:rsid w:val="00F91BA9"/>
    <w:rsid w:val="00FA61DB"/>
    <w:rsid w:val="00FB0609"/>
    <w:rsid w:val="00FC2EC9"/>
    <w:rsid w:val="00FE0C51"/>
    <w:rsid w:val="00FE1803"/>
    <w:rsid w:val="00FE46BE"/>
    <w:rsid w:val="00FE587C"/>
    <w:rsid w:val="00FF59F5"/>
    <w:rsid w:val="06E75BA3"/>
    <w:rsid w:val="09160730"/>
    <w:rsid w:val="09B9419A"/>
    <w:rsid w:val="0E370AF8"/>
    <w:rsid w:val="16C11217"/>
    <w:rsid w:val="25A3346D"/>
    <w:rsid w:val="29480B17"/>
    <w:rsid w:val="312056B9"/>
    <w:rsid w:val="4C030A03"/>
    <w:rsid w:val="4CD67C93"/>
    <w:rsid w:val="4EDC32E7"/>
    <w:rsid w:val="53F52559"/>
    <w:rsid w:val="5E9E1280"/>
    <w:rsid w:val="683E61B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E991F1A"/>
  <w15:docId w15:val="{05947900-63B1-4408-AAA2-5FC42D7D6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en-US"/>
      <w14:ligatures w14:val="standardContextual"/>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imes New Roman"/>
      <w:b/>
      <w:bCs/>
      <w:sz w:val="28"/>
      <w:szCs w:val="28"/>
      <w:lang w:val="id-ID"/>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itle">
    <w:name w:val="Title"/>
    <w:basedOn w:val="Normal"/>
    <w:link w:val="TitleChar"/>
    <w:uiPriority w:val="10"/>
    <w:qFormat/>
    <w:pPr>
      <w:widowControl w:val="0"/>
      <w:autoSpaceDE w:val="0"/>
      <w:autoSpaceDN w:val="0"/>
      <w:spacing w:after="0" w:line="240" w:lineRule="auto"/>
      <w:ind w:left="100"/>
    </w:pPr>
    <w:rPr>
      <w:rFonts w:ascii="Times New Roman" w:eastAsia="Times New Roman" w:hAnsi="Times New Roman" w:cs="Times New Roman"/>
      <w:b/>
      <w:bCs/>
      <w:kern w:val="0"/>
      <w:sz w:val="24"/>
      <w:szCs w:val="24"/>
      <w:lang w:val="id"/>
      <w14:ligatures w14:val="none"/>
    </w:rPr>
  </w:style>
  <w:style w:type="paragraph" w:styleId="TOC1">
    <w:name w:val="toc 1"/>
    <w:basedOn w:val="Normal"/>
    <w:next w:val="Normal"/>
    <w:uiPriority w:val="39"/>
    <w:unhideWhenUsed/>
    <w:qFormat/>
    <w:pPr>
      <w:tabs>
        <w:tab w:val="right" w:pos="851"/>
        <w:tab w:val="left" w:leader="dot" w:pos="7088"/>
        <w:tab w:val="right" w:pos="7655"/>
        <w:tab w:val="right" w:leader="dot" w:pos="7927"/>
      </w:tabs>
      <w:spacing w:after="100" w:line="360" w:lineRule="auto"/>
      <w:ind w:left="1134" w:hanging="1134"/>
    </w:pPr>
    <w:rPr>
      <w:rFonts w:ascii="Times New Roman" w:hAnsi="Times New Roman" w:cs="Times New Roman"/>
      <w:b/>
      <w:bCs/>
      <w:sz w:val="24"/>
      <w:szCs w:val="24"/>
      <w:lang w:val="en-US"/>
    </w:rPr>
  </w:style>
  <w:style w:type="paragraph" w:styleId="TOC2">
    <w:name w:val="toc 2"/>
    <w:basedOn w:val="Normal"/>
    <w:next w:val="Normal"/>
    <w:uiPriority w:val="39"/>
    <w:unhideWhenUsed/>
    <w:qFormat/>
    <w:pPr>
      <w:tabs>
        <w:tab w:val="left" w:leader="dot" w:pos="7088"/>
        <w:tab w:val="right" w:pos="7655"/>
        <w:tab w:val="right" w:leader="dot" w:pos="7927"/>
      </w:tabs>
      <w:spacing w:after="100" w:line="360" w:lineRule="auto"/>
      <w:ind w:left="1701" w:hanging="567"/>
    </w:pPr>
    <w:rPr>
      <w:rFonts w:ascii="Times New Roman" w:hAnsi="Times New Roman" w:cs="Times New Roman"/>
      <w:b/>
      <w:bCs/>
      <w:sz w:val="24"/>
      <w:szCs w:val="24"/>
    </w:rPr>
  </w:style>
  <w:style w:type="paragraph" w:styleId="TOC3">
    <w:name w:val="toc 3"/>
    <w:basedOn w:val="Normal"/>
    <w:next w:val="Normal"/>
    <w:uiPriority w:val="39"/>
    <w:unhideWhenUsed/>
    <w:qFormat/>
    <w:pPr>
      <w:tabs>
        <w:tab w:val="left" w:leader="dot" w:pos="7088"/>
        <w:tab w:val="right" w:pos="7655"/>
      </w:tabs>
      <w:spacing w:after="100" w:line="360" w:lineRule="auto"/>
      <w:ind w:left="2410" w:hanging="709"/>
    </w:pPr>
    <w:rPr>
      <w:rFonts w:ascii="Times New Roman" w:hAnsi="Times New Roman" w:cs="Times New Roman"/>
      <w:b/>
    </w:rPr>
  </w:style>
  <w:style w:type="character" w:customStyle="1" w:styleId="Heading1Char">
    <w:name w:val="Heading 1 Char"/>
    <w:basedOn w:val="DefaultParagraphFont"/>
    <w:link w:val="Heading1"/>
    <w:uiPriority w:val="9"/>
    <w:qFormat/>
    <w:rPr>
      <w:rFonts w:ascii="Times New Roman" w:eastAsiaTheme="majorEastAsia" w:hAnsi="Times New Roman" w:cs="Times New Roman"/>
      <w:b/>
      <w:bCs/>
      <w:kern w:val="2"/>
      <w:sz w:val="28"/>
      <w:szCs w:val="28"/>
      <w:lang w:val="id-ID"/>
      <w14:ligatures w14:val="standardContextual"/>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kern w:val="2"/>
      <w:sz w:val="26"/>
      <w:szCs w:val="26"/>
      <w14:ligatures w14:val="standardContextual"/>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kern w:val="2"/>
      <w:sz w:val="24"/>
      <w:szCs w:val="24"/>
      <w14:ligatures w14:val="standardContextual"/>
    </w:rPr>
  </w:style>
  <w:style w:type="paragraph" w:styleId="ListParagraph">
    <w:name w:val="List Paragraph"/>
    <w:basedOn w:val="Normal"/>
    <w:link w:val="ListParagraphChar"/>
    <w:uiPriority w:val="1"/>
    <w:qFormat/>
    <w:pPr>
      <w:ind w:left="720"/>
      <w:contextualSpacing/>
    </w:pPr>
  </w:style>
  <w:style w:type="character" w:customStyle="1" w:styleId="ListParagraphChar">
    <w:name w:val="List Paragraph Char"/>
    <w:link w:val="ListParagraph"/>
    <w:uiPriority w:val="1"/>
    <w:qFormat/>
    <w:locked/>
    <w:rPr>
      <w:kern w:val="2"/>
      <w14:ligatures w14:val="standardContextual"/>
    </w:rPr>
  </w:style>
  <w:style w:type="paragraph" w:customStyle="1" w:styleId="Bibliography1">
    <w:name w:val="Bibliography1"/>
    <w:basedOn w:val="Normal"/>
    <w:next w:val="Normal"/>
    <w:uiPriority w:val="37"/>
    <w:unhideWhenUsed/>
    <w:qFormat/>
  </w:style>
  <w:style w:type="paragraph" w:customStyle="1" w:styleId="TOCHeading1">
    <w:name w:val="TOC Heading1"/>
    <w:basedOn w:val="Heading1"/>
    <w:next w:val="Normal"/>
    <w:uiPriority w:val="39"/>
    <w:unhideWhenUsed/>
    <w:qFormat/>
    <w:pPr>
      <w:outlineLvl w:val="9"/>
    </w:pPr>
    <w:rPr>
      <w:kern w:val="0"/>
      <w:lang w:val="en-US"/>
      <w14:ligatures w14:val="none"/>
    </w:rPr>
  </w:style>
  <w:style w:type="paragraph" w:customStyle="1" w:styleId="sub">
    <w:name w:val="sub"/>
    <w:basedOn w:val="Normal"/>
    <w:link w:val="subChar"/>
    <w:qFormat/>
    <w:pPr>
      <w:numPr>
        <w:ilvl w:val="1"/>
        <w:numId w:val="1"/>
      </w:numPr>
      <w:spacing w:after="0" w:line="360" w:lineRule="auto"/>
    </w:pPr>
    <w:rPr>
      <w:rFonts w:ascii="Calibri" w:eastAsia="Calibri" w:hAnsi="Calibri" w:cs="Times New Roman"/>
      <w:kern w:val="0"/>
      <w:lang w:val="en-US"/>
      <w14:ligatures w14:val="none"/>
    </w:rPr>
  </w:style>
  <w:style w:type="paragraph" w:customStyle="1" w:styleId="sub1">
    <w:name w:val="sub1"/>
    <w:basedOn w:val="Normal"/>
    <w:link w:val="sub1Char"/>
    <w:qFormat/>
    <w:pPr>
      <w:numPr>
        <w:ilvl w:val="2"/>
        <w:numId w:val="1"/>
      </w:numPr>
      <w:spacing w:after="0" w:line="360" w:lineRule="auto"/>
    </w:pPr>
    <w:rPr>
      <w:rFonts w:ascii="Calibri" w:eastAsia="Calibri" w:hAnsi="Calibri" w:cs="Times New Roman"/>
      <w:kern w:val="0"/>
      <w:lang w:val="en-US"/>
      <w14:ligatures w14:val="none"/>
    </w:rPr>
  </w:style>
  <w:style w:type="character" w:customStyle="1" w:styleId="sub1Char">
    <w:name w:val="sub1 Char"/>
    <w:link w:val="sub1"/>
    <w:qFormat/>
    <w:rPr>
      <w:rFonts w:ascii="Calibri" w:eastAsia="Calibri" w:hAnsi="Calibri" w:cs="Times New Roman"/>
      <w:lang w:val="en-US"/>
    </w:rPr>
  </w:style>
  <w:style w:type="character" w:customStyle="1" w:styleId="subChar">
    <w:name w:val="sub Char"/>
    <w:link w:val="sub"/>
    <w:qFormat/>
    <w:rPr>
      <w:rFonts w:ascii="Calibri" w:eastAsia="Calibri" w:hAnsi="Calibri" w:cs="Times New Roman"/>
      <w:lang w:val="en-US"/>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en-AU" w:eastAsia="en-US"/>
    </w:rPr>
  </w:style>
  <w:style w:type="character" w:customStyle="1" w:styleId="HeaderChar">
    <w:name w:val="Header Char"/>
    <w:basedOn w:val="DefaultParagraphFont"/>
    <w:link w:val="Header"/>
    <w:uiPriority w:val="99"/>
    <w:qFormat/>
    <w:rPr>
      <w:kern w:val="2"/>
      <w14:ligatures w14:val="standardContextual"/>
    </w:rPr>
  </w:style>
  <w:style w:type="character" w:customStyle="1" w:styleId="FooterChar">
    <w:name w:val="Footer Char"/>
    <w:basedOn w:val="DefaultParagraphFont"/>
    <w:link w:val="Footer"/>
    <w:uiPriority w:val="99"/>
    <w:qFormat/>
    <w:rPr>
      <w:kern w:val="2"/>
      <w14:ligatures w14:val="standardContextual"/>
    </w:rPr>
  </w:style>
  <w:style w:type="character" w:customStyle="1" w:styleId="BalloonTextChar">
    <w:name w:val="Balloon Text Char"/>
    <w:basedOn w:val="DefaultParagraphFont"/>
    <w:link w:val="BalloonText"/>
    <w:uiPriority w:val="99"/>
    <w:semiHidden/>
    <w:qFormat/>
    <w:rPr>
      <w:rFonts w:ascii="Segoe UI" w:hAnsi="Segoe UI" w:cs="Segoe UI"/>
      <w:kern w:val="2"/>
      <w:sz w:val="18"/>
      <w:szCs w:val="18"/>
      <w14:ligatures w14:val="standardContextual"/>
    </w:rPr>
  </w:style>
  <w:style w:type="character" w:customStyle="1" w:styleId="FootnoteTextChar">
    <w:name w:val="Footnote Text Char"/>
    <w:basedOn w:val="DefaultParagraphFont"/>
    <w:link w:val="FootnoteText"/>
    <w:uiPriority w:val="99"/>
    <w:semiHidden/>
    <w:qFormat/>
    <w:rPr>
      <w:kern w:val="2"/>
      <w:sz w:val="20"/>
      <w:szCs w:val="20"/>
      <w14:ligatures w14:val="standardContextual"/>
    </w:rPr>
  </w:style>
  <w:style w:type="character" w:customStyle="1" w:styleId="fontstyle01">
    <w:name w:val="fontstyle01"/>
    <w:basedOn w:val="DefaultParagraphFont"/>
    <w:rPr>
      <w:rFonts w:ascii="Times New Roman" w:hAnsi="Times New Roman" w:cs="Times New Roman" w:hint="default"/>
      <w:b/>
      <w:bCs/>
      <w:color w:val="000000"/>
      <w:sz w:val="20"/>
      <w:szCs w:val="20"/>
    </w:rPr>
  </w:style>
  <w:style w:type="paragraph" w:styleId="NoSpacing">
    <w:name w:val="No Spacing"/>
    <w:link w:val="NoSpacingChar"/>
    <w:uiPriority w:val="1"/>
    <w:qFormat/>
    <w:rPr>
      <w:sz w:val="22"/>
      <w:szCs w:val="22"/>
      <w:lang w:val="id-ID" w:eastAsia="en-US"/>
    </w:rPr>
  </w:style>
  <w:style w:type="character" w:customStyle="1" w:styleId="NoSpacingChar">
    <w:name w:val="No Spacing Char"/>
    <w:basedOn w:val="DefaultParagraphFont"/>
    <w:link w:val="NoSpacing"/>
    <w:uiPriority w:val="1"/>
    <w:rPr>
      <w:lang w:val="id-ID"/>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PlaceholderText">
    <w:name w:val="Placeholder Text"/>
    <w:basedOn w:val="DefaultParagraphFont"/>
    <w:uiPriority w:val="99"/>
    <w:semiHidden/>
    <w:rPr>
      <w:color w:val="808080"/>
    </w:rPr>
  </w:style>
  <w:style w:type="paragraph" w:customStyle="1" w:styleId="TableParagraph">
    <w:name w:val="Table Paragraph"/>
    <w:basedOn w:val="Normal"/>
    <w:qFormat/>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kern w:val="2"/>
      <w14:ligatures w14:val="standardContextual"/>
    </w:rPr>
  </w:style>
  <w:style w:type="character" w:customStyle="1" w:styleId="TitleChar">
    <w:name w:val="Title Char"/>
    <w:basedOn w:val="DefaultParagraphFont"/>
    <w:link w:val="Title"/>
    <w:uiPriority w:val="10"/>
    <w:rPr>
      <w:rFonts w:ascii="Times New Roman" w:eastAsia="Times New Roman" w:hAnsi="Times New Roman" w:cs="Times New Roman"/>
      <w:b/>
      <w:bCs/>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923299">
      <w:bodyDiv w:val="1"/>
      <w:marLeft w:val="0"/>
      <w:marRight w:val="0"/>
      <w:marTop w:val="0"/>
      <w:marBottom w:val="0"/>
      <w:divBdr>
        <w:top w:val="none" w:sz="0" w:space="0" w:color="auto"/>
        <w:left w:val="none" w:sz="0" w:space="0" w:color="auto"/>
        <w:bottom w:val="none" w:sz="0" w:space="0" w:color="auto"/>
        <w:right w:val="none" w:sz="0" w:space="0" w:color="auto"/>
      </w:divBdr>
    </w:div>
    <w:div w:id="2108453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75.png"/><Relationship Id="rId21" Type="http://schemas.openxmlformats.org/officeDocument/2006/relationships/footer" Target="footer6.xml"/><Relationship Id="rId42" Type="http://schemas.openxmlformats.org/officeDocument/2006/relationships/footer" Target="footer19.xml"/><Relationship Id="rId63" Type="http://schemas.openxmlformats.org/officeDocument/2006/relationships/image" Target="media/image21.png"/><Relationship Id="rId84" Type="http://schemas.openxmlformats.org/officeDocument/2006/relationships/image" Target="media/image42.png"/><Relationship Id="rId138" Type="http://schemas.openxmlformats.org/officeDocument/2006/relationships/image" Target="media/image96.png"/><Relationship Id="rId159" Type="http://schemas.openxmlformats.org/officeDocument/2006/relationships/image" Target="media/image117.png"/><Relationship Id="rId170" Type="http://schemas.openxmlformats.org/officeDocument/2006/relationships/image" Target="media/image128.png"/><Relationship Id="rId191" Type="http://schemas.openxmlformats.org/officeDocument/2006/relationships/image" Target="media/image146.png"/><Relationship Id="rId107" Type="http://schemas.openxmlformats.org/officeDocument/2006/relationships/image" Target="media/image65.png"/><Relationship Id="rId11" Type="http://schemas.openxmlformats.org/officeDocument/2006/relationships/footer" Target="footer1.xml"/><Relationship Id="rId32" Type="http://schemas.openxmlformats.org/officeDocument/2006/relationships/footer" Target="footer14.xml"/><Relationship Id="rId53" Type="http://schemas.openxmlformats.org/officeDocument/2006/relationships/footer" Target="footer22.xml"/><Relationship Id="rId74" Type="http://schemas.openxmlformats.org/officeDocument/2006/relationships/image" Target="media/image32.png"/><Relationship Id="rId128" Type="http://schemas.openxmlformats.org/officeDocument/2006/relationships/image" Target="media/image86.png"/><Relationship Id="rId149" Type="http://schemas.openxmlformats.org/officeDocument/2006/relationships/image" Target="media/image107.png"/><Relationship Id="rId5" Type="http://schemas.openxmlformats.org/officeDocument/2006/relationships/settings" Target="settings.xml"/><Relationship Id="rId95" Type="http://schemas.openxmlformats.org/officeDocument/2006/relationships/image" Target="media/image53.png"/><Relationship Id="rId160" Type="http://schemas.openxmlformats.org/officeDocument/2006/relationships/image" Target="media/image118.png"/><Relationship Id="rId181" Type="http://schemas.openxmlformats.org/officeDocument/2006/relationships/image" Target="media/image139.png"/><Relationship Id="rId22" Type="http://schemas.openxmlformats.org/officeDocument/2006/relationships/footer" Target="footer7.xml"/><Relationship Id="rId43" Type="http://schemas.openxmlformats.org/officeDocument/2006/relationships/image" Target="media/image7.emf"/><Relationship Id="rId64" Type="http://schemas.openxmlformats.org/officeDocument/2006/relationships/image" Target="media/image22.png"/><Relationship Id="rId118" Type="http://schemas.openxmlformats.org/officeDocument/2006/relationships/image" Target="media/image76.png"/><Relationship Id="rId139" Type="http://schemas.openxmlformats.org/officeDocument/2006/relationships/image" Target="media/image97.png"/><Relationship Id="rId85" Type="http://schemas.openxmlformats.org/officeDocument/2006/relationships/image" Target="media/image43.png"/><Relationship Id="rId150" Type="http://schemas.openxmlformats.org/officeDocument/2006/relationships/image" Target="media/image108.png"/><Relationship Id="rId171" Type="http://schemas.openxmlformats.org/officeDocument/2006/relationships/image" Target="media/image129.png"/><Relationship Id="rId192" Type="http://schemas.openxmlformats.org/officeDocument/2006/relationships/image" Target="media/image147.jpeg"/><Relationship Id="rId12" Type="http://schemas.openxmlformats.org/officeDocument/2006/relationships/header" Target="header2.xml"/><Relationship Id="rId33" Type="http://schemas.openxmlformats.org/officeDocument/2006/relationships/footer" Target="footer15.xml"/><Relationship Id="rId108" Type="http://schemas.openxmlformats.org/officeDocument/2006/relationships/image" Target="media/image66.png"/><Relationship Id="rId129" Type="http://schemas.openxmlformats.org/officeDocument/2006/relationships/image" Target="media/image87.png"/><Relationship Id="rId54" Type="http://schemas.openxmlformats.org/officeDocument/2006/relationships/image" Target="media/image12.png"/><Relationship Id="rId75" Type="http://schemas.openxmlformats.org/officeDocument/2006/relationships/image" Target="media/image33.png"/><Relationship Id="rId96" Type="http://schemas.openxmlformats.org/officeDocument/2006/relationships/image" Target="media/image54.png"/><Relationship Id="rId140" Type="http://schemas.openxmlformats.org/officeDocument/2006/relationships/image" Target="media/image98.png"/><Relationship Id="rId161" Type="http://schemas.openxmlformats.org/officeDocument/2006/relationships/image" Target="media/image119.png"/><Relationship Id="rId182" Type="http://schemas.openxmlformats.org/officeDocument/2006/relationships/image" Target="media/image140.png"/><Relationship Id="rId6" Type="http://schemas.openxmlformats.org/officeDocument/2006/relationships/webSettings" Target="webSettings.xml"/><Relationship Id="rId23" Type="http://schemas.openxmlformats.org/officeDocument/2006/relationships/image" Target="media/image5.png"/><Relationship Id="rId119" Type="http://schemas.openxmlformats.org/officeDocument/2006/relationships/image" Target="media/image77.png"/><Relationship Id="rId44" Type="http://schemas.openxmlformats.org/officeDocument/2006/relationships/image" Target="media/image8.emf"/><Relationship Id="rId65" Type="http://schemas.openxmlformats.org/officeDocument/2006/relationships/image" Target="media/image23.png"/><Relationship Id="rId86" Type="http://schemas.openxmlformats.org/officeDocument/2006/relationships/image" Target="media/image44.png"/><Relationship Id="rId130" Type="http://schemas.openxmlformats.org/officeDocument/2006/relationships/image" Target="media/image88.png"/><Relationship Id="rId151" Type="http://schemas.openxmlformats.org/officeDocument/2006/relationships/image" Target="media/image109.png"/><Relationship Id="rId172" Type="http://schemas.openxmlformats.org/officeDocument/2006/relationships/image" Target="media/image130.png"/><Relationship Id="rId193" Type="http://schemas.openxmlformats.org/officeDocument/2006/relationships/header" Target="header13.xml"/><Relationship Id="rId13" Type="http://schemas.openxmlformats.org/officeDocument/2006/relationships/footer" Target="footer2.xml"/><Relationship Id="rId109" Type="http://schemas.openxmlformats.org/officeDocument/2006/relationships/image" Target="media/image67.png"/><Relationship Id="rId34" Type="http://schemas.openxmlformats.org/officeDocument/2006/relationships/hyperlink" Target="file:///C:\Users\Acer\Documents\Salman%20Katili\PROPOSAL\PROPOSAL_T3119105_SALMAN%20KATILI.docx" TargetMode="External"/><Relationship Id="rId50" Type="http://schemas.openxmlformats.org/officeDocument/2006/relationships/footer" Target="footer21.xml"/><Relationship Id="rId55" Type="http://schemas.openxmlformats.org/officeDocument/2006/relationships/image" Target="media/image13.png"/><Relationship Id="rId76" Type="http://schemas.openxmlformats.org/officeDocument/2006/relationships/image" Target="media/image34.png"/><Relationship Id="rId97" Type="http://schemas.openxmlformats.org/officeDocument/2006/relationships/image" Target="media/image55.png"/><Relationship Id="rId104" Type="http://schemas.openxmlformats.org/officeDocument/2006/relationships/image" Target="media/image62.png"/><Relationship Id="rId120" Type="http://schemas.openxmlformats.org/officeDocument/2006/relationships/image" Target="media/image78.png"/><Relationship Id="rId125" Type="http://schemas.openxmlformats.org/officeDocument/2006/relationships/image" Target="media/image83.png"/><Relationship Id="rId141" Type="http://schemas.openxmlformats.org/officeDocument/2006/relationships/image" Target="media/image99.png"/><Relationship Id="rId146" Type="http://schemas.openxmlformats.org/officeDocument/2006/relationships/image" Target="media/image104.png"/><Relationship Id="rId167" Type="http://schemas.openxmlformats.org/officeDocument/2006/relationships/image" Target="media/image125.png"/><Relationship Id="rId188" Type="http://schemas.openxmlformats.org/officeDocument/2006/relationships/image" Target="media/image145.png"/><Relationship Id="rId7" Type="http://schemas.openxmlformats.org/officeDocument/2006/relationships/footnotes" Target="footnotes.xml"/><Relationship Id="rId71" Type="http://schemas.openxmlformats.org/officeDocument/2006/relationships/image" Target="media/image29.png"/><Relationship Id="rId92" Type="http://schemas.openxmlformats.org/officeDocument/2006/relationships/image" Target="media/image50.png"/><Relationship Id="rId162" Type="http://schemas.openxmlformats.org/officeDocument/2006/relationships/image" Target="media/image120.png"/><Relationship Id="rId183" Type="http://schemas.openxmlformats.org/officeDocument/2006/relationships/image" Target="media/image141.png"/><Relationship Id="rId2" Type="http://schemas.openxmlformats.org/officeDocument/2006/relationships/customXml" Target="../customXml/item2.xml"/><Relationship Id="rId29" Type="http://schemas.openxmlformats.org/officeDocument/2006/relationships/header" Target="header4.xml"/><Relationship Id="rId24" Type="http://schemas.openxmlformats.org/officeDocument/2006/relationships/footer" Target="footer8.xml"/><Relationship Id="rId40" Type="http://schemas.openxmlformats.org/officeDocument/2006/relationships/header" Target="header7.xml"/><Relationship Id="rId45" Type="http://schemas.openxmlformats.org/officeDocument/2006/relationships/image" Target="media/image9.emf"/><Relationship Id="rId66" Type="http://schemas.openxmlformats.org/officeDocument/2006/relationships/image" Target="media/image24.png"/><Relationship Id="rId87" Type="http://schemas.openxmlformats.org/officeDocument/2006/relationships/image" Target="media/image45.png"/><Relationship Id="rId110" Type="http://schemas.openxmlformats.org/officeDocument/2006/relationships/image" Target="media/image68.png"/><Relationship Id="rId115" Type="http://schemas.openxmlformats.org/officeDocument/2006/relationships/image" Target="media/image73.png"/><Relationship Id="rId131" Type="http://schemas.openxmlformats.org/officeDocument/2006/relationships/image" Target="media/image89.png"/><Relationship Id="rId136" Type="http://schemas.openxmlformats.org/officeDocument/2006/relationships/image" Target="media/image94.png"/><Relationship Id="rId157" Type="http://schemas.openxmlformats.org/officeDocument/2006/relationships/image" Target="media/image115.png"/><Relationship Id="rId178" Type="http://schemas.openxmlformats.org/officeDocument/2006/relationships/image" Target="media/image136.png"/><Relationship Id="rId61" Type="http://schemas.openxmlformats.org/officeDocument/2006/relationships/image" Target="media/image19.png"/><Relationship Id="rId82" Type="http://schemas.openxmlformats.org/officeDocument/2006/relationships/image" Target="media/image40.png"/><Relationship Id="rId152" Type="http://schemas.openxmlformats.org/officeDocument/2006/relationships/image" Target="media/image110.png"/><Relationship Id="rId173" Type="http://schemas.openxmlformats.org/officeDocument/2006/relationships/image" Target="media/image131.png"/><Relationship Id="rId194" Type="http://schemas.openxmlformats.org/officeDocument/2006/relationships/footer" Target="footer23.xml"/><Relationship Id="rId19" Type="http://schemas.openxmlformats.org/officeDocument/2006/relationships/image" Target="media/image3.jpeg"/><Relationship Id="rId14" Type="http://schemas.openxmlformats.org/officeDocument/2006/relationships/footer" Target="footer3.xml"/><Relationship Id="rId30" Type="http://schemas.openxmlformats.org/officeDocument/2006/relationships/footer" Target="footer12.xml"/><Relationship Id="rId35" Type="http://schemas.openxmlformats.org/officeDocument/2006/relationships/footer" Target="footer16.xml"/><Relationship Id="rId56" Type="http://schemas.openxmlformats.org/officeDocument/2006/relationships/image" Target="media/image14.png"/><Relationship Id="rId77" Type="http://schemas.openxmlformats.org/officeDocument/2006/relationships/image" Target="media/image35.png"/><Relationship Id="rId100" Type="http://schemas.openxmlformats.org/officeDocument/2006/relationships/image" Target="media/image58.png"/><Relationship Id="rId105" Type="http://schemas.openxmlformats.org/officeDocument/2006/relationships/image" Target="media/image63.png"/><Relationship Id="rId126" Type="http://schemas.openxmlformats.org/officeDocument/2006/relationships/image" Target="media/image84.png"/><Relationship Id="rId147" Type="http://schemas.openxmlformats.org/officeDocument/2006/relationships/image" Target="media/image105.png"/><Relationship Id="rId168" Type="http://schemas.openxmlformats.org/officeDocument/2006/relationships/image" Target="media/image126.png"/><Relationship Id="rId8" Type="http://schemas.openxmlformats.org/officeDocument/2006/relationships/endnotes" Target="endnotes.xml"/><Relationship Id="rId51" Type="http://schemas.openxmlformats.org/officeDocument/2006/relationships/image" Target="media/image11.png"/><Relationship Id="rId72" Type="http://schemas.openxmlformats.org/officeDocument/2006/relationships/image" Target="media/image30.png"/><Relationship Id="rId93" Type="http://schemas.openxmlformats.org/officeDocument/2006/relationships/image" Target="media/image51.png"/><Relationship Id="rId98" Type="http://schemas.openxmlformats.org/officeDocument/2006/relationships/image" Target="media/image56.png"/><Relationship Id="rId121" Type="http://schemas.openxmlformats.org/officeDocument/2006/relationships/image" Target="media/image79.png"/><Relationship Id="rId142" Type="http://schemas.openxmlformats.org/officeDocument/2006/relationships/image" Target="media/image100.png"/><Relationship Id="rId163" Type="http://schemas.openxmlformats.org/officeDocument/2006/relationships/image" Target="media/image121.png"/><Relationship Id="rId184" Type="http://schemas.openxmlformats.org/officeDocument/2006/relationships/header" Target="header12.xml"/><Relationship Id="rId189" Type="http://schemas.openxmlformats.org/officeDocument/2006/relationships/hyperlink" Target="https://pa-gorontalo.go.id/tentang-pengadian/info-pengadilan/sejarah-pengadilan" TargetMode="External"/><Relationship Id="rId3" Type="http://schemas.openxmlformats.org/officeDocument/2006/relationships/numbering" Target="numbering.xml"/><Relationship Id="rId25" Type="http://schemas.openxmlformats.org/officeDocument/2006/relationships/image" Target="media/image6.png"/><Relationship Id="rId46" Type="http://schemas.openxmlformats.org/officeDocument/2006/relationships/image" Target="media/image10.jpeg"/><Relationship Id="rId67" Type="http://schemas.openxmlformats.org/officeDocument/2006/relationships/image" Target="media/image25.png"/><Relationship Id="rId116" Type="http://schemas.openxmlformats.org/officeDocument/2006/relationships/image" Target="media/image74.png"/><Relationship Id="rId137" Type="http://schemas.openxmlformats.org/officeDocument/2006/relationships/image" Target="media/image95.png"/><Relationship Id="rId158" Type="http://schemas.openxmlformats.org/officeDocument/2006/relationships/image" Target="media/image116.png"/><Relationship Id="rId20" Type="http://schemas.openxmlformats.org/officeDocument/2006/relationships/image" Target="media/image4.jpeg"/><Relationship Id="rId41" Type="http://schemas.openxmlformats.org/officeDocument/2006/relationships/header" Target="header8.xml"/><Relationship Id="rId62" Type="http://schemas.openxmlformats.org/officeDocument/2006/relationships/image" Target="media/image20.png"/><Relationship Id="rId83" Type="http://schemas.openxmlformats.org/officeDocument/2006/relationships/image" Target="media/image41.png"/><Relationship Id="rId88" Type="http://schemas.openxmlformats.org/officeDocument/2006/relationships/image" Target="media/image46.png"/><Relationship Id="rId111" Type="http://schemas.openxmlformats.org/officeDocument/2006/relationships/image" Target="media/image69.png"/><Relationship Id="rId132" Type="http://schemas.openxmlformats.org/officeDocument/2006/relationships/image" Target="media/image90.png"/><Relationship Id="rId153" Type="http://schemas.openxmlformats.org/officeDocument/2006/relationships/image" Target="media/image111.png"/><Relationship Id="rId174" Type="http://schemas.openxmlformats.org/officeDocument/2006/relationships/image" Target="media/image132.png"/><Relationship Id="rId179" Type="http://schemas.openxmlformats.org/officeDocument/2006/relationships/image" Target="media/image137.png"/><Relationship Id="rId195" Type="http://schemas.openxmlformats.org/officeDocument/2006/relationships/fontTable" Target="fontTable.xml"/><Relationship Id="rId190" Type="http://schemas.openxmlformats.org/officeDocument/2006/relationships/hyperlink" Target="https://pa-gorontalo.go.id/tentang-pengadian/info-pengadilan/sejarah-pengadilan" TargetMode="External"/><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image" Target="media/image15.png"/><Relationship Id="rId106" Type="http://schemas.openxmlformats.org/officeDocument/2006/relationships/image" Target="media/image64.png"/><Relationship Id="rId127" Type="http://schemas.openxmlformats.org/officeDocument/2006/relationships/image" Target="media/image85.png"/><Relationship Id="rId10" Type="http://schemas.openxmlformats.org/officeDocument/2006/relationships/header" Target="header1.xml"/><Relationship Id="rId31" Type="http://schemas.openxmlformats.org/officeDocument/2006/relationships/footer" Target="footer13.xml"/><Relationship Id="rId52" Type="http://schemas.openxmlformats.org/officeDocument/2006/relationships/header" Target="header11.xml"/><Relationship Id="rId73" Type="http://schemas.openxmlformats.org/officeDocument/2006/relationships/image" Target="media/image31.png"/><Relationship Id="rId78" Type="http://schemas.openxmlformats.org/officeDocument/2006/relationships/image" Target="media/image36.png"/><Relationship Id="rId94" Type="http://schemas.openxmlformats.org/officeDocument/2006/relationships/image" Target="media/image52.png"/><Relationship Id="rId99" Type="http://schemas.openxmlformats.org/officeDocument/2006/relationships/image" Target="media/image57.png"/><Relationship Id="rId101" Type="http://schemas.openxmlformats.org/officeDocument/2006/relationships/image" Target="media/image59.png"/><Relationship Id="rId122" Type="http://schemas.openxmlformats.org/officeDocument/2006/relationships/image" Target="media/image80.png"/><Relationship Id="rId143" Type="http://schemas.openxmlformats.org/officeDocument/2006/relationships/image" Target="media/image101.png"/><Relationship Id="rId148" Type="http://schemas.openxmlformats.org/officeDocument/2006/relationships/image" Target="media/image106.png"/><Relationship Id="rId164" Type="http://schemas.openxmlformats.org/officeDocument/2006/relationships/image" Target="media/image122.png"/><Relationship Id="rId169" Type="http://schemas.openxmlformats.org/officeDocument/2006/relationships/image" Target="media/image127.png"/><Relationship Id="rId185" Type="http://schemas.openxmlformats.org/officeDocument/2006/relationships/image" Target="media/image142.png"/><Relationship Id="rId4" Type="http://schemas.openxmlformats.org/officeDocument/2006/relationships/styles" Target="styles.xml"/><Relationship Id="rId9" Type="http://schemas.openxmlformats.org/officeDocument/2006/relationships/image" Target="media/image1.png"/><Relationship Id="rId180" Type="http://schemas.openxmlformats.org/officeDocument/2006/relationships/image" Target="media/image138.png"/><Relationship Id="rId26" Type="http://schemas.openxmlformats.org/officeDocument/2006/relationships/footer" Target="footer9.xml"/><Relationship Id="rId47" Type="http://schemas.openxmlformats.org/officeDocument/2006/relationships/header" Target="header9.xml"/><Relationship Id="rId68" Type="http://schemas.openxmlformats.org/officeDocument/2006/relationships/image" Target="media/image26.png"/><Relationship Id="rId89" Type="http://schemas.openxmlformats.org/officeDocument/2006/relationships/image" Target="media/image47.png"/><Relationship Id="rId112" Type="http://schemas.openxmlformats.org/officeDocument/2006/relationships/image" Target="media/image70.png"/><Relationship Id="rId133" Type="http://schemas.openxmlformats.org/officeDocument/2006/relationships/image" Target="media/image91.png"/><Relationship Id="rId154" Type="http://schemas.openxmlformats.org/officeDocument/2006/relationships/image" Target="media/image112.png"/><Relationship Id="rId175" Type="http://schemas.openxmlformats.org/officeDocument/2006/relationships/image" Target="media/image133.png"/><Relationship Id="rId196" Type="http://schemas.openxmlformats.org/officeDocument/2006/relationships/theme" Target="theme/theme1.xml"/><Relationship Id="rId16" Type="http://schemas.openxmlformats.org/officeDocument/2006/relationships/footer" Target="footer4.xml"/><Relationship Id="rId37" Type="http://schemas.openxmlformats.org/officeDocument/2006/relationships/footer" Target="footer17.xml"/><Relationship Id="rId58" Type="http://schemas.openxmlformats.org/officeDocument/2006/relationships/image" Target="media/image16.png"/><Relationship Id="rId79" Type="http://schemas.openxmlformats.org/officeDocument/2006/relationships/image" Target="media/image37.png"/><Relationship Id="rId102" Type="http://schemas.openxmlformats.org/officeDocument/2006/relationships/image" Target="media/image60.png"/><Relationship Id="rId123" Type="http://schemas.openxmlformats.org/officeDocument/2006/relationships/image" Target="media/image81.png"/><Relationship Id="rId144" Type="http://schemas.openxmlformats.org/officeDocument/2006/relationships/image" Target="media/image102.png"/><Relationship Id="rId90" Type="http://schemas.openxmlformats.org/officeDocument/2006/relationships/image" Target="media/image48.png"/><Relationship Id="rId165" Type="http://schemas.openxmlformats.org/officeDocument/2006/relationships/image" Target="media/image123.png"/><Relationship Id="rId186" Type="http://schemas.openxmlformats.org/officeDocument/2006/relationships/image" Target="media/image143.png"/><Relationship Id="rId27" Type="http://schemas.openxmlformats.org/officeDocument/2006/relationships/footer" Target="footer10.xml"/><Relationship Id="rId48" Type="http://schemas.openxmlformats.org/officeDocument/2006/relationships/footer" Target="footer20.xml"/><Relationship Id="rId69" Type="http://schemas.openxmlformats.org/officeDocument/2006/relationships/image" Target="media/image27.png"/><Relationship Id="rId113" Type="http://schemas.openxmlformats.org/officeDocument/2006/relationships/image" Target="media/image71.png"/><Relationship Id="rId134" Type="http://schemas.openxmlformats.org/officeDocument/2006/relationships/image" Target="media/image92.png"/><Relationship Id="rId80" Type="http://schemas.openxmlformats.org/officeDocument/2006/relationships/image" Target="media/image38.png"/><Relationship Id="rId155" Type="http://schemas.openxmlformats.org/officeDocument/2006/relationships/image" Target="media/image113.png"/><Relationship Id="rId176" Type="http://schemas.openxmlformats.org/officeDocument/2006/relationships/image" Target="media/image134.png"/><Relationship Id="rId17" Type="http://schemas.openxmlformats.org/officeDocument/2006/relationships/image" Target="media/image2.jpeg"/><Relationship Id="rId38" Type="http://schemas.openxmlformats.org/officeDocument/2006/relationships/footer" Target="footer18.xml"/><Relationship Id="rId59" Type="http://schemas.openxmlformats.org/officeDocument/2006/relationships/image" Target="media/image17.png"/><Relationship Id="rId103" Type="http://schemas.openxmlformats.org/officeDocument/2006/relationships/image" Target="media/image61.png"/><Relationship Id="rId124" Type="http://schemas.openxmlformats.org/officeDocument/2006/relationships/image" Target="media/image82.png"/><Relationship Id="rId70" Type="http://schemas.openxmlformats.org/officeDocument/2006/relationships/image" Target="media/image28.png"/><Relationship Id="rId91" Type="http://schemas.openxmlformats.org/officeDocument/2006/relationships/image" Target="media/image49.png"/><Relationship Id="rId145" Type="http://schemas.openxmlformats.org/officeDocument/2006/relationships/image" Target="media/image103.png"/><Relationship Id="rId166" Type="http://schemas.openxmlformats.org/officeDocument/2006/relationships/image" Target="media/image124.png"/><Relationship Id="rId187" Type="http://schemas.openxmlformats.org/officeDocument/2006/relationships/image" Target="media/image144.png"/><Relationship Id="rId1" Type="http://schemas.openxmlformats.org/officeDocument/2006/relationships/customXml" Target="../customXml/item1.xml"/><Relationship Id="rId28" Type="http://schemas.openxmlformats.org/officeDocument/2006/relationships/footer" Target="footer11.xml"/><Relationship Id="rId49" Type="http://schemas.openxmlformats.org/officeDocument/2006/relationships/header" Target="header10.xml"/><Relationship Id="rId114" Type="http://schemas.openxmlformats.org/officeDocument/2006/relationships/image" Target="media/image72.png"/><Relationship Id="rId60" Type="http://schemas.openxmlformats.org/officeDocument/2006/relationships/image" Target="media/image18.png"/><Relationship Id="rId81" Type="http://schemas.openxmlformats.org/officeDocument/2006/relationships/image" Target="media/image39.png"/><Relationship Id="rId135" Type="http://schemas.openxmlformats.org/officeDocument/2006/relationships/image" Target="media/image93.png"/><Relationship Id="rId156" Type="http://schemas.openxmlformats.org/officeDocument/2006/relationships/image" Target="media/image114.png"/><Relationship Id="rId177" Type="http://schemas.openxmlformats.org/officeDocument/2006/relationships/image" Target="media/image135.png"/><Relationship Id="rId18" Type="http://schemas.openxmlformats.org/officeDocument/2006/relationships/footer" Target="footer5.xml"/><Relationship Id="rId39"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B3FE57-714A-4D28-98EC-53BB32237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0</TotalTime>
  <Pages>80</Pages>
  <Words>15024</Words>
  <Characters>85642</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40</cp:revision>
  <cp:lastPrinted>2023-12-22T10:56:00Z</cp:lastPrinted>
  <dcterms:created xsi:type="dcterms:W3CDTF">2023-12-14T01:43:00Z</dcterms:created>
  <dcterms:modified xsi:type="dcterms:W3CDTF">2023-12-2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8D4C97742FE34ED3945DAF8AC2CC5C7F_12</vt:lpwstr>
  </property>
</Properties>
</file>